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121D2" w14:textId="71F83AA1" w:rsidR="00F1726C" w:rsidRPr="00315341" w:rsidRDefault="039078BF" w:rsidP="00A13D98">
      <w:pPr>
        <w:pStyle w:val="NormalWeb"/>
        <w:spacing w:line="360" w:lineRule="auto"/>
        <w:jc w:val="both"/>
        <w:rPr>
          <w:rFonts w:ascii="Times New Roman" w:eastAsiaTheme="minorEastAsia" w:hAnsi="Times New Roman" w:cs="Times New Roman"/>
        </w:rPr>
      </w:pPr>
      <w:r w:rsidRPr="00315341">
        <w:rPr>
          <w:rFonts w:ascii="Times New Roman" w:eastAsiaTheme="minorEastAsia" w:hAnsi="Times New Roman" w:cs="Times New Roman"/>
          <w:b/>
          <w:bCs/>
          <w:color w:val="000000" w:themeColor="text1"/>
        </w:rPr>
        <w:t>Sustainable and available sources of o</w:t>
      </w:r>
      <w:r w:rsidR="10C445A1" w:rsidRPr="00315341">
        <w:rPr>
          <w:rFonts w:ascii="Times New Roman" w:eastAsiaTheme="minorEastAsia" w:hAnsi="Times New Roman" w:cs="Times New Roman"/>
          <w:b/>
          <w:bCs/>
          <w:color w:val="000000" w:themeColor="text1"/>
        </w:rPr>
        <w:t xml:space="preserve">mega-3 fatty acids </w:t>
      </w:r>
      <w:r w:rsidR="6AE52E1A" w:rsidRPr="00315341">
        <w:rPr>
          <w:rFonts w:ascii="Times New Roman" w:eastAsiaTheme="minorEastAsia" w:hAnsi="Times New Roman" w:cs="Times New Roman"/>
          <w:b/>
          <w:bCs/>
          <w:color w:val="000000" w:themeColor="text1"/>
        </w:rPr>
        <w:t>for</w:t>
      </w:r>
      <w:r w:rsidR="10C445A1" w:rsidRPr="00315341">
        <w:rPr>
          <w:rFonts w:ascii="Times New Roman" w:eastAsiaTheme="minorEastAsia" w:hAnsi="Times New Roman" w:cs="Times New Roman"/>
          <w:b/>
          <w:bCs/>
          <w:color w:val="000000" w:themeColor="text1"/>
        </w:rPr>
        <w:t xml:space="preserve"> health: Are the current dietary recommendations, food sources and legislation fit for purpose?</w:t>
      </w:r>
    </w:p>
    <w:p w14:paraId="54F0F1E4" w14:textId="77777777" w:rsidR="009E3AF6" w:rsidRPr="00315341" w:rsidRDefault="009E3AF6" w:rsidP="00A13D98">
      <w:pPr>
        <w:spacing w:after="0" w:line="360" w:lineRule="auto"/>
        <w:jc w:val="both"/>
        <w:rPr>
          <w:rFonts w:ascii="Times New Roman" w:eastAsiaTheme="minorEastAsia" w:hAnsi="Times New Roman" w:cs="Times New Roman"/>
          <w:sz w:val="24"/>
          <w:szCs w:val="24"/>
        </w:rPr>
      </w:pPr>
    </w:p>
    <w:p w14:paraId="55435F40" w14:textId="19566F03" w:rsidR="00E66738" w:rsidRPr="00315341" w:rsidRDefault="0EC2A7B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Lewis E</w:t>
      </w:r>
      <w:r w:rsidRPr="00315341">
        <w:rPr>
          <w:rFonts w:ascii="Times New Roman" w:eastAsiaTheme="minorEastAsia" w:hAnsi="Times New Roman" w:cs="Times New Roman"/>
          <w:sz w:val="24"/>
          <w:szCs w:val="24"/>
          <w:vertAlign w:val="superscript"/>
        </w:rPr>
        <w:t>1</w:t>
      </w:r>
      <w:r w:rsidRPr="00315341">
        <w:rPr>
          <w:rFonts w:ascii="Times New Roman" w:eastAsiaTheme="minorEastAsia" w:hAnsi="Times New Roman" w:cs="Times New Roman"/>
          <w:sz w:val="24"/>
          <w:szCs w:val="24"/>
        </w:rPr>
        <w:t>, Steenson S</w:t>
      </w:r>
      <w:r w:rsidRPr="00315341">
        <w:rPr>
          <w:rFonts w:ascii="Times New Roman" w:eastAsiaTheme="minorEastAsia" w:hAnsi="Times New Roman" w:cs="Times New Roman"/>
          <w:sz w:val="24"/>
          <w:szCs w:val="24"/>
          <w:vertAlign w:val="superscript"/>
        </w:rPr>
        <w:t>2</w:t>
      </w:r>
      <w:r w:rsidR="00C2609A" w:rsidRPr="00315341">
        <w:rPr>
          <w:rFonts w:ascii="Times New Roman" w:eastAsiaTheme="minorEastAsia" w:hAnsi="Times New Roman" w:cs="Times New Roman"/>
          <w:sz w:val="24"/>
          <w:szCs w:val="24"/>
          <w:vertAlign w:val="superscript"/>
        </w:rPr>
        <w:t>,3</w:t>
      </w:r>
      <w:r w:rsidRPr="00315341">
        <w:rPr>
          <w:rFonts w:ascii="Times New Roman" w:eastAsiaTheme="minorEastAsia" w:hAnsi="Times New Roman" w:cs="Times New Roman"/>
          <w:sz w:val="24"/>
          <w:szCs w:val="24"/>
        </w:rPr>
        <w:t>, Haslam RP</w:t>
      </w:r>
      <w:r w:rsidR="00C2609A" w:rsidRPr="00315341">
        <w:rPr>
          <w:rFonts w:ascii="Times New Roman" w:eastAsiaTheme="minorEastAsia" w:hAnsi="Times New Roman" w:cs="Times New Roman"/>
          <w:sz w:val="24"/>
          <w:szCs w:val="24"/>
          <w:vertAlign w:val="superscript"/>
        </w:rPr>
        <w:t>4</w:t>
      </w:r>
      <w:r w:rsidRPr="00315341">
        <w:rPr>
          <w:rFonts w:ascii="Times New Roman" w:eastAsiaTheme="minorEastAsia" w:hAnsi="Times New Roman" w:cs="Times New Roman"/>
          <w:sz w:val="24"/>
          <w:szCs w:val="24"/>
        </w:rPr>
        <w:t>, McDonald E</w:t>
      </w:r>
      <w:r w:rsidRPr="00315341">
        <w:rPr>
          <w:rFonts w:ascii="Times New Roman" w:eastAsiaTheme="minorEastAsia" w:hAnsi="Times New Roman" w:cs="Times New Roman"/>
          <w:sz w:val="24"/>
          <w:szCs w:val="24"/>
          <w:vertAlign w:val="superscript"/>
        </w:rPr>
        <w:t>1</w:t>
      </w:r>
      <w:r w:rsidRPr="00315341">
        <w:rPr>
          <w:rFonts w:ascii="Times New Roman" w:eastAsiaTheme="minorEastAsia" w:hAnsi="Times New Roman" w:cs="Times New Roman"/>
          <w:sz w:val="24"/>
          <w:szCs w:val="24"/>
        </w:rPr>
        <w:t>, Sharman M</w:t>
      </w:r>
      <w:r w:rsidR="00807AC0" w:rsidRPr="00315341">
        <w:rPr>
          <w:rFonts w:ascii="Times New Roman" w:eastAsiaTheme="minorEastAsia" w:hAnsi="Times New Roman" w:cs="Times New Roman"/>
          <w:sz w:val="24"/>
          <w:szCs w:val="24"/>
          <w:vertAlign w:val="superscript"/>
        </w:rPr>
        <w:t>5</w:t>
      </w:r>
      <w:r w:rsidRPr="00315341">
        <w:rPr>
          <w:rFonts w:ascii="Times New Roman" w:eastAsiaTheme="minorEastAsia" w:hAnsi="Times New Roman" w:cs="Times New Roman"/>
          <w:sz w:val="24"/>
          <w:szCs w:val="24"/>
        </w:rPr>
        <w:t>, Traka M</w:t>
      </w:r>
      <w:r w:rsidR="00C2609A" w:rsidRPr="00315341">
        <w:rPr>
          <w:rFonts w:ascii="Times New Roman" w:eastAsiaTheme="minorEastAsia" w:hAnsi="Times New Roman" w:cs="Times New Roman"/>
          <w:sz w:val="24"/>
          <w:szCs w:val="24"/>
          <w:vertAlign w:val="superscript"/>
        </w:rPr>
        <w:t>6</w:t>
      </w:r>
      <w:r w:rsidRPr="00315341">
        <w:rPr>
          <w:rFonts w:ascii="Times New Roman" w:eastAsiaTheme="minorEastAsia" w:hAnsi="Times New Roman" w:cs="Times New Roman"/>
          <w:sz w:val="24"/>
          <w:szCs w:val="24"/>
        </w:rPr>
        <w:t>, Stanton A</w:t>
      </w:r>
      <w:r w:rsidR="00C2609A" w:rsidRPr="00315341">
        <w:rPr>
          <w:rFonts w:ascii="Times New Roman" w:eastAsiaTheme="minorEastAsia" w:hAnsi="Times New Roman" w:cs="Times New Roman"/>
          <w:sz w:val="24"/>
          <w:szCs w:val="24"/>
          <w:vertAlign w:val="superscript"/>
        </w:rPr>
        <w:t>7</w:t>
      </w:r>
      <w:r w:rsidRPr="00315341">
        <w:rPr>
          <w:rFonts w:ascii="Times New Roman" w:eastAsiaTheme="minorEastAsia" w:hAnsi="Times New Roman" w:cs="Times New Roman"/>
          <w:sz w:val="24"/>
          <w:szCs w:val="24"/>
        </w:rPr>
        <w:t>, Napier JA</w:t>
      </w:r>
      <w:r w:rsidR="00C2609A" w:rsidRPr="00315341">
        <w:rPr>
          <w:rFonts w:ascii="Times New Roman" w:eastAsiaTheme="minorEastAsia" w:hAnsi="Times New Roman" w:cs="Times New Roman"/>
          <w:sz w:val="24"/>
          <w:szCs w:val="24"/>
          <w:vertAlign w:val="superscript"/>
        </w:rPr>
        <w:t>4</w:t>
      </w:r>
      <w:r w:rsidRPr="00315341">
        <w:rPr>
          <w:rFonts w:ascii="Times New Roman" w:eastAsiaTheme="minorEastAsia" w:hAnsi="Times New Roman" w:cs="Times New Roman"/>
          <w:sz w:val="24"/>
          <w:szCs w:val="24"/>
        </w:rPr>
        <w:t>, Sweeting A</w:t>
      </w:r>
      <w:r w:rsidR="008470C6" w:rsidRPr="00315341">
        <w:rPr>
          <w:rFonts w:ascii="Times New Roman" w:eastAsiaTheme="minorEastAsia" w:hAnsi="Times New Roman" w:cs="Times New Roman"/>
          <w:sz w:val="24"/>
          <w:szCs w:val="24"/>
          <w:vertAlign w:val="superscript"/>
        </w:rPr>
        <w:t>8</w:t>
      </w:r>
      <w:r w:rsidR="00C2609A" w:rsidRPr="00315341">
        <w:rPr>
          <w:rFonts w:ascii="Times New Roman" w:eastAsiaTheme="minorEastAsia" w:hAnsi="Times New Roman" w:cs="Times New Roman"/>
          <w:sz w:val="24"/>
          <w:szCs w:val="24"/>
          <w:vertAlign w:val="superscript"/>
        </w:rPr>
        <w:t>,9</w:t>
      </w:r>
      <w:r w:rsidRPr="00315341">
        <w:rPr>
          <w:rFonts w:ascii="Times New Roman" w:eastAsiaTheme="minorEastAsia" w:hAnsi="Times New Roman" w:cs="Times New Roman"/>
          <w:sz w:val="24"/>
          <w:szCs w:val="24"/>
        </w:rPr>
        <w:t xml:space="preserve">, </w:t>
      </w:r>
      <w:r w:rsidR="2BC09736" w:rsidRPr="00315341">
        <w:rPr>
          <w:rFonts w:ascii="Times New Roman" w:eastAsiaTheme="minorEastAsia" w:hAnsi="Times New Roman" w:cs="Times New Roman"/>
          <w:sz w:val="24"/>
          <w:szCs w:val="24"/>
        </w:rPr>
        <w:t>Saleh RNM</w:t>
      </w:r>
      <w:r w:rsidR="00C2609A" w:rsidRPr="00315341">
        <w:rPr>
          <w:rFonts w:ascii="Times New Roman" w:eastAsiaTheme="minorEastAsia" w:hAnsi="Times New Roman" w:cs="Times New Roman"/>
          <w:sz w:val="24"/>
          <w:szCs w:val="24"/>
          <w:vertAlign w:val="superscript"/>
        </w:rPr>
        <w:t>9</w:t>
      </w:r>
      <w:r w:rsidR="2BC09736" w:rsidRPr="00315341">
        <w:rPr>
          <w:rFonts w:ascii="Times New Roman" w:eastAsiaTheme="minorEastAsia" w:hAnsi="Times New Roman" w:cs="Times New Roman"/>
          <w:sz w:val="24"/>
          <w:szCs w:val="24"/>
        </w:rPr>
        <w:t xml:space="preserve">, </w:t>
      </w:r>
      <w:r w:rsidR="007169C6" w:rsidRPr="00315341">
        <w:rPr>
          <w:rFonts w:ascii="Times New Roman" w:eastAsiaTheme="minorEastAsia" w:hAnsi="Times New Roman" w:cs="Times New Roman"/>
          <w:sz w:val="24"/>
          <w:szCs w:val="24"/>
        </w:rPr>
        <w:t>Hornberger M</w:t>
      </w:r>
      <w:r w:rsidR="008470C6" w:rsidRPr="00315341">
        <w:rPr>
          <w:rFonts w:ascii="Times New Roman" w:eastAsiaTheme="minorEastAsia" w:hAnsi="Times New Roman" w:cs="Times New Roman"/>
          <w:sz w:val="24"/>
          <w:szCs w:val="24"/>
          <w:vertAlign w:val="superscript"/>
        </w:rPr>
        <w:t>8</w:t>
      </w:r>
      <w:r w:rsidR="00C2609A" w:rsidRPr="00315341">
        <w:rPr>
          <w:rFonts w:ascii="Times New Roman" w:eastAsiaTheme="minorEastAsia" w:hAnsi="Times New Roman" w:cs="Times New Roman"/>
          <w:sz w:val="24"/>
          <w:szCs w:val="24"/>
          <w:vertAlign w:val="superscript"/>
        </w:rPr>
        <w:t>,9</w:t>
      </w:r>
      <w:r w:rsidR="007169C6"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Givens DI</w:t>
      </w:r>
      <w:r w:rsidR="00C2609A" w:rsidRPr="00315341">
        <w:rPr>
          <w:rFonts w:ascii="Times New Roman" w:eastAsiaTheme="minorEastAsia" w:hAnsi="Times New Roman" w:cs="Times New Roman"/>
          <w:sz w:val="24"/>
          <w:szCs w:val="24"/>
          <w:vertAlign w:val="superscript"/>
        </w:rPr>
        <w:t>10</w:t>
      </w:r>
      <w:r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vertAlign w:val="superscript"/>
        </w:rPr>
        <w:t xml:space="preserve"> </w:t>
      </w:r>
      <w:r w:rsidRPr="00315341">
        <w:rPr>
          <w:rFonts w:ascii="Times New Roman" w:eastAsiaTheme="minorEastAsia" w:hAnsi="Times New Roman" w:cs="Times New Roman"/>
          <w:sz w:val="24"/>
          <w:szCs w:val="24"/>
        </w:rPr>
        <w:t>Calder PC</w:t>
      </w:r>
      <w:r w:rsidR="008470C6" w:rsidRPr="00315341">
        <w:rPr>
          <w:rFonts w:ascii="Times New Roman" w:eastAsiaTheme="minorEastAsia" w:hAnsi="Times New Roman" w:cs="Times New Roman"/>
          <w:sz w:val="24"/>
          <w:szCs w:val="24"/>
          <w:vertAlign w:val="superscript"/>
        </w:rPr>
        <w:t>1</w:t>
      </w:r>
      <w:r w:rsidR="00C2609A" w:rsidRPr="00315341">
        <w:rPr>
          <w:rFonts w:ascii="Times New Roman" w:eastAsiaTheme="minorEastAsia" w:hAnsi="Times New Roman" w:cs="Times New Roman"/>
          <w:sz w:val="24"/>
          <w:szCs w:val="24"/>
          <w:vertAlign w:val="superscript"/>
        </w:rPr>
        <w:t>1</w:t>
      </w:r>
      <w:r w:rsidRPr="00315341">
        <w:rPr>
          <w:rFonts w:ascii="Times New Roman" w:eastAsiaTheme="minorEastAsia" w:hAnsi="Times New Roman" w:cs="Times New Roman"/>
          <w:sz w:val="24"/>
          <w:szCs w:val="24"/>
          <w:vertAlign w:val="superscript"/>
        </w:rPr>
        <w:t>,</w:t>
      </w:r>
      <w:r w:rsidR="008470C6" w:rsidRPr="00315341">
        <w:rPr>
          <w:rFonts w:ascii="Times New Roman" w:eastAsiaTheme="minorEastAsia" w:hAnsi="Times New Roman" w:cs="Times New Roman"/>
          <w:sz w:val="24"/>
          <w:szCs w:val="24"/>
          <w:vertAlign w:val="superscript"/>
        </w:rPr>
        <w:t>1</w:t>
      </w:r>
      <w:r w:rsidR="00C2609A" w:rsidRPr="00315341">
        <w:rPr>
          <w:rFonts w:ascii="Times New Roman" w:eastAsiaTheme="minorEastAsia" w:hAnsi="Times New Roman" w:cs="Times New Roman"/>
          <w:sz w:val="24"/>
          <w:szCs w:val="24"/>
          <w:vertAlign w:val="superscript"/>
        </w:rPr>
        <w:t>2</w:t>
      </w:r>
      <w:r w:rsidRPr="00315341">
        <w:rPr>
          <w:rFonts w:ascii="Times New Roman" w:eastAsiaTheme="minorEastAsia" w:hAnsi="Times New Roman" w:cs="Times New Roman"/>
          <w:sz w:val="24"/>
          <w:szCs w:val="24"/>
        </w:rPr>
        <w:t>, Minihane AM</w:t>
      </w:r>
      <w:r w:rsidR="00C2609A" w:rsidRPr="00315341">
        <w:rPr>
          <w:rFonts w:ascii="Times New Roman" w:eastAsiaTheme="minorEastAsia" w:hAnsi="Times New Roman" w:cs="Times New Roman"/>
          <w:sz w:val="24"/>
          <w:szCs w:val="24"/>
          <w:vertAlign w:val="superscript"/>
        </w:rPr>
        <w:t>8,9</w:t>
      </w:r>
    </w:p>
    <w:p w14:paraId="3730A800" w14:textId="77777777" w:rsidR="00373311" w:rsidRPr="00315341" w:rsidRDefault="00373311" w:rsidP="00A13D98">
      <w:pPr>
        <w:spacing w:after="0" w:line="360" w:lineRule="auto"/>
        <w:jc w:val="both"/>
        <w:rPr>
          <w:rFonts w:ascii="Times New Roman" w:eastAsiaTheme="minorEastAsia" w:hAnsi="Times New Roman" w:cs="Times New Roman"/>
          <w:sz w:val="24"/>
          <w:szCs w:val="24"/>
          <w:vertAlign w:val="superscript"/>
        </w:rPr>
      </w:pPr>
    </w:p>
    <w:p w14:paraId="7C4DF268" w14:textId="7F973610" w:rsidR="0020302F" w:rsidRPr="00315341" w:rsidRDefault="0EC2A7B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1</w:t>
      </w:r>
      <w:r w:rsidRPr="00315341">
        <w:rPr>
          <w:rFonts w:ascii="Times New Roman" w:eastAsiaTheme="minorEastAsia" w:hAnsi="Times New Roman" w:cs="Times New Roman"/>
          <w:sz w:val="24"/>
          <w:szCs w:val="24"/>
        </w:rPr>
        <w:t xml:space="preserve">Humanativ Ltd, </w:t>
      </w:r>
      <w:proofErr w:type="spellStart"/>
      <w:r w:rsidRPr="00315341">
        <w:rPr>
          <w:rFonts w:ascii="Times New Roman" w:eastAsiaTheme="minorEastAsia" w:hAnsi="Times New Roman" w:cs="Times New Roman"/>
          <w:sz w:val="24"/>
          <w:szCs w:val="24"/>
        </w:rPr>
        <w:t>Coolnanave</w:t>
      </w:r>
      <w:proofErr w:type="spellEnd"/>
      <w:r w:rsidRPr="00315341">
        <w:rPr>
          <w:rFonts w:ascii="Times New Roman" w:eastAsiaTheme="minorEastAsia" w:hAnsi="Times New Roman" w:cs="Times New Roman"/>
          <w:sz w:val="24"/>
          <w:szCs w:val="24"/>
        </w:rPr>
        <w:t xml:space="preserve"> Industrial Estate, Mitchelstown, Co Cork P67 X660, Ireland;</w:t>
      </w:r>
    </w:p>
    <w:p w14:paraId="00FDE88A" w14:textId="7126C53C" w:rsidR="00224D39"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2</w:t>
      </w:r>
      <w:r w:rsidRPr="00315341">
        <w:rPr>
          <w:rFonts w:ascii="Times New Roman" w:eastAsiaTheme="minorEastAsia" w:hAnsi="Times New Roman" w:cs="Times New Roman"/>
          <w:sz w:val="24"/>
          <w:szCs w:val="24"/>
        </w:rPr>
        <w:t xml:space="preserve">British Nutrition Foundation, </w:t>
      </w:r>
      <w:r w:rsidR="294DA2A7" w:rsidRPr="00315341">
        <w:rPr>
          <w:rFonts w:ascii="Times New Roman" w:eastAsia="Arial" w:hAnsi="Times New Roman" w:cs="Times New Roman"/>
          <w:sz w:val="24"/>
          <w:szCs w:val="24"/>
        </w:rPr>
        <w:t>London WC1V 6AE</w:t>
      </w:r>
      <w:r w:rsidRPr="00315341">
        <w:rPr>
          <w:rFonts w:ascii="Times New Roman" w:eastAsiaTheme="minorEastAsia" w:hAnsi="Times New Roman" w:cs="Times New Roman"/>
          <w:sz w:val="24"/>
          <w:szCs w:val="24"/>
        </w:rPr>
        <w:t>, UK;</w:t>
      </w:r>
    </w:p>
    <w:p w14:paraId="2E025F8F" w14:textId="6701FBD8" w:rsidR="008470C6" w:rsidRPr="00315341" w:rsidRDefault="00C2609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3</w:t>
      </w:r>
      <w:r w:rsidR="008470C6" w:rsidRPr="00315341">
        <w:rPr>
          <w:rFonts w:ascii="Times New Roman" w:eastAsiaTheme="minorEastAsia" w:hAnsi="Times New Roman" w:cs="Times New Roman"/>
          <w:sz w:val="24"/>
          <w:szCs w:val="24"/>
        </w:rPr>
        <w:t>Department of Nutritional Sciences, King's College London, London SE1 9NH, UK</w:t>
      </w:r>
      <w:r w:rsidRPr="00315341">
        <w:rPr>
          <w:rFonts w:ascii="Times New Roman" w:eastAsiaTheme="minorEastAsia" w:hAnsi="Times New Roman" w:cs="Times New Roman"/>
          <w:sz w:val="24"/>
          <w:szCs w:val="24"/>
        </w:rPr>
        <w:t>;</w:t>
      </w:r>
    </w:p>
    <w:p w14:paraId="28BF58A4" w14:textId="161617BA" w:rsidR="003E5BAF" w:rsidRPr="00315341" w:rsidRDefault="00C2609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4</w:t>
      </w:r>
      <w:r w:rsidR="5BED96E2" w:rsidRPr="00315341">
        <w:rPr>
          <w:rFonts w:ascii="Times New Roman" w:eastAsiaTheme="minorEastAsia" w:hAnsi="Times New Roman" w:cs="Times New Roman"/>
          <w:sz w:val="24"/>
          <w:szCs w:val="24"/>
        </w:rPr>
        <w:t>Rothamsted Research, Harpenden AL5 2JQ, UK;</w:t>
      </w:r>
    </w:p>
    <w:p w14:paraId="676065F3" w14:textId="535899AC" w:rsidR="001C5B31" w:rsidRPr="00315341" w:rsidRDefault="00C2609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5</w:t>
      </w:r>
      <w:r w:rsidR="001C5B31" w:rsidRPr="00315341">
        <w:rPr>
          <w:rFonts w:ascii="Times New Roman" w:eastAsiaTheme="minorEastAsia" w:hAnsi="Times New Roman" w:cs="Times New Roman"/>
          <w:sz w:val="24"/>
          <w:szCs w:val="24"/>
        </w:rPr>
        <w:t>Sharman Scientific, York, UK</w:t>
      </w:r>
    </w:p>
    <w:p w14:paraId="5AE820F2" w14:textId="7BD3EF88" w:rsidR="005203F7" w:rsidRPr="00315341" w:rsidRDefault="00C2609A" w:rsidP="00A13D98">
      <w:pPr>
        <w:spacing w:after="0" w:line="360" w:lineRule="auto"/>
        <w:jc w:val="both"/>
        <w:rPr>
          <w:rFonts w:ascii="Times New Roman" w:hAnsi="Times New Roman" w:cs="Times New Roman"/>
          <w:color w:val="212121"/>
          <w:sz w:val="24"/>
          <w:szCs w:val="24"/>
          <w:shd w:val="clear" w:color="auto" w:fill="FFFFFF"/>
        </w:rPr>
      </w:pPr>
      <w:r w:rsidRPr="00315341">
        <w:rPr>
          <w:rFonts w:ascii="Times New Roman" w:eastAsiaTheme="minorEastAsia" w:hAnsi="Times New Roman" w:cs="Times New Roman"/>
          <w:sz w:val="24"/>
          <w:szCs w:val="24"/>
          <w:vertAlign w:val="superscript"/>
        </w:rPr>
        <w:t>6</w:t>
      </w:r>
      <w:r w:rsidR="005203F7" w:rsidRPr="00315341">
        <w:rPr>
          <w:rFonts w:ascii="Times New Roman" w:hAnsi="Times New Roman" w:cs="Times New Roman"/>
          <w:color w:val="212121"/>
          <w:sz w:val="24"/>
          <w:szCs w:val="24"/>
          <w:shd w:val="clear" w:color="auto" w:fill="FFFFFF"/>
        </w:rPr>
        <w:t>Food and Nutrition National Bioscience Research Infrastructure, Quadram Institute</w:t>
      </w:r>
      <w:r w:rsidR="09430ACF" w:rsidRPr="00315341">
        <w:rPr>
          <w:rFonts w:ascii="Times New Roman" w:hAnsi="Times New Roman" w:cs="Times New Roman"/>
          <w:color w:val="212121"/>
          <w:sz w:val="24"/>
          <w:szCs w:val="24"/>
          <w:shd w:val="clear" w:color="auto" w:fill="FFFFFF"/>
        </w:rPr>
        <w:t xml:space="preserve"> </w:t>
      </w:r>
      <w:r w:rsidR="005203F7" w:rsidRPr="00315341">
        <w:rPr>
          <w:rFonts w:ascii="Times New Roman" w:hAnsi="Times New Roman" w:cs="Times New Roman"/>
          <w:color w:val="212121"/>
          <w:sz w:val="24"/>
          <w:szCs w:val="24"/>
          <w:shd w:val="clear" w:color="auto" w:fill="FFFFFF"/>
        </w:rPr>
        <w:t>Bioscience, Norwich Research Park, Norwich NR4 7UQ, UK;</w:t>
      </w:r>
    </w:p>
    <w:p w14:paraId="2FAF96E7" w14:textId="2760AF10" w:rsidR="008470C6" w:rsidRPr="00315341" w:rsidRDefault="00C2609A" w:rsidP="00A13D98">
      <w:pPr>
        <w:spacing w:after="0" w:line="360" w:lineRule="auto"/>
        <w:jc w:val="both"/>
        <w:rPr>
          <w:rFonts w:ascii="Times New Roman" w:hAnsi="Times New Roman" w:cs="Times New Roman"/>
          <w:color w:val="212121"/>
          <w:sz w:val="24"/>
          <w:szCs w:val="24"/>
        </w:rPr>
      </w:pPr>
      <w:r w:rsidRPr="00315341">
        <w:rPr>
          <w:rFonts w:ascii="Times New Roman" w:eastAsiaTheme="minorEastAsia" w:hAnsi="Times New Roman" w:cs="Times New Roman"/>
          <w:sz w:val="24"/>
          <w:szCs w:val="24"/>
          <w:vertAlign w:val="superscript"/>
        </w:rPr>
        <w:t>7</w:t>
      </w:r>
      <w:r w:rsidR="008470C6" w:rsidRPr="00315341">
        <w:rPr>
          <w:rFonts w:ascii="Times New Roman" w:eastAsiaTheme="minorEastAsia" w:hAnsi="Times New Roman" w:cs="Times New Roman"/>
          <w:sz w:val="24"/>
          <w:szCs w:val="24"/>
        </w:rPr>
        <w:t>RCSI University of Medicine and Health Sciences, RCSI Education &amp; Research Centre, Beaumont Hospital, Dublin DO9 YD60, Ireland.</w:t>
      </w:r>
    </w:p>
    <w:p w14:paraId="2FAA8854" w14:textId="70C367C4" w:rsidR="00E66738" w:rsidRPr="00315341" w:rsidRDefault="00C2609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8</w:t>
      </w:r>
      <w:r w:rsidR="5BED96E2" w:rsidRPr="00315341">
        <w:rPr>
          <w:rFonts w:ascii="Times New Roman" w:eastAsiaTheme="minorEastAsia" w:hAnsi="Times New Roman" w:cs="Times New Roman"/>
          <w:sz w:val="24"/>
          <w:szCs w:val="24"/>
        </w:rPr>
        <w:t xml:space="preserve">Norwich Institute of Healthy Ageing, University of East Anglia, Norwich NR4 7UQ, UK; </w:t>
      </w:r>
    </w:p>
    <w:p w14:paraId="14AA0301" w14:textId="2AA92396" w:rsidR="00E66738" w:rsidRPr="00315341" w:rsidRDefault="00C2609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9</w:t>
      </w:r>
      <w:r w:rsidR="5BED96E2" w:rsidRPr="00315341">
        <w:rPr>
          <w:rFonts w:ascii="Times New Roman" w:eastAsiaTheme="minorEastAsia" w:hAnsi="Times New Roman" w:cs="Times New Roman"/>
          <w:sz w:val="24"/>
          <w:szCs w:val="24"/>
        </w:rPr>
        <w:t>Norwich Medical School, University of East Anglia, Norwich NR4 7UQ, UK;</w:t>
      </w:r>
    </w:p>
    <w:p w14:paraId="6FED5206" w14:textId="041819F8" w:rsidR="0020302F" w:rsidRPr="00315341" w:rsidRDefault="00C2609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10</w:t>
      </w:r>
      <w:r w:rsidR="5BED96E2" w:rsidRPr="00315341">
        <w:rPr>
          <w:rFonts w:ascii="Times New Roman" w:eastAsiaTheme="minorEastAsia" w:hAnsi="Times New Roman" w:cs="Times New Roman"/>
          <w:sz w:val="24"/>
          <w:szCs w:val="24"/>
        </w:rPr>
        <w:t>Institute for Food, Nutrition and Health, University of Reading, Reading RG6 6EU, UK;</w:t>
      </w:r>
    </w:p>
    <w:p w14:paraId="320B7675" w14:textId="3A660262" w:rsidR="005203F7" w:rsidRPr="00315341" w:rsidRDefault="008470C6"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1</w:t>
      </w:r>
      <w:r w:rsidR="00C2609A" w:rsidRPr="00315341">
        <w:rPr>
          <w:rFonts w:ascii="Times New Roman" w:eastAsiaTheme="minorEastAsia" w:hAnsi="Times New Roman" w:cs="Times New Roman"/>
          <w:sz w:val="24"/>
          <w:szCs w:val="24"/>
          <w:vertAlign w:val="superscript"/>
        </w:rPr>
        <w:t>1</w:t>
      </w:r>
      <w:r w:rsidR="5BED96E2" w:rsidRPr="00315341">
        <w:rPr>
          <w:rFonts w:ascii="Times New Roman" w:eastAsiaTheme="minorEastAsia" w:hAnsi="Times New Roman" w:cs="Times New Roman"/>
          <w:sz w:val="24"/>
          <w:szCs w:val="24"/>
        </w:rPr>
        <w:t>Faculty of Medicine, University of Southampton, Southampton SO16 6YD, UK;</w:t>
      </w:r>
    </w:p>
    <w:p w14:paraId="6BD18F6F" w14:textId="282F5633" w:rsidR="005203F7" w:rsidRPr="00315341" w:rsidRDefault="008470C6"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vertAlign w:val="superscript"/>
        </w:rPr>
        <w:t>1</w:t>
      </w:r>
      <w:r w:rsidR="00C2609A" w:rsidRPr="00315341">
        <w:rPr>
          <w:rFonts w:ascii="Times New Roman" w:eastAsiaTheme="minorEastAsia" w:hAnsi="Times New Roman" w:cs="Times New Roman"/>
          <w:sz w:val="24"/>
          <w:szCs w:val="24"/>
          <w:vertAlign w:val="superscript"/>
        </w:rPr>
        <w:t>2</w:t>
      </w:r>
      <w:r w:rsidR="005203F7" w:rsidRPr="00315341">
        <w:rPr>
          <w:rFonts w:ascii="Times New Roman" w:eastAsiaTheme="minorEastAsia" w:hAnsi="Times New Roman" w:cs="Times New Roman"/>
          <w:sz w:val="24"/>
          <w:szCs w:val="24"/>
        </w:rPr>
        <w:t>NIHR Southampton Biomedical Research Centre, University Hospital Southampton NHS Foundation Trust and University of Southampton, Southampton SO16 6YD, UK.</w:t>
      </w:r>
    </w:p>
    <w:p w14:paraId="28506B63" w14:textId="77777777" w:rsidR="00336F41" w:rsidRPr="00315341" w:rsidRDefault="00336F41" w:rsidP="00A13D98">
      <w:pPr>
        <w:spacing w:after="0" w:line="360" w:lineRule="auto"/>
        <w:jc w:val="both"/>
        <w:rPr>
          <w:rFonts w:ascii="Times New Roman" w:eastAsiaTheme="minorEastAsia" w:hAnsi="Times New Roman" w:cs="Times New Roman"/>
          <w:sz w:val="24"/>
          <w:szCs w:val="24"/>
        </w:rPr>
      </w:pPr>
    </w:p>
    <w:p w14:paraId="3175C83F" w14:textId="4E2E0622" w:rsidR="003C6971" w:rsidRPr="00315341" w:rsidRDefault="003C6971"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Abstract</w:t>
      </w:r>
    </w:p>
    <w:p w14:paraId="15C49403" w14:textId="11A0314C" w:rsidR="00F1726C" w:rsidRPr="00315341" w:rsidRDefault="17C68490" w:rsidP="00A13D98">
      <w:pPr>
        <w:pStyle w:val="NormalWeb"/>
        <w:spacing w:line="360" w:lineRule="auto"/>
        <w:jc w:val="both"/>
        <w:rPr>
          <w:rFonts w:ascii="Times New Roman" w:eastAsiaTheme="minorEastAsia" w:hAnsi="Times New Roman" w:cs="Times New Roman"/>
        </w:rPr>
      </w:pPr>
      <w:r w:rsidRPr="00315341">
        <w:rPr>
          <w:rFonts w:ascii="Times New Roman" w:eastAsiaTheme="minorEastAsia" w:hAnsi="Times New Roman" w:cs="Times New Roman"/>
          <w:color w:val="000000" w:themeColor="text1"/>
        </w:rPr>
        <w:t>The health benefits of the long</w:t>
      </w:r>
      <w:r w:rsidR="00DB3F39" w:rsidRPr="00315341">
        <w:rPr>
          <w:rFonts w:ascii="Times New Roman" w:eastAsiaTheme="minorEastAsia" w:hAnsi="Times New Roman" w:cs="Times New Roman"/>
          <w:color w:val="000000" w:themeColor="text1"/>
        </w:rPr>
        <w:t>-</w:t>
      </w:r>
      <w:r w:rsidRPr="00315341">
        <w:rPr>
          <w:rFonts w:ascii="Times New Roman" w:eastAsiaTheme="minorEastAsia" w:hAnsi="Times New Roman" w:cs="Times New Roman"/>
          <w:color w:val="000000" w:themeColor="text1"/>
        </w:rPr>
        <w:t xml:space="preserve">chain omega-3 </w:t>
      </w:r>
      <w:r w:rsidR="00937AF9" w:rsidRPr="00315341">
        <w:rPr>
          <w:rFonts w:ascii="Times New Roman" w:eastAsiaTheme="minorEastAsia" w:hAnsi="Times New Roman" w:cs="Times New Roman"/>
          <w:color w:val="000000" w:themeColor="text1"/>
        </w:rPr>
        <w:t>PUFA</w:t>
      </w:r>
      <w:r w:rsidR="00DB3F39" w:rsidRPr="00315341">
        <w:rPr>
          <w:rFonts w:ascii="Times New Roman" w:eastAsiaTheme="minorEastAsia" w:hAnsi="Times New Roman" w:cs="Times New Roman"/>
          <w:color w:val="000000" w:themeColor="text1"/>
        </w:rPr>
        <w:t xml:space="preserve">, </w:t>
      </w:r>
      <w:r w:rsidRPr="00315341">
        <w:rPr>
          <w:rFonts w:ascii="Times New Roman" w:eastAsiaTheme="minorEastAsia" w:hAnsi="Times New Roman" w:cs="Times New Roman"/>
        </w:rPr>
        <w:t>eicosapentaenoic acid (EPA) and docosahexaenoic acid (DHA)</w:t>
      </w:r>
      <w:r w:rsidRPr="00315341">
        <w:rPr>
          <w:rFonts w:ascii="Times New Roman" w:eastAsiaTheme="minorEastAsia" w:hAnsi="Times New Roman" w:cs="Times New Roman"/>
          <w:color w:val="000000" w:themeColor="text1"/>
        </w:rPr>
        <w:t xml:space="preserve"> have been known for over 50 years</w:t>
      </w:r>
      <w:r w:rsidR="007760E3" w:rsidRPr="00315341">
        <w:rPr>
          <w:rFonts w:ascii="Times New Roman" w:eastAsiaTheme="minorEastAsia" w:hAnsi="Times New Roman" w:cs="Times New Roman"/>
          <w:color w:val="000000" w:themeColor="text1"/>
        </w:rPr>
        <w:t xml:space="preserve"> </w:t>
      </w:r>
      <w:r w:rsidR="00FF2361" w:rsidRPr="00315341">
        <w:rPr>
          <w:rFonts w:ascii="Times New Roman" w:eastAsiaTheme="minorEastAsia" w:hAnsi="Times New Roman" w:cs="Times New Roman"/>
          <w:color w:val="000000" w:themeColor="text1"/>
        </w:rPr>
        <w:t xml:space="preserve">and </w:t>
      </w:r>
      <w:r w:rsidRPr="00315341">
        <w:rPr>
          <w:rFonts w:ascii="Times New Roman" w:eastAsiaTheme="minorEastAsia" w:hAnsi="Times New Roman" w:cs="Times New Roman"/>
          <w:color w:val="000000" w:themeColor="text1"/>
        </w:rPr>
        <w:t xml:space="preserve">underpin the UK population recommendation to consume </w:t>
      </w:r>
      <w:r w:rsidR="007760E3" w:rsidRPr="00315341">
        <w:rPr>
          <w:rFonts w:ascii="Times New Roman" w:eastAsiaTheme="minorEastAsia" w:hAnsi="Times New Roman" w:cs="Times New Roman"/>
          <w:color w:val="000000" w:themeColor="text1"/>
        </w:rPr>
        <w:t>&gt;</w:t>
      </w:r>
      <w:r w:rsidRPr="00315341">
        <w:rPr>
          <w:rFonts w:ascii="Times New Roman" w:eastAsiaTheme="minorEastAsia" w:hAnsi="Times New Roman" w:cs="Times New Roman"/>
          <w:color w:val="000000" w:themeColor="text1"/>
        </w:rPr>
        <w:t xml:space="preserve"> 450 mg EPA+DHA per day. These recommendations, last revised in 2004, are based mainly on epidemiological evidence. </w:t>
      </w:r>
      <w:r w:rsidR="26A897BD" w:rsidRPr="00315341">
        <w:rPr>
          <w:rFonts w:ascii="Times New Roman" w:eastAsiaTheme="minorEastAsia" w:hAnsi="Times New Roman" w:cs="Times New Roman"/>
          <w:color w:val="000000" w:themeColor="text1"/>
        </w:rPr>
        <w:t xml:space="preserve">Much </w:t>
      </w:r>
      <w:r w:rsidR="04619825" w:rsidRPr="00315341">
        <w:rPr>
          <w:rFonts w:ascii="Times New Roman" w:eastAsiaTheme="minorEastAsia" w:hAnsi="Times New Roman" w:cs="Times New Roman"/>
          <w:color w:val="000000" w:themeColor="text1"/>
        </w:rPr>
        <w:t xml:space="preserve">research has been conducted </w:t>
      </w:r>
      <w:r w:rsidR="26A897BD" w:rsidRPr="00315341">
        <w:rPr>
          <w:rFonts w:ascii="Times New Roman" w:eastAsiaTheme="minorEastAsia" w:hAnsi="Times New Roman" w:cs="Times New Roman"/>
          <w:color w:val="000000" w:themeColor="text1"/>
        </w:rPr>
        <w:t>in the interim. Most RCT</w:t>
      </w:r>
      <w:r w:rsidR="00DB3F39" w:rsidRPr="00315341">
        <w:rPr>
          <w:rFonts w:ascii="Times New Roman" w:eastAsiaTheme="minorEastAsia" w:hAnsi="Times New Roman" w:cs="Times New Roman"/>
          <w:color w:val="000000" w:themeColor="text1"/>
        </w:rPr>
        <w:t>s</w:t>
      </w:r>
      <w:r w:rsidR="26A897BD" w:rsidRPr="00315341">
        <w:rPr>
          <w:rFonts w:ascii="Times New Roman" w:eastAsiaTheme="minorEastAsia" w:hAnsi="Times New Roman" w:cs="Times New Roman"/>
          <w:color w:val="000000" w:themeColor="text1"/>
        </w:rPr>
        <w:t xml:space="preserve"> use doses of </w:t>
      </w:r>
      <w:r w:rsidR="00DB3F39" w:rsidRPr="00315341">
        <w:rPr>
          <w:rFonts w:ascii="Times New Roman" w:eastAsiaTheme="minorEastAsia" w:hAnsi="Times New Roman" w:cs="Times New Roman"/>
          <w:color w:val="000000" w:themeColor="text1"/>
        </w:rPr>
        <w:t xml:space="preserve">EPA+DHA of </w:t>
      </w:r>
      <w:r w:rsidR="26A897BD" w:rsidRPr="00315341">
        <w:rPr>
          <w:rFonts w:ascii="Times New Roman" w:eastAsiaTheme="minorEastAsia" w:hAnsi="Times New Roman" w:cs="Times New Roman"/>
          <w:color w:val="000000" w:themeColor="text1"/>
        </w:rPr>
        <w:t>8</w:t>
      </w:r>
      <w:r w:rsidR="7DED7E01" w:rsidRPr="00315341">
        <w:rPr>
          <w:rFonts w:ascii="Times New Roman" w:eastAsiaTheme="minorEastAsia" w:hAnsi="Times New Roman" w:cs="Times New Roman"/>
          <w:color w:val="000000" w:themeColor="text1"/>
        </w:rPr>
        <w:t>4</w:t>
      </w:r>
      <w:r w:rsidR="26A897BD" w:rsidRPr="00315341">
        <w:rPr>
          <w:rFonts w:ascii="Times New Roman" w:eastAsiaTheme="minorEastAsia" w:hAnsi="Times New Roman" w:cs="Times New Roman"/>
          <w:color w:val="000000" w:themeColor="text1"/>
        </w:rPr>
        <w:t>0</w:t>
      </w:r>
      <w:r w:rsidR="21A85CFF" w:rsidRPr="00315341">
        <w:rPr>
          <w:rFonts w:ascii="Times New Roman" w:eastAsiaTheme="minorEastAsia" w:hAnsi="Times New Roman" w:cs="Times New Roman"/>
          <w:color w:val="000000" w:themeColor="text1"/>
        </w:rPr>
        <w:t xml:space="preserve"> </w:t>
      </w:r>
      <w:r w:rsidR="26A897BD" w:rsidRPr="00315341">
        <w:rPr>
          <w:rFonts w:ascii="Times New Roman" w:eastAsiaTheme="minorEastAsia" w:hAnsi="Times New Roman" w:cs="Times New Roman"/>
          <w:color w:val="000000" w:themeColor="text1"/>
        </w:rPr>
        <w:t>mg</w:t>
      </w:r>
      <w:r w:rsidR="007760E3" w:rsidRPr="00315341">
        <w:rPr>
          <w:rFonts w:ascii="Times New Roman" w:eastAsiaTheme="minorEastAsia" w:hAnsi="Times New Roman" w:cs="Times New Roman"/>
          <w:color w:val="000000" w:themeColor="text1"/>
        </w:rPr>
        <w:t xml:space="preserve"> per </w:t>
      </w:r>
      <w:r w:rsidR="24BE502B" w:rsidRPr="00315341">
        <w:rPr>
          <w:rFonts w:ascii="Times New Roman" w:eastAsiaTheme="minorEastAsia" w:hAnsi="Times New Roman" w:cs="Times New Roman"/>
          <w:color w:val="000000" w:themeColor="text1"/>
        </w:rPr>
        <w:t>day</w:t>
      </w:r>
      <w:r w:rsidR="26A897BD" w:rsidRPr="00315341">
        <w:rPr>
          <w:rFonts w:ascii="Times New Roman" w:eastAsiaTheme="minorEastAsia" w:hAnsi="Times New Roman" w:cs="Times New Roman"/>
          <w:color w:val="000000" w:themeColor="text1"/>
        </w:rPr>
        <w:t xml:space="preserve"> or more. For</w:t>
      </w:r>
      <w:r w:rsidR="63C48064" w:rsidRPr="00315341">
        <w:rPr>
          <w:rFonts w:ascii="Times New Roman" w:eastAsiaTheme="minorEastAsia" w:hAnsi="Times New Roman" w:cs="Times New Roman"/>
          <w:color w:val="000000" w:themeColor="text1"/>
        </w:rPr>
        <w:t xml:space="preserve"> </w:t>
      </w:r>
      <w:r w:rsidR="26A897BD" w:rsidRPr="00315341">
        <w:rPr>
          <w:rFonts w:ascii="Times New Roman" w:eastAsiaTheme="minorEastAsia" w:hAnsi="Times New Roman" w:cs="Times New Roman"/>
          <w:color w:val="000000" w:themeColor="text1"/>
        </w:rPr>
        <w:t>anti-inflammatory</w:t>
      </w:r>
      <w:r w:rsidR="63083825" w:rsidRPr="00315341">
        <w:rPr>
          <w:rFonts w:ascii="Times New Roman" w:eastAsiaTheme="minorEastAsia" w:hAnsi="Times New Roman" w:cs="Times New Roman"/>
          <w:color w:val="000000" w:themeColor="text1"/>
        </w:rPr>
        <w:t xml:space="preserve">, </w:t>
      </w:r>
      <w:r w:rsidR="26A897BD" w:rsidRPr="00315341">
        <w:rPr>
          <w:rFonts w:ascii="Times New Roman" w:eastAsiaTheme="minorEastAsia" w:hAnsi="Times New Roman" w:cs="Times New Roman"/>
          <w:color w:val="000000" w:themeColor="text1"/>
        </w:rPr>
        <w:t>triglyceride</w:t>
      </w:r>
      <w:r w:rsidR="7786C7C7" w:rsidRPr="00315341">
        <w:rPr>
          <w:rFonts w:ascii="Times New Roman" w:eastAsiaTheme="minorEastAsia" w:hAnsi="Times New Roman" w:cs="Times New Roman"/>
          <w:color w:val="000000" w:themeColor="text1"/>
        </w:rPr>
        <w:t xml:space="preserve"> </w:t>
      </w:r>
      <w:r w:rsidR="26A897BD" w:rsidRPr="00315341">
        <w:rPr>
          <w:rFonts w:ascii="Times New Roman" w:eastAsiaTheme="minorEastAsia" w:hAnsi="Times New Roman" w:cs="Times New Roman"/>
          <w:color w:val="000000" w:themeColor="text1"/>
        </w:rPr>
        <w:t xml:space="preserve">lowering and </w:t>
      </w:r>
      <w:r w:rsidR="21A85CFF" w:rsidRPr="00315341">
        <w:rPr>
          <w:rFonts w:ascii="Times New Roman" w:eastAsiaTheme="minorEastAsia" w:hAnsi="Times New Roman" w:cs="Times New Roman"/>
          <w:color w:val="000000" w:themeColor="text1"/>
        </w:rPr>
        <w:t>anti-</w:t>
      </w:r>
      <w:r w:rsidR="26A897BD" w:rsidRPr="00315341">
        <w:rPr>
          <w:rFonts w:ascii="Times New Roman" w:eastAsiaTheme="minorEastAsia" w:hAnsi="Times New Roman" w:cs="Times New Roman"/>
          <w:color w:val="000000" w:themeColor="text1"/>
        </w:rPr>
        <w:t>hypertensive effects</w:t>
      </w:r>
      <w:r w:rsidR="53EB3677" w:rsidRPr="00315341">
        <w:rPr>
          <w:rFonts w:ascii="Times New Roman" w:eastAsiaTheme="minorEastAsia" w:hAnsi="Times New Roman" w:cs="Times New Roman"/>
          <w:color w:val="000000" w:themeColor="text1"/>
        </w:rPr>
        <w:t>,</w:t>
      </w:r>
      <w:r w:rsidR="26A897BD" w:rsidRPr="00315341">
        <w:rPr>
          <w:rFonts w:ascii="Times New Roman" w:eastAsiaTheme="minorEastAsia" w:hAnsi="Times New Roman" w:cs="Times New Roman"/>
          <w:color w:val="000000" w:themeColor="text1"/>
        </w:rPr>
        <w:t xml:space="preserve"> &gt;</w:t>
      </w:r>
      <w:r w:rsidR="21A85CFF" w:rsidRPr="00315341">
        <w:rPr>
          <w:rFonts w:ascii="Times New Roman" w:eastAsiaTheme="minorEastAsia" w:hAnsi="Times New Roman" w:cs="Times New Roman"/>
          <w:color w:val="000000" w:themeColor="text1"/>
        </w:rPr>
        <w:t xml:space="preserve"> </w:t>
      </w:r>
      <w:r w:rsidR="29F41A97" w:rsidRPr="00315341">
        <w:rPr>
          <w:rFonts w:ascii="Times New Roman" w:eastAsiaTheme="minorEastAsia" w:hAnsi="Times New Roman" w:cs="Times New Roman"/>
          <w:color w:val="000000" w:themeColor="text1"/>
        </w:rPr>
        <w:t>1.5</w:t>
      </w:r>
      <w:r w:rsidR="21A85CFF" w:rsidRPr="00315341">
        <w:rPr>
          <w:rFonts w:ascii="Times New Roman" w:eastAsiaTheme="minorEastAsia" w:hAnsi="Times New Roman" w:cs="Times New Roman"/>
          <w:color w:val="000000" w:themeColor="text1"/>
        </w:rPr>
        <w:t xml:space="preserve"> </w:t>
      </w:r>
      <w:r w:rsidR="26A897BD" w:rsidRPr="00315341">
        <w:rPr>
          <w:rFonts w:ascii="Times New Roman" w:eastAsiaTheme="minorEastAsia" w:hAnsi="Times New Roman" w:cs="Times New Roman"/>
          <w:color w:val="000000" w:themeColor="text1"/>
        </w:rPr>
        <w:t xml:space="preserve">g </w:t>
      </w:r>
      <w:r w:rsidR="21A85CFF" w:rsidRPr="00315341">
        <w:rPr>
          <w:rFonts w:ascii="Times New Roman" w:eastAsiaTheme="minorEastAsia" w:hAnsi="Times New Roman" w:cs="Times New Roman"/>
          <w:color w:val="000000" w:themeColor="text1"/>
        </w:rPr>
        <w:t xml:space="preserve">EPA+DHA </w:t>
      </w:r>
      <w:r w:rsidR="26A897BD" w:rsidRPr="00315341">
        <w:rPr>
          <w:rFonts w:ascii="Times New Roman" w:eastAsiaTheme="minorEastAsia" w:hAnsi="Times New Roman" w:cs="Times New Roman"/>
          <w:color w:val="000000" w:themeColor="text1"/>
        </w:rPr>
        <w:t xml:space="preserve">per day </w:t>
      </w:r>
      <w:r w:rsidR="69B14299" w:rsidRPr="00315341">
        <w:rPr>
          <w:rFonts w:ascii="Times New Roman" w:eastAsiaTheme="minorEastAsia" w:hAnsi="Times New Roman" w:cs="Times New Roman"/>
          <w:color w:val="000000" w:themeColor="text1"/>
        </w:rPr>
        <w:t>is</w:t>
      </w:r>
      <w:r w:rsidR="26A897BD" w:rsidRPr="00315341">
        <w:rPr>
          <w:rFonts w:ascii="Times New Roman" w:eastAsiaTheme="minorEastAsia" w:hAnsi="Times New Roman" w:cs="Times New Roman"/>
          <w:color w:val="000000" w:themeColor="text1"/>
        </w:rPr>
        <w:t xml:space="preserve"> needed</w:t>
      </w:r>
      <w:r w:rsidR="08532130" w:rsidRPr="00315341">
        <w:rPr>
          <w:rFonts w:ascii="Times New Roman" w:eastAsiaTheme="minorEastAsia" w:hAnsi="Times New Roman" w:cs="Times New Roman"/>
          <w:color w:val="000000" w:themeColor="text1"/>
        </w:rPr>
        <w:t xml:space="preserve">. </w:t>
      </w:r>
      <w:r w:rsidR="1A7CF05D" w:rsidRPr="00315341">
        <w:rPr>
          <w:rFonts w:ascii="Times New Roman" w:eastAsiaTheme="minorEastAsia" w:hAnsi="Times New Roman" w:cs="Times New Roman"/>
          <w:color w:val="000000" w:themeColor="text1"/>
        </w:rPr>
        <w:t>C</w:t>
      </w:r>
      <w:r w:rsidR="26A897BD" w:rsidRPr="00315341">
        <w:rPr>
          <w:rFonts w:ascii="Times New Roman" w:eastAsiaTheme="minorEastAsia" w:hAnsi="Times New Roman" w:cs="Times New Roman"/>
          <w:color w:val="000000" w:themeColor="text1"/>
        </w:rPr>
        <w:t xml:space="preserve">ognitive benefits </w:t>
      </w:r>
      <w:r w:rsidR="6F8586C3" w:rsidRPr="00315341">
        <w:rPr>
          <w:rFonts w:ascii="Times New Roman" w:eastAsiaTheme="minorEastAsia" w:hAnsi="Times New Roman" w:cs="Times New Roman"/>
          <w:color w:val="000000" w:themeColor="text1"/>
        </w:rPr>
        <w:t xml:space="preserve">are </w:t>
      </w:r>
      <w:r w:rsidR="26A897BD" w:rsidRPr="00315341">
        <w:rPr>
          <w:rFonts w:ascii="Times New Roman" w:eastAsiaTheme="minorEastAsia" w:hAnsi="Times New Roman" w:cs="Times New Roman"/>
          <w:color w:val="000000" w:themeColor="text1"/>
        </w:rPr>
        <w:t>also likely to require these higher intakes.</w:t>
      </w:r>
      <w:r w:rsidR="14034457" w:rsidRPr="00315341">
        <w:rPr>
          <w:rFonts w:ascii="Times New Roman" w:eastAsiaTheme="minorEastAsia" w:hAnsi="Times New Roman" w:cs="Times New Roman"/>
          <w:color w:val="000000" w:themeColor="text1"/>
        </w:rPr>
        <w:t xml:space="preserve"> </w:t>
      </w:r>
      <w:r w:rsidR="365EA324" w:rsidRPr="00315341">
        <w:rPr>
          <w:rFonts w:ascii="Times New Roman" w:eastAsiaTheme="minorEastAsia" w:hAnsi="Times New Roman" w:cs="Times New Roman"/>
          <w:color w:val="000000" w:themeColor="text1"/>
        </w:rPr>
        <w:t xml:space="preserve">Farmed salmon </w:t>
      </w:r>
      <w:r w:rsidR="10C445A1" w:rsidRPr="00315341">
        <w:rPr>
          <w:rFonts w:ascii="Times New Roman" w:eastAsiaTheme="minorEastAsia" w:hAnsi="Times New Roman" w:cs="Times New Roman"/>
          <w:color w:val="000000" w:themeColor="text1"/>
        </w:rPr>
        <w:t xml:space="preserve">now </w:t>
      </w:r>
      <w:r w:rsidR="365EA324" w:rsidRPr="00315341">
        <w:rPr>
          <w:rFonts w:ascii="Times New Roman" w:eastAsiaTheme="minorEastAsia" w:hAnsi="Times New Roman" w:cs="Times New Roman"/>
          <w:color w:val="000000" w:themeColor="text1"/>
        </w:rPr>
        <w:t>contain</w:t>
      </w:r>
      <w:r w:rsidR="10C445A1" w:rsidRPr="00315341">
        <w:rPr>
          <w:rFonts w:ascii="Times New Roman" w:eastAsiaTheme="minorEastAsia" w:hAnsi="Times New Roman" w:cs="Times New Roman"/>
          <w:color w:val="000000" w:themeColor="text1"/>
        </w:rPr>
        <w:t>s</w:t>
      </w:r>
      <w:r w:rsidR="365EA324" w:rsidRPr="00315341">
        <w:rPr>
          <w:rFonts w:ascii="Times New Roman" w:eastAsiaTheme="minorEastAsia" w:hAnsi="Times New Roman" w:cs="Times New Roman"/>
          <w:color w:val="000000" w:themeColor="text1"/>
        </w:rPr>
        <w:t xml:space="preserve"> </w:t>
      </w:r>
      <w:r w:rsidR="004025D5" w:rsidRPr="00315341">
        <w:rPr>
          <w:rFonts w:ascii="Times New Roman" w:eastAsiaTheme="minorEastAsia" w:hAnsi="Times New Roman" w:cs="Times New Roman"/>
          <w:color w:val="000000" w:themeColor="text1"/>
        </w:rPr>
        <w:t>considerabl</w:t>
      </w:r>
      <w:r w:rsidR="004A60A4" w:rsidRPr="00315341">
        <w:rPr>
          <w:rFonts w:ascii="Times New Roman" w:eastAsiaTheme="minorEastAsia" w:hAnsi="Times New Roman" w:cs="Times New Roman"/>
          <w:color w:val="000000" w:themeColor="text1"/>
        </w:rPr>
        <w:t xml:space="preserve">y less </w:t>
      </w:r>
      <w:r w:rsidR="365EA324" w:rsidRPr="00315341">
        <w:rPr>
          <w:rFonts w:ascii="Times New Roman" w:eastAsiaTheme="minorEastAsia" w:hAnsi="Times New Roman" w:cs="Times New Roman"/>
          <w:color w:val="000000" w:themeColor="text1"/>
        </w:rPr>
        <w:t xml:space="preserve">EPA+DHA relative to </w:t>
      </w:r>
      <w:r w:rsidR="10C445A1" w:rsidRPr="00315341">
        <w:rPr>
          <w:rFonts w:ascii="Times New Roman" w:eastAsiaTheme="minorEastAsia" w:hAnsi="Times New Roman" w:cs="Times New Roman"/>
          <w:color w:val="000000" w:themeColor="text1"/>
        </w:rPr>
        <w:t>wild-fish, and relative to farmed fish of</w:t>
      </w:r>
      <w:r w:rsidR="365EA324" w:rsidRPr="00315341">
        <w:rPr>
          <w:rFonts w:ascii="Times New Roman" w:eastAsiaTheme="minorEastAsia" w:hAnsi="Times New Roman" w:cs="Times New Roman"/>
          <w:color w:val="000000" w:themeColor="text1"/>
        </w:rPr>
        <w:t xml:space="preserve"> 20 years ago, meaning one portion per week will no longer provide the equivalent of 450 mg EPA+DHA per day. </w:t>
      </w:r>
      <w:r w:rsidR="00D77F12" w:rsidRPr="00315341">
        <w:rPr>
          <w:rFonts w:ascii="Times New Roman" w:eastAsiaTheme="minorEastAsia" w:hAnsi="Times New Roman" w:cs="Times New Roman"/>
          <w:color w:val="000000" w:themeColor="text1"/>
        </w:rPr>
        <w:t>O</w:t>
      </w:r>
      <w:r w:rsidR="365EA324" w:rsidRPr="00315341">
        <w:rPr>
          <w:rFonts w:ascii="Times New Roman" w:eastAsiaTheme="minorEastAsia" w:hAnsi="Times New Roman" w:cs="Times New Roman"/>
          <w:color w:val="000000" w:themeColor="text1"/>
        </w:rPr>
        <w:t xml:space="preserve">ily fish alone can only provide a fraction of the </w:t>
      </w:r>
      <w:r w:rsidR="365EA324" w:rsidRPr="00315341">
        <w:rPr>
          <w:rFonts w:ascii="Times New Roman" w:eastAsiaTheme="minorEastAsia" w:hAnsi="Times New Roman" w:cs="Times New Roman"/>
          <w:color w:val="000000" w:themeColor="text1"/>
        </w:rPr>
        <w:lastRenderedPageBreak/>
        <w:t>EPA+DHA required</w:t>
      </w:r>
      <w:r w:rsidR="00DB3F39" w:rsidRPr="00315341">
        <w:rPr>
          <w:rFonts w:ascii="Times New Roman" w:eastAsiaTheme="minorEastAsia" w:hAnsi="Times New Roman" w:cs="Times New Roman"/>
          <w:color w:val="000000" w:themeColor="text1"/>
        </w:rPr>
        <w:t xml:space="preserve"> to meet global needs</w:t>
      </w:r>
      <w:r w:rsidR="365EA324" w:rsidRPr="00315341">
        <w:rPr>
          <w:rFonts w:ascii="Times New Roman" w:eastAsiaTheme="minorEastAsia" w:hAnsi="Times New Roman" w:cs="Times New Roman"/>
          <w:color w:val="000000" w:themeColor="text1"/>
        </w:rPr>
        <w:t xml:space="preserve">. </w:t>
      </w:r>
      <w:r w:rsidR="00937AF9" w:rsidRPr="00315341">
        <w:rPr>
          <w:rFonts w:ascii="Times New Roman" w:eastAsiaTheme="minorEastAsia" w:hAnsi="Times New Roman" w:cs="Times New Roman"/>
          <w:color w:val="000000" w:themeColor="text1"/>
        </w:rPr>
        <w:t>Furthermore,</w:t>
      </w:r>
      <w:r w:rsidR="365EA324" w:rsidRPr="00315341">
        <w:rPr>
          <w:rFonts w:ascii="Times New Roman" w:eastAsiaTheme="minorEastAsia" w:hAnsi="Times New Roman" w:cs="Times New Roman"/>
          <w:color w:val="000000" w:themeColor="text1"/>
        </w:rPr>
        <w:t xml:space="preserve"> </w:t>
      </w:r>
      <w:r w:rsidR="00937AF9" w:rsidRPr="00315341">
        <w:rPr>
          <w:rFonts w:ascii="Times New Roman" w:eastAsiaTheme="minorEastAsia" w:hAnsi="Times New Roman" w:cs="Times New Roman"/>
          <w:color w:val="000000" w:themeColor="text1"/>
        </w:rPr>
        <w:t xml:space="preserve">there </w:t>
      </w:r>
      <w:r w:rsidR="365EA324" w:rsidRPr="00315341">
        <w:rPr>
          <w:rFonts w:ascii="Times New Roman" w:eastAsiaTheme="minorEastAsia" w:hAnsi="Times New Roman" w:cs="Times New Roman"/>
          <w:color w:val="000000" w:themeColor="text1"/>
        </w:rPr>
        <w:t>is low global oily fish consumption, with typical intake</w:t>
      </w:r>
      <w:r w:rsidR="00DB3F39" w:rsidRPr="00315341">
        <w:rPr>
          <w:rFonts w:ascii="Times New Roman" w:eastAsiaTheme="minorEastAsia" w:hAnsi="Times New Roman" w:cs="Times New Roman"/>
          <w:color w:val="000000" w:themeColor="text1"/>
        </w:rPr>
        <w:t>s</w:t>
      </w:r>
      <w:r w:rsidR="365EA324" w:rsidRPr="00315341">
        <w:rPr>
          <w:rFonts w:ascii="Times New Roman" w:eastAsiaTheme="minorEastAsia" w:hAnsi="Times New Roman" w:cs="Times New Roman"/>
          <w:color w:val="000000" w:themeColor="text1"/>
        </w:rPr>
        <w:t xml:space="preserve"> of &lt;</w:t>
      </w:r>
      <w:r w:rsidR="19F74FA5" w:rsidRPr="00315341">
        <w:rPr>
          <w:rFonts w:ascii="Times New Roman" w:eastAsiaTheme="minorEastAsia" w:hAnsi="Times New Roman" w:cs="Times New Roman"/>
          <w:color w:val="000000" w:themeColor="text1"/>
        </w:rPr>
        <w:t xml:space="preserve"> </w:t>
      </w:r>
      <w:r w:rsidR="365EA324" w:rsidRPr="00315341">
        <w:rPr>
          <w:rFonts w:ascii="Times New Roman" w:eastAsiaTheme="minorEastAsia" w:hAnsi="Times New Roman" w:cs="Times New Roman"/>
          <w:color w:val="000000" w:themeColor="text1"/>
        </w:rPr>
        <w:t xml:space="preserve">200 mg EPA+DHA per day, and limited intakes in vegans and vegetarians. </w:t>
      </w:r>
      <w:r w:rsidR="00DB3F39" w:rsidRPr="00315341">
        <w:rPr>
          <w:rFonts w:ascii="Times New Roman" w:eastAsiaTheme="minorEastAsia" w:hAnsi="Times New Roman" w:cs="Times New Roman"/>
          <w:color w:val="000000" w:themeColor="text1"/>
        </w:rPr>
        <w:t>Therefore</w:t>
      </w:r>
      <w:r w:rsidR="365EA324" w:rsidRPr="00315341">
        <w:rPr>
          <w:rFonts w:ascii="Times New Roman" w:eastAsiaTheme="minorEastAsia" w:hAnsi="Times New Roman" w:cs="Times New Roman"/>
          <w:color w:val="000000" w:themeColor="text1"/>
        </w:rPr>
        <w:t>, there is an urgent need for affordable, acceptable, alternative EPA+DHA sources</w:t>
      </w:r>
      <w:r w:rsidR="00121E09" w:rsidRPr="00315341">
        <w:rPr>
          <w:rFonts w:ascii="Times New Roman" w:eastAsiaTheme="minorEastAsia" w:hAnsi="Times New Roman" w:cs="Times New Roman"/>
          <w:color w:val="000000" w:themeColor="text1"/>
        </w:rPr>
        <w:t xml:space="preserve">, including vegan/vegetarian </w:t>
      </w:r>
      <w:r w:rsidR="00001CC9" w:rsidRPr="00315341">
        <w:rPr>
          <w:rFonts w:ascii="Times New Roman" w:eastAsiaTheme="minorEastAsia" w:hAnsi="Times New Roman" w:cs="Times New Roman"/>
          <w:color w:val="000000" w:themeColor="text1"/>
        </w:rPr>
        <w:t xml:space="preserve">friendly </w:t>
      </w:r>
      <w:r w:rsidR="00121E09" w:rsidRPr="00315341">
        <w:rPr>
          <w:rFonts w:ascii="Times New Roman" w:eastAsiaTheme="minorEastAsia" w:hAnsi="Times New Roman" w:cs="Times New Roman"/>
          <w:color w:val="000000" w:themeColor="text1"/>
        </w:rPr>
        <w:t>options</w:t>
      </w:r>
      <w:r w:rsidR="365EA324" w:rsidRPr="00315341">
        <w:rPr>
          <w:rFonts w:ascii="Times New Roman" w:eastAsiaTheme="minorEastAsia" w:hAnsi="Times New Roman" w:cs="Times New Roman"/>
          <w:color w:val="000000" w:themeColor="text1"/>
        </w:rPr>
        <w:t>, such as bio-enriched poultry, red</w:t>
      </w:r>
      <w:r w:rsidR="48689D86" w:rsidRPr="00315341">
        <w:rPr>
          <w:rFonts w:ascii="Times New Roman" w:eastAsiaTheme="minorEastAsia" w:hAnsi="Times New Roman" w:cs="Times New Roman"/>
          <w:color w:val="000000" w:themeColor="text1"/>
        </w:rPr>
        <w:t xml:space="preserve"> </w:t>
      </w:r>
      <w:r w:rsidR="365EA324" w:rsidRPr="00315341">
        <w:rPr>
          <w:rFonts w:ascii="Times New Roman" w:eastAsiaTheme="minorEastAsia" w:hAnsi="Times New Roman" w:cs="Times New Roman"/>
          <w:color w:val="000000" w:themeColor="text1"/>
        </w:rPr>
        <w:t xml:space="preserve">meat and milk products; fortified foods; enriched oilseeds e.g. genetically modified </w:t>
      </w:r>
      <w:r w:rsidR="365EA324" w:rsidRPr="00315341">
        <w:rPr>
          <w:rFonts w:ascii="Times New Roman" w:eastAsiaTheme="minorEastAsia" w:hAnsi="Times New Roman" w:cs="Times New Roman"/>
          <w:i/>
          <w:iCs/>
          <w:color w:val="000000" w:themeColor="text1"/>
        </w:rPr>
        <w:t>Camelina sativa</w:t>
      </w:r>
      <w:r w:rsidR="00121E09" w:rsidRPr="00315341">
        <w:rPr>
          <w:rFonts w:ascii="Times New Roman" w:eastAsiaTheme="minorEastAsia" w:hAnsi="Times New Roman" w:cs="Times New Roman"/>
          <w:i/>
          <w:iCs/>
          <w:color w:val="000000" w:themeColor="text1"/>
        </w:rPr>
        <w:t xml:space="preserve">; </w:t>
      </w:r>
      <w:r w:rsidR="00D12026" w:rsidRPr="00315341">
        <w:rPr>
          <w:rFonts w:ascii="Times New Roman" w:eastAsiaTheme="minorEastAsia" w:hAnsi="Times New Roman" w:cs="Times New Roman"/>
          <w:color w:val="000000" w:themeColor="text1"/>
        </w:rPr>
        <w:t>algae and</w:t>
      </w:r>
      <w:r w:rsidR="00D12026" w:rsidRPr="00315341">
        <w:rPr>
          <w:rFonts w:ascii="Times New Roman" w:eastAsiaTheme="minorEastAsia" w:hAnsi="Times New Roman" w:cs="Times New Roman"/>
          <w:i/>
          <w:iCs/>
          <w:color w:val="000000" w:themeColor="text1"/>
        </w:rPr>
        <w:t xml:space="preserve"> </w:t>
      </w:r>
      <w:r w:rsidR="365EA324" w:rsidRPr="00315341">
        <w:rPr>
          <w:rFonts w:ascii="Times New Roman" w:eastAsiaTheme="minorEastAsia" w:hAnsi="Times New Roman" w:cs="Times New Roman"/>
          <w:color w:val="000000" w:themeColor="text1"/>
        </w:rPr>
        <w:t>algal oils</w:t>
      </w:r>
      <w:r w:rsidR="2437195D" w:rsidRPr="00315341">
        <w:rPr>
          <w:rFonts w:ascii="Times New Roman" w:eastAsiaTheme="minorEastAsia" w:hAnsi="Times New Roman" w:cs="Times New Roman"/>
          <w:color w:val="000000" w:themeColor="text1"/>
        </w:rPr>
        <w:t>;</w:t>
      </w:r>
      <w:r w:rsidR="365EA324" w:rsidRPr="00315341">
        <w:rPr>
          <w:rFonts w:ascii="Times New Roman" w:eastAsiaTheme="minorEastAsia" w:hAnsi="Times New Roman" w:cs="Times New Roman"/>
          <w:color w:val="000000" w:themeColor="text1"/>
        </w:rPr>
        <w:t xml:space="preserve"> and approaches which enhance endogenous EPA</w:t>
      </w:r>
      <w:r w:rsidR="00801ADD" w:rsidRPr="00315341">
        <w:rPr>
          <w:rFonts w:ascii="Times New Roman" w:eastAsiaTheme="minorEastAsia" w:hAnsi="Times New Roman" w:cs="Times New Roman"/>
          <w:color w:val="000000" w:themeColor="text1"/>
        </w:rPr>
        <w:t>/</w:t>
      </w:r>
      <w:r w:rsidR="365EA324" w:rsidRPr="00315341">
        <w:rPr>
          <w:rFonts w:ascii="Times New Roman" w:eastAsiaTheme="minorEastAsia" w:hAnsi="Times New Roman" w:cs="Times New Roman"/>
          <w:color w:val="000000" w:themeColor="text1"/>
        </w:rPr>
        <w:t>DHA synthesis.</w:t>
      </w:r>
      <w:r w:rsidR="5D12DCD0" w:rsidRPr="00315341">
        <w:rPr>
          <w:rFonts w:ascii="Times New Roman" w:eastAsiaTheme="minorEastAsia" w:hAnsi="Times New Roman" w:cs="Times New Roman"/>
          <w:color w:val="000000" w:themeColor="text1"/>
        </w:rPr>
        <w:t xml:space="preserve"> </w:t>
      </w:r>
      <w:r w:rsidR="27086604" w:rsidRPr="00315341">
        <w:rPr>
          <w:rFonts w:ascii="Times New Roman" w:eastAsiaTheme="minorEastAsia" w:hAnsi="Times New Roman" w:cs="Times New Roman"/>
          <w:color w:val="000000" w:themeColor="text1"/>
        </w:rPr>
        <w:t xml:space="preserve">In this </w:t>
      </w:r>
      <w:r w:rsidR="1D147014" w:rsidRPr="00315341">
        <w:rPr>
          <w:rFonts w:ascii="Times New Roman" w:eastAsiaTheme="minorEastAsia" w:hAnsi="Times New Roman" w:cs="Times New Roman"/>
          <w:color w:val="000000" w:themeColor="text1"/>
        </w:rPr>
        <w:t xml:space="preserve">narrative review </w:t>
      </w:r>
      <w:r w:rsidR="27086604" w:rsidRPr="00315341">
        <w:rPr>
          <w:rFonts w:ascii="Times New Roman" w:eastAsiaTheme="minorEastAsia" w:hAnsi="Times New Roman" w:cs="Times New Roman"/>
          <w:color w:val="000000" w:themeColor="text1"/>
        </w:rPr>
        <w:t>we suggest that current EPA+DHA intake recommendations are too low, consider EPA</w:t>
      </w:r>
      <w:r w:rsidR="00DB3F39" w:rsidRPr="00315341">
        <w:rPr>
          <w:rFonts w:ascii="Times New Roman" w:eastAsiaTheme="minorEastAsia" w:hAnsi="Times New Roman" w:cs="Times New Roman"/>
          <w:color w:val="000000" w:themeColor="text1"/>
        </w:rPr>
        <w:t>/</w:t>
      </w:r>
      <w:r w:rsidR="27086604" w:rsidRPr="00315341">
        <w:rPr>
          <w:rFonts w:ascii="Times New Roman" w:eastAsiaTheme="minorEastAsia" w:hAnsi="Times New Roman" w:cs="Times New Roman"/>
          <w:color w:val="000000" w:themeColor="text1"/>
        </w:rPr>
        <w:t>DHA from a holistic health-</w:t>
      </w:r>
      <w:r w:rsidR="00DB3F39" w:rsidRPr="00315341">
        <w:rPr>
          <w:rFonts w:ascii="Times New Roman" w:eastAsiaTheme="minorEastAsia" w:hAnsi="Times New Roman" w:cs="Times New Roman"/>
          <w:color w:val="000000" w:themeColor="text1"/>
        </w:rPr>
        <w:t>sustainability</w:t>
      </w:r>
      <w:r w:rsidR="27086604" w:rsidRPr="00315341">
        <w:rPr>
          <w:rFonts w:ascii="Times New Roman" w:eastAsiaTheme="minorEastAsia" w:hAnsi="Times New Roman" w:cs="Times New Roman"/>
          <w:color w:val="000000" w:themeColor="text1"/>
        </w:rPr>
        <w:t xml:space="preserve"> perspective, and identify research, policy and knowledge mobilisation areas which need attention.</w:t>
      </w:r>
    </w:p>
    <w:p w14:paraId="707D8754" w14:textId="59091EEC" w:rsidR="003C6971" w:rsidRPr="00315341" w:rsidRDefault="003C6971" w:rsidP="00A13D98">
      <w:pPr>
        <w:spacing w:after="0" w:line="360" w:lineRule="auto"/>
        <w:jc w:val="both"/>
        <w:rPr>
          <w:rFonts w:ascii="Times New Roman" w:eastAsiaTheme="minorEastAsia" w:hAnsi="Times New Roman" w:cs="Times New Roman"/>
          <w:sz w:val="24"/>
          <w:szCs w:val="24"/>
        </w:rPr>
      </w:pPr>
    </w:p>
    <w:p w14:paraId="74C18651" w14:textId="7D008420" w:rsidR="003C6971" w:rsidRPr="00315341" w:rsidRDefault="00D77F1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b/>
          <w:bCs/>
          <w:sz w:val="24"/>
          <w:szCs w:val="24"/>
        </w:rPr>
        <w:t xml:space="preserve">Shortened title: </w:t>
      </w:r>
      <w:r w:rsidRPr="00315341">
        <w:rPr>
          <w:rFonts w:ascii="Times New Roman" w:eastAsiaTheme="minorEastAsia" w:hAnsi="Times New Roman" w:cs="Times New Roman"/>
          <w:sz w:val="24"/>
          <w:szCs w:val="24"/>
        </w:rPr>
        <w:t>Sustainable available omega-3 for health</w:t>
      </w:r>
    </w:p>
    <w:p w14:paraId="614A0B48" w14:textId="3C353806" w:rsidR="003C6971" w:rsidRPr="00315341" w:rsidRDefault="003C6971"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Keywords</w:t>
      </w:r>
      <w:r w:rsidR="00D77F12" w:rsidRPr="00315341">
        <w:rPr>
          <w:rFonts w:ascii="Times New Roman" w:eastAsiaTheme="minorEastAsia" w:hAnsi="Times New Roman" w:cs="Times New Roman"/>
          <w:b/>
          <w:bCs/>
          <w:sz w:val="24"/>
          <w:szCs w:val="24"/>
        </w:rPr>
        <w:t xml:space="preserve">: </w:t>
      </w:r>
      <w:r w:rsidR="0EC2A7BA" w:rsidRPr="00315341">
        <w:rPr>
          <w:rFonts w:ascii="Times New Roman" w:eastAsiaTheme="minorEastAsia" w:hAnsi="Times New Roman" w:cs="Times New Roman"/>
          <w:sz w:val="24"/>
          <w:szCs w:val="24"/>
        </w:rPr>
        <w:t>EPA, DHA, cardiovascular, cognition, brain health, bio-enrichment, fortification, sustainability</w:t>
      </w:r>
    </w:p>
    <w:p w14:paraId="5941EE4A" w14:textId="7E0B236B" w:rsidR="00E66738" w:rsidRPr="00315341" w:rsidRDefault="00E66738" w:rsidP="00A13D98">
      <w:pPr>
        <w:spacing w:after="0" w:line="360" w:lineRule="auto"/>
        <w:jc w:val="both"/>
        <w:rPr>
          <w:rFonts w:ascii="Times New Roman" w:eastAsiaTheme="minorEastAsia" w:hAnsi="Times New Roman" w:cs="Times New Roman"/>
          <w:sz w:val="24"/>
          <w:szCs w:val="24"/>
        </w:rPr>
      </w:pPr>
    </w:p>
    <w:p w14:paraId="06C304DD" w14:textId="77777777" w:rsidR="00451E3F" w:rsidRPr="00315341" w:rsidRDefault="00451E3F"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br w:type="page"/>
      </w:r>
    </w:p>
    <w:p w14:paraId="1D8614F0" w14:textId="4F18F427" w:rsidR="003C6971" w:rsidRPr="00315341" w:rsidRDefault="003C6971" w:rsidP="00A13D98">
      <w:pPr>
        <w:pStyle w:val="ListParagraph"/>
        <w:numPr>
          <w:ilvl w:val="0"/>
          <w:numId w:val="14"/>
        </w:num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lastRenderedPageBreak/>
        <w:t>Introduction</w:t>
      </w:r>
    </w:p>
    <w:p w14:paraId="0C69F454" w14:textId="77777777" w:rsidR="00046845" w:rsidRPr="00315341" w:rsidRDefault="00046845" w:rsidP="00A13D98">
      <w:pPr>
        <w:spacing w:after="0" w:line="360" w:lineRule="auto"/>
        <w:jc w:val="both"/>
        <w:rPr>
          <w:rFonts w:ascii="Times New Roman" w:eastAsiaTheme="minorEastAsia" w:hAnsi="Times New Roman" w:cs="Times New Roman"/>
          <w:sz w:val="24"/>
          <w:szCs w:val="24"/>
        </w:rPr>
      </w:pPr>
    </w:p>
    <w:p w14:paraId="338BFDA5" w14:textId="02DF6C6E" w:rsidR="002923AB" w:rsidRPr="00315341" w:rsidRDefault="003C6971"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A high consumption and tissue status of the long chain omega-3 </w:t>
      </w:r>
      <w:r w:rsidR="00B816A4" w:rsidRPr="00315341">
        <w:rPr>
          <w:rFonts w:ascii="Times New Roman" w:eastAsiaTheme="minorEastAsia" w:hAnsi="Times New Roman" w:cs="Times New Roman"/>
          <w:sz w:val="24"/>
          <w:szCs w:val="24"/>
        </w:rPr>
        <w:t>polyunsaturated fatty acids (</w:t>
      </w:r>
      <w:r w:rsidR="06A433EA" w:rsidRPr="00315341">
        <w:rPr>
          <w:rFonts w:ascii="Times New Roman" w:eastAsiaTheme="minorEastAsia" w:hAnsi="Times New Roman" w:cs="Times New Roman"/>
          <w:sz w:val="24"/>
          <w:szCs w:val="24"/>
        </w:rPr>
        <w:t>PUFA</w:t>
      </w:r>
      <w:r w:rsidRPr="00315341">
        <w:rPr>
          <w:rFonts w:ascii="Times New Roman" w:eastAsiaTheme="minorEastAsia" w:hAnsi="Times New Roman" w:cs="Times New Roman"/>
          <w:sz w:val="24"/>
          <w:szCs w:val="24"/>
        </w:rPr>
        <w:t>s</w:t>
      </w:r>
      <w:r w:rsidR="00B816A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r w:rsidR="00B816A4" w:rsidRPr="00315341">
        <w:rPr>
          <w:rFonts w:ascii="Times New Roman" w:eastAsiaTheme="minorEastAsia" w:hAnsi="Times New Roman" w:cs="Times New Roman"/>
          <w:sz w:val="24"/>
          <w:szCs w:val="24"/>
        </w:rPr>
        <w:t>eicosapentaenoic acid (</w:t>
      </w:r>
      <w:r w:rsidRPr="00315341">
        <w:rPr>
          <w:rFonts w:ascii="Times New Roman" w:eastAsiaTheme="minorEastAsia" w:hAnsi="Times New Roman" w:cs="Times New Roman"/>
          <w:sz w:val="24"/>
          <w:szCs w:val="24"/>
        </w:rPr>
        <w:t>EPA</w:t>
      </w:r>
      <w:r w:rsidR="00B816A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and </w:t>
      </w:r>
      <w:r w:rsidR="00B816A4" w:rsidRPr="00315341">
        <w:rPr>
          <w:rFonts w:ascii="Times New Roman" w:eastAsiaTheme="minorEastAsia" w:hAnsi="Times New Roman" w:cs="Times New Roman"/>
          <w:sz w:val="24"/>
          <w:szCs w:val="24"/>
        </w:rPr>
        <w:t>docosahexaenoic acid (</w:t>
      </w:r>
      <w:r w:rsidRPr="00315341">
        <w:rPr>
          <w:rFonts w:ascii="Times New Roman" w:eastAsiaTheme="minorEastAsia" w:hAnsi="Times New Roman" w:cs="Times New Roman"/>
          <w:sz w:val="24"/>
          <w:szCs w:val="24"/>
        </w:rPr>
        <w:t>DHA</w:t>
      </w:r>
      <w:r w:rsidR="00B816A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r w:rsidR="00275F63" w:rsidRPr="00315341">
        <w:rPr>
          <w:rFonts w:ascii="Times New Roman" w:eastAsiaTheme="minorEastAsia" w:hAnsi="Times New Roman" w:cs="Times New Roman"/>
          <w:sz w:val="24"/>
          <w:szCs w:val="24"/>
        </w:rPr>
        <w:t>are</w:t>
      </w:r>
      <w:r w:rsidR="00B816A4" w:rsidRPr="00315341">
        <w:rPr>
          <w:rFonts w:ascii="Times New Roman" w:eastAsiaTheme="minorEastAsia" w:hAnsi="Times New Roman" w:cs="Times New Roman"/>
          <w:sz w:val="24"/>
          <w:szCs w:val="24"/>
        </w:rPr>
        <w:t xml:space="preserve"> associated with</w:t>
      </w:r>
      <w:r w:rsidRPr="00315341">
        <w:rPr>
          <w:rFonts w:ascii="Times New Roman" w:eastAsiaTheme="minorEastAsia" w:hAnsi="Times New Roman" w:cs="Times New Roman"/>
          <w:sz w:val="24"/>
          <w:szCs w:val="24"/>
        </w:rPr>
        <w:t xml:space="preserve"> lower total mortality</w:t>
      </w:r>
      <w:r w:rsidR="00B816A4" w:rsidRPr="00315341">
        <w:rPr>
          <w:rFonts w:ascii="Times New Roman" w:eastAsiaTheme="minorEastAsia" w:hAnsi="Times New Roman" w:cs="Times New Roman"/>
          <w:sz w:val="24"/>
          <w:szCs w:val="24"/>
        </w:rPr>
        <w:t xml:space="preserve"> and</w:t>
      </w:r>
      <w:r w:rsidR="00855A27"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cardiovascular disease</w:t>
      </w:r>
      <w:r w:rsidR="62CC6159" w:rsidRPr="00315341">
        <w:rPr>
          <w:rFonts w:ascii="Times New Roman" w:eastAsiaTheme="minorEastAsia" w:hAnsi="Times New Roman" w:cs="Times New Roman"/>
          <w:sz w:val="24"/>
          <w:szCs w:val="24"/>
        </w:rPr>
        <w:t xml:space="preserve"> (CVD)</w:t>
      </w:r>
      <w:r w:rsidRPr="00315341">
        <w:rPr>
          <w:rFonts w:ascii="Times New Roman" w:eastAsiaTheme="minorEastAsia" w:hAnsi="Times New Roman" w:cs="Times New Roman"/>
          <w:sz w:val="24"/>
          <w:szCs w:val="24"/>
        </w:rPr>
        <w:t xml:space="preserve"> incidence and mortality </w:t>
      </w:r>
      <w:r w:rsidRPr="00315341">
        <w:rPr>
          <w:rFonts w:ascii="Times New Roman" w:hAnsi="Times New Roman" w:cs="Times New Roman"/>
        </w:rPr>
        <w:fldChar w:fldCharType="begin">
          <w:fldData xml:space="preserve">PEVuZE5vdGU+PENpdGU+PEF1dGhvcj5aaGFuZzwvQXV0aG9yPjxZZWFyPjIwMTg8L1llYXI+PFJl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==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aaGFuZzwvQXV0aG9yPjxZZWFyPjIwMTg8L1llYXI+PFJl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==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E21AA9" w:rsidRPr="00315341">
        <w:rPr>
          <w:rFonts w:ascii="Times New Roman" w:hAnsi="Times New Roman" w:cs="Times New Roman"/>
          <w:noProof/>
        </w:rPr>
        <w:t>(1)</w:t>
      </w:r>
      <w:r w:rsidRPr="00315341">
        <w:rPr>
          <w:rFonts w:ascii="Times New Roman" w:hAnsi="Times New Roman" w:cs="Times New Roman"/>
        </w:rPr>
        <w:fldChar w:fldCharType="end"/>
      </w:r>
      <w:r w:rsidR="00B816A4" w:rsidRPr="00315341">
        <w:rPr>
          <w:rFonts w:ascii="Times New Roman" w:hAnsi="Times New Roman" w:cs="Times New Roman"/>
        </w:rPr>
        <w:t xml:space="preserve">. </w:t>
      </w:r>
      <w:r w:rsidR="00B816A4" w:rsidRPr="00315341">
        <w:rPr>
          <w:rFonts w:ascii="Times New Roman" w:eastAsiaTheme="minorEastAsia" w:hAnsi="Times New Roman" w:cs="Times New Roman"/>
          <w:sz w:val="24"/>
          <w:szCs w:val="24"/>
        </w:rPr>
        <w:t>EPA and DHA</w:t>
      </w:r>
      <w:r w:rsidRPr="00315341">
        <w:rPr>
          <w:rFonts w:ascii="Times New Roman" w:eastAsiaTheme="minorEastAsia" w:hAnsi="Times New Roman" w:cs="Times New Roman"/>
          <w:sz w:val="24"/>
          <w:szCs w:val="24"/>
        </w:rPr>
        <w:t xml:space="preserve"> </w:t>
      </w:r>
      <w:r w:rsidR="00275F63" w:rsidRPr="00315341">
        <w:rPr>
          <w:rFonts w:ascii="Times New Roman" w:eastAsiaTheme="minorEastAsia" w:hAnsi="Times New Roman" w:cs="Times New Roman"/>
          <w:sz w:val="24"/>
          <w:szCs w:val="24"/>
        </w:rPr>
        <w:t xml:space="preserve">intake is associated with </w:t>
      </w:r>
      <w:r w:rsidRPr="00315341">
        <w:rPr>
          <w:rFonts w:ascii="Times New Roman" w:eastAsiaTheme="minorEastAsia" w:hAnsi="Times New Roman" w:cs="Times New Roman"/>
          <w:sz w:val="24"/>
          <w:szCs w:val="24"/>
        </w:rPr>
        <w:t>improve</w:t>
      </w:r>
      <w:r w:rsidR="00275F63" w:rsidRPr="00315341">
        <w:rPr>
          <w:rFonts w:ascii="Times New Roman" w:eastAsiaTheme="minorEastAsia" w:hAnsi="Times New Roman" w:cs="Times New Roman"/>
          <w:sz w:val="24"/>
          <w:szCs w:val="24"/>
        </w:rPr>
        <w:t>d</w:t>
      </w:r>
      <w:r w:rsidRPr="00315341">
        <w:rPr>
          <w:rFonts w:ascii="Times New Roman" w:eastAsiaTheme="minorEastAsia" w:hAnsi="Times New Roman" w:cs="Times New Roman"/>
          <w:sz w:val="24"/>
          <w:szCs w:val="24"/>
        </w:rPr>
        <w:t xml:space="preserve"> cognitive health into older age and lower </w:t>
      </w:r>
      <w:r w:rsidR="13E335BE" w:rsidRPr="00315341">
        <w:rPr>
          <w:rFonts w:ascii="Times New Roman" w:eastAsiaTheme="minorEastAsia" w:hAnsi="Times New Roman" w:cs="Times New Roman"/>
          <w:sz w:val="24"/>
          <w:szCs w:val="24"/>
        </w:rPr>
        <w:t xml:space="preserve">lifetime </w:t>
      </w:r>
      <w:r w:rsidRPr="00315341">
        <w:rPr>
          <w:rFonts w:ascii="Times New Roman" w:eastAsiaTheme="minorEastAsia" w:hAnsi="Times New Roman" w:cs="Times New Roman"/>
          <w:sz w:val="24"/>
          <w:szCs w:val="24"/>
        </w:rPr>
        <w:t xml:space="preserve">risk of dementia </w:t>
      </w:r>
      <w:r w:rsidRPr="00315341">
        <w:rPr>
          <w:rFonts w:ascii="Times New Roman" w:hAnsi="Times New Roman" w:cs="Times New Roman"/>
        </w:rPr>
        <w:fldChar w:fldCharType="begin"/>
      </w:r>
      <w:r w:rsidR="00E21AA9" w:rsidRPr="00315341">
        <w:rPr>
          <w:rFonts w:ascii="Times New Roman" w:hAnsi="Times New Roman" w:cs="Times New Roman"/>
        </w:rPr>
        <w:instrText xml:space="preserve"> ADDIN EN.CITE &lt;EndNote&gt;&lt;Cite&gt;&lt;Author&gt;Saleh&lt;/Author&gt;&lt;Year&gt;2022&lt;/Year&gt;&lt;RecNum&gt;2&lt;/RecNum&gt;&lt;DisplayText&gt;(2)&lt;/DisplayText&gt;&lt;record&gt;&lt;rec-number&gt;2&lt;/rec-number&gt;&lt;foreign-keys&gt;&lt;key app="EN" db-id="2tr5pefawrd9aaed0e8vvwri50tp9vp0ep9w" timestamp="1697887078"&gt;2&lt;/key&gt;&lt;/foreign-keys&gt;&lt;ref-type name="Journal Article"&gt;17&lt;/ref-type&gt;&lt;contributors&gt;&lt;authors&gt;&lt;author&gt;Saleh, R. N. M.&lt;/author&gt;&lt;author&gt;Minihane, A. M.&lt;/author&gt;&lt;/authors&gt;&lt;/contributors&gt;&lt;auth-address&gt;Nutrition and Preventive Medicine, Norwich Medical School, BCRE, Rosalind Franklin Road, University of East Anglia (UEA), Norwich NR4 7UQ, UK.&amp;#xD;Norwich Institute of Healthy Ageing, UEA, Norwich NR4 7UQ, UK.&lt;/auth-address&gt;&lt;titles&gt;&lt;title&gt;Fish, n-3 fatty acids, cognition and dementia risk: not just a fishy tale&lt;/title&gt;&lt;secondary-title&gt;Proc Nutr Soc&lt;/secondary-title&gt;&lt;/titles&gt;&lt;periodical&gt;&lt;full-title&gt;Proc Nutr Soc&lt;/full-title&gt;&lt;/periodical&gt;&lt;pages&gt;27-40&lt;/pages&gt;&lt;volume&gt;81&lt;/volume&gt;&lt;number&gt;1&lt;/number&gt;&lt;edition&gt;2021/10/12&lt;/edition&gt;&lt;keywords&gt;&lt;keyword&gt;Animals&lt;/keyword&gt;&lt;keyword&gt;Cognition&lt;/keyword&gt;&lt;keyword&gt;*Dementia/prevention &amp;amp; control&lt;/keyword&gt;&lt;keyword&gt;Dietary Supplements&lt;/keyword&gt;&lt;keyword&gt;Docosahexaenoic Acids/pharmacology&lt;/keyword&gt;&lt;keyword&gt;Eicosapentaenoic Acid/pharmacology&lt;/keyword&gt;&lt;keyword&gt;Fatty Acids&lt;/keyword&gt;&lt;keyword&gt;*Fatty Acids, Omega-3/pharmacology/therapeutic use&lt;/keyword&gt;&lt;keyword&gt;Female&lt;/keyword&gt;&lt;keyword&gt;Fishes&lt;/keyword&gt;&lt;keyword&gt;Humans&lt;/keyword&gt;&lt;keyword&gt;Alzheimer&amp;apos;s disease&lt;/keyword&gt;&lt;keyword&gt;Dha&lt;/keyword&gt;&lt;keyword&gt;Epa&lt;/keyword&gt;&lt;keyword&gt;Neuroinflammation and oxylipins&lt;/keyword&gt;&lt;/keywords&gt;&lt;dates&gt;&lt;year&gt;2022&lt;/year&gt;&lt;pub-dates&gt;&lt;date&gt;Mar&lt;/date&gt;&lt;/pub-dates&gt;&lt;/dates&gt;&lt;isbn&gt;0029-6651&lt;/isbn&gt;&lt;accession-num&gt;34632980&lt;/accession-num&gt;&lt;urls&gt;&lt;/urls&gt;&lt;electronic-resource-num&gt;10.1017/s0029665121003700&lt;/electronic-resource-num&gt;&lt;remote-database-provider&gt;NLM&lt;/remote-database-provider&gt;&lt;language&gt;eng&lt;/language&gt;&lt;/record&gt;&lt;/Cite&gt;&lt;/EndNote&gt;</w:instrText>
      </w:r>
      <w:r w:rsidRPr="00315341">
        <w:rPr>
          <w:rFonts w:ascii="Times New Roman" w:hAnsi="Times New Roman" w:cs="Times New Roman"/>
        </w:rPr>
        <w:fldChar w:fldCharType="separate"/>
      </w:r>
      <w:r w:rsidR="00E21AA9" w:rsidRPr="00315341">
        <w:rPr>
          <w:rFonts w:ascii="Times New Roman" w:hAnsi="Times New Roman" w:cs="Times New Roman"/>
          <w:noProof/>
        </w:rPr>
        <w:t>(2)</w:t>
      </w:r>
      <w:r w:rsidRPr="00315341">
        <w:rPr>
          <w:rFonts w:ascii="Times New Roman" w:hAnsi="Times New Roman" w:cs="Times New Roman"/>
        </w:rPr>
        <w:fldChar w:fldCharType="end"/>
      </w:r>
      <w:r w:rsidR="005203F7" w:rsidRPr="00315341">
        <w:rPr>
          <w:rFonts w:ascii="Times New Roman" w:eastAsiaTheme="minorEastAsia" w:hAnsi="Times New Roman" w:cs="Times New Roman"/>
          <w:sz w:val="24"/>
          <w:szCs w:val="24"/>
        </w:rPr>
        <w:t xml:space="preserve">. Moreover, demonstratable </w:t>
      </w:r>
      <w:r w:rsidRPr="00315341">
        <w:rPr>
          <w:rFonts w:ascii="Times New Roman" w:eastAsiaTheme="minorEastAsia" w:hAnsi="Times New Roman" w:cs="Times New Roman"/>
          <w:sz w:val="24"/>
          <w:szCs w:val="24"/>
        </w:rPr>
        <w:t xml:space="preserve">benefits for diabetes risk, liver health and the risk of co-morbidities associated with </w:t>
      </w:r>
      <w:r w:rsidR="00817F8D" w:rsidRPr="00315341">
        <w:rPr>
          <w:rFonts w:ascii="Times New Roman" w:eastAsiaTheme="minorEastAsia" w:hAnsi="Times New Roman" w:cs="Times New Roman"/>
          <w:sz w:val="24"/>
          <w:szCs w:val="24"/>
        </w:rPr>
        <w:t xml:space="preserve">excess </w:t>
      </w:r>
      <w:r w:rsidRPr="00315341">
        <w:rPr>
          <w:rFonts w:ascii="Times New Roman" w:eastAsiaTheme="minorEastAsia" w:hAnsi="Times New Roman" w:cs="Times New Roman"/>
          <w:sz w:val="24"/>
          <w:szCs w:val="24"/>
        </w:rPr>
        <w:t xml:space="preserve">body weight </w:t>
      </w:r>
      <w:r w:rsidR="004176F4" w:rsidRPr="00315341">
        <w:rPr>
          <w:rFonts w:ascii="Times New Roman" w:eastAsiaTheme="minorEastAsia" w:hAnsi="Times New Roman" w:cs="Times New Roman"/>
          <w:sz w:val="24"/>
          <w:szCs w:val="24"/>
        </w:rPr>
        <w:t xml:space="preserve">are </w:t>
      </w:r>
      <w:r w:rsidRPr="00315341">
        <w:rPr>
          <w:rFonts w:ascii="Times New Roman" w:eastAsiaTheme="minorEastAsia" w:hAnsi="Times New Roman" w:cs="Times New Roman"/>
          <w:sz w:val="24"/>
          <w:szCs w:val="24"/>
        </w:rPr>
        <w:t>also evident</w:t>
      </w:r>
      <w:r w:rsidR="00817F8D" w:rsidRPr="00315341">
        <w:rPr>
          <w:rFonts w:ascii="Times New Roman" w:eastAsiaTheme="minorEastAsia" w:hAnsi="Times New Roman" w:cs="Times New Roman"/>
          <w:sz w:val="24"/>
          <w:szCs w:val="24"/>
        </w:rPr>
        <w:t xml:space="preserve"> </w:t>
      </w:r>
      <w:r w:rsidR="00817F8D" w:rsidRPr="00315341">
        <w:rPr>
          <w:rFonts w:ascii="Times New Roman" w:eastAsiaTheme="minorEastAsia" w:hAnsi="Times New Roman" w:cs="Times New Roman"/>
          <w:sz w:val="24"/>
          <w:szCs w:val="24"/>
        </w:rPr>
        <w:fldChar w:fldCharType="begin">
          <w:fldData xml:space="preserve">PEVuZE5vdGU+PENpdGU+PEF1dGhvcj5GaXNrPC9BdXRob3I+PFllYXI+MjAyMjwvWWVhcj48UmVj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GaXNrPC9BdXRob3I+PFllYXI+MjAyMjwvWWVhcj48UmVj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817F8D" w:rsidRPr="00315341">
        <w:rPr>
          <w:rFonts w:ascii="Times New Roman" w:eastAsiaTheme="minorEastAsia" w:hAnsi="Times New Roman" w:cs="Times New Roman"/>
          <w:sz w:val="24"/>
          <w:szCs w:val="24"/>
        </w:rPr>
      </w:r>
      <w:r w:rsidR="00817F8D"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5)</w:t>
      </w:r>
      <w:r w:rsidR="00817F8D"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w:t>
      </w:r>
      <w:r w:rsidR="00581222" w:rsidRPr="00315341">
        <w:rPr>
          <w:rFonts w:ascii="Times New Roman" w:eastAsiaTheme="minorEastAsia" w:hAnsi="Times New Roman" w:cs="Times New Roman"/>
          <w:sz w:val="24"/>
          <w:szCs w:val="24"/>
        </w:rPr>
        <w:t xml:space="preserve"> </w:t>
      </w:r>
      <w:r w:rsidR="00475C9D" w:rsidRPr="00315341">
        <w:rPr>
          <w:rFonts w:ascii="Times New Roman" w:eastAsiaTheme="minorEastAsia" w:hAnsi="Times New Roman" w:cs="Times New Roman"/>
          <w:sz w:val="24"/>
          <w:szCs w:val="24"/>
        </w:rPr>
        <w:t xml:space="preserve">In a Global Burden of Disease analysis, dietary risk factors were responsible for 22% of deaths and 15% of overall disease burden, with a ‘diet low in seafood omega-3 fatty acids’ </w:t>
      </w:r>
      <w:r w:rsidR="38E687A4" w:rsidRPr="00315341">
        <w:rPr>
          <w:rFonts w:ascii="Times New Roman" w:eastAsiaTheme="minorEastAsia" w:hAnsi="Times New Roman" w:cs="Times New Roman"/>
          <w:sz w:val="24"/>
          <w:szCs w:val="24"/>
        </w:rPr>
        <w:t xml:space="preserve">being </w:t>
      </w:r>
      <w:r w:rsidR="00475C9D" w:rsidRPr="00315341">
        <w:rPr>
          <w:rFonts w:ascii="Times New Roman" w:eastAsiaTheme="minorEastAsia" w:hAnsi="Times New Roman" w:cs="Times New Roman"/>
          <w:sz w:val="24"/>
          <w:szCs w:val="24"/>
        </w:rPr>
        <w:t>the sixth most important dietary attribute to risk</w:t>
      </w:r>
      <w:r w:rsidR="00C5412A" w:rsidRPr="00315341">
        <w:rPr>
          <w:rFonts w:ascii="Times New Roman" w:eastAsiaTheme="minorEastAsia" w:hAnsi="Times New Roman" w:cs="Times New Roman"/>
          <w:sz w:val="24"/>
          <w:szCs w:val="24"/>
        </w:rPr>
        <w:t xml:space="preserve"> </w:t>
      </w:r>
      <w:r w:rsidR="00C5412A"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Year&gt;2019&lt;/Year&gt;&lt;RecNum&gt;325&lt;/RecNum&gt;&lt;DisplayText&gt;(6)&lt;/DisplayText&gt;&lt;record&gt;&lt;rec-number&gt;325&lt;/rec-number&gt;&lt;foreign-keys&gt;&lt;key app="EN" db-id="2tr5pefawrd9aaed0e8vvwri50tp9vp0ep9w" timestamp="1729171566"&gt;325&lt;/key&gt;&lt;/foreign-keys&gt;&lt;ref-type name="Journal Article"&gt;17&lt;/ref-type&gt;&lt;contributors&gt;&lt;/contributors&gt;&lt;titles&gt;&lt;title&gt;Health effects of dietary risks in 195 countries, 1990-2017: a systematic analysis for the Global Burden of Disease Study 2017&lt;/title&gt;&lt;secondary-title&gt;Lancet&lt;/secondary-title&gt;&lt;/titles&gt;&lt;periodical&gt;&lt;full-title&gt;Lancet&lt;/full-title&gt;&lt;/periodical&gt;&lt;pages&gt;1958-1972&lt;/pages&gt;&lt;volume&gt;393&lt;/volume&gt;&lt;number&gt;10184&lt;/number&gt;&lt;edition&gt;20190404&lt;/edition&gt;&lt;keywords&gt;&lt;keyword&gt;Adult&lt;/keyword&gt;&lt;keyword&gt;Aged&lt;/keyword&gt;&lt;keyword&gt;Diet/*adverse effects/classification&lt;/keyword&gt;&lt;keyword&gt;Female&lt;/keyword&gt;&lt;keyword&gt;Global Burden of Disease/*methods&lt;/keyword&gt;&lt;keyword&gt;Global Health&lt;/keyword&gt;&lt;keyword&gt;Humans&lt;/keyword&gt;&lt;keyword&gt;Male&lt;/keyword&gt;&lt;keyword&gt;Middle Aged&lt;/keyword&gt;&lt;keyword&gt;*Nutrition Assessment&lt;/keyword&gt;&lt;keyword&gt;Quality-Adjusted Life Years&lt;/keyword&gt;&lt;keyword&gt;Risk Assessment&lt;/keyword&gt;&lt;keyword&gt;Risk Factors&lt;/keyword&gt;&lt;/keywords&gt;&lt;dates&gt;&lt;year&gt;2019&lt;/year&gt;&lt;pub-dates&gt;&lt;date&gt;May 11&lt;/date&gt;&lt;/pub-dates&gt;&lt;/dates&gt;&lt;isbn&gt;0140-6736 (Print)&amp;#xD;0140-6736&lt;/isbn&gt;&lt;accession-num&gt;30954305&lt;/accession-num&gt;&lt;urls&gt;&lt;/urls&gt;&lt;custom2&gt;PMC6899507&lt;/custom2&gt;&lt;electronic-resource-num&gt;10.1016/s0140-6736(19)30041-8&lt;/electronic-resource-num&gt;&lt;remote-database-provider&gt;NLM&lt;/remote-database-provider&gt;&lt;language&gt;eng&lt;/language&gt;&lt;/record&gt;&lt;/Cite&gt;&lt;/EndNote&gt;</w:instrText>
      </w:r>
      <w:r w:rsidR="00C5412A"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6)</w:t>
      </w:r>
      <w:r w:rsidR="00C5412A" w:rsidRPr="00315341">
        <w:rPr>
          <w:rFonts w:ascii="Times New Roman" w:eastAsiaTheme="minorEastAsia" w:hAnsi="Times New Roman" w:cs="Times New Roman"/>
          <w:sz w:val="24"/>
          <w:szCs w:val="24"/>
        </w:rPr>
        <w:fldChar w:fldCharType="end"/>
      </w:r>
      <w:r w:rsidR="00475C9D" w:rsidRPr="00315341">
        <w:rPr>
          <w:rFonts w:ascii="Times New Roman" w:eastAsiaTheme="minorEastAsia" w:hAnsi="Times New Roman" w:cs="Times New Roman"/>
          <w:sz w:val="24"/>
          <w:szCs w:val="24"/>
        </w:rPr>
        <w:t xml:space="preserve">. </w:t>
      </w:r>
      <w:r w:rsidR="009678B9" w:rsidRPr="00315341">
        <w:rPr>
          <w:rFonts w:ascii="Times New Roman" w:eastAsiaTheme="minorEastAsia" w:hAnsi="Times New Roman" w:cs="Times New Roman"/>
          <w:sz w:val="24"/>
          <w:szCs w:val="24"/>
        </w:rPr>
        <w:t xml:space="preserve">EPA and DHA </w:t>
      </w:r>
      <w:r w:rsidR="00475C9D" w:rsidRPr="00315341">
        <w:rPr>
          <w:rFonts w:ascii="Times New Roman" w:eastAsiaTheme="minorEastAsia" w:hAnsi="Times New Roman" w:cs="Times New Roman"/>
          <w:sz w:val="24"/>
          <w:szCs w:val="24"/>
        </w:rPr>
        <w:t>i</w:t>
      </w:r>
      <w:r w:rsidR="114CCE72" w:rsidRPr="00315341">
        <w:rPr>
          <w:rFonts w:ascii="Times New Roman" w:eastAsiaTheme="minorEastAsia" w:hAnsi="Times New Roman" w:cs="Times New Roman"/>
          <w:sz w:val="24"/>
          <w:szCs w:val="24"/>
        </w:rPr>
        <w:t xml:space="preserve">ntake </w:t>
      </w:r>
      <w:r w:rsidR="009678B9" w:rsidRPr="00315341">
        <w:rPr>
          <w:rFonts w:ascii="Times New Roman" w:eastAsiaTheme="minorEastAsia" w:hAnsi="Times New Roman" w:cs="Times New Roman"/>
          <w:sz w:val="24"/>
          <w:szCs w:val="24"/>
        </w:rPr>
        <w:t>and</w:t>
      </w:r>
      <w:r w:rsidR="00B816A4" w:rsidRPr="00315341">
        <w:rPr>
          <w:rFonts w:ascii="Times New Roman" w:eastAsiaTheme="minorEastAsia" w:hAnsi="Times New Roman" w:cs="Times New Roman"/>
          <w:sz w:val="24"/>
          <w:szCs w:val="24"/>
        </w:rPr>
        <w:t xml:space="preserve"> </w:t>
      </w:r>
      <w:r w:rsidR="114CCE72" w:rsidRPr="00315341">
        <w:rPr>
          <w:rFonts w:ascii="Times New Roman" w:eastAsiaTheme="minorEastAsia" w:hAnsi="Times New Roman" w:cs="Times New Roman"/>
          <w:sz w:val="24"/>
          <w:szCs w:val="24"/>
        </w:rPr>
        <w:t xml:space="preserve">status are recognised to be </w:t>
      </w:r>
      <w:r w:rsidR="00B816A4" w:rsidRPr="00315341">
        <w:rPr>
          <w:rFonts w:ascii="Times New Roman" w:eastAsiaTheme="minorEastAsia" w:hAnsi="Times New Roman" w:cs="Times New Roman"/>
          <w:sz w:val="24"/>
          <w:szCs w:val="24"/>
        </w:rPr>
        <w:t xml:space="preserve">important to health </w:t>
      </w:r>
      <w:r w:rsidR="114CCE72" w:rsidRPr="00315341">
        <w:rPr>
          <w:rFonts w:ascii="Times New Roman" w:eastAsiaTheme="minorEastAsia" w:hAnsi="Times New Roman" w:cs="Times New Roman"/>
          <w:sz w:val="24"/>
          <w:szCs w:val="24"/>
        </w:rPr>
        <w:t>through</w:t>
      </w:r>
      <w:r w:rsidR="50EACF60" w:rsidRPr="00315341">
        <w:rPr>
          <w:rFonts w:ascii="Times New Roman" w:eastAsiaTheme="minorEastAsia" w:hAnsi="Times New Roman" w:cs="Times New Roman"/>
          <w:sz w:val="24"/>
          <w:szCs w:val="24"/>
        </w:rPr>
        <w:t>out</w:t>
      </w:r>
      <w:r w:rsidR="114CCE72" w:rsidRPr="00315341">
        <w:rPr>
          <w:rFonts w:ascii="Times New Roman" w:eastAsiaTheme="minorEastAsia" w:hAnsi="Times New Roman" w:cs="Times New Roman"/>
          <w:sz w:val="24"/>
          <w:szCs w:val="24"/>
        </w:rPr>
        <w:t xml:space="preserve"> the life</w:t>
      </w:r>
      <w:r w:rsidR="00B816A4" w:rsidRPr="00315341">
        <w:rPr>
          <w:rFonts w:ascii="Times New Roman" w:eastAsiaTheme="minorEastAsia" w:hAnsi="Times New Roman" w:cs="Times New Roman"/>
          <w:sz w:val="24"/>
          <w:szCs w:val="24"/>
        </w:rPr>
        <w:t xml:space="preserve"> </w:t>
      </w:r>
      <w:r w:rsidR="114CCE72" w:rsidRPr="00315341">
        <w:rPr>
          <w:rFonts w:ascii="Times New Roman" w:eastAsiaTheme="minorEastAsia" w:hAnsi="Times New Roman" w:cs="Times New Roman"/>
          <w:sz w:val="24"/>
          <w:szCs w:val="24"/>
        </w:rPr>
        <w:t>course from conception into older</w:t>
      </w:r>
      <w:r w:rsidR="00B816A4" w:rsidRPr="00315341">
        <w:rPr>
          <w:rFonts w:ascii="Times New Roman" w:eastAsiaTheme="minorEastAsia" w:hAnsi="Times New Roman" w:cs="Times New Roman"/>
          <w:sz w:val="24"/>
          <w:szCs w:val="24"/>
        </w:rPr>
        <w:t xml:space="preserve"> </w:t>
      </w:r>
      <w:r w:rsidR="114CCE72" w:rsidRPr="00315341">
        <w:rPr>
          <w:rFonts w:ascii="Times New Roman" w:eastAsiaTheme="minorEastAsia" w:hAnsi="Times New Roman" w:cs="Times New Roman"/>
          <w:sz w:val="24"/>
          <w:szCs w:val="24"/>
        </w:rPr>
        <w:t>age</w:t>
      </w:r>
      <w:r w:rsidR="005228C2" w:rsidRPr="00315341">
        <w:rPr>
          <w:rFonts w:ascii="Times New Roman" w:eastAsiaTheme="minorEastAsia" w:hAnsi="Times New Roman" w:cs="Times New Roman"/>
          <w:sz w:val="24"/>
          <w:szCs w:val="24"/>
        </w:rPr>
        <w:t xml:space="preserve"> </w:t>
      </w:r>
      <w:r w:rsidR="00C5412A" w:rsidRPr="00315341">
        <w:rPr>
          <w:rFonts w:ascii="Times New Roman" w:eastAsiaTheme="minorEastAsia" w:hAnsi="Times New Roman" w:cs="Times New Roman"/>
          <w:sz w:val="24"/>
          <w:szCs w:val="24"/>
        </w:rPr>
        <w:fldChar w:fldCharType="begin">
          <w:fldData xml:space="preserve">PEVuZE5vdGU+PENpdGU+PEF1dGhvcj5DYWxkZXI8L0F1dGhvcj48WWVhcj4yMDE4PC9ZZWFyPjxS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DYWxkZXI8L0F1dGhvcj48WWVhcj4yMDE4PC9ZZWFyPjxS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C5412A" w:rsidRPr="00315341">
        <w:rPr>
          <w:rFonts w:ascii="Times New Roman" w:eastAsiaTheme="minorEastAsia" w:hAnsi="Times New Roman" w:cs="Times New Roman"/>
          <w:sz w:val="24"/>
          <w:szCs w:val="24"/>
        </w:rPr>
      </w:r>
      <w:r w:rsidR="00C5412A"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7)</w:t>
      </w:r>
      <w:r w:rsidR="00C5412A" w:rsidRPr="00315341">
        <w:rPr>
          <w:rFonts w:ascii="Times New Roman" w:eastAsiaTheme="minorEastAsia" w:hAnsi="Times New Roman" w:cs="Times New Roman"/>
          <w:sz w:val="24"/>
          <w:szCs w:val="24"/>
        </w:rPr>
        <w:fldChar w:fldCharType="end"/>
      </w:r>
      <w:r w:rsidR="00C5412A" w:rsidRPr="00315341">
        <w:rPr>
          <w:rFonts w:ascii="Times New Roman" w:eastAsiaTheme="minorEastAsia" w:hAnsi="Times New Roman" w:cs="Times New Roman"/>
          <w:sz w:val="24"/>
          <w:szCs w:val="24"/>
        </w:rPr>
        <w:t>.</w:t>
      </w:r>
    </w:p>
    <w:p w14:paraId="26034FE2" w14:textId="77777777" w:rsidR="007545EE" w:rsidRPr="00315341" w:rsidRDefault="007545EE" w:rsidP="00A13D98">
      <w:pPr>
        <w:spacing w:after="0" w:line="360" w:lineRule="auto"/>
        <w:jc w:val="both"/>
        <w:rPr>
          <w:rFonts w:ascii="Times New Roman" w:eastAsiaTheme="minorEastAsia" w:hAnsi="Times New Roman" w:cs="Times New Roman"/>
          <w:sz w:val="24"/>
          <w:szCs w:val="24"/>
        </w:rPr>
      </w:pPr>
    </w:p>
    <w:p w14:paraId="4EA74368" w14:textId="6C56E8ED" w:rsidR="00117BCA" w:rsidRPr="00315341" w:rsidRDefault="1C6A8BDB"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Although strictly speaking EPA and DHA are not essential nutrients, within the human body the conversion to EPA and DHA from their essential PUFA precursor, alpha linolenic acid (ALA), is considered to be low (Figure 1) </w:t>
      </w:r>
      <w:r w:rsidR="5BED96E2"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Burdge&lt;/Author&gt;&lt;Year&gt;2003&lt;/Year&gt;&lt;RecNum&gt;327&lt;/RecNum&gt;&lt;DisplayText&gt;(8)&lt;/DisplayText&gt;&lt;record&gt;&lt;rec-number&gt;327&lt;/rec-number&gt;&lt;foreign-keys&gt;&lt;key app="EN" db-id="2tr5pefawrd9aaed0e8vvwri50tp9vp0ep9w" timestamp="1729171694"&gt;327&lt;/key&gt;&lt;/foreign-keys&gt;&lt;ref-type name="Journal Article"&gt;17&lt;/ref-type&gt;&lt;contributors&gt;&lt;authors&gt;&lt;author&gt;Burdge, G. C.&lt;/author&gt;&lt;author&gt;Finnegan, Y. E.&lt;/author&gt;&lt;author&gt;Minihane, A. M.&lt;/author&gt;&lt;author&gt;Williams, C. M.&lt;/author&gt;&lt;author&gt;Wootton, S. A.&lt;/author&gt;&lt;/authors&gt;&lt;/contributors&gt;&lt;auth-address&gt;Institute of Human Nutrition, University of Southampton, UK. g.c.burdge@soton.ac.uk&lt;/auth-address&gt;&lt;titles&gt;&lt;title&gt;Effect of altered dietary n-3 fatty acid intake upon plasma lipid fatty acid composition, conversion of [13C]alpha-linolenic acid to longer-chain fatty acids and partitioning towards beta-oxidation in older men&lt;/title&gt;&lt;secondary-title&gt;Br J Nutr&lt;/secondary-title&gt;&lt;/titles&gt;&lt;periodical&gt;&lt;full-title&gt;Br J Nutr&lt;/full-title&gt;&lt;/periodical&gt;&lt;pages&gt;311-21&lt;/pages&gt;&lt;volume&gt;90&lt;/volume&gt;&lt;number&gt;2&lt;/number&gt;&lt;keywords&gt;&lt;keyword&gt;Carbon Dioxide/metabolism&lt;/keyword&gt;&lt;keyword&gt;Dietary Fats, Unsaturated/administration &amp;amp; dosage/metabolism&lt;/keyword&gt;&lt;keyword&gt;Docosahexaenoic Acids/administration &amp;amp; dosage/metabolism&lt;/keyword&gt;&lt;keyword&gt;Eicosapentaenoic Acid/administration &amp;amp; dosage/metabolism&lt;/keyword&gt;&lt;keyword&gt;Fatty Acids/blood&lt;/keyword&gt;&lt;keyword&gt;Fatty Acids, Unsaturated/administration &amp;amp; dosage&lt;/keyword&gt;&lt;keyword&gt;Humans&lt;/keyword&gt;&lt;keyword&gt;Lipids/blood&lt;/keyword&gt;&lt;keyword&gt;Male&lt;/keyword&gt;&lt;keyword&gt;Middle Aged&lt;/keyword&gt;&lt;keyword&gt;Oxidation-Reduction&lt;/keyword&gt;&lt;keyword&gt;alpha-Linolenic Acid/*administration &amp;amp; dosage/*metabolism&lt;/keyword&gt;&lt;/keywords&gt;&lt;dates&gt;&lt;year&gt;2003&lt;/year&gt;&lt;pub-dates&gt;&lt;date&gt;Aug&lt;/date&gt;&lt;/pub-dates&gt;&lt;/dates&gt;&lt;isbn&gt;0007-1145 (Print)&amp;#xD;0007-1145&lt;/isbn&gt;&lt;accession-num&gt;12908891&lt;/accession-num&gt;&lt;urls&gt;&lt;/urls&gt;&lt;electronic-resource-num&gt;10.1079/bjn2003901&lt;/electronic-resource-num&gt;&lt;remote-database-provider&gt;NLM&lt;/remote-database-provider&gt;&lt;language&gt;eng&lt;/language&gt;&lt;/record&gt;&lt;/Cite&gt;&lt;/EndNote&gt;</w:instrText>
      </w:r>
      <w:r w:rsidR="5BED96E2"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8)</w:t>
      </w:r>
      <w:r w:rsidR="5BED96E2"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and therefore consumption of pre-formed EPA+DHA is recommended. In the UK, the advice is to eat two portions (140 g each) of fish per week, one of which should be oily. This intake was estimated to equate to 450-500 mg EPA+DHA per day, which is in line with international recommendations (see section 3). Despite their importance to human health, intakes of EPA+DHA are substantially lower than recommendations, with </w:t>
      </w:r>
      <w:bookmarkStart w:id="0" w:name="_Int_Ofjkpsqm"/>
      <w:r w:rsidRPr="00315341">
        <w:rPr>
          <w:rFonts w:ascii="Times New Roman" w:eastAsiaTheme="minorEastAsia" w:hAnsi="Times New Roman" w:cs="Times New Roman"/>
          <w:sz w:val="24"/>
          <w:szCs w:val="24"/>
        </w:rPr>
        <w:t>the majority of</w:t>
      </w:r>
      <w:bookmarkEnd w:id="0"/>
      <w:r w:rsidRPr="00315341">
        <w:rPr>
          <w:rFonts w:ascii="Times New Roman" w:eastAsiaTheme="minorEastAsia" w:hAnsi="Times New Roman" w:cs="Times New Roman"/>
          <w:sz w:val="24"/>
          <w:szCs w:val="24"/>
        </w:rPr>
        <w:t xml:space="preserve"> the UK population consuming &lt;</w:t>
      </w:r>
      <w:r w:rsidR="00FF2361"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50 mg EPA+DHA/day and an average population intake of less than 250 mg per day </w:t>
      </w:r>
      <w:r w:rsidR="5BED96E2" w:rsidRPr="00315341">
        <w:rPr>
          <w:rFonts w:ascii="Times New Roman" w:hAnsi="Times New Roman" w:cs="Times New Roman"/>
        </w:rPr>
        <w:fldChar w:fldCharType="begin"/>
      </w:r>
      <w:r w:rsidR="00E21AA9" w:rsidRPr="00315341">
        <w:rPr>
          <w:rFonts w:ascii="Times New Roman" w:hAnsi="Times New Roman" w:cs="Times New Roman"/>
        </w:rPr>
        <w:instrText xml:space="preserve"> ADDIN EN.CITE &lt;EndNote&gt;&lt;Cite&gt;&lt;Author&gt;Ian Givens&lt;/Author&gt;&lt;Year&gt;2008&lt;/Year&gt;&lt;RecNum&gt;317&lt;/RecNum&gt;&lt;DisplayText&gt;(9)&lt;/DisplayText&gt;&lt;record&gt;&lt;rec-number&gt;317&lt;/rec-number&gt;&lt;foreign-keys&gt;&lt;key app="EN" db-id="2tr5pefawrd9aaed0e8vvwri50tp9vp0ep9w" timestamp="1728928870"&gt;317&lt;/key&gt;&lt;/foreign-keys&gt;&lt;ref-type name="Journal Article"&gt;17&lt;/ref-type&gt;&lt;contributors&gt;&lt;authors&gt;&lt;author&gt;Ian Givens, D.&lt;/author&gt;&lt;author&gt;Gibbs, R. A.&lt;/author&gt;&lt;/authors&gt;&lt;/contributors&gt;&lt;auth-address&gt;Faculty of Life Sciences, Nutritional Sciences Research Unit, School of Agriculture, Policy and Development, University of Reading, Reading RG6 6AR, UK. d.i.givens@reading.ac.uk&lt;/auth-address&gt;&lt;titles&gt;&lt;title&gt;Current intakes of EPA and DHA in European populations and the potential of animal-derived foods to increase them&lt;/title&gt;&lt;secondary-title&gt;Proc Nutr Soc&lt;/secondary-title&gt;&lt;/titles&gt;&lt;periodical&gt;&lt;full-title&gt;Proc Nutr Soc&lt;/full-title&gt;&lt;/periodical&gt;&lt;pages&gt;273-80&lt;/pages&gt;&lt;volume&gt;67&lt;/volume&gt;&lt;number&gt;3&lt;/number&gt;&lt;edition&gt;20080523&lt;/edition&gt;&lt;keywords&gt;&lt;keyword&gt;Docosahexaenoic Acids/*administration &amp;amp; dosage/analysis&lt;/keyword&gt;&lt;keyword&gt;Eicosapentaenoic Acid/*administration &amp;amp; dosage/analysis&lt;/keyword&gt;&lt;keyword&gt;Energy Intake&lt;/keyword&gt;&lt;keyword&gt;Europe&lt;/keyword&gt;&lt;keyword&gt;Feeding Behavior&lt;/keyword&gt;&lt;keyword&gt;Fish Oils/administration &amp;amp; dosage&lt;/keyword&gt;&lt;keyword&gt;Food Analysis/*methods&lt;/keyword&gt;&lt;keyword&gt;Food, Fortified&lt;/keyword&gt;&lt;keyword&gt;Humans&lt;/keyword&gt;&lt;keyword&gt;*Meat/analysis&lt;/keyword&gt;&lt;keyword&gt;Nutrition Policy&lt;/keyword&gt;&lt;/keywords&gt;&lt;dates&gt;&lt;year&gt;2008&lt;/year&gt;&lt;pub-dates&gt;&lt;date&gt;Aug&lt;/date&gt;&lt;/pub-dates&gt;&lt;/dates&gt;&lt;isbn&gt;0029-6651&lt;/isbn&gt;&lt;accession-num&gt;18498671&lt;/accession-num&gt;&lt;urls&gt;&lt;/urls&gt;&lt;electronic-resource-num&gt;10.1017/s0029665108007167&lt;/electronic-resource-num&gt;&lt;remote-database-provider&gt;NLM&lt;/remote-database-provider&gt;&lt;language&gt;eng&lt;/language&gt;&lt;/record&gt;&lt;/Cite&gt;&lt;/EndNote&gt;</w:instrText>
      </w:r>
      <w:r w:rsidR="5BED96E2" w:rsidRPr="00315341">
        <w:rPr>
          <w:rFonts w:ascii="Times New Roman" w:hAnsi="Times New Roman" w:cs="Times New Roman"/>
        </w:rPr>
        <w:fldChar w:fldCharType="separate"/>
      </w:r>
      <w:r w:rsidR="00E21AA9" w:rsidRPr="00315341">
        <w:rPr>
          <w:rFonts w:ascii="Times New Roman" w:hAnsi="Times New Roman" w:cs="Times New Roman"/>
          <w:noProof/>
        </w:rPr>
        <w:t>(9)</w:t>
      </w:r>
      <w:r w:rsidR="5BED96E2"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as will be discussed later. </w:t>
      </w:r>
    </w:p>
    <w:p w14:paraId="31DEE4E6" w14:textId="395DB27C" w:rsidR="00E17CA6" w:rsidRPr="00315341" w:rsidRDefault="0EC2A7BA" w:rsidP="00A13D98">
      <w:pPr>
        <w:spacing w:before="240" w:after="24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Low EPA+DHA intake and status have undoubted negative health consequences for individuals and populations and contribute to health inequalities. Therefore, there is an urgent need to identify accessible, acceptable, sustainable and affordable non-fish EPA+DHA sources, to increase intake, </w:t>
      </w:r>
      <w:proofErr w:type="gramStart"/>
      <w:r w:rsidRPr="00315341">
        <w:rPr>
          <w:rFonts w:ascii="Times New Roman" w:eastAsiaTheme="minorEastAsia" w:hAnsi="Times New Roman" w:cs="Times New Roman"/>
          <w:sz w:val="24"/>
          <w:szCs w:val="24"/>
        </w:rPr>
        <w:t>in order to</w:t>
      </w:r>
      <w:proofErr w:type="gramEnd"/>
      <w:r w:rsidRPr="00315341">
        <w:rPr>
          <w:rFonts w:ascii="Times New Roman" w:eastAsiaTheme="minorEastAsia" w:hAnsi="Times New Roman" w:cs="Times New Roman"/>
          <w:sz w:val="24"/>
          <w:szCs w:val="24"/>
        </w:rPr>
        <w:t xml:space="preserve"> contribute to improved population health across the life course. In a symposium (June 2023) held at University of East Anglia (Norwich, UK), entitled </w:t>
      </w:r>
      <w:r w:rsidRPr="00315341">
        <w:rPr>
          <w:rFonts w:ascii="Times New Roman" w:eastAsiaTheme="minorEastAsia" w:hAnsi="Times New Roman" w:cs="Times New Roman"/>
          <w:i/>
          <w:iCs/>
          <w:sz w:val="24"/>
          <w:szCs w:val="24"/>
        </w:rPr>
        <w:t>Sustainable and available sources of omega-3 fatty acids for healthy living and ageing,</w:t>
      </w:r>
      <w:r w:rsidRPr="00315341">
        <w:rPr>
          <w:rFonts w:ascii="Times New Roman" w:eastAsiaTheme="minorEastAsia" w:hAnsi="Times New Roman" w:cs="Times New Roman"/>
          <w:sz w:val="24"/>
          <w:szCs w:val="24"/>
        </w:rPr>
        <w:t xml:space="preserve"> we sought to discuss and gain consensus on the physiological, health and disease risk impact</w:t>
      </w:r>
      <w:r w:rsidR="00FF2361"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of omega-3 PUFAs and innovation in omega-3 PUFA enrichment of foods. The symposium was attended by a cross section of disciplines including animal science and nutrition, plant metabolic engineering, human nutrition, public health nutrition, medicine and health inequalities. As critiqued throughout the review and as summarised in Table 2, we furthermore </w:t>
      </w:r>
      <w:r w:rsidRPr="00315341">
        <w:rPr>
          <w:rFonts w:ascii="Times New Roman" w:eastAsiaTheme="minorEastAsia" w:hAnsi="Times New Roman" w:cs="Times New Roman"/>
          <w:sz w:val="24"/>
          <w:szCs w:val="24"/>
        </w:rPr>
        <w:lastRenderedPageBreak/>
        <w:t xml:space="preserve">aimed to define priority research areas and important next steps for the translation of research into awareness, policy and further product innovation. </w:t>
      </w:r>
    </w:p>
    <w:p w14:paraId="57C562FF" w14:textId="0E054A19" w:rsidR="00534F21" w:rsidRPr="00315341" w:rsidRDefault="00534F21" w:rsidP="00A13D98">
      <w:pPr>
        <w:spacing w:after="0" w:line="360" w:lineRule="auto"/>
        <w:jc w:val="both"/>
        <w:rPr>
          <w:rFonts w:ascii="Times New Roman" w:eastAsiaTheme="minorEastAsia" w:hAnsi="Times New Roman" w:cs="Times New Roman"/>
          <w:sz w:val="24"/>
          <w:szCs w:val="24"/>
        </w:rPr>
      </w:pPr>
    </w:p>
    <w:p w14:paraId="4A73C30D" w14:textId="4373AC74" w:rsidR="00534F21" w:rsidRPr="00315341" w:rsidRDefault="1C6A8BDB" w:rsidP="00100EA7">
      <w:pPr>
        <w:spacing w:after="0" w:line="24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Figure 1.  The pathway of conversion of </w:t>
      </w:r>
      <w:r w:rsidR="00100EA7" w:rsidRPr="00315341">
        <w:rPr>
          <w:rFonts w:ascii="Times New Roman" w:eastAsiaTheme="minorEastAsia" w:hAnsi="Times New Roman" w:cs="Times New Roman"/>
          <w:b/>
          <w:bCs/>
          <w:sz w:val="24"/>
          <w:szCs w:val="24"/>
        </w:rPr>
        <w:t>α</w:t>
      </w:r>
      <w:r w:rsidRPr="00315341">
        <w:rPr>
          <w:rFonts w:ascii="Times New Roman" w:eastAsiaTheme="minorEastAsia" w:hAnsi="Times New Roman" w:cs="Times New Roman"/>
          <w:b/>
          <w:bCs/>
          <w:sz w:val="24"/>
          <w:szCs w:val="24"/>
        </w:rPr>
        <w:t>-linolenic acid (A</w:t>
      </w:r>
      <w:r w:rsidR="00CD183C" w:rsidRPr="00315341">
        <w:rPr>
          <w:rFonts w:ascii="Times New Roman" w:eastAsiaTheme="minorEastAsia" w:hAnsi="Times New Roman" w:cs="Times New Roman"/>
          <w:b/>
          <w:bCs/>
          <w:sz w:val="24"/>
          <w:szCs w:val="24"/>
        </w:rPr>
        <w:t>LA</w:t>
      </w:r>
      <w:r w:rsidRPr="00315341">
        <w:rPr>
          <w:rFonts w:ascii="Times New Roman" w:eastAsiaTheme="minorEastAsia" w:hAnsi="Times New Roman" w:cs="Times New Roman"/>
          <w:b/>
          <w:bCs/>
          <w:sz w:val="24"/>
          <w:szCs w:val="24"/>
        </w:rPr>
        <w:t>) to EPA and DHA.</w:t>
      </w:r>
    </w:p>
    <w:p w14:paraId="1827C89B" w14:textId="09D91E16" w:rsidR="00876D1F" w:rsidRPr="00315341" w:rsidRDefault="00876D1F" w:rsidP="00100EA7">
      <w:pPr>
        <w:spacing w:after="0" w:line="240" w:lineRule="auto"/>
        <w:jc w:val="both"/>
        <w:rPr>
          <w:rFonts w:ascii="Times New Roman" w:eastAsiaTheme="minorEastAsia" w:hAnsi="Times New Roman" w:cs="Times New Roman"/>
          <w:b/>
          <w:bCs/>
          <w:sz w:val="20"/>
          <w:szCs w:val="20"/>
        </w:rPr>
      </w:pPr>
      <w:r w:rsidRPr="00315341">
        <w:rPr>
          <w:rFonts w:ascii="Times New Roman" w:eastAsiaTheme="minorEastAsia" w:hAnsi="Times New Roman" w:cs="Times New Roman"/>
          <w:b/>
          <w:bCs/>
          <w:sz w:val="20"/>
          <w:szCs w:val="20"/>
        </w:rPr>
        <w:t>ALA, alpha</w:t>
      </w:r>
      <w:r w:rsidR="245397B1" w:rsidRPr="00315341">
        <w:rPr>
          <w:rFonts w:ascii="Times New Roman" w:eastAsiaTheme="minorEastAsia" w:hAnsi="Times New Roman" w:cs="Times New Roman"/>
          <w:b/>
          <w:bCs/>
          <w:sz w:val="20"/>
          <w:szCs w:val="20"/>
        </w:rPr>
        <w:t>-</w:t>
      </w:r>
      <w:r w:rsidRPr="00315341">
        <w:rPr>
          <w:rFonts w:ascii="Times New Roman" w:eastAsiaTheme="minorEastAsia" w:hAnsi="Times New Roman" w:cs="Times New Roman"/>
          <w:b/>
          <w:bCs/>
          <w:sz w:val="20"/>
          <w:szCs w:val="20"/>
        </w:rPr>
        <w:t>linolenic acid; E</w:t>
      </w:r>
      <w:r w:rsidR="5DC64CF5" w:rsidRPr="00315341">
        <w:rPr>
          <w:rFonts w:ascii="Times New Roman" w:eastAsiaTheme="minorEastAsia" w:hAnsi="Times New Roman" w:cs="Times New Roman"/>
          <w:b/>
          <w:bCs/>
          <w:sz w:val="20"/>
          <w:szCs w:val="20"/>
        </w:rPr>
        <w:t>PA, ei</w:t>
      </w:r>
      <w:r w:rsidRPr="00315341">
        <w:rPr>
          <w:rFonts w:ascii="Times New Roman" w:eastAsiaTheme="minorEastAsia" w:hAnsi="Times New Roman" w:cs="Times New Roman"/>
          <w:b/>
          <w:bCs/>
          <w:sz w:val="20"/>
          <w:szCs w:val="20"/>
        </w:rPr>
        <w:t xml:space="preserve">cosapentaenoic acid; DPA, docosapentaenoic acid; DHA, docosahexaenoic acid; </w:t>
      </w:r>
      <w:r w:rsidRPr="00315341">
        <w:rPr>
          <w:rFonts w:ascii="Times New Roman" w:hAnsi="Times New Roman" w:cs="Times New Roman"/>
          <w:b/>
          <w:bCs/>
          <w:sz w:val="18"/>
          <w:szCs w:val="18"/>
        </w:rPr>
        <w:t>FADS1, Fatty acid desaturase 1/delta-5 desaturase/Δ5-desaturase; FADS2, Fatty acid desaturase 2/delta-6 desaturase/Δ6-desaturase; ELOVL, fatty acid elongase.</w:t>
      </w:r>
    </w:p>
    <w:p w14:paraId="7098190D" w14:textId="49478F1E" w:rsidR="00876D1F" w:rsidRPr="00315341" w:rsidRDefault="00876D1F" w:rsidP="00A13D98">
      <w:pPr>
        <w:spacing w:after="0" w:line="360" w:lineRule="auto"/>
        <w:jc w:val="both"/>
        <w:rPr>
          <w:rFonts w:ascii="Times New Roman" w:eastAsiaTheme="minorEastAsia" w:hAnsi="Times New Roman" w:cs="Times New Roman"/>
          <w:sz w:val="20"/>
          <w:szCs w:val="20"/>
        </w:rPr>
      </w:pPr>
    </w:p>
    <w:p w14:paraId="3CDC9A1A" w14:textId="77777777" w:rsidR="007169C6" w:rsidRPr="00315341" w:rsidRDefault="007169C6" w:rsidP="00A13D98">
      <w:pPr>
        <w:spacing w:after="0" w:line="360" w:lineRule="auto"/>
        <w:jc w:val="both"/>
        <w:rPr>
          <w:rFonts w:ascii="Times New Roman" w:eastAsiaTheme="minorEastAsia" w:hAnsi="Times New Roman" w:cs="Times New Roman"/>
          <w:b/>
          <w:bCs/>
          <w:sz w:val="24"/>
          <w:szCs w:val="24"/>
        </w:rPr>
      </w:pPr>
    </w:p>
    <w:p w14:paraId="7A45A57D" w14:textId="0DDC92F9" w:rsidR="007169C6" w:rsidRPr="00315341" w:rsidRDefault="007169C6"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ab/>
      </w:r>
      <w:r w:rsidRPr="00315341">
        <w:rPr>
          <w:rFonts w:ascii="Times New Roman" w:eastAsiaTheme="minorEastAsia" w:hAnsi="Times New Roman" w:cs="Times New Roman"/>
          <w:b/>
          <w:bCs/>
          <w:sz w:val="24"/>
          <w:szCs w:val="24"/>
        </w:rPr>
        <w:tab/>
      </w:r>
    </w:p>
    <w:p w14:paraId="7E43C5BC" w14:textId="73E6121B" w:rsidR="00DD44B5" w:rsidRPr="00315341" w:rsidRDefault="005D3152" w:rsidP="00A13D98">
      <w:pPr>
        <w:pStyle w:val="ListParagraph"/>
        <w:numPr>
          <w:ilvl w:val="0"/>
          <w:numId w:val="14"/>
        </w:num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I</w:t>
      </w:r>
      <w:r w:rsidR="00DD44B5" w:rsidRPr="00315341">
        <w:rPr>
          <w:rFonts w:ascii="Times New Roman" w:eastAsiaTheme="minorEastAsia" w:hAnsi="Times New Roman" w:cs="Times New Roman"/>
          <w:b/>
          <w:bCs/>
          <w:sz w:val="24"/>
          <w:szCs w:val="24"/>
        </w:rPr>
        <w:t xml:space="preserve">mportance of </w:t>
      </w:r>
      <w:r w:rsidR="00120A55" w:rsidRPr="00315341">
        <w:rPr>
          <w:rFonts w:ascii="Times New Roman" w:eastAsiaTheme="minorEastAsia" w:hAnsi="Times New Roman" w:cs="Times New Roman"/>
          <w:b/>
          <w:bCs/>
          <w:sz w:val="24"/>
          <w:szCs w:val="24"/>
        </w:rPr>
        <w:t xml:space="preserve">EPA+DHA </w:t>
      </w:r>
      <w:r w:rsidR="00DD44B5" w:rsidRPr="00315341">
        <w:rPr>
          <w:rFonts w:ascii="Times New Roman" w:eastAsiaTheme="minorEastAsia" w:hAnsi="Times New Roman" w:cs="Times New Roman"/>
          <w:b/>
          <w:bCs/>
          <w:sz w:val="24"/>
          <w:szCs w:val="24"/>
        </w:rPr>
        <w:t>for human health</w:t>
      </w:r>
    </w:p>
    <w:p w14:paraId="278F2D46" w14:textId="3A5B6680" w:rsidR="008F4397" w:rsidRPr="00315341" w:rsidRDefault="00DE6AD0"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Rather than be exhaustive, in this review we summarise a selection of health benefits of EPA+DHA with a focus on dose-response relationships. </w:t>
      </w:r>
    </w:p>
    <w:p w14:paraId="2C9EB64A" w14:textId="77777777" w:rsidR="00DE6AD0" w:rsidRPr="00315341" w:rsidRDefault="00DE6AD0" w:rsidP="00A13D98">
      <w:pPr>
        <w:spacing w:after="0" w:line="360" w:lineRule="auto"/>
        <w:jc w:val="both"/>
        <w:rPr>
          <w:rFonts w:ascii="Times New Roman" w:eastAsiaTheme="minorEastAsia" w:hAnsi="Times New Roman" w:cs="Times New Roman"/>
          <w:b/>
          <w:bCs/>
          <w:i/>
          <w:iCs/>
          <w:sz w:val="24"/>
          <w:szCs w:val="24"/>
        </w:rPr>
      </w:pPr>
    </w:p>
    <w:p w14:paraId="3B95CCFD" w14:textId="042C2547" w:rsidR="008F4397" w:rsidRPr="00315341" w:rsidRDefault="00900B18"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2.1 </w:t>
      </w:r>
      <w:r w:rsidR="44B65667" w:rsidRPr="00315341">
        <w:rPr>
          <w:rFonts w:ascii="Times New Roman" w:eastAsiaTheme="minorEastAsia" w:hAnsi="Times New Roman" w:cs="Times New Roman"/>
          <w:b/>
          <w:bCs/>
          <w:sz w:val="24"/>
          <w:szCs w:val="24"/>
        </w:rPr>
        <w:t>Cardiovascular</w:t>
      </w:r>
      <w:r w:rsidR="008F4397" w:rsidRPr="00315341">
        <w:rPr>
          <w:rFonts w:ascii="Times New Roman" w:eastAsiaTheme="minorEastAsia" w:hAnsi="Times New Roman" w:cs="Times New Roman"/>
          <w:b/>
          <w:bCs/>
          <w:sz w:val="24"/>
          <w:szCs w:val="24"/>
        </w:rPr>
        <w:t xml:space="preserve"> Health</w:t>
      </w:r>
    </w:p>
    <w:p w14:paraId="5019644C" w14:textId="77777777" w:rsidR="00EB20BC" w:rsidRPr="00315341" w:rsidRDefault="00EB20BC" w:rsidP="00A13D98">
      <w:pPr>
        <w:spacing w:after="0" w:line="360" w:lineRule="auto"/>
        <w:jc w:val="both"/>
        <w:rPr>
          <w:rFonts w:ascii="Times New Roman" w:eastAsiaTheme="minorEastAsia" w:hAnsi="Times New Roman" w:cs="Times New Roman"/>
          <w:sz w:val="24"/>
          <w:szCs w:val="24"/>
        </w:rPr>
      </w:pPr>
    </w:p>
    <w:p w14:paraId="15345E9E" w14:textId="62618231" w:rsidR="00B63098" w:rsidRPr="00315341" w:rsidRDefault="006F02F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The most widely investigated health effect of EPA</w:t>
      </w:r>
      <w:r w:rsidR="6E8135BC"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DHA is their impact on the cardiovascular phenotype and primary and secondary</w:t>
      </w:r>
      <w:r w:rsidR="29F9EC49"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CVD prevention.</w:t>
      </w:r>
      <w:r w:rsidR="22AD267B" w:rsidRPr="00315341">
        <w:rPr>
          <w:rFonts w:ascii="Times New Roman" w:eastAsiaTheme="minorEastAsia" w:hAnsi="Times New Roman" w:cs="Times New Roman"/>
          <w:sz w:val="24"/>
          <w:szCs w:val="24"/>
        </w:rPr>
        <w:t xml:space="preserve"> A significant body of </w:t>
      </w:r>
      <w:r w:rsidRPr="00315341">
        <w:rPr>
          <w:rFonts w:ascii="Times New Roman" w:eastAsiaTheme="minorEastAsia" w:hAnsi="Times New Roman" w:cs="Times New Roman"/>
          <w:sz w:val="24"/>
          <w:szCs w:val="24"/>
        </w:rPr>
        <w:t>prospective cohort evidence consistently support</w:t>
      </w:r>
      <w:r w:rsidR="29363A2A"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an inverse association between EPA</w:t>
      </w:r>
      <w:r w:rsidR="7A7ED19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DHA intake and status and CVD incidence and mortality with typical effect sizes of 10-40% reduced ris</w:t>
      </w:r>
      <w:r w:rsidR="7B4E6284" w:rsidRPr="00315341">
        <w:rPr>
          <w:rFonts w:ascii="Times New Roman" w:eastAsiaTheme="minorEastAsia" w:hAnsi="Times New Roman" w:cs="Times New Roman"/>
          <w:sz w:val="24"/>
          <w:szCs w:val="24"/>
        </w:rPr>
        <w:t>k</w:t>
      </w:r>
      <w:r w:rsidR="0056773C" w:rsidRPr="00315341">
        <w:rPr>
          <w:rFonts w:ascii="Times New Roman" w:eastAsiaTheme="minorEastAsia" w:hAnsi="Times New Roman" w:cs="Times New Roman"/>
          <w:sz w:val="24"/>
          <w:szCs w:val="24"/>
        </w:rPr>
        <w:t xml:space="preserve"> </w:t>
      </w:r>
      <w:r w:rsidR="0056773C" w:rsidRPr="00315341">
        <w:rPr>
          <w:rFonts w:ascii="Times New Roman" w:eastAsiaTheme="minorEastAsia" w:hAnsi="Times New Roman" w:cs="Times New Roman"/>
          <w:sz w:val="24"/>
          <w:szCs w:val="24"/>
        </w:rPr>
        <w:fldChar w:fldCharType="begin">
          <w:fldData xml:space="preserve">PEVuZE5vdGU+PENpdGU+PEF1dGhvcj5TY2h1bHplPC9BdXRob3I+PFllYXI+MjAyMDwvWWVhcj48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TY2h1bHplPC9BdXRob3I+PFllYXI+MjAyMDwvWWVhcj48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56773C" w:rsidRPr="00315341">
        <w:rPr>
          <w:rFonts w:ascii="Times New Roman" w:eastAsiaTheme="minorEastAsia" w:hAnsi="Times New Roman" w:cs="Times New Roman"/>
          <w:sz w:val="24"/>
          <w:szCs w:val="24"/>
        </w:rPr>
      </w:r>
      <w:r w:rsidR="0056773C"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 10, 11)</w:t>
      </w:r>
      <w:r w:rsidR="0056773C" w:rsidRPr="00315341">
        <w:rPr>
          <w:rFonts w:ascii="Times New Roman" w:eastAsiaTheme="minorEastAsia" w:hAnsi="Times New Roman" w:cs="Times New Roman"/>
          <w:sz w:val="24"/>
          <w:szCs w:val="24"/>
        </w:rPr>
        <w:fldChar w:fldCharType="end"/>
      </w:r>
      <w:r w:rsidR="7B4E6284" w:rsidRPr="00315341">
        <w:rPr>
          <w:rFonts w:ascii="Times New Roman" w:eastAsiaTheme="minorEastAsia" w:hAnsi="Times New Roman" w:cs="Times New Roman"/>
          <w:sz w:val="24"/>
          <w:szCs w:val="24"/>
        </w:rPr>
        <w:t xml:space="preserve">. </w:t>
      </w:r>
      <w:r w:rsidR="00F10718" w:rsidRPr="00315341">
        <w:rPr>
          <w:rFonts w:ascii="Times New Roman" w:eastAsiaTheme="minorEastAsia" w:hAnsi="Times New Roman" w:cs="Times New Roman"/>
          <w:sz w:val="24"/>
          <w:szCs w:val="24"/>
        </w:rPr>
        <w:t>U</w:t>
      </w:r>
      <w:r w:rsidRPr="00315341">
        <w:rPr>
          <w:rFonts w:ascii="Times New Roman" w:eastAsiaTheme="minorEastAsia" w:hAnsi="Times New Roman" w:cs="Times New Roman"/>
          <w:sz w:val="24"/>
          <w:szCs w:val="24"/>
        </w:rPr>
        <w:t>nderlying mechanism</w:t>
      </w:r>
      <w:r w:rsidR="4C1EA69E" w:rsidRPr="00315341">
        <w:rPr>
          <w:rFonts w:ascii="Times New Roman" w:eastAsiaTheme="minorEastAsia" w:hAnsi="Times New Roman" w:cs="Times New Roman"/>
          <w:sz w:val="24"/>
          <w:szCs w:val="24"/>
        </w:rPr>
        <w:t xml:space="preserve">s </w:t>
      </w:r>
      <w:r w:rsidR="6ED5A560" w:rsidRPr="00315341">
        <w:rPr>
          <w:rFonts w:ascii="Times New Roman" w:eastAsiaTheme="minorEastAsia" w:hAnsi="Times New Roman" w:cs="Times New Roman"/>
          <w:sz w:val="24"/>
          <w:szCs w:val="24"/>
        </w:rPr>
        <w:t>includ</w:t>
      </w:r>
      <w:r w:rsidR="43DEE604" w:rsidRPr="00315341">
        <w:rPr>
          <w:rFonts w:ascii="Times New Roman" w:eastAsiaTheme="minorEastAsia" w:hAnsi="Times New Roman" w:cs="Times New Roman"/>
          <w:sz w:val="24"/>
          <w:szCs w:val="24"/>
        </w:rPr>
        <w:t>e</w:t>
      </w:r>
      <w:r w:rsidRPr="00315341">
        <w:rPr>
          <w:rFonts w:ascii="Times New Roman" w:eastAsiaTheme="minorEastAsia" w:hAnsi="Times New Roman" w:cs="Times New Roman"/>
          <w:sz w:val="24"/>
          <w:szCs w:val="24"/>
        </w:rPr>
        <w:t xml:space="preserve"> </w:t>
      </w:r>
      <w:r w:rsidR="00CC6CC1" w:rsidRPr="00315341">
        <w:rPr>
          <w:rFonts w:ascii="Times New Roman" w:eastAsiaTheme="minorEastAsia" w:hAnsi="Times New Roman" w:cs="Times New Roman"/>
          <w:sz w:val="24"/>
          <w:szCs w:val="24"/>
        </w:rPr>
        <w:t>beneficial impacts</w:t>
      </w:r>
      <w:r w:rsidRPr="00315341">
        <w:rPr>
          <w:rFonts w:ascii="Times New Roman" w:eastAsiaTheme="minorEastAsia" w:hAnsi="Times New Roman" w:cs="Times New Roman"/>
          <w:sz w:val="24"/>
          <w:szCs w:val="24"/>
        </w:rPr>
        <w:t xml:space="preserve"> on </w:t>
      </w:r>
      <w:r w:rsidR="56E847E9" w:rsidRPr="00315341">
        <w:rPr>
          <w:rFonts w:ascii="Times New Roman" w:eastAsiaTheme="minorEastAsia" w:hAnsi="Times New Roman" w:cs="Times New Roman"/>
          <w:sz w:val="24"/>
          <w:szCs w:val="24"/>
        </w:rPr>
        <w:t>plasma lipids,</w:t>
      </w:r>
      <w:r w:rsidRPr="00315341">
        <w:rPr>
          <w:rFonts w:ascii="Times New Roman" w:eastAsiaTheme="minorEastAsia" w:hAnsi="Times New Roman" w:cs="Times New Roman"/>
          <w:sz w:val="24"/>
          <w:szCs w:val="24"/>
        </w:rPr>
        <w:t xml:space="preserve"> lipoprotein</w:t>
      </w:r>
      <w:r w:rsidR="256A8C76" w:rsidRPr="00315341">
        <w:rPr>
          <w:rFonts w:ascii="Times New Roman" w:eastAsiaTheme="minorEastAsia" w:hAnsi="Times New Roman" w:cs="Times New Roman"/>
          <w:sz w:val="24"/>
          <w:szCs w:val="24"/>
        </w:rPr>
        <w:t xml:space="preserve"> composition</w:t>
      </w:r>
      <w:r w:rsidR="1E45066A" w:rsidRPr="00315341">
        <w:rPr>
          <w:rFonts w:ascii="Times New Roman" w:eastAsiaTheme="minorEastAsia" w:hAnsi="Times New Roman" w:cs="Times New Roman"/>
          <w:sz w:val="24"/>
          <w:szCs w:val="24"/>
        </w:rPr>
        <w:t xml:space="preserve"> and metabolism</w:t>
      </w:r>
      <w:r w:rsidRPr="00315341">
        <w:rPr>
          <w:rFonts w:ascii="Times New Roman" w:eastAsiaTheme="minorEastAsia" w:hAnsi="Times New Roman" w:cs="Times New Roman"/>
          <w:sz w:val="24"/>
          <w:szCs w:val="24"/>
        </w:rPr>
        <w:t xml:space="preserve">, </w:t>
      </w:r>
      <w:r w:rsidR="00CC6CC1" w:rsidRPr="00315341">
        <w:rPr>
          <w:rFonts w:ascii="Times New Roman" w:eastAsiaTheme="minorEastAsia" w:hAnsi="Times New Roman" w:cs="Times New Roman"/>
          <w:sz w:val="24"/>
          <w:szCs w:val="24"/>
        </w:rPr>
        <w:t xml:space="preserve">blood pressure, </w:t>
      </w:r>
      <w:r w:rsidRPr="00315341">
        <w:rPr>
          <w:rFonts w:ascii="Times New Roman" w:eastAsiaTheme="minorEastAsia" w:hAnsi="Times New Roman" w:cs="Times New Roman"/>
          <w:sz w:val="24"/>
          <w:szCs w:val="24"/>
        </w:rPr>
        <w:t xml:space="preserve">inflammation and </w:t>
      </w:r>
      <w:r w:rsidR="00FF2361" w:rsidRPr="00315341">
        <w:rPr>
          <w:rFonts w:ascii="Times New Roman" w:eastAsiaTheme="minorEastAsia" w:hAnsi="Times New Roman" w:cs="Times New Roman"/>
          <w:sz w:val="24"/>
          <w:szCs w:val="24"/>
        </w:rPr>
        <w:t xml:space="preserve">atherosclerotic </w:t>
      </w:r>
      <w:r w:rsidRPr="00315341">
        <w:rPr>
          <w:rFonts w:ascii="Times New Roman" w:eastAsiaTheme="minorEastAsia" w:hAnsi="Times New Roman" w:cs="Times New Roman"/>
          <w:sz w:val="24"/>
          <w:szCs w:val="24"/>
        </w:rPr>
        <w:t xml:space="preserve">plaque stability, vascular function, and </w:t>
      </w:r>
      <w:r w:rsidR="00CC6CC1" w:rsidRPr="00315341">
        <w:rPr>
          <w:rFonts w:ascii="Times New Roman" w:eastAsiaTheme="minorEastAsia" w:hAnsi="Times New Roman" w:cs="Times New Roman"/>
          <w:sz w:val="24"/>
          <w:szCs w:val="24"/>
        </w:rPr>
        <w:t xml:space="preserve">cardiac function and </w:t>
      </w:r>
      <w:r w:rsidRPr="00315341">
        <w:rPr>
          <w:rFonts w:ascii="Times New Roman" w:eastAsiaTheme="minorEastAsia" w:hAnsi="Times New Roman" w:cs="Times New Roman"/>
          <w:sz w:val="24"/>
          <w:szCs w:val="24"/>
        </w:rPr>
        <w:t xml:space="preserve">arrhythmias </w:t>
      </w:r>
      <w:r w:rsidR="00E1608A" w:rsidRPr="00315341">
        <w:rPr>
          <w:rFonts w:ascii="Times New Roman" w:eastAsiaTheme="minorEastAsia" w:hAnsi="Times New Roman" w:cs="Times New Roman"/>
          <w:sz w:val="24"/>
          <w:szCs w:val="24"/>
        </w:rPr>
        <w:fldChar w:fldCharType="begin">
          <w:fldData xml:space="preserve">PEVuZE5vdGU+PENpdGU+PEF1dGhvcj5BYnVNd2VpczwvQXV0aG9yPjxZZWFyPjIwMTg8L1llYXI+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BYnVNd2VpczwvQXV0aG9yPjxZZWFyPjIwMTg8L1llYXI+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E1608A" w:rsidRPr="00315341">
        <w:rPr>
          <w:rFonts w:ascii="Times New Roman" w:eastAsiaTheme="minorEastAsia" w:hAnsi="Times New Roman" w:cs="Times New Roman"/>
          <w:sz w:val="24"/>
          <w:szCs w:val="24"/>
        </w:rPr>
      </w:r>
      <w:r w:rsidR="00E1608A"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2-14)</w:t>
      </w:r>
      <w:r w:rsidR="00E1608A" w:rsidRPr="00315341">
        <w:rPr>
          <w:rFonts w:ascii="Times New Roman" w:eastAsiaTheme="minorEastAsia" w:hAnsi="Times New Roman" w:cs="Times New Roman"/>
          <w:sz w:val="24"/>
          <w:szCs w:val="24"/>
        </w:rPr>
        <w:fldChar w:fldCharType="end"/>
      </w:r>
      <w:r w:rsidR="009678B9" w:rsidRPr="00315341">
        <w:rPr>
          <w:rFonts w:ascii="Times New Roman" w:eastAsiaTheme="minorEastAsia" w:hAnsi="Times New Roman" w:cs="Times New Roman"/>
          <w:sz w:val="24"/>
          <w:szCs w:val="24"/>
        </w:rPr>
        <w:t>.</w:t>
      </w:r>
    </w:p>
    <w:p w14:paraId="50A1A01B" w14:textId="77777777" w:rsidR="00B63098" w:rsidRPr="00315341" w:rsidRDefault="00B63098" w:rsidP="00A13D98">
      <w:pPr>
        <w:spacing w:after="0" w:line="360" w:lineRule="auto"/>
        <w:jc w:val="both"/>
        <w:rPr>
          <w:rFonts w:ascii="Times New Roman" w:eastAsiaTheme="minorEastAsia" w:hAnsi="Times New Roman" w:cs="Times New Roman"/>
          <w:sz w:val="24"/>
          <w:szCs w:val="24"/>
        </w:rPr>
      </w:pPr>
    </w:p>
    <w:p w14:paraId="100E2256" w14:textId="5B2A381E" w:rsidR="006F02FF" w:rsidRPr="00315341" w:rsidRDefault="006F02F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Existing RCT evidence is less </w:t>
      </w:r>
      <w:r w:rsidR="3C7F5B85" w:rsidRPr="00315341">
        <w:rPr>
          <w:rFonts w:ascii="Times New Roman" w:eastAsiaTheme="minorEastAsia" w:hAnsi="Times New Roman" w:cs="Times New Roman"/>
          <w:sz w:val="24"/>
          <w:szCs w:val="24"/>
        </w:rPr>
        <w:t>consistent</w:t>
      </w:r>
      <w:r w:rsidR="4F26ACC4" w:rsidRPr="00315341">
        <w:rPr>
          <w:rFonts w:ascii="Times New Roman" w:eastAsiaTheme="minorEastAsia" w:hAnsi="Times New Roman" w:cs="Times New Roman"/>
          <w:sz w:val="24"/>
          <w:szCs w:val="24"/>
        </w:rPr>
        <w:t xml:space="preserve"> but </w:t>
      </w:r>
      <w:r w:rsidR="00855A27" w:rsidRPr="00315341">
        <w:rPr>
          <w:rFonts w:ascii="Times New Roman" w:eastAsiaTheme="minorEastAsia" w:hAnsi="Times New Roman" w:cs="Times New Roman"/>
          <w:sz w:val="24"/>
          <w:szCs w:val="24"/>
        </w:rPr>
        <w:t xml:space="preserve">is </w:t>
      </w:r>
      <w:r w:rsidR="4F26ACC4" w:rsidRPr="00315341">
        <w:rPr>
          <w:rFonts w:ascii="Times New Roman" w:eastAsiaTheme="minorEastAsia" w:hAnsi="Times New Roman" w:cs="Times New Roman"/>
          <w:sz w:val="24"/>
          <w:szCs w:val="24"/>
        </w:rPr>
        <w:t>overall supportive of cardiovascular benefits at intakes</w:t>
      </w:r>
      <w:r w:rsidR="130825E4" w:rsidRPr="00315341">
        <w:rPr>
          <w:rFonts w:ascii="Times New Roman" w:eastAsiaTheme="minorEastAsia" w:hAnsi="Times New Roman" w:cs="Times New Roman"/>
          <w:sz w:val="24"/>
          <w:szCs w:val="24"/>
        </w:rPr>
        <w:t xml:space="preserve"> of 840</w:t>
      </w:r>
      <w:r w:rsidR="00CC6CC1" w:rsidRPr="00315341">
        <w:rPr>
          <w:rFonts w:ascii="Times New Roman" w:eastAsiaTheme="minorEastAsia" w:hAnsi="Times New Roman" w:cs="Times New Roman"/>
          <w:sz w:val="24"/>
          <w:szCs w:val="24"/>
        </w:rPr>
        <w:t xml:space="preserve"> </w:t>
      </w:r>
      <w:r w:rsidR="130825E4" w:rsidRPr="00315341">
        <w:rPr>
          <w:rFonts w:ascii="Times New Roman" w:eastAsiaTheme="minorEastAsia" w:hAnsi="Times New Roman" w:cs="Times New Roman"/>
          <w:sz w:val="24"/>
          <w:szCs w:val="24"/>
        </w:rPr>
        <w:t>mg EPA+DHA per day or greater</w:t>
      </w:r>
      <w:r w:rsidRPr="00315341">
        <w:rPr>
          <w:rFonts w:ascii="Times New Roman" w:eastAsiaTheme="minorEastAsia" w:hAnsi="Times New Roman" w:cs="Times New Roman"/>
          <w:sz w:val="24"/>
          <w:szCs w:val="24"/>
        </w:rPr>
        <w:t>.</w:t>
      </w:r>
      <w:r w:rsidR="156C55F6" w:rsidRPr="00315341">
        <w:rPr>
          <w:rFonts w:ascii="Times New Roman" w:eastAsiaTheme="minorEastAsia" w:hAnsi="Times New Roman" w:cs="Times New Roman"/>
          <w:sz w:val="24"/>
          <w:szCs w:val="24"/>
        </w:rPr>
        <w:t xml:space="preserve"> </w:t>
      </w:r>
      <w:r w:rsidR="36C42C34" w:rsidRPr="00315341">
        <w:rPr>
          <w:rFonts w:ascii="Times New Roman" w:eastAsiaTheme="minorEastAsia" w:hAnsi="Times New Roman" w:cs="Times New Roman"/>
          <w:sz w:val="24"/>
          <w:szCs w:val="24"/>
        </w:rPr>
        <w:t xml:space="preserve">Earlier </w:t>
      </w:r>
      <w:r w:rsidRPr="00315341">
        <w:rPr>
          <w:rFonts w:ascii="Times New Roman" w:eastAsiaTheme="minorEastAsia" w:hAnsi="Times New Roman" w:cs="Times New Roman"/>
          <w:sz w:val="24"/>
          <w:szCs w:val="24"/>
        </w:rPr>
        <w:t>RCT</w:t>
      </w:r>
      <w:r w:rsidR="00CC6CC1"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report</w:t>
      </w:r>
      <w:r w:rsidR="00CA0DC3" w:rsidRPr="00315341">
        <w:rPr>
          <w:rFonts w:ascii="Times New Roman" w:eastAsiaTheme="minorEastAsia" w:hAnsi="Times New Roman" w:cs="Times New Roman"/>
          <w:sz w:val="24"/>
          <w:szCs w:val="24"/>
        </w:rPr>
        <w:t>ed</w:t>
      </w:r>
      <w:r w:rsidRPr="00315341">
        <w:rPr>
          <w:rFonts w:ascii="Times New Roman" w:eastAsiaTheme="minorEastAsia" w:hAnsi="Times New Roman" w:cs="Times New Roman"/>
          <w:sz w:val="24"/>
          <w:szCs w:val="24"/>
        </w:rPr>
        <w:t xml:space="preserve"> a 20-30% reduced risk of cardiovascular deaths</w:t>
      </w:r>
      <w:r w:rsidR="00E1608A" w:rsidRPr="00315341">
        <w:rPr>
          <w:rFonts w:ascii="Times New Roman" w:hAnsi="Times New Roman" w:cs="Times New Roman"/>
        </w:rPr>
        <w:t xml:space="preserve"> </w:t>
      </w:r>
      <w:r w:rsidR="00E1608A" w:rsidRPr="00315341">
        <w:rPr>
          <w:rFonts w:ascii="Times New Roman" w:hAnsi="Times New Roman" w:cs="Times New Roman"/>
        </w:rPr>
        <w:fldChar w:fldCharType="begin">
          <w:fldData xml:space="preserve">PEVuZE5vdGU+PENpdGU+PEF1dGhvcj5TY2h1bHplPC9BdXRob3I+PFllYXI+MjAyMDwvWWVhcj48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TY2h1bHplPC9BdXRob3I+PFllYXI+MjAyMDwvWWVhcj48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00E1608A" w:rsidRPr="00315341">
        <w:rPr>
          <w:rFonts w:ascii="Times New Roman" w:hAnsi="Times New Roman" w:cs="Times New Roman"/>
        </w:rPr>
      </w:r>
      <w:r w:rsidR="00E1608A" w:rsidRPr="00315341">
        <w:rPr>
          <w:rFonts w:ascii="Times New Roman" w:hAnsi="Times New Roman" w:cs="Times New Roman"/>
        </w:rPr>
        <w:fldChar w:fldCharType="separate"/>
      </w:r>
      <w:r w:rsidR="00E21AA9" w:rsidRPr="00315341">
        <w:rPr>
          <w:rFonts w:ascii="Times New Roman" w:hAnsi="Times New Roman" w:cs="Times New Roman"/>
          <w:noProof/>
        </w:rPr>
        <w:t>(10)</w:t>
      </w:r>
      <w:r w:rsidR="00E1608A"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However, subsequent RCTs</w:t>
      </w:r>
      <w:r w:rsidR="009678B9"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hich typically supplement</w:t>
      </w:r>
      <w:r w:rsidR="00CC6CC1" w:rsidRPr="00315341">
        <w:rPr>
          <w:rFonts w:ascii="Times New Roman" w:eastAsiaTheme="minorEastAsia" w:hAnsi="Times New Roman" w:cs="Times New Roman"/>
          <w:sz w:val="24"/>
          <w:szCs w:val="24"/>
        </w:rPr>
        <w:t>ed</w:t>
      </w:r>
      <w:r w:rsidRPr="00315341">
        <w:rPr>
          <w:rFonts w:ascii="Times New Roman" w:eastAsiaTheme="minorEastAsia" w:hAnsi="Times New Roman" w:cs="Times New Roman"/>
          <w:sz w:val="24"/>
          <w:szCs w:val="24"/>
        </w:rPr>
        <w:t xml:space="preserve"> with 840</w:t>
      </w:r>
      <w:r w:rsidR="00CC6CC1"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mg of EPA+DHA </w:t>
      </w:r>
      <w:r w:rsidR="000A186F" w:rsidRPr="00315341">
        <w:rPr>
          <w:rFonts w:ascii="Times New Roman" w:eastAsiaTheme="minorEastAsia" w:hAnsi="Times New Roman" w:cs="Times New Roman"/>
          <w:sz w:val="24"/>
          <w:szCs w:val="24"/>
        </w:rPr>
        <w:t xml:space="preserve">(EPA:DHA, 1.2) </w:t>
      </w:r>
      <w:r w:rsidRPr="00315341">
        <w:rPr>
          <w:rFonts w:ascii="Times New Roman" w:eastAsiaTheme="minorEastAsia" w:hAnsi="Times New Roman" w:cs="Times New Roman"/>
          <w:sz w:val="24"/>
          <w:szCs w:val="24"/>
        </w:rPr>
        <w:t>per day</w:t>
      </w:r>
      <w:r w:rsidR="66BFB629" w:rsidRPr="00315341">
        <w:rPr>
          <w:rFonts w:ascii="Times New Roman" w:eastAsiaTheme="minorEastAsia" w:hAnsi="Times New Roman" w:cs="Times New Roman"/>
          <w:sz w:val="24"/>
          <w:szCs w:val="24"/>
        </w:rPr>
        <w:t xml:space="preserve">, </w:t>
      </w:r>
      <w:r w:rsidR="42E5F1E9" w:rsidRPr="00315341">
        <w:rPr>
          <w:rFonts w:ascii="Times New Roman" w:eastAsiaTheme="minorEastAsia" w:hAnsi="Times New Roman" w:cs="Times New Roman"/>
          <w:sz w:val="24"/>
          <w:szCs w:val="24"/>
        </w:rPr>
        <w:t>given</w:t>
      </w:r>
      <w:r w:rsidR="66BFB629"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as </w:t>
      </w:r>
      <w:proofErr w:type="spellStart"/>
      <w:r w:rsidRPr="00315341">
        <w:rPr>
          <w:rFonts w:ascii="Times New Roman" w:eastAsiaTheme="minorEastAsia" w:hAnsi="Times New Roman" w:cs="Times New Roman"/>
          <w:sz w:val="24"/>
          <w:szCs w:val="24"/>
        </w:rPr>
        <w:t>Omacor</w:t>
      </w:r>
      <w:proofErr w:type="spellEnd"/>
      <w:r w:rsidR="003E514A" w:rsidRPr="00315341">
        <w:rPr>
          <w:rFonts w:ascii="Times New Roman" w:eastAsiaTheme="minorEastAsia" w:hAnsi="Times New Roman" w:cs="Times New Roman"/>
          <w:sz w:val="24"/>
          <w:szCs w:val="24"/>
        </w:rPr>
        <w:t xml:space="preserve"> capsules</w:t>
      </w:r>
      <w:r w:rsidRPr="00315341">
        <w:rPr>
          <w:rFonts w:ascii="Times New Roman" w:eastAsiaTheme="minorEastAsia" w:hAnsi="Times New Roman" w:cs="Times New Roman"/>
          <w:sz w:val="24"/>
          <w:szCs w:val="24"/>
        </w:rPr>
        <w:t>, often observed no effect on CVD incidence or deaths</w:t>
      </w:r>
      <w:r w:rsidR="00C76626" w:rsidRPr="00315341">
        <w:rPr>
          <w:rFonts w:ascii="Times New Roman" w:eastAsiaTheme="minorEastAsia" w:hAnsi="Times New Roman" w:cs="Times New Roman"/>
          <w:sz w:val="24"/>
          <w:szCs w:val="24"/>
        </w:rPr>
        <w:t xml:space="preserve"> </w:t>
      </w:r>
      <w:r w:rsidR="00C76626" w:rsidRPr="00315341">
        <w:rPr>
          <w:rFonts w:ascii="Times New Roman" w:eastAsiaTheme="minorEastAsia" w:hAnsi="Times New Roman" w:cs="Times New Roman"/>
          <w:sz w:val="24"/>
          <w:szCs w:val="24"/>
        </w:rPr>
        <w:fldChar w:fldCharType="begin">
          <w:fldData xml:space="preserve">PEVuZE5vdGU+PENpdGU+PEF1dGhvcj5Jbm5lczwvQXV0aG9yPjxZZWFyPjIwMjA8L1llYXI+PFJl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Jbm5lczwvQXV0aG9yPjxZZWFyPjIwMjA8L1llYXI+PFJl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C76626" w:rsidRPr="00315341">
        <w:rPr>
          <w:rFonts w:ascii="Times New Roman" w:eastAsiaTheme="minorEastAsia" w:hAnsi="Times New Roman" w:cs="Times New Roman"/>
          <w:sz w:val="24"/>
          <w:szCs w:val="24"/>
        </w:rPr>
      </w:r>
      <w:r w:rsidR="00C76626"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0, 14)</w:t>
      </w:r>
      <w:r w:rsidR="00C76626"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w:t>
      </w:r>
      <w:r w:rsidR="00426C35" w:rsidRPr="00315341">
        <w:rPr>
          <w:rFonts w:ascii="Times New Roman" w:eastAsiaTheme="minorEastAsia" w:hAnsi="Times New Roman" w:cs="Times New Roman"/>
          <w:sz w:val="24"/>
          <w:szCs w:val="24"/>
        </w:rPr>
        <w:t xml:space="preserve"> </w:t>
      </w:r>
      <w:r w:rsidR="00C76626" w:rsidRPr="00315341">
        <w:rPr>
          <w:rFonts w:ascii="Times New Roman" w:eastAsiaTheme="minorEastAsia" w:hAnsi="Times New Roman" w:cs="Times New Roman"/>
          <w:sz w:val="24"/>
          <w:szCs w:val="24"/>
        </w:rPr>
        <w:t xml:space="preserve">In the ASCEND </w:t>
      </w:r>
      <w:r w:rsidR="00B72C6D" w:rsidRPr="00315341">
        <w:rPr>
          <w:rFonts w:ascii="Times New Roman" w:eastAsiaTheme="minorEastAsia" w:hAnsi="Times New Roman" w:cs="Times New Roman"/>
          <w:sz w:val="24"/>
          <w:szCs w:val="24"/>
        </w:rPr>
        <w:fldChar w:fldCharType="begin">
          <w:fldData xml:space="preserve">PEVuZE5vdGU+PENpdGU+PEF1dGhvcj5Cb3dtYW48L0F1dGhvcj48WWVhcj4yMDE4PC9ZZWFyPjxS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=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Cb3dtYW48L0F1dGhvcj48WWVhcj4yMDE4PC9ZZWFyPjxS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=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B72C6D" w:rsidRPr="00315341">
        <w:rPr>
          <w:rFonts w:ascii="Times New Roman" w:eastAsiaTheme="minorEastAsia" w:hAnsi="Times New Roman" w:cs="Times New Roman"/>
          <w:sz w:val="24"/>
          <w:szCs w:val="24"/>
        </w:rPr>
      </w:r>
      <w:r w:rsidR="00B72C6D"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5)</w:t>
      </w:r>
      <w:r w:rsidR="00B72C6D" w:rsidRPr="00315341">
        <w:rPr>
          <w:rFonts w:ascii="Times New Roman" w:eastAsiaTheme="minorEastAsia" w:hAnsi="Times New Roman" w:cs="Times New Roman"/>
          <w:sz w:val="24"/>
          <w:szCs w:val="24"/>
        </w:rPr>
        <w:fldChar w:fldCharType="end"/>
      </w:r>
      <w:r w:rsidR="00FF2361" w:rsidRPr="00315341">
        <w:rPr>
          <w:rFonts w:ascii="Times New Roman" w:eastAsiaTheme="minorEastAsia" w:hAnsi="Times New Roman" w:cs="Times New Roman"/>
          <w:sz w:val="24"/>
          <w:szCs w:val="24"/>
        </w:rPr>
        <w:t xml:space="preserve"> </w:t>
      </w:r>
      <w:r w:rsidR="000A186F" w:rsidRPr="00315341">
        <w:rPr>
          <w:rFonts w:ascii="Times New Roman" w:eastAsiaTheme="minorEastAsia" w:hAnsi="Times New Roman" w:cs="Times New Roman"/>
          <w:sz w:val="24"/>
          <w:szCs w:val="24"/>
        </w:rPr>
        <w:t>(900</w:t>
      </w:r>
      <w:r w:rsidR="00FF2361" w:rsidRPr="00315341">
        <w:rPr>
          <w:rFonts w:ascii="Times New Roman" w:eastAsiaTheme="minorEastAsia" w:hAnsi="Times New Roman" w:cs="Times New Roman"/>
          <w:sz w:val="24"/>
          <w:szCs w:val="24"/>
        </w:rPr>
        <w:t xml:space="preserve"> </w:t>
      </w:r>
      <w:r w:rsidR="000A186F" w:rsidRPr="00315341">
        <w:rPr>
          <w:rFonts w:ascii="Times New Roman" w:eastAsiaTheme="minorEastAsia" w:hAnsi="Times New Roman" w:cs="Times New Roman"/>
          <w:sz w:val="24"/>
          <w:szCs w:val="24"/>
        </w:rPr>
        <w:t>mg EPA+DHA per day, ratio, 1.2)</w:t>
      </w:r>
      <w:r w:rsidR="00B72C6D" w:rsidRPr="00315341">
        <w:rPr>
          <w:rFonts w:ascii="Times New Roman" w:eastAsiaTheme="minorEastAsia" w:hAnsi="Times New Roman" w:cs="Times New Roman"/>
          <w:sz w:val="24"/>
          <w:szCs w:val="24"/>
        </w:rPr>
        <w:t xml:space="preserve"> </w:t>
      </w:r>
      <w:r w:rsidR="00C76626" w:rsidRPr="00315341">
        <w:rPr>
          <w:rFonts w:ascii="Times New Roman" w:eastAsiaTheme="minorEastAsia" w:hAnsi="Times New Roman" w:cs="Times New Roman"/>
          <w:sz w:val="24"/>
          <w:szCs w:val="24"/>
        </w:rPr>
        <w:t xml:space="preserve">and VITAL </w:t>
      </w:r>
      <w:r w:rsidR="00C76626"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C76626" w:rsidRPr="00315341">
        <w:rPr>
          <w:rFonts w:ascii="Times New Roman" w:eastAsiaTheme="minorEastAsia" w:hAnsi="Times New Roman" w:cs="Times New Roman"/>
          <w:sz w:val="24"/>
          <w:szCs w:val="24"/>
        </w:rPr>
      </w:r>
      <w:r w:rsidR="00C76626"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6)</w:t>
      </w:r>
      <w:r w:rsidR="00C76626" w:rsidRPr="00315341">
        <w:rPr>
          <w:rFonts w:ascii="Times New Roman" w:eastAsiaTheme="minorEastAsia" w:hAnsi="Times New Roman" w:cs="Times New Roman"/>
          <w:sz w:val="24"/>
          <w:szCs w:val="24"/>
        </w:rPr>
        <w:fldChar w:fldCharType="end"/>
      </w:r>
      <w:r w:rsidR="00FF2361" w:rsidRPr="00315341">
        <w:rPr>
          <w:rFonts w:ascii="Times New Roman" w:eastAsiaTheme="minorEastAsia" w:hAnsi="Times New Roman" w:cs="Times New Roman"/>
          <w:sz w:val="24"/>
          <w:szCs w:val="24"/>
        </w:rPr>
        <w:t xml:space="preserve"> </w:t>
      </w:r>
      <w:r w:rsidR="000A186F" w:rsidRPr="00315341">
        <w:rPr>
          <w:rFonts w:ascii="Times New Roman" w:eastAsiaTheme="minorEastAsia" w:hAnsi="Times New Roman" w:cs="Times New Roman"/>
          <w:sz w:val="24"/>
          <w:szCs w:val="24"/>
        </w:rPr>
        <w:t>(</w:t>
      </w:r>
      <w:proofErr w:type="spellStart"/>
      <w:r w:rsidR="000A186F" w:rsidRPr="00315341">
        <w:rPr>
          <w:rFonts w:ascii="Times New Roman" w:eastAsiaTheme="minorEastAsia" w:hAnsi="Times New Roman" w:cs="Times New Roman"/>
          <w:sz w:val="24"/>
          <w:szCs w:val="24"/>
        </w:rPr>
        <w:t>Omacor</w:t>
      </w:r>
      <w:proofErr w:type="spellEnd"/>
      <w:r w:rsidR="000A186F" w:rsidRPr="00315341">
        <w:rPr>
          <w:rFonts w:ascii="Times New Roman" w:eastAsiaTheme="minorEastAsia" w:hAnsi="Times New Roman" w:cs="Times New Roman"/>
          <w:sz w:val="24"/>
          <w:szCs w:val="24"/>
        </w:rPr>
        <w:t>)</w:t>
      </w:r>
      <w:r w:rsidR="00C76626" w:rsidRPr="00315341">
        <w:rPr>
          <w:rFonts w:ascii="Times New Roman" w:eastAsiaTheme="minorEastAsia" w:hAnsi="Times New Roman" w:cs="Times New Roman"/>
          <w:sz w:val="24"/>
          <w:szCs w:val="24"/>
        </w:rPr>
        <w:t xml:space="preserve"> primary prevention </w:t>
      </w:r>
      <w:r w:rsidR="00B72C6D" w:rsidRPr="00315341">
        <w:rPr>
          <w:rFonts w:ascii="Times New Roman" w:eastAsiaTheme="minorEastAsia" w:hAnsi="Times New Roman" w:cs="Times New Roman"/>
          <w:sz w:val="24"/>
          <w:szCs w:val="24"/>
        </w:rPr>
        <w:t>trials</w:t>
      </w:r>
      <w:r w:rsidR="00C76626" w:rsidRPr="00315341">
        <w:rPr>
          <w:rFonts w:ascii="Times New Roman" w:eastAsiaTheme="minorEastAsia" w:hAnsi="Times New Roman" w:cs="Times New Roman"/>
          <w:sz w:val="24"/>
          <w:szCs w:val="24"/>
        </w:rPr>
        <w:t xml:space="preserve">, no impact of supplementation on the primary composite cardiovascular outcome was evident, following 5.3 years and 7.4 years of supplementation respectively, although in VITAL a significant effect of intervention on incident myocardial infarction </w:t>
      </w:r>
      <w:r w:rsidR="00F10718" w:rsidRPr="00315341">
        <w:rPr>
          <w:rFonts w:ascii="Times New Roman" w:eastAsiaTheme="minorEastAsia" w:hAnsi="Times New Roman" w:cs="Times New Roman"/>
          <w:sz w:val="24"/>
          <w:szCs w:val="24"/>
        </w:rPr>
        <w:t xml:space="preserve">(MI) </w:t>
      </w:r>
      <w:r w:rsidR="00C76626" w:rsidRPr="00315341">
        <w:rPr>
          <w:rFonts w:ascii="Times New Roman" w:eastAsiaTheme="minorEastAsia" w:hAnsi="Times New Roman" w:cs="Times New Roman"/>
          <w:sz w:val="24"/>
          <w:szCs w:val="24"/>
        </w:rPr>
        <w:t xml:space="preserve">was observed, </w:t>
      </w:r>
      <w:r w:rsidR="00B72C6D" w:rsidRPr="00315341">
        <w:rPr>
          <w:rFonts w:ascii="Times New Roman" w:eastAsiaTheme="minorEastAsia" w:hAnsi="Times New Roman" w:cs="Times New Roman"/>
          <w:sz w:val="24"/>
          <w:szCs w:val="24"/>
        </w:rPr>
        <w:t xml:space="preserve">(hazard ratio [HR] (95% CI) </w:t>
      </w:r>
      <w:r w:rsidR="00C76626" w:rsidRPr="00315341">
        <w:rPr>
          <w:rFonts w:ascii="Times New Roman" w:eastAsiaTheme="minorEastAsia" w:hAnsi="Times New Roman" w:cs="Times New Roman"/>
          <w:sz w:val="24"/>
          <w:szCs w:val="24"/>
        </w:rPr>
        <w:t>of 0.72 (0.59-0.90)</w:t>
      </w:r>
      <w:r w:rsidR="00B72C6D" w:rsidRPr="00315341">
        <w:rPr>
          <w:rFonts w:ascii="Times New Roman" w:eastAsiaTheme="minorEastAsia" w:hAnsi="Times New Roman" w:cs="Times New Roman"/>
          <w:sz w:val="24"/>
          <w:szCs w:val="24"/>
        </w:rPr>
        <w:t>)</w:t>
      </w:r>
      <w:r w:rsidR="00C76626" w:rsidRPr="00315341">
        <w:rPr>
          <w:rFonts w:ascii="Times New Roman" w:eastAsiaTheme="minorEastAsia" w:hAnsi="Times New Roman" w:cs="Times New Roman"/>
          <w:sz w:val="24"/>
          <w:szCs w:val="24"/>
        </w:rPr>
        <w:t>.</w:t>
      </w:r>
      <w:r w:rsidR="00B72C6D"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In VITAL </w:t>
      </w:r>
      <w:r w:rsidR="00B72C6D" w:rsidRPr="00315341">
        <w:rPr>
          <w:rFonts w:ascii="Times New Roman" w:eastAsiaTheme="minorEastAsia" w:hAnsi="Times New Roman" w:cs="Times New Roman"/>
          <w:sz w:val="24"/>
          <w:szCs w:val="24"/>
        </w:rPr>
        <w:t xml:space="preserve">a </w:t>
      </w:r>
      <w:r w:rsidRPr="00315341">
        <w:rPr>
          <w:rFonts w:ascii="Times New Roman" w:eastAsiaTheme="minorEastAsia" w:hAnsi="Times New Roman" w:cs="Times New Roman"/>
          <w:sz w:val="24"/>
          <w:szCs w:val="24"/>
        </w:rPr>
        <w:t>secondary analysis</w:t>
      </w:r>
      <w:r w:rsidR="00E620DC"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provided insight into the likely impact of baseline EPA+DHA status</w:t>
      </w:r>
      <w:r w:rsidR="00855A27" w:rsidRPr="00315341">
        <w:rPr>
          <w:rFonts w:ascii="Times New Roman" w:eastAsiaTheme="minorEastAsia" w:hAnsi="Times New Roman" w:cs="Times New Roman"/>
          <w:sz w:val="24"/>
          <w:szCs w:val="24"/>
        </w:rPr>
        <w:t xml:space="preserve">. </w:t>
      </w:r>
      <w:r w:rsidR="00855A27" w:rsidRPr="00315341">
        <w:rPr>
          <w:rFonts w:ascii="Times New Roman" w:eastAsiaTheme="minorEastAsia" w:hAnsi="Times New Roman" w:cs="Times New Roman"/>
          <w:sz w:val="24"/>
          <w:szCs w:val="24"/>
          <w:highlight w:val="yellow"/>
        </w:rPr>
        <w:t>A</w:t>
      </w:r>
      <w:r w:rsidRPr="00315341">
        <w:rPr>
          <w:rFonts w:ascii="Times New Roman" w:eastAsiaTheme="minorEastAsia" w:hAnsi="Times New Roman" w:cs="Times New Roman"/>
          <w:sz w:val="24"/>
          <w:szCs w:val="24"/>
          <w:highlight w:val="yellow"/>
        </w:rPr>
        <w:t xml:space="preserve"> HR of 0</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81 (0</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67</w:t>
      </w:r>
      <w:r w:rsidR="00D14640"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0</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98) for the primary endpoint</w:t>
      </w:r>
      <w:r w:rsidR="009678B9"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 xml:space="preserve"> and</w:t>
      </w:r>
      <w:r w:rsidR="00855A27" w:rsidRPr="00315341">
        <w:rPr>
          <w:rFonts w:ascii="Times New Roman" w:eastAsiaTheme="minorEastAsia" w:hAnsi="Times New Roman" w:cs="Times New Roman"/>
          <w:sz w:val="24"/>
          <w:szCs w:val="24"/>
          <w:highlight w:val="yellow"/>
        </w:rPr>
        <w:t xml:space="preserve"> of</w:t>
      </w:r>
      <w:r w:rsidRPr="00315341">
        <w:rPr>
          <w:rFonts w:ascii="Times New Roman" w:eastAsiaTheme="minorEastAsia" w:hAnsi="Times New Roman" w:cs="Times New Roman"/>
          <w:sz w:val="24"/>
          <w:szCs w:val="24"/>
          <w:highlight w:val="yellow"/>
        </w:rPr>
        <w:t xml:space="preserve"> 0</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60 (0</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45</w:t>
      </w:r>
      <w:r w:rsidR="00D14640"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0</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81)</w:t>
      </w:r>
      <w:r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lastRenderedPageBreak/>
        <w:t xml:space="preserve">for </w:t>
      </w:r>
      <w:r w:rsidR="00F10718" w:rsidRPr="00315341">
        <w:rPr>
          <w:rFonts w:ascii="Times New Roman" w:eastAsiaTheme="minorEastAsia" w:hAnsi="Times New Roman" w:cs="Times New Roman"/>
          <w:sz w:val="24"/>
          <w:szCs w:val="24"/>
        </w:rPr>
        <w:t>MI</w:t>
      </w:r>
      <w:r w:rsidR="009678B9" w:rsidRPr="00315341">
        <w:rPr>
          <w:rFonts w:ascii="Times New Roman" w:eastAsiaTheme="minorEastAsia" w:hAnsi="Times New Roman" w:cs="Times New Roman"/>
          <w:sz w:val="24"/>
          <w:szCs w:val="24"/>
        </w:rPr>
        <w:t xml:space="preserve"> </w:t>
      </w:r>
      <w:r w:rsidR="00855A27" w:rsidRPr="00315341">
        <w:rPr>
          <w:rFonts w:ascii="Times New Roman" w:eastAsiaTheme="minorEastAsia" w:hAnsi="Times New Roman" w:cs="Times New Roman"/>
          <w:sz w:val="24"/>
          <w:szCs w:val="24"/>
        </w:rPr>
        <w:t xml:space="preserve">was observed </w:t>
      </w:r>
      <w:r w:rsidRPr="00315341">
        <w:rPr>
          <w:rFonts w:ascii="Times New Roman" w:eastAsiaTheme="minorEastAsia" w:hAnsi="Times New Roman" w:cs="Times New Roman"/>
          <w:sz w:val="24"/>
          <w:szCs w:val="24"/>
        </w:rPr>
        <w:t xml:space="preserve">in those with </w:t>
      </w:r>
      <w:r w:rsidR="00855A27" w:rsidRPr="00315341">
        <w:rPr>
          <w:rFonts w:ascii="Times New Roman" w:eastAsiaTheme="minorEastAsia" w:hAnsi="Times New Roman" w:cs="Times New Roman"/>
          <w:sz w:val="24"/>
          <w:szCs w:val="24"/>
        </w:rPr>
        <w:t xml:space="preserve">total </w:t>
      </w:r>
      <w:r w:rsidRPr="00315341">
        <w:rPr>
          <w:rFonts w:ascii="Times New Roman" w:eastAsiaTheme="minorEastAsia" w:hAnsi="Times New Roman" w:cs="Times New Roman"/>
          <w:sz w:val="24"/>
          <w:szCs w:val="24"/>
        </w:rPr>
        <w:t>fish intake</w:t>
      </w:r>
      <w:r w:rsidR="00855A27" w:rsidRPr="00315341">
        <w:rPr>
          <w:rFonts w:ascii="Times New Roman" w:eastAsiaTheme="minorEastAsia" w:hAnsi="Times New Roman" w:cs="Times New Roman"/>
          <w:sz w:val="24"/>
          <w:szCs w:val="24"/>
        </w:rPr>
        <w:t>s of</w:t>
      </w:r>
      <w:r w:rsidRPr="00315341">
        <w:rPr>
          <w:rFonts w:ascii="Times New Roman" w:eastAsiaTheme="minorEastAsia" w:hAnsi="Times New Roman" w:cs="Times New Roman"/>
          <w:sz w:val="24"/>
          <w:szCs w:val="24"/>
        </w:rPr>
        <w:t xml:space="preserve"> less than </w:t>
      </w:r>
      <w:r w:rsidRPr="00315341">
        <w:rPr>
          <w:rFonts w:ascii="Times New Roman" w:eastAsiaTheme="minorEastAsia" w:hAnsi="Times New Roman" w:cs="Times New Roman"/>
          <w:sz w:val="24"/>
          <w:szCs w:val="24"/>
          <w:highlight w:val="yellow"/>
        </w:rPr>
        <w:t>1</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5</w:t>
      </w:r>
      <w:r w:rsidRPr="00315341">
        <w:rPr>
          <w:rFonts w:ascii="Times New Roman" w:eastAsiaTheme="minorEastAsia" w:hAnsi="Times New Roman" w:cs="Times New Roman"/>
          <w:sz w:val="24"/>
          <w:szCs w:val="24"/>
        </w:rPr>
        <w:t xml:space="preserve"> servings per week</w:t>
      </w:r>
      <w:r w:rsidR="00855A27"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and no effect</w:t>
      </w:r>
      <w:r w:rsidR="00855A27" w:rsidRPr="00315341">
        <w:rPr>
          <w:rFonts w:ascii="Times New Roman" w:eastAsiaTheme="minorEastAsia" w:hAnsi="Times New Roman" w:cs="Times New Roman"/>
          <w:sz w:val="24"/>
          <w:szCs w:val="24"/>
        </w:rPr>
        <w:t xml:space="preserve"> was detected </w:t>
      </w:r>
      <w:r w:rsidRPr="00315341">
        <w:rPr>
          <w:rFonts w:ascii="Times New Roman" w:eastAsiaTheme="minorEastAsia" w:hAnsi="Times New Roman" w:cs="Times New Roman"/>
          <w:sz w:val="24"/>
          <w:szCs w:val="24"/>
        </w:rPr>
        <w:t>in p</w:t>
      </w:r>
      <w:r w:rsidR="00855A27" w:rsidRPr="00315341">
        <w:rPr>
          <w:rFonts w:ascii="Times New Roman" w:eastAsiaTheme="minorEastAsia" w:hAnsi="Times New Roman" w:cs="Times New Roman"/>
          <w:sz w:val="24"/>
          <w:szCs w:val="24"/>
        </w:rPr>
        <w:t>articipants</w:t>
      </w:r>
      <w:r w:rsidRPr="00315341">
        <w:rPr>
          <w:rFonts w:ascii="Times New Roman" w:eastAsiaTheme="minorEastAsia" w:hAnsi="Times New Roman" w:cs="Times New Roman"/>
          <w:sz w:val="24"/>
          <w:szCs w:val="24"/>
        </w:rPr>
        <w:t xml:space="preserve"> with fish intakes of at least </w:t>
      </w:r>
      <w:r w:rsidRPr="00315341">
        <w:rPr>
          <w:rFonts w:ascii="Times New Roman" w:eastAsiaTheme="minorEastAsia" w:hAnsi="Times New Roman" w:cs="Times New Roman"/>
          <w:sz w:val="24"/>
          <w:szCs w:val="24"/>
          <w:highlight w:val="yellow"/>
        </w:rPr>
        <w:t>1</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5</w:t>
      </w:r>
      <w:r w:rsidRPr="00315341">
        <w:rPr>
          <w:rFonts w:ascii="Times New Roman" w:eastAsiaTheme="minorEastAsia" w:hAnsi="Times New Roman" w:cs="Times New Roman"/>
          <w:sz w:val="24"/>
          <w:szCs w:val="24"/>
        </w:rPr>
        <w:t xml:space="preserve"> servings per week (HR</w:t>
      </w:r>
      <w:r w:rsidR="00855A27"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highlight w:val="yellow"/>
        </w:rPr>
        <w:t>1</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08 and 0</w:t>
      </w:r>
      <w:r w:rsidR="00315341" w:rsidRPr="00315341">
        <w:rPr>
          <w:rFonts w:ascii="Times New Roman" w:eastAsiaTheme="minorEastAsia" w:hAnsi="Times New Roman" w:cs="Times New Roman"/>
          <w:sz w:val="24"/>
          <w:szCs w:val="24"/>
          <w:highlight w:val="yellow"/>
        </w:rPr>
        <w:t>.</w:t>
      </w:r>
      <w:r w:rsidRPr="00315341">
        <w:rPr>
          <w:rFonts w:ascii="Times New Roman" w:eastAsiaTheme="minorEastAsia" w:hAnsi="Times New Roman" w:cs="Times New Roman"/>
          <w:sz w:val="24"/>
          <w:szCs w:val="24"/>
          <w:highlight w:val="yellow"/>
        </w:rPr>
        <w:t>94</w:t>
      </w:r>
      <w:r w:rsidRPr="00315341">
        <w:rPr>
          <w:rFonts w:ascii="Times New Roman" w:eastAsiaTheme="minorEastAsia" w:hAnsi="Times New Roman" w:cs="Times New Roman"/>
          <w:sz w:val="24"/>
          <w:szCs w:val="24"/>
        </w:rPr>
        <w:t xml:space="preserve">) </w:t>
      </w:r>
      <w:r w:rsidR="00B72C6D"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B72C6D" w:rsidRPr="00315341">
        <w:rPr>
          <w:rFonts w:ascii="Times New Roman" w:eastAsiaTheme="minorEastAsia" w:hAnsi="Times New Roman" w:cs="Times New Roman"/>
          <w:sz w:val="24"/>
          <w:szCs w:val="24"/>
        </w:rPr>
      </w:r>
      <w:r w:rsidR="00B72C6D"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6)</w:t>
      </w:r>
      <w:r w:rsidR="00B72C6D"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w:t>
      </w:r>
      <w:r w:rsidR="00B72C6D" w:rsidRPr="00315341">
        <w:rPr>
          <w:rFonts w:ascii="Times New Roman" w:eastAsiaTheme="minorEastAsia" w:hAnsi="Times New Roman" w:cs="Times New Roman"/>
          <w:sz w:val="24"/>
          <w:szCs w:val="24"/>
        </w:rPr>
        <w:t>The</w:t>
      </w:r>
      <w:r w:rsidR="00C76626" w:rsidRPr="00315341">
        <w:rPr>
          <w:rFonts w:ascii="Times New Roman" w:eastAsiaTheme="minorEastAsia" w:hAnsi="Times New Roman" w:cs="Times New Roman"/>
          <w:sz w:val="24"/>
          <w:szCs w:val="24"/>
        </w:rPr>
        <w:t xml:space="preserve"> REDUCE-IT </w:t>
      </w:r>
      <w:r w:rsidR="00B72C6D" w:rsidRPr="00315341">
        <w:rPr>
          <w:rFonts w:ascii="Times New Roman" w:eastAsiaTheme="minorEastAsia" w:hAnsi="Times New Roman" w:cs="Times New Roman"/>
          <w:sz w:val="24"/>
          <w:szCs w:val="24"/>
        </w:rPr>
        <w:t xml:space="preserve">secondary prevention trial </w:t>
      </w:r>
      <w:r w:rsidR="00C76626" w:rsidRPr="00315341">
        <w:rPr>
          <w:rFonts w:ascii="Times New Roman" w:eastAsiaTheme="minorEastAsia" w:hAnsi="Times New Roman" w:cs="Times New Roman"/>
          <w:sz w:val="24"/>
          <w:szCs w:val="24"/>
        </w:rPr>
        <w:t xml:space="preserve">saw a 25% lower risk of incident or fatal CVD and a nonsignificant reduction in total mortality (hazard ratio [HR] (95% CI) of </w:t>
      </w:r>
      <w:r w:rsidR="00C76626" w:rsidRPr="00315341">
        <w:rPr>
          <w:rFonts w:ascii="Times New Roman" w:eastAsiaTheme="minorEastAsia" w:hAnsi="Times New Roman" w:cs="Times New Roman"/>
          <w:sz w:val="24"/>
          <w:szCs w:val="24"/>
          <w:highlight w:val="yellow"/>
        </w:rPr>
        <w:t>0</w:t>
      </w:r>
      <w:r w:rsidR="00315341" w:rsidRPr="00315341">
        <w:rPr>
          <w:rFonts w:ascii="Times New Roman" w:eastAsiaTheme="minorEastAsia" w:hAnsi="Times New Roman" w:cs="Times New Roman"/>
          <w:sz w:val="24"/>
          <w:szCs w:val="24"/>
          <w:highlight w:val="yellow"/>
        </w:rPr>
        <w:t>.</w:t>
      </w:r>
      <w:r w:rsidR="00C76626" w:rsidRPr="00315341">
        <w:rPr>
          <w:rFonts w:ascii="Times New Roman" w:eastAsiaTheme="minorEastAsia" w:hAnsi="Times New Roman" w:cs="Times New Roman"/>
          <w:sz w:val="24"/>
          <w:szCs w:val="24"/>
          <w:highlight w:val="yellow"/>
        </w:rPr>
        <w:t>87 (0</w:t>
      </w:r>
      <w:r w:rsidR="00315341" w:rsidRPr="00315341">
        <w:rPr>
          <w:rFonts w:ascii="Times New Roman" w:eastAsiaTheme="minorEastAsia" w:hAnsi="Times New Roman" w:cs="Times New Roman"/>
          <w:sz w:val="24"/>
          <w:szCs w:val="24"/>
          <w:highlight w:val="yellow"/>
        </w:rPr>
        <w:t>.</w:t>
      </w:r>
      <w:r w:rsidR="00C76626" w:rsidRPr="00315341">
        <w:rPr>
          <w:rFonts w:ascii="Times New Roman" w:eastAsiaTheme="minorEastAsia" w:hAnsi="Times New Roman" w:cs="Times New Roman"/>
          <w:sz w:val="24"/>
          <w:szCs w:val="24"/>
          <w:highlight w:val="yellow"/>
        </w:rPr>
        <w:t>74</w:t>
      </w:r>
      <w:r w:rsidR="00D14640" w:rsidRPr="00315341">
        <w:rPr>
          <w:rFonts w:ascii="Times New Roman" w:eastAsiaTheme="minorEastAsia" w:hAnsi="Times New Roman" w:cs="Times New Roman"/>
          <w:sz w:val="24"/>
          <w:szCs w:val="24"/>
          <w:highlight w:val="yellow"/>
        </w:rPr>
        <w:t>-</w:t>
      </w:r>
      <w:r w:rsidR="00C76626" w:rsidRPr="00315341">
        <w:rPr>
          <w:rFonts w:ascii="Times New Roman" w:eastAsiaTheme="minorEastAsia" w:hAnsi="Times New Roman" w:cs="Times New Roman"/>
          <w:sz w:val="24"/>
          <w:szCs w:val="24"/>
          <w:highlight w:val="yellow"/>
        </w:rPr>
        <w:t>1</w:t>
      </w:r>
      <w:r w:rsidR="00315341" w:rsidRPr="00315341">
        <w:rPr>
          <w:rFonts w:ascii="Times New Roman" w:eastAsiaTheme="minorEastAsia" w:hAnsi="Times New Roman" w:cs="Times New Roman"/>
          <w:sz w:val="24"/>
          <w:szCs w:val="24"/>
          <w:highlight w:val="yellow"/>
        </w:rPr>
        <w:t>.</w:t>
      </w:r>
      <w:r w:rsidR="00C76626" w:rsidRPr="00315341">
        <w:rPr>
          <w:rFonts w:ascii="Times New Roman" w:eastAsiaTheme="minorEastAsia" w:hAnsi="Times New Roman" w:cs="Times New Roman"/>
          <w:sz w:val="24"/>
          <w:szCs w:val="24"/>
          <w:highlight w:val="yellow"/>
        </w:rPr>
        <w:t>02</w:t>
      </w:r>
      <w:r w:rsidR="00C76626" w:rsidRPr="00315341">
        <w:rPr>
          <w:rFonts w:ascii="Times New Roman" w:eastAsiaTheme="minorEastAsia" w:hAnsi="Times New Roman" w:cs="Times New Roman"/>
          <w:sz w:val="24"/>
          <w:szCs w:val="24"/>
        </w:rPr>
        <w:t xml:space="preserve">)) with </w:t>
      </w:r>
      <w:r w:rsidR="00C67842" w:rsidRPr="00315341">
        <w:rPr>
          <w:rFonts w:ascii="Times New Roman" w:eastAsiaTheme="minorEastAsia" w:hAnsi="Times New Roman" w:cs="Times New Roman"/>
          <w:sz w:val="24"/>
          <w:szCs w:val="24"/>
        </w:rPr>
        <w:t xml:space="preserve">a </w:t>
      </w:r>
      <w:r w:rsidR="00C76626" w:rsidRPr="00315341">
        <w:rPr>
          <w:rFonts w:ascii="Times New Roman" w:eastAsiaTheme="minorEastAsia" w:hAnsi="Times New Roman" w:cs="Times New Roman"/>
          <w:sz w:val="24"/>
          <w:szCs w:val="24"/>
        </w:rPr>
        <w:t xml:space="preserve">high dose (4 g/day) of </w:t>
      </w:r>
      <w:proofErr w:type="spellStart"/>
      <w:r w:rsidR="00C76626" w:rsidRPr="00315341">
        <w:rPr>
          <w:rFonts w:ascii="Times New Roman" w:eastAsiaTheme="minorEastAsia" w:hAnsi="Times New Roman" w:cs="Times New Roman"/>
          <w:sz w:val="24"/>
          <w:szCs w:val="24"/>
        </w:rPr>
        <w:t>icosapent</w:t>
      </w:r>
      <w:proofErr w:type="spellEnd"/>
      <w:r w:rsidR="00C76626" w:rsidRPr="00315341">
        <w:rPr>
          <w:rFonts w:ascii="Times New Roman" w:eastAsiaTheme="minorEastAsia" w:hAnsi="Times New Roman" w:cs="Times New Roman"/>
          <w:sz w:val="24"/>
          <w:szCs w:val="24"/>
        </w:rPr>
        <w:t xml:space="preserve"> ethyl </w:t>
      </w:r>
      <w:r w:rsidR="00F10718" w:rsidRPr="00315341">
        <w:rPr>
          <w:rFonts w:ascii="Times New Roman" w:eastAsiaTheme="minorEastAsia" w:hAnsi="Times New Roman" w:cs="Times New Roman"/>
          <w:sz w:val="24"/>
          <w:szCs w:val="24"/>
        </w:rPr>
        <w:t xml:space="preserve">EPA </w:t>
      </w:r>
      <w:r w:rsidR="00C76626" w:rsidRPr="00315341">
        <w:rPr>
          <w:rFonts w:ascii="Times New Roman" w:eastAsiaTheme="minorEastAsia" w:hAnsi="Times New Roman" w:cs="Times New Roman"/>
          <w:sz w:val="24"/>
          <w:szCs w:val="24"/>
        </w:rPr>
        <w:t xml:space="preserve">(a highly purified and stable EPA ethyl ester) among patients with established CVD or risk factors </w:t>
      </w:r>
      <w:r w:rsidR="00C76626" w:rsidRPr="00315341">
        <w:rPr>
          <w:rFonts w:ascii="Times New Roman" w:hAnsi="Times New Roman" w:cs="Times New Roman"/>
        </w:rPr>
        <w:fldChar w:fldCharType="begin">
          <w:fldData xml:space="preserve">PEVuZE5vdGU+PENpdGU+PEF1dGhvcj5CaGF0dDwvQXV0aG9yPjxZZWFyPjIwMTk8L1llYXI+PFJl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CaGF0dDwvQXV0aG9yPjxZZWFyPjIwMTk8L1llYXI+PFJl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00C76626" w:rsidRPr="00315341">
        <w:rPr>
          <w:rFonts w:ascii="Times New Roman" w:hAnsi="Times New Roman" w:cs="Times New Roman"/>
        </w:rPr>
      </w:r>
      <w:r w:rsidR="00C76626" w:rsidRPr="00315341">
        <w:rPr>
          <w:rFonts w:ascii="Times New Roman" w:hAnsi="Times New Roman" w:cs="Times New Roman"/>
        </w:rPr>
        <w:fldChar w:fldCharType="separate"/>
      </w:r>
      <w:r w:rsidR="00E21AA9" w:rsidRPr="00315341">
        <w:rPr>
          <w:rFonts w:ascii="Times New Roman" w:hAnsi="Times New Roman" w:cs="Times New Roman"/>
          <w:noProof/>
        </w:rPr>
        <w:t>(17)</w:t>
      </w:r>
      <w:r w:rsidR="00C76626" w:rsidRPr="00315341">
        <w:rPr>
          <w:rFonts w:ascii="Times New Roman" w:hAnsi="Times New Roman" w:cs="Times New Roman"/>
        </w:rPr>
        <w:fldChar w:fldCharType="end"/>
      </w:r>
      <w:r w:rsidR="00C76626" w:rsidRPr="00315341">
        <w:rPr>
          <w:rFonts w:ascii="Times New Roman" w:eastAsiaTheme="minorEastAsia" w:hAnsi="Times New Roman" w:cs="Times New Roman"/>
          <w:sz w:val="24"/>
          <w:szCs w:val="24"/>
        </w:rPr>
        <w:t>.</w:t>
      </w:r>
    </w:p>
    <w:p w14:paraId="6294CE9F" w14:textId="77777777" w:rsidR="0011687B" w:rsidRPr="00315341" w:rsidRDefault="0011687B" w:rsidP="00A13D98">
      <w:pPr>
        <w:spacing w:after="0" w:line="360" w:lineRule="auto"/>
        <w:jc w:val="both"/>
        <w:rPr>
          <w:rFonts w:ascii="Times New Roman" w:eastAsiaTheme="minorEastAsia" w:hAnsi="Times New Roman" w:cs="Times New Roman"/>
          <w:sz w:val="24"/>
          <w:szCs w:val="24"/>
        </w:rPr>
      </w:pPr>
    </w:p>
    <w:p w14:paraId="0947EE66" w14:textId="56C6F8BC" w:rsidR="006F02FF" w:rsidRPr="00315341" w:rsidRDefault="1C6A8BDB"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These RCTs were included in two meta-analyses published in 2019 and 2020</w:t>
      </w:r>
      <w:r w:rsidR="00A345C3" w:rsidRPr="00315341">
        <w:rPr>
          <w:rFonts w:ascii="Times New Roman" w:eastAsiaTheme="minorEastAsia" w:hAnsi="Times New Roman" w:cs="Times New Roman"/>
          <w:sz w:val="24"/>
          <w:szCs w:val="24"/>
        </w:rPr>
        <w:t xml:space="preserve"> </w:t>
      </w:r>
      <w:r w:rsidR="00A345C3" w:rsidRPr="00315341">
        <w:rPr>
          <w:rFonts w:ascii="Times New Roman" w:eastAsiaTheme="minorEastAsia" w:hAnsi="Times New Roman" w:cs="Times New Roman"/>
          <w:sz w:val="24"/>
          <w:szCs w:val="24"/>
        </w:rPr>
        <w:fldChar w:fldCharType="begin">
          <w:fldData xml:space="preserve">PEVuZE5vdGU+PENpdGU+PEF1dGhvcj5IdTwvQXV0aG9yPjxZZWFyPjIwMTk8L1llYXI+PFJlY051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IdTwvQXV0aG9yPjxZZWFyPjIwMTk8L1llYXI+PFJlY051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A345C3" w:rsidRPr="00315341">
        <w:rPr>
          <w:rFonts w:ascii="Times New Roman" w:eastAsiaTheme="minorEastAsia" w:hAnsi="Times New Roman" w:cs="Times New Roman"/>
          <w:sz w:val="24"/>
          <w:szCs w:val="24"/>
        </w:rPr>
      </w:r>
      <w:r w:rsidR="00A345C3"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8, 19)</w:t>
      </w:r>
      <w:r w:rsidR="00A345C3" w:rsidRPr="00315341">
        <w:rPr>
          <w:rFonts w:ascii="Times New Roman" w:eastAsiaTheme="minorEastAsia" w:hAnsi="Times New Roman" w:cs="Times New Roman"/>
          <w:sz w:val="24"/>
          <w:szCs w:val="24"/>
        </w:rPr>
        <w:fldChar w:fldCharType="end"/>
      </w:r>
      <w:r w:rsidR="00A345C3"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Including 13 RCTs and 127,000 participants, and with a mean follow up of 5 years, in the analysis excluding REDUCE-IT, EPA+DHA supplementation resulted in a lower risk of MI (0.92 (0.86</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0.99)), </w:t>
      </w:r>
      <w:r w:rsidR="00F10718" w:rsidRPr="00315341">
        <w:rPr>
          <w:rFonts w:ascii="Times New Roman" w:eastAsiaTheme="minorEastAsia" w:hAnsi="Times New Roman" w:cs="Times New Roman"/>
          <w:sz w:val="24"/>
          <w:szCs w:val="24"/>
        </w:rPr>
        <w:t>coronary heart disease (</w:t>
      </w:r>
      <w:r w:rsidRPr="00315341">
        <w:rPr>
          <w:rFonts w:ascii="Times New Roman" w:eastAsiaTheme="minorEastAsia" w:hAnsi="Times New Roman" w:cs="Times New Roman"/>
          <w:sz w:val="24"/>
          <w:szCs w:val="24"/>
        </w:rPr>
        <w:t>CHD</w:t>
      </w:r>
      <w:r w:rsidR="00F10718"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death (0.92 (0.86</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0.98)), total CHD (0.95 (0.91</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0.99)), CVD death (0.93 (0.88</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0.99)</w:t>
      </w:r>
      <w:r w:rsidR="00F10718"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and total CVD (0.97 (0.94</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0.99))</w:t>
      </w:r>
      <w:r w:rsidR="00A345C3" w:rsidRPr="00315341">
        <w:rPr>
          <w:rFonts w:ascii="Times New Roman" w:hAnsi="Times New Roman" w:cs="Times New Roman"/>
        </w:rPr>
        <w:t xml:space="preserve"> </w:t>
      </w:r>
      <w:r w:rsidR="00A345C3" w:rsidRPr="00315341">
        <w:rPr>
          <w:rFonts w:ascii="Times New Roman" w:hAnsi="Times New Roman" w:cs="Times New Roman"/>
        </w:rPr>
        <w:fldChar w:fldCharType="begin">
          <w:fldData xml:space="preserve">PEVuZE5vdGU+PENpdGU+PEF1dGhvcj5IdTwvQXV0aG9yPjxZZWFyPjIwMTk8L1llYXI+PFJlY051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IdTwvQXV0aG9yPjxZZWFyPjIwMTk8L1llYXI+PFJlY051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00A345C3" w:rsidRPr="00315341">
        <w:rPr>
          <w:rFonts w:ascii="Times New Roman" w:hAnsi="Times New Roman" w:cs="Times New Roman"/>
        </w:rPr>
      </w:r>
      <w:r w:rsidR="00A345C3" w:rsidRPr="00315341">
        <w:rPr>
          <w:rFonts w:ascii="Times New Roman" w:hAnsi="Times New Roman" w:cs="Times New Roman"/>
        </w:rPr>
        <w:fldChar w:fldCharType="separate"/>
      </w:r>
      <w:r w:rsidR="00E21AA9" w:rsidRPr="00315341">
        <w:rPr>
          <w:rFonts w:ascii="Times New Roman" w:hAnsi="Times New Roman" w:cs="Times New Roman"/>
          <w:noProof/>
        </w:rPr>
        <w:t>(18)</w:t>
      </w:r>
      <w:r w:rsidR="00A345C3"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The inclusion of REDUCE-IT substantially strengthened the inverse dose-dependent associations to 0.88 (0.83</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0.94) for MI and 0.93 (0.89</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0.96) for total CHD</w:t>
      </w:r>
      <w:r w:rsidR="00A345C3"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r w:rsidR="00A345C3" w:rsidRPr="00315341">
        <w:rPr>
          <w:rFonts w:ascii="Times New Roman" w:eastAsiaTheme="minorEastAsia" w:hAnsi="Times New Roman" w:cs="Times New Roman"/>
          <w:sz w:val="24"/>
          <w:szCs w:val="24"/>
        </w:rPr>
        <w:t xml:space="preserve">According to the latest (2020) Cochrane meta-analysis, supplementation with EPA+DHA reduces CHD mortality and CHD events by approximately 10%, although no significant effect was shown for total CVD events or stroke </w:t>
      </w:r>
      <w:r w:rsidR="00A345C3" w:rsidRPr="00315341">
        <w:rPr>
          <w:rFonts w:ascii="Times New Roman" w:eastAsiaTheme="minorEastAsia" w:hAnsi="Times New Roman" w:cs="Times New Roman"/>
          <w:sz w:val="24"/>
          <w:szCs w:val="24"/>
        </w:rPr>
        <w:fldChar w:fldCharType="begin">
          <w:fldData xml:space="preserve">PEVuZE5vdGU+PENpdGU+PEF1dGhvcj5BYmRlbGhhbWlkPC9BdXRob3I+PFllYXI+MjAyMDwvWWVh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BYmRlbGhhbWlkPC9BdXRob3I+PFllYXI+MjAyMDwvWWVh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A345C3" w:rsidRPr="00315341">
        <w:rPr>
          <w:rFonts w:ascii="Times New Roman" w:eastAsiaTheme="minorEastAsia" w:hAnsi="Times New Roman" w:cs="Times New Roman"/>
          <w:sz w:val="24"/>
          <w:szCs w:val="24"/>
        </w:rPr>
      </w:r>
      <w:r w:rsidR="00A345C3"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9)</w:t>
      </w:r>
      <w:r w:rsidR="00A345C3" w:rsidRPr="00315341">
        <w:rPr>
          <w:rFonts w:ascii="Times New Roman" w:eastAsiaTheme="minorEastAsia" w:hAnsi="Times New Roman" w:cs="Times New Roman"/>
          <w:sz w:val="24"/>
          <w:szCs w:val="24"/>
        </w:rPr>
        <w:fldChar w:fldCharType="end"/>
      </w:r>
      <w:r w:rsidR="00A345C3" w:rsidRPr="00315341">
        <w:rPr>
          <w:rFonts w:ascii="Times New Roman" w:eastAsiaTheme="minorEastAsia" w:hAnsi="Times New Roman" w:cs="Times New Roman"/>
          <w:sz w:val="24"/>
          <w:szCs w:val="24"/>
        </w:rPr>
        <w:t>.</w:t>
      </w:r>
    </w:p>
    <w:p w14:paraId="03B72071" w14:textId="77777777" w:rsidR="000A294D" w:rsidRPr="00315341" w:rsidRDefault="000A294D" w:rsidP="00A13D98">
      <w:pPr>
        <w:spacing w:after="0" w:line="360" w:lineRule="auto"/>
        <w:jc w:val="both"/>
        <w:rPr>
          <w:rFonts w:ascii="Times New Roman" w:eastAsiaTheme="minorEastAsia" w:hAnsi="Times New Roman" w:cs="Times New Roman"/>
          <w:sz w:val="24"/>
          <w:szCs w:val="24"/>
        </w:rPr>
      </w:pPr>
    </w:p>
    <w:p w14:paraId="27917887" w14:textId="46094FDF" w:rsidR="006F02FF" w:rsidRPr="00315341" w:rsidRDefault="006F02FF" w:rsidP="00A13D98">
      <w:pPr>
        <w:spacing w:after="0" w:line="360" w:lineRule="auto"/>
        <w:jc w:val="both"/>
        <w:rPr>
          <w:rFonts w:ascii="Times New Roman" w:eastAsiaTheme="minorEastAsia" w:hAnsi="Times New Roman" w:cs="Times New Roman"/>
          <w:sz w:val="24"/>
          <w:szCs w:val="24"/>
        </w:rPr>
      </w:pPr>
    </w:p>
    <w:p w14:paraId="459966FA" w14:textId="4483FDB1" w:rsidR="008F4397" w:rsidRPr="00315341" w:rsidRDefault="00900B18"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2.2 </w:t>
      </w:r>
      <w:r w:rsidR="008F4397" w:rsidRPr="00315341">
        <w:rPr>
          <w:rFonts w:ascii="Times New Roman" w:eastAsiaTheme="minorEastAsia" w:hAnsi="Times New Roman" w:cs="Times New Roman"/>
          <w:b/>
          <w:bCs/>
          <w:sz w:val="24"/>
          <w:szCs w:val="24"/>
        </w:rPr>
        <w:t>Brain Health</w:t>
      </w:r>
    </w:p>
    <w:p w14:paraId="30BF9F56" w14:textId="77777777" w:rsidR="008F4397" w:rsidRPr="00315341" w:rsidRDefault="008F4397" w:rsidP="00A13D98">
      <w:pPr>
        <w:spacing w:after="0" w:line="360" w:lineRule="auto"/>
        <w:jc w:val="both"/>
        <w:rPr>
          <w:rFonts w:ascii="Times New Roman" w:eastAsiaTheme="minorEastAsia" w:hAnsi="Times New Roman" w:cs="Times New Roman"/>
          <w:b/>
          <w:bCs/>
          <w:sz w:val="24"/>
          <w:szCs w:val="24"/>
        </w:rPr>
      </w:pPr>
    </w:p>
    <w:p w14:paraId="7C1C9468" w14:textId="6F61E302" w:rsidR="006F02FF"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Despite rapidly rising incident dementia (of which Alzheimer’s disease is the main form) </w:t>
      </w:r>
      <w:r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 ExcludeYear="1"&gt;&lt;Author&gt;ARUK&lt;/Author&gt;&lt;RecNum&gt;428&lt;/RecNum&gt;&lt;DisplayText&gt;(20)&lt;/DisplayText&gt;&lt;record&gt;&lt;rec-number&gt;428&lt;/rec-number&gt;&lt;foreign-keys&gt;&lt;key app="EN" db-id="2tr5pefawrd9aaed0e8vvwri50tp9vp0ep9w" timestamp="1732623397"&gt;428&lt;/key&gt;&lt;/foreign-keys&gt;&lt;ref-type name="Web Page"&gt;12&lt;/ref-type&gt;&lt;contributors&gt;&lt;authors&gt;&lt;author&gt;ARUK&lt;/author&gt;&lt;/authors&gt;&lt;/contributors&gt;&lt;titles&gt;&lt;title&gt;Alzheimers Research UK: Dementia Statistics HUB&lt;/title&gt;&lt;/titles&gt;&lt;dates&gt;&lt;/dates&gt;&lt;urls&gt;&lt;related-urls&gt;&lt;url&gt;https://dementiastatistics.org/&lt;/url&gt;&lt;/related-urls&gt;&lt;/urls&gt;&lt;/record&gt;&lt;/Cite&gt;&lt;/EndNote&gt;</w:instrText>
      </w:r>
      <w:r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20)</w:t>
      </w:r>
      <w:r w:rsidRPr="00315341">
        <w:rPr>
          <w:rFonts w:ascii="Times New Roman" w:eastAsiaTheme="minorEastAsia" w:hAnsi="Times New Roman" w:cs="Times New Roman"/>
          <w:sz w:val="24"/>
          <w:szCs w:val="24"/>
        </w:rPr>
        <w:fldChar w:fldCharType="end"/>
      </w:r>
      <w:r w:rsidR="003E5BFB"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there are currently no pharmacological interventions to prevent dementia, with current UK </w:t>
      </w:r>
      <w:r w:rsidR="00D14640" w:rsidRPr="00315341">
        <w:rPr>
          <w:rFonts w:ascii="Times New Roman" w:eastAsiaTheme="minorEastAsia" w:hAnsi="Times New Roman" w:cs="Times New Roman"/>
          <w:sz w:val="24"/>
          <w:szCs w:val="24"/>
        </w:rPr>
        <w:t>National Institute for Health and Care Excellence (</w:t>
      </w:r>
      <w:r w:rsidRPr="00315341">
        <w:rPr>
          <w:rFonts w:ascii="Times New Roman" w:eastAsiaTheme="minorEastAsia" w:hAnsi="Times New Roman" w:cs="Times New Roman"/>
          <w:sz w:val="24"/>
          <w:szCs w:val="24"/>
        </w:rPr>
        <w:t>NICE</w:t>
      </w:r>
      <w:r w:rsidR="00D1464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approved medications only treating symptomatology. Upcoming β-amyloid immunotherapies, not approved for use by NICE, are promising but only suitable for β-amyloid positive, early Alzheimer’s disease (&lt;</w:t>
      </w:r>
      <w:r w:rsidR="4104820C"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20% of total dementia) and are associated with significant side effects </w:t>
      </w:r>
      <w:r w:rsidRPr="00315341">
        <w:rPr>
          <w:rFonts w:ascii="Times New Roman" w:hAnsi="Times New Roman" w:cs="Times New Roman"/>
        </w:rPr>
        <w:fldChar w:fldCharType="begin">
          <w:fldData xml:space="preserve">PEVuZE5vdGU+PENpdGU+PEF1dGhvcj5Xb2xvc2hpbjwvQXV0aG9yPjxZZWFyPjIwMjI8L1llYXI+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Xb2xvc2hpbjwvQXV0aG9yPjxZZWFyPjIwMjI8L1llYXI+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E21AA9" w:rsidRPr="00315341">
        <w:rPr>
          <w:rFonts w:ascii="Times New Roman" w:hAnsi="Times New Roman" w:cs="Times New Roman"/>
          <w:noProof/>
        </w:rPr>
        <w:t>(21)</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With such limited medication options</w:t>
      </w:r>
      <w:r w:rsidR="7DB01A69"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there is a great need for inclusive, affordable, effective interventions which can prevent or delay dementia, with increased oily fish and omega-3 PUFA intake showing promise. Cardiovascular health, neurophysiology and neuropathology are intimately linked </w:t>
      </w:r>
      <w:r w:rsidRPr="00315341">
        <w:rPr>
          <w:rFonts w:ascii="Times New Roman" w:hAnsi="Times New Roman" w:cs="Times New Roman"/>
        </w:rPr>
        <w:fldChar w:fldCharType="begin">
          <w:fldData xml:space="preserve">PEVuZE5vdGU+PENpdGU+PEF1dGhvcj5kZSBSb29zPC9BdXRob3I+PFllYXI+MjAxNzwvWWVhcj48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kZSBSb29zPC9BdXRob3I+PFllYXI+MjAxNzwvWWVhcj48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E21AA9" w:rsidRPr="00315341">
        <w:rPr>
          <w:rFonts w:ascii="Times New Roman" w:hAnsi="Times New Roman" w:cs="Times New Roman"/>
          <w:noProof/>
        </w:rPr>
        <w:t>(22, 23)</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via processes such as blood brain barrier function, brain perfusion and inflammation. Furthermore, brain tissue is highly enriched in DHA </w:t>
      </w:r>
      <w:r w:rsidRPr="00315341">
        <w:rPr>
          <w:rFonts w:ascii="Times New Roman" w:hAnsi="Times New Roman" w:cs="Times New Roman"/>
        </w:rPr>
        <w:fldChar w:fldCharType="begin"/>
      </w:r>
      <w:r w:rsidR="00E21AA9" w:rsidRPr="00315341">
        <w:rPr>
          <w:rFonts w:ascii="Times New Roman" w:hAnsi="Times New Roman" w:cs="Times New Roman"/>
        </w:rPr>
        <w:instrText xml:space="preserve"> ADDIN EN.CITE &lt;EndNote&gt;&lt;Cite&gt;&lt;Author&gt;Arterburn&lt;/Author&gt;&lt;Year&gt;2006&lt;/Year&gt;&lt;RecNum&gt;301&lt;/RecNum&gt;&lt;DisplayText&gt;(24)&lt;/DisplayText&gt;&lt;record&gt;&lt;rec-number&gt;301&lt;/rec-number&gt;&lt;foreign-keys&gt;&lt;key app="EN" db-id="2tr5pefawrd9aaed0e8vvwri50tp9vp0ep9w" timestamp="1728569605"&gt;301&lt;/key&gt;&lt;/foreign-keys&gt;&lt;ref-type name="Journal Article"&gt;17&lt;/ref-type&gt;&lt;contributors&gt;&lt;authors&gt;&lt;author&gt;Arterburn, L. M.&lt;/author&gt;&lt;author&gt;Hall, E. B.&lt;/author&gt;&lt;author&gt;Oken, H.&lt;/author&gt;&lt;/authors&gt;&lt;/contributors&gt;&lt;auth-address&gt;Martek Biosciences Corporation, Columbia, MD, USA. larterburn@martekbio.com&lt;/auth-address&gt;&lt;titles&gt;&lt;title&gt;Distribution, interconversion, and dose response of n-3 fatty acids in humans&lt;/title&gt;&lt;secondary-title&gt;Am J Clin Nutr&lt;/secondary-title&gt;&lt;/titles&gt;&lt;periodical&gt;&lt;full-title&gt;Am J Clin Nutr&lt;/full-title&gt;&lt;/periodical&gt;&lt;pages&gt;1467s-1476s&lt;/pages&gt;&lt;volume&gt;83&lt;/volume&gt;&lt;number&gt;6 Suppl&lt;/number&gt;&lt;keywords&gt;&lt;keyword&gt;Dietary Supplements&lt;/keyword&gt;&lt;keyword&gt;Docosahexaenoic Acids/administration &amp;amp; dosage/blood/*pharmacokinetics&lt;/keyword&gt;&lt;keyword&gt;Dose-Response Relationship, Drug&lt;/keyword&gt;&lt;keyword&gt;Eicosapentaenoic Acid/administration &amp;amp; dosage/blood/*pharmacokinetics&lt;/keyword&gt;&lt;keyword&gt;Erythrocytes/chemistry/metabolism&lt;/keyword&gt;&lt;keyword&gt;Fatty Acids, Omega-3/administration &amp;amp; dosage/blood/pharmacokinetics&lt;/keyword&gt;&lt;keyword&gt;Humans&lt;/keyword&gt;&lt;keyword&gt;Milk, Human/chemistry&lt;/keyword&gt;&lt;keyword&gt;Organ Specificity&lt;/keyword&gt;&lt;keyword&gt;Tissue Distribution&lt;/keyword&gt;&lt;keyword&gt;alpha-Linolenic Acid/administration &amp;amp; dosage/blood/*pharmacokinetics&lt;/keyword&gt;&lt;/keywords&gt;&lt;dates&gt;&lt;year&gt;2006&lt;/year&gt;&lt;pub-dates&gt;&lt;date&gt;Jun&lt;/date&gt;&lt;/pub-dates&gt;&lt;/dates&gt;&lt;isbn&gt;0002-9165 (Print)&amp;#xD;0002-9165&lt;/isbn&gt;&lt;accession-num&gt;16841856&lt;/accession-num&gt;&lt;urls&gt;&lt;/urls&gt;&lt;electronic-resource-num&gt;10.1093/ajcn/83.6.1467S&lt;/electronic-resource-num&gt;&lt;remote-database-provider&gt;NLM&lt;/remote-database-provider&gt;&lt;language&gt;eng&lt;/language&gt;&lt;/record&gt;&lt;/Cite&gt;&lt;/EndNote&gt;</w:instrText>
      </w:r>
      <w:r w:rsidRPr="00315341">
        <w:rPr>
          <w:rFonts w:ascii="Times New Roman" w:hAnsi="Times New Roman" w:cs="Times New Roman"/>
        </w:rPr>
        <w:fldChar w:fldCharType="separate"/>
      </w:r>
      <w:r w:rsidR="00E21AA9" w:rsidRPr="00315341">
        <w:rPr>
          <w:rFonts w:ascii="Times New Roman" w:hAnsi="Times New Roman" w:cs="Times New Roman"/>
          <w:noProof/>
        </w:rPr>
        <w:t>(24)</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which constitutes up to 40% of synaptic membrane lipids. Preclinical studies have demonstrated numerous potentially beneficial structural and functional roles for DHA, including on neurogenesis, dendrite outgrowth, neuronal survival, </w:t>
      </w:r>
      <w:r w:rsidRPr="00315341">
        <w:rPr>
          <w:rFonts w:ascii="Times New Roman" w:eastAsiaTheme="minorEastAsia" w:hAnsi="Times New Roman" w:cs="Times New Roman"/>
          <w:sz w:val="24"/>
          <w:szCs w:val="24"/>
        </w:rPr>
        <w:lastRenderedPageBreak/>
        <w:t xml:space="preserve">neurotransmission/synaptic function, β-amyloid processing and clearance, brain perfusion, and neuroinflammation </w:t>
      </w:r>
      <w:r w:rsidRPr="00315341">
        <w:rPr>
          <w:rFonts w:ascii="Times New Roman" w:hAnsi="Times New Roman" w:cs="Times New Roman"/>
        </w:rPr>
        <w:fldChar w:fldCharType="begin">
          <w:fldData xml:space="preserve">PEVuZE5vdGU+PENpdGU+PEF1dGhvcj5Qb250aWZleDwvQXV0aG9yPjxZZWFyPjIwMTg8L1llYXI+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Qb250aWZleDwvQXV0aG9yPjxZZWFyPjIwMTg8L1llYXI+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E21AA9" w:rsidRPr="00315341">
        <w:rPr>
          <w:rFonts w:ascii="Times New Roman" w:hAnsi="Times New Roman" w:cs="Times New Roman"/>
          <w:noProof/>
        </w:rPr>
        <w:t>(25)</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Although levels of EPA in the brain are 10-20 times lower than </w:t>
      </w:r>
      <w:r w:rsidR="3FA9969B" w:rsidRPr="00315341">
        <w:rPr>
          <w:rFonts w:ascii="Times New Roman" w:eastAsiaTheme="minorEastAsia" w:hAnsi="Times New Roman" w:cs="Times New Roman"/>
          <w:sz w:val="24"/>
          <w:szCs w:val="24"/>
        </w:rPr>
        <w:t xml:space="preserve">those of </w:t>
      </w:r>
      <w:r w:rsidRPr="00315341">
        <w:rPr>
          <w:rFonts w:ascii="Times New Roman" w:eastAsiaTheme="minorEastAsia" w:hAnsi="Times New Roman" w:cs="Times New Roman"/>
          <w:sz w:val="24"/>
          <w:szCs w:val="24"/>
        </w:rPr>
        <w:t xml:space="preserve">DHA, recent evidence has highlighted the importance of EPA to brain function and in particular the microglial cells which are enriched in EPA relative to neurons </w:t>
      </w:r>
      <w:r w:rsidRPr="00315341">
        <w:rPr>
          <w:rFonts w:ascii="Times New Roman" w:hAnsi="Times New Roman" w:cs="Times New Roman"/>
        </w:rPr>
        <w:fldChar w:fldCharType="begin">
          <w:fldData xml:space="preserve">PEVuZE5vdGU+PENpdGU+PEF1dGhvcj5CYXppbmV0PC9BdXRob3I+PFllYXI+MjAyMDwvWWVhcj48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CYXppbmV0PC9BdXRob3I+PFllYXI+MjAyMDwvWWVhcj48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E21AA9" w:rsidRPr="00315341">
        <w:rPr>
          <w:rFonts w:ascii="Times New Roman" w:hAnsi="Times New Roman" w:cs="Times New Roman"/>
          <w:noProof/>
        </w:rPr>
        <w:t>(26)</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w:t>
      </w:r>
    </w:p>
    <w:p w14:paraId="758F9DC6" w14:textId="77777777" w:rsidR="00D125A6" w:rsidRPr="00315341" w:rsidRDefault="00D125A6" w:rsidP="00A13D98">
      <w:pPr>
        <w:spacing w:after="0" w:line="360" w:lineRule="auto"/>
        <w:jc w:val="both"/>
        <w:rPr>
          <w:rFonts w:ascii="Times New Roman" w:eastAsiaTheme="minorEastAsia" w:hAnsi="Times New Roman" w:cs="Times New Roman"/>
          <w:sz w:val="24"/>
          <w:szCs w:val="24"/>
        </w:rPr>
      </w:pPr>
    </w:p>
    <w:p w14:paraId="6F765BC7" w14:textId="6475B65E" w:rsidR="006F02FF" w:rsidRPr="00315341" w:rsidRDefault="006F02F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Prospective epidemiological studies consistently associate higher fish, oily fish and EPA+DHA intake </w:t>
      </w:r>
      <w:r w:rsidR="00CC6E8F" w:rsidRPr="00315341">
        <w:rPr>
          <w:rFonts w:ascii="Times New Roman" w:eastAsiaTheme="minorEastAsia" w:hAnsi="Times New Roman" w:cs="Times New Roman"/>
          <w:sz w:val="24"/>
          <w:szCs w:val="24"/>
        </w:rPr>
        <w:t>with</w:t>
      </w:r>
      <w:r w:rsidRPr="00315341">
        <w:rPr>
          <w:rFonts w:ascii="Times New Roman" w:eastAsiaTheme="minorEastAsia" w:hAnsi="Times New Roman" w:cs="Times New Roman"/>
          <w:sz w:val="24"/>
          <w:szCs w:val="24"/>
        </w:rPr>
        <w:t xml:space="preserve"> increase</w:t>
      </w:r>
      <w:r w:rsidR="00D125A6" w:rsidRPr="00315341">
        <w:rPr>
          <w:rFonts w:ascii="Times New Roman" w:eastAsiaTheme="minorEastAsia" w:hAnsi="Times New Roman" w:cs="Times New Roman"/>
          <w:sz w:val="24"/>
          <w:szCs w:val="24"/>
        </w:rPr>
        <w:t>d</w:t>
      </w:r>
      <w:r w:rsidRPr="00315341">
        <w:rPr>
          <w:rFonts w:ascii="Times New Roman" w:eastAsiaTheme="minorEastAsia" w:hAnsi="Times New Roman" w:cs="Times New Roman"/>
          <w:sz w:val="24"/>
          <w:szCs w:val="24"/>
        </w:rPr>
        <w:t xml:space="preserve"> brain volume, improved cognition and lower dementia risk and mortality </w:t>
      </w:r>
      <w:r w:rsidRPr="00315341">
        <w:rPr>
          <w:rFonts w:ascii="Times New Roman" w:hAnsi="Times New Roman" w:cs="Times New Roman"/>
        </w:rPr>
        <w:fldChar w:fldCharType="begin">
          <w:fldData xml:space="preserve">PEVuZE5vdGU+PENpdGU+PEF1dGhvcj5TYXRpemFiYWw8L0F1dGhvcj48WWVhcj4yMDIyPC9ZZWFy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TYXRpemFiYWw8L0F1dGhvcj48WWVhcj4yMDIyPC9ZZWFy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E21AA9" w:rsidRPr="00315341">
        <w:rPr>
          <w:rFonts w:ascii="Times New Roman" w:hAnsi="Times New Roman" w:cs="Times New Roman"/>
          <w:noProof/>
        </w:rPr>
        <w:t>(1, 27, 28)</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For example</w:t>
      </w:r>
      <w:r w:rsidR="32B504D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in the NIH</w:t>
      </w:r>
      <w:r w:rsidR="0091334D"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AARP Diet and Health Study, </w:t>
      </w:r>
      <w:r w:rsidR="005F0E40" w:rsidRPr="00315341">
        <w:rPr>
          <w:rFonts w:ascii="Times New Roman" w:eastAsiaTheme="minorEastAsia" w:hAnsi="Times New Roman" w:cs="Times New Roman"/>
          <w:sz w:val="24"/>
          <w:szCs w:val="24"/>
        </w:rPr>
        <w:t xml:space="preserve">being in </w:t>
      </w:r>
      <w:r w:rsidRPr="00315341">
        <w:rPr>
          <w:rFonts w:ascii="Times New Roman" w:eastAsiaTheme="minorEastAsia" w:hAnsi="Times New Roman" w:cs="Times New Roman"/>
          <w:sz w:val="24"/>
          <w:szCs w:val="24"/>
        </w:rPr>
        <w:t xml:space="preserve">quintile 5 versus 1 of EPA+DHA intake was associated with a 30% and 41% reduced risk of Alzheimer’s disease death in males and females </w:t>
      </w:r>
      <w:r w:rsidR="55B2C224" w:rsidRPr="00315341">
        <w:rPr>
          <w:rFonts w:ascii="Times New Roman" w:eastAsiaTheme="minorEastAsia" w:hAnsi="Times New Roman" w:cs="Times New Roman"/>
          <w:sz w:val="24"/>
          <w:szCs w:val="24"/>
        </w:rPr>
        <w:t>respectively</w:t>
      </w:r>
      <w:r w:rsidR="00037F10" w:rsidRPr="00315341">
        <w:rPr>
          <w:rFonts w:ascii="Times New Roman" w:eastAsiaTheme="minorEastAsia" w:hAnsi="Times New Roman" w:cs="Times New Roman"/>
          <w:sz w:val="24"/>
          <w:szCs w:val="24"/>
        </w:rPr>
        <w:t xml:space="preserve"> </w:t>
      </w:r>
      <w:r w:rsidR="00037F10" w:rsidRPr="00315341">
        <w:rPr>
          <w:rFonts w:ascii="Times New Roman" w:eastAsiaTheme="minorEastAsia" w:hAnsi="Times New Roman" w:cs="Times New Roman"/>
          <w:sz w:val="24"/>
          <w:szCs w:val="24"/>
        </w:rPr>
        <w:fldChar w:fldCharType="begin">
          <w:fldData xml:space="preserve">PEVuZE5vdGU+PENpdGU+PEF1dGhvcj5aaGFuZzwvQXV0aG9yPjxZZWFyPjIwMTg8L1llYXI+PFJl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==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aaGFuZzwvQXV0aG9yPjxZZWFyPjIwMTg8L1llYXI+PFJl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==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037F10" w:rsidRPr="00315341">
        <w:rPr>
          <w:rFonts w:ascii="Times New Roman" w:eastAsiaTheme="minorEastAsia" w:hAnsi="Times New Roman" w:cs="Times New Roman"/>
          <w:sz w:val="24"/>
          <w:szCs w:val="24"/>
        </w:rPr>
      </w:r>
      <w:r w:rsidR="00037F10"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w:t>
      </w:r>
      <w:r w:rsidR="00037F10" w:rsidRPr="00315341">
        <w:rPr>
          <w:rFonts w:ascii="Times New Roman" w:eastAsiaTheme="minorEastAsia" w:hAnsi="Times New Roman" w:cs="Times New Roman"/>
          <w:sz w:val="24"/>
          <w:szCs w:val="24"/>
        </w:rPr>
        <w:fldChar w:fldCharType="end"/>
      </w:r>
      <w:r w:rsidR="00037F10"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Wei </w:t>
      </w:r>
      <w:r w:rsidRPr="00315341">
        <w:rPr>
          <w:rFonts w:ascii="Times New Roman" w:eastAsiaTheme="minorEastAsia" w:hAnsi="Times New Roman" w:cs="Times New Roman"/>
          <w:i/>
          <w:iCs/>
          <w:sz w:val="24"/>
          <w:szCs w:val="24"/>
        </w:rPr>
        <w:t>et al.</w:t>
      </w:r>
      <w:r w:rsidR="00C81C6A"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reported that an increased intake </w:t>
      </w:r>
      <w:r w:rsidR="00CC6E8F" w:rsidRPr="00315341">
        <w:rPr>
          <w:rFonts w:ascii="Times New Roman" w:eastAsiaTheme="minorEastAsia" w:hAnsi="Times New Roman" w:cs="Times New Roman"/>
          <w:sz w:val="24"/>
          <w:szCs w:val="24"/>
        </w:rPr>
        <w:t>of</w:t>
      </w:r>
      <w:r w:rsidRPr="00315341">
        <w:rPr>
          <w:rFonts w:ascii="Times New Roman" w:eastAsiaTheme="minorEastAsia" w:hAnsi="Times New Roman" w:cs="Times New Roman"/>
          <w:sz w:val="24"/>
          <w:szCs w:val="24"/>
        </w:rPr>
        <w:t xml:space="preserve"> 0.1</w:t>
      </w:r>
      <w:r w:rsidR="00F043DD"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g per day of DHA or EPA was associated with an 8.0% or 9.9% lower risk of cognitive decline</w:t>
      </w:r>
      <w:r w:rsidR="00C41F25" w:rsidRPr="00315341">
        <w:rPr>
          <w:rFonts w:ascii="Times New Roman" w:eastAsiaTheme="minorEastAsia" w:hAnsi="Times New Roman" w:cs="Times New Roman"/>
          <w:sz w:val="24"/>
          <w:szCs w:val="24"/>
        </w:rPr>
        <w:t xml:space="preserve"> </w:t>
      </w:r>
      <w:r w:rsidR="00C41F25" w:rsidRPr="00315341">
        <w:rPr>
          <w:rFonts w:ascii="Times New Roman" w:eastAsiaTheme="minorEastAsia" w:hAnsi="Times New Roman" w:cs="Times New Roman"/>
          <w:sz w:val="24"/>
          <w:szCs w:val="24"/>
        </w:rPr>
        <w:fldChar w:fldCharType="begin">
          <w:fldData xml:space="preserve">PEVuZE5vdGU+PENpdGU+PEF1dGhvcj5XZWk8L0F1dGhvcj48WWVhcj4yMDIzPC9ZZWFyPjxSZWNO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XZWk8L0F1dGhvcj48WWVhcj4yMDIzPC9ZZWFyPjxSZWNO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C41F25" w:rsidRPr="00315341">
        <w:rPr>
          <w:rFonts w:ascii="Times New Roman" w:eastAsiaTheme="minorEastAsia" w:hAnsi="Times New Roman" w:cs="Times New Roman"/>
          <w:sz w:val="24"/>
          <w:szCs w:val="24"/>
        </w:rPr>
      </w:r>
      <w:r w:rsidR="00C41F25"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28)</w:t>
      </w:r>
      <w:r w:rsidR="00C41F25" w:rsidRPr="00315341">
        <w:rPr>
          <w:rFonts w:ascii="Times New Roman" w:eastAsiaTheme="minorEastAsia" w:hAnsi="Times New Roman" w:cs="Times New Roman"/>
          <w:sz w:val="24"/>
          <w:szCs w:val="24"/>
        </w:rPr>
        <w:fldChar w:fldCharType="end"/>
      </w:r>
      <w:r w:rsidR="00C81C6A" w:rsidRPr="00315341">
        <w:rPr>
          <w:rFonts w:ascii="Times New Roman" w:eastAsiaTheme="minorEastAsia" w:hAnsi="Times New Roman" w:cs="Times New Roman"/>
          <w:sz w:val="24"/>
          <w:szCs w:val="24"/>
        </w:rPr>
        <w:t>.</w:t>
      </w:r>
    </w:p>
    <w:p w14:paraId="3979E939" w14:textId="77777777" w:rsidR="00C81C6A" w:rsidRPr="00315341" w:rsidRDefault="00C81C6A" w:rsidP="00A13D98">
      <w:pPr>
        <w:spacing w:after="0" w:line="360" w:lineRule="auto"/>
        <w:jc w:val="both"/>
        <w:rPr>
          <w:rFonts w:ascii="Times New Roman" w:eastAsiaTheme="minorEastAsia" w:hAnsi="Times New Roman" w:cs="Times New Roman"/>
          <w:sz w:val="24"/>
          <w:szCs w:val="24"/>
        </w:rPr>
      </w:pPr>
    </w:p>
    <w:p w14:paraId="07DD3EDF" w14:textId="026677C4" w:rsidR="00A601C5" w:rsidRPr="00315341" w:rsidRDefault="68B9FE0D"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Results from </w:t>
      </w:r>
      <w:r w:rsidR="006F02FF" w:rsidRPr="00315341">
        <w:rPr>
          <w:rFonts w:ascii="Times New Roman" w:eastAsiaTheme="minorEastAsia" w:hAnsi="Times New Roman" w:cs="Times New Roman"/>
          <w:sz w:val="24"/>
          <w:szCs w:val="24"/>
        </w:rPr>
        <w:t>RCT</w:t>
      </w:r>
      <w:r w:rsidR="53722939" w:rsidRPr="00315341">
        <w:rPr>
          <w:rFonts w:ascii="Times New Roman" w:eastAsiaTheme="minorEastAsia" w:hAnsi="Times New Roman" w:cs="Times New Roman"/>
          <w:sz w:val="24"/>
          <w:szCs w:val="24"/>
        </w:rPr>
        <w:t>s</w:t>
      </w:r>
      <w:r w:rsidR="14558B6B" w:rsidRPr="00315341">
        <w:rPr>
          <w:rFonts w:ascii="Times New Roman" w:eastAsiaTheme="minorEastAsia" w:hAnsi="Times New Roman" w:cs="Times New Roman"/>
          <w:sz w:val="24"/>
          <w:szCs w:val="24"/>
        </w:rPr>
        <w:t xml:space="preserve"> </w:t>
      </w:r>
      <w:r w:rsidR="006F02FF" w:rsidRPr="00315341">
        <w:rPr>
          <w:rFonts w:ascii="Times New Roman" w:eastAsiaTheme="minorEastAsia" w:hAnsi="Times New Roman" w:cs="Times New Roman"/>
          <w:sz w:val="24"/>
          <w:szCs w:val="24"/>
        </w:rPr>
        <w:t xml:space="preserve">supplementing with EPA+DHA are </w:t>
      </w:r>
      <w:r w:rsidR="00B53FE2" w:rsidRPr="00315341">
        <w:rPr>
          <w:rFonts w:ascii="Times New Roman" w:eastAsiaTheme="minorEastAsia" w:hAnsi="Times New Roman" w:cs="Times New Roman"/>
          <w:sz w:val="24"/>
          <w:szCs w:val="24"/>
        </w:rPr>
        <w:t xml:space="preserve">more </w:t>
      </w:r>
      <w:r w:rsidR="006F02FF" w:rsidRPr="00315341">
        <w:rPr>
          <w:rFonts w:ascii="Times New Roman" w:eastAsiaTheme="minorEastAsia" w:hAnsi="Times New Roman" w:cs="Times New Roman"/>
          <w:sz w:val="24"/>
          <w:szCs w:val="24"/>
        </w:rPr>
        <w:t xml:space="preserve">mixed and often show no benefit </w:t>
      </w:r>
      <w:r w:rsidR="006F02FF" w:rsidRPr="00315341">
        <w:rPr>
          <w:rFonts w:ascii="Times New Roman" w:hAnsi="Times New Roman" w:cs="Times New Roman"/>
        </w:rPr>
        <w:fldChar w:fldCharType="begin">
          <w:fldData xml:space="preserve">PEVuZE5vdGU+PENpdGU+PEF1dGhvcj5WYXV6b3VyPC9BdXRob3I+PFllYXI+MjAyMzwvWWVhcj48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WYXV6b3VyPC9BdXRob3I+PFllYXI+MjAyMzwvWWVhcj48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006F02FF" w:rsidRPr="00315341">
        <w:rPr>
          <w:rFonts w:ascii="Times New Roman" w:hAnsi="Times New Roman" w:cs="Times New Roman"/>
        </w:rPr>
      </w:r>
      <w:r w:rsidR="006F02FF" w:rsidRPr="00315341">
        <w:rPr>
          <w:rFonts w:ascii="Times New Roman" w:hAnsi="Times New Roman" w:cs="Times New Roman"/>
        </w:rPr>
        <w:fldChar w:fldCharType="separate"/>
      </w:r>
      <w:r w:rsidR="00E21AA9" w:rsidRPr="00315341">
        <w:rPr>
          <w:rFonts w:ascii="Times New Roman" w:hAnsi="Times New Roman" w:cs="Times New Roman"/>
          <w:noProof/>
        </w:rPr>
        <w:t>(29, 30)</w:t>
      </w:r>
      <w:r w:rsidR="006F02FF" w:rsidRPr="00315341">
        <w:rPr>
          <w:rFonts w:ascii="Times New Roman" w:hAnsi="Times New Roman" w:cs="Times New Roman"/>
        </w:rPr>
        <w:fldChar w:fldCharType="end"/>
      </w:r>
      <w:r w:rsidR="006F02FF" w:rsidRPr="00315341">
        <w:rPr>
          <w:rFonts w:ascii="Times New Roman" w:eastAsiaTheme="minorEastAsia" w:hAnsi="Times New Roman" w:cs="Times New Roman"/>
          <w:sz w:val="24"/>
          <w:szCs w:val="24"/>
        </w:rPr>
        <w:t>.</w:t>
      </w:r>
      <w:r w:rsidR="00BF263D" w:rsidRPr="00315341">
        <w:rPr>
          <w:rFonts w:ascii="Times New Roman" w:eastAsiaTheme="minorEastAsia" w:hAnsi="Times New Roman" w:cs="Times New Roman"/>
          <w:sz w:val="24"/>
          <w:szCs w:val="24"/>
        </w:rPr>
        <w:t xml:space="preserve"> </w:t>
      </w:r>
      <w:r w:rsidR="00F55B09" w:rsidRPr="00315341">
        <w:rPr>
          <w:rFonts w:ascii="Times New Roman" w:eastAsiaTheme="minorEastAsia" w:hAnsi="Times New Roman" w:cs="Times New Roman"/>
          <w:sz w:val="24"/>
          <w:szCs w:val="24"/>
        </w:rPr>
        <w:t>Most</w:t>
      </w:r>
      <w:r w:rsidR="00037F10" w:rsidRPr="00315341">
        <w:rPr>
          <w:rFonts w:ascii="Times New Roman" w:eastAsiaTheme="minorEastAsia" w:hAnsi="Times New Roman" w:cs="Times New Roman"/>
          <w:sz w:val="24"/>
          <w:szCs w:val="24"/>
        </w:rPr>
        <w:t xml:space="preserve"> are secondary </w:t>
      </w:r>
      <w:r w:rsidR="4A0013BA" w:rsidRPr="00315341">
        <w:rPr>
          <w:rFonts w:ascii="Times New Roman" w:eastAsiaTheme="minorEastAsia" w:hAnsi="Times New Roman" w:cs="Times New Roman"/>
          <w:sz w:val="24"/>
          <w:szCs w:val="24"/>
        </w:rPr>
        <w:t>pre</w:t>
      </w:r>
      <w:r w:rsidR="00037F10" w:rsidRPr="00315341">
        <w:rPr>
          <w:rFonts w:ascii="Times New Roman" w:eastAsiaTheme="minorEastAsia" w:hAnsi="Times New Roman" w:cs="Times New Roman"/>
          <w:sz w:val="24"/>
          <w:szCs w:val="24"/>
        </w:rPr>
        <w:t>vention trials</w:t>
      </w:r>
      <w:r w:rsidR="00F55B09" w:rsidRPr="00315341">
        <w:rPr>
          <w:rFonts w:ascii="Times New Roman" w:eastAsiaTheme="minorEastAsia" w:hAnsi="Times New Roman" w:cs="Times New Roman"/>
          <w:sz w:val="24"/>
          <w:szCs w:val="24"/>
        </w:rPr>
        <w:t>,</w:t>
      </w:r>
      <w:r w:rsidR="00037F10" w:rsidRPr="00315341">
        <w:rPr>
          <w:rFonts w:ascii="Times New Roman" w:eastAsiaTheme="minorEastAsia" w:hAnsi="Times New Roman" w:cs="Times New Roman"/>
          <w:sz w:val="24"/>
          <w:szCs w:val="24"/>
        </w:rPr>
        <w:t xml:space="preserve"> conducted in individuals with incident dementia or cognitive impairment</w:t>
      </w:r>
      <w:r w:rsidR="00E059E6" w:rsidRPr="00315341">
        <w:rPr>
          <w:rFonts w:ascii="Times New Roman" w:eastAsiaTheme="minorEastAsia" w:hAnsi="Times New Roman" w:cs="Times New Roman"/>
          <w:sz w:val="24"/>
          <w:szCs w:val="24"/>
        </w:rPr>
        <w:t xml:space="preserve"> </w:t>
      </w:r>
      <w:r w:rsidR="00E059E6"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Saleh&lt;/Author&gt;&lt;Year&gt;2022&lt;/Year&gt;&lt;RecNum&gt;2&lt;/RecNum&gt;&lt;DisplayText&gt;(2)&lt;/DisplayText&gt;&lt;record&gt;&lt;rec-number&gt;2&lt;/rec-number&gt;&lt;foreign-keys&gt;&lt;key app="EN" db-id="2tr5pefawrd9aaed0e8vvwri50tp9vp0ep9w" timestamp="1697887078"&gt;2&lt;/key&gt;&lt;/foreign-keys&gt;&lt;ref-type name="Journal Article"&gt;17&lt;/ref-type&gt;&lt;contributors&gt;&lt;authors&gt;&lt;author&gt;Saleh, R. N. M.&lt;/author&gt;&lt;author&gt;Minihane, A. M.&lt;/author&gt;&lt;/authors&gt;&lt;/contributors&gt;&lt;auth-address&gt;Nutrition and Preventive Medicine, Norwich Medical School, BCRE, Rosalind Franklin Road, University of East Anglia (UEA), Norwich NR4 7UQ, UK.&amp;#xD;Norwich Institute of Healthy Ageing, UEA, Norwich NR4 7UQ, UK.&lt;/auth-address&gt;&lt;titles&gt;&lt;title&gt;Fish, n-3 fatty acids, cognition and dementia risk: not just a fishy tale&lt;/title&gt;&lt;secondary-title&gt;Proc Nutr Soc&lt;/secondary-title&gt;&lt;/titles&gt;&lt;periodical&gt;&lt;full-title&gt;Proc Nutr Soc&lt;/full-title&gt;&lt;/periodical&gt;&lt;pages&gt;27-40&lt;/pages&gt;&lt;volume&gt;81&lt;/volume&gt;&lt;number&gt;1&lt;/number&gt;&lt;edition&gt;2021/10/12&lt;/edition&gt;&lt;keywords&gt;&lt;keyword&gt;Animals&lt;/keyword&gt;&lt;keyword&gt;Cognition&lt;/keyword&gt;&lt;keyword&gt;*Dementia/prevention &amp;amp; control&lt;/keyword&gt;&lt;keyword&gt;Dietary Supplements&lt;/keyword&gt;&lt;keyword&gt;Docosahexaenoic Acids/pharmacology&lt;/keyword&gt;&lt;keyword&gt;Eicosapentaenoic Acid/pharmacology&lt;/keyword&gt;&lt;keyword&gt;Fatty Acids&lt;/keyword&gt;&lt;keyword&gt;*Fatty Acids, Omega-3/pharmacology/therapeutic use&lt;/keyword&gt;&lt;keyword&gt;Female&lt;/keyword&gt;&lt;keyword&gt;Fishes&lt;/keyword&gt;&lt;keyword&gt;Humans&lt;/keyword&gt;&lt;keyword&gt;Alzheimer&amp;apos;s disease&lt;/keyword&gt;&lt;keyword&gt;Dha&lt;/keyword&gt;&lt;keyword&gt;Epa&lt;/keyword&gt;&lt;keyword&gt;Neuroinflammation and oxylipins&lt;/keyword&gt;&lt;/keywords&gt;&lt;dates&gt;&lt;year&gt;2022&lt;/year&gt;&lt;pub-dates&gt;&lt;date&gt;Mar&lt;/date&gt;&lt;/pub-dates&gt;&lt;/dates&gt;&lt;isbn&gt;0029-6651&lt;/isbn&gt;&lt;accession-num&gt;34632980&lt;/accession-num&gt;&lt;urls&gt;&lt;/urls&gt;&lt;electronic-resource-num&gt;10.1017/s0029665121003700&lt;/electronic-resource-num&gt;&lt;remote-database-provider&gt;NLM&lt;/remote-database-provider&gt;&lt;language&gt;eng&lt;/language&gt;&lt;/record&gt;&lt;/Cite&gt;&lt;/EndNote&gt;</w:instrText>
      </w:r>
      <w:r w:rsidR="00E059E6"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2)</w:t>
      </w:r>
      <w:r w:rsidR="00E059E6" w:rsidRPr="00315341">
        <w:rPr>
          <w:rFonts w:ascii="Times New Roman" w:eastAsiaTheme="minorEastAsia" w:hAnsi="Times New Roman" w:cs="Times New Roman"/>
          <w:sz w:val="24"/>
          <w:szCs w:val="24"/>
        </w:rPr>
        <w:fldChar w:fldCharType="end"/>
      </w:r>
      <w:r w:rsidR="00037F10" w:rsidRPr="00315341">
        <w:rPr>
          <w:rFonts w:ascii="Times New Roman" w:eastAsiaTheme="minorEastAsia" w:hAnsi="Times New Roman" w:cs="Times New Roman"/>
          <w:sz w:val="24"/>
          <w:szCs w:val="24"/>
        </w:rPr>
        <w:t xml:space="preserve">. </w:t>
      </w:r>
      <w:r w:rsidR="00F55B09" w:rsidRPr="00315341">
        <w:rPr>
          <w:rFonts w:ascii="Times New Roman" w:eastAsiaTheme="minorEastAsia" w:hAnsi="Times New Roman" w:cs="Times New Roman"/>
          <w:sz w:val="24"/>
          <w:szCs w:val="24"/>
        </w:rPr>
        <w:t>For example</w:t>
      </w:r>
      <w:r w:rsidR="00C41F25" w:rsidRPr="00315341">
        <w:rPr>
          <w:rFonts w:ascii="Times New Roman" w:eastAsiaTheme="minorEastAsia" w:hAnsi="Times New Roman" w:cs="Times New Roman"/>
          <w:sz w:val="24"/>
          <w:szCs w:val="24"/>
        </w:rPr>
        <w:t xml:space="preserve">, </w:t>
      </w:r>
      <w:r w:rsidR="00F55B09" w:rsidRPr="00315341">
        <w:rPr>
          <w:rFonts w:ascii="Times New Roman" w:eastAsiaTheme="minorEastAsia" w:hAnsi="Times New Roman" w:cs="Times New Roman"/>
          <w:sz w:val="24"/>
          <w:szCs w:val="24"/>
        </w:rPr>
        <w:t xml:space="preserve">the </w:t>
      </w:r>
      <w:r w:rsidR="00CC6D78" w:rsidRPr="00315341">
        <w:rPr>
          <w:rFonts w:ascii="Times New Roman" w:eastAsiaTheme="minorEastAsia" w:hAnsi="Times New Roman" w:cs="Times New Roman"/>
          <w:sz w:val="24"/>
          <w:szCs w:val="24"/>
        </w:rPr>
        <w:t>Multidomain Alzheimer Preventive Trial (</w:t>
      </w:r>
      <w:r w:rsidR="00F55B09" w:rsidRPr="00315341">
        <w:rPr>
          <w:rFonts w:ascii="Times New Roman" w:eastAsiaTheme="minorEastAsia" w:hAnsi="Times New Roman" w:cs="Times New Roman"/>
          <w:sz w:val="24"/>
          <w:szCs w:val="24"/>
        </w:rPr>
        <w:t>MAPT</w:t>
      </w:r>
      <w:r w:rsidR="00CC6D78" w:rsidRPr="00315341">
        <w:rPr>
          <w:rFonts w:ascii="Times New Roman" w:eastAsiaTheme="minorEastAsia" w:hAnsi="Times New Roman" w:cs="Times New Roman"/>
          <w:sz w:val="24"/>
          <w:szCs w:val="24"/>
        </w:rPr>
        <w:t>)</w:t>
      </w:r>
      <w:r w:rsidR="0EC2A7BA" w:rsidRPr="00315341">
        <w:rPr>
          <w:rFonts w:ascii="Times New Roman" w:eastAsiaTheme="minorEastAsia" w:hAnsi="Times New Roman" w:cs="Times New Roman"/>
          <w:sz w:val="24"/>
          <w:szCs w:val="24"/>
        </w:rPr>
        <w:t xml:space="preserve"> </w:t>
      </w:r>
      <w:r w:rsidR="00CC6D78" w:rsidRPr="00315341">
        <w:rPr>
          <w:rFonts w:ascii="Times New Roman" w:eastAsiaTheme="minorEastAsia" w:hAnsi="Times New Roman" w:cs="Times New Roman"/>
          <w:sz w:val="24"/>
          <w:szCs w:val="24"/>
        </w:rPr>
        <w:fldChar w:fldCharType="begin">
          <w:fldData xml:space="preserve">PEVuZE5vdGU+PENpdGU+PEF1dGhvcj5BbmRyaWV1PC9BdXRob3I+PFllYXI+MjAxNzwvWWVhcj48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BbmRyaWV1PC9BdXRob3I+PFllYXI+MjAxNzwvWWVhcj48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CC6D78" w:rsidRPr="00315341">
        <w:rPr>
          <w:rFonts w:ascii="Times New Roman" w:eastAsiaTheme="minorEastAsia" w:hAnsi="Times New Roman" w:cs="Times New Roman"/>
          <w:sz w:val="24"/>
          <w:szCs w:val="24"/>
        </w:rPr>
      </w:r>
      <w:r w:rsidR="00CC6D78"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1)</w:t>
      </w:r>
      <w:r w:rsidR="00CC6D78" w:rsidRPr="00315341">
        <w:rPr>
          <w:rFonts w:ascii="Times New Roman" w:eastAsiaTheme="minorEastAsia" w:hAnsi="Times New Roman" w:cs="Times New Roman"/>
          <w:sz w:val="24"/>
          <w:szCs w:val="24"/>
        </w:rPr>
        <w:fldChar w:fldCharType="end"/>
      </w:r>
      <w:r w:rsidR="00F55B09" w:rsidRPr="00315341">
        <w:rPr>
          <w:rFonts w:ascii="Times New Roman" w:eastAsiaTheme="minorEastAsia" w:hAnsi="Times New Roman" w:cs="Times New Roman"/>
          <w:sz w:val="24"/>
          <w:szCs w:val="24"/>
        </w:rPr>
        <w:t xml:space="preserve"> </w:t>
      </w:r>
      <w:r w:rsidR="00E00B98" w:rsidRPr="00315341">
        <w:rPr>
          <w:rFonts w:ascii="Times New Roman" w:eastAsiaTheme="minorEastAsia" w:hAnsi="Times New Roman" w:cs="Times New Roman"/>
          <w:sz w:val="24"/>
          <w:szCs w:val="24"/>
        </w:rPr>
        <w:t>which supplemented with 1.1</w:t>
      </w:r>
      <w:r w:rsidR="484B9259" w:rsidRPr="00315341">
        <w:rPr>
          <w:rFonts w:ascii="Times New Roman" w:eastAsiaTheme="minorEastAsia" w:hAnsi="Times New Roman" w:cs="Times New Roman"/>
          <w:sz w:val="24"/>
          <w:szCs w:val="24"/>
        </w:rPr>
        <w:t xml:space="preserve"> </w:t>
      </w:r>
      <w:r w:rsidR="00E00B98" w:rsidRPr="00315341">
        <w:rPr>
          <w:rFonts w:ascii="Times New Roman" w:eastAsiaTheme="minorEastAsia" w:hAnsi="Times New Roman" w:cs="Times New Roman"/>
          <w:sz w:val="24"/>
          <w:szCs w:val="24"/>
        </w:rPr>
        <w:t xml:space="preserve">g EPA+DHA </w:t>
      </w:r>
      <w:r w:rsidR="000A186F" w:rsidRPr="00315341">
        <w:rPr>
          <w:rFonts w:ascii="Times New Roman" w:eastAsiaTheme="minorEastAsia" w:hAnsi="Times New Roman" w:cs="Times New Roman"/>
          <w:sz w:val="24"/>
          <w:szCs w:val="24"/>
        </w:rPr>
        <w:t xml:space="preserve">(ratio </w:t>
      </w:r>
      <w:r w:rsidR="00246477" w:rsidRPr="00315341">
        <w:rPr>
          <w:rFonts w:ascii="Times New Roman" w:eastAsiaTheme="minorEastAsia" w:hAnsi="Times New Roman" w:cs="Times New Roman"/>
          <w:sz w:val="24"/>
          <w:szCs w:val="24"/>
        </w:rPr>
        <w:t xml:space="preserve">0.23:1) </w:t>
      </w:r>
      <w:r w:rsidR="00E00B98" w:rsidRPr="00315341">
        <w:rPr>
          <w:rFonts w:ascii="Times New Roman" w:eastAsiaTheme="minorEastAsia" w:hAnsi="Times New Roman" w:cs="Times New Roman"/>
          <w:sz w:val="24"/>
          <w:szCs w:val="24"/>
        </w:rPr>
        <w:t xml:space="preserve">per day for 3 years in older adults with memory complaints, and the </w:t>
      </w:r>
      <w:r w:rsidR="00F55B09" w:rsidRPr="00315341">
        <w:rPr>
          <w:rFonts w:ascii="Times New Roman" w:eastAsiaTheme="minorEastAsia" w:hAnsi="Times New Roman" w:cs="Times New Roman"/>
          <w:sz w:val="24"/>
          <w:szCs w:val="24"/>
        </w:rPr>
        <w:t>Alzheimer’s Disease Cooperative study</w:t>
      </w:r>
      <w:r w:rsidR="00CC6D78" w:rsidRPr="00315341">
        <w:rPr>
          <w:rFonts w:ascii="Times New Roman" w:eastAsiaTheme="minorEastAsia" w:hAnsi="Times New Roman" w:cs="Times New Roman"/>
          <w:sz w:val="24"/>
          <w:szCs w:val="24"/>
        </w:rPr>
        <w:t xml:space="preserve"> (ADCS)</w:t>
      </w:r>
      <w:r w:rsidR="0EC2A7BA" w:rsidRPr="00315341">
        <w:rPr>
          <w:rFonts w:ascii="Times New Roman" w:eastAsiaTheme="minorEastAsia" w:hAnsi="Times New Roman" w:cs="Times New Roman"/>
          <w:sz w:val="24"/>
          <w:szCs w:val="24"/>
        </w:rPr>
        <w:t xml:space="preserve"> </w:t>
      </w:r>
      <w:r w:rsidR="00CC6D78" w:rsidRPr="00315341">
        <w:rPr>
          <w:rFonts w:ascii="Times New Roman" w:eastAsiaTheme="minorEastAsia" w:hAnsi="Times New Roman" w:cs="Times New Roman"/>
          <w:sz w:val="24"/>
          <w:szCs w:val="24"/>
        </w:rPr>
        <w:fldChar w:fldCharType="begin">
          <w:fldData xml:space="preserve">PEVuZE5vdGU+PENpdGU+PEF1dGhvcj5RdWlubjwvQXV0aG9yPjxZZWFyPjIwMTA8L1llYXI+PFJl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RdWlubjwvQXV0aG9yPjxZZWFyPjIwMTA8L1llYXI+PFJl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CC6D78" w:rsidRPr="00315341">
        <w:rPr>
          <w:rFonts w:ascii="Times New Roman" w:eastAsiaTheme="minorEastAsia" w:hAnsi="Times New Roman" w:cs="Times New Roman"/>
          <w:sz w:val="24"/>
          <w:szCs w:val="24"/>
        </w:rPr>
      </w:r>
      <w:r w:rsidR="00CC6D78"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2)</w:t>
      </w:r>
      <w:r w:rsidR="00CC6D78" w:rsidRPr="00315341">
        <w:rPr>
          <w:rFonts w:ascii="Times New Roman" w:eastAsiaTheme="minorEastAsia" w:hAnsi="Times New Roman" w:cs="Times New Roman"/>
          <w:sz w:val="24"/>
          <w:szCs w:val="24"/>
        </w:rPr>
        <w:fldChar w:fldCharType="end"/>
      </w:r>
      <w:r w:rsidR="00F55B09" w:rsidRPr="00315341">
        <w:rPr>
          <w:rFonts w:ascii="Times New Roman" w:eastAsiaTheme="minorEastAsia" w:hAnsi="Times New Roman" w:cs="Times New Roman"/>
          <w:sz w:val="24"/>
          <w:szCs w:val="24"/>
        </w:rPr>
        <w:t xml:space="preserve"> </w:t>
      </w:r>
      <w:r w:rsidR="00E00B98" w:rsidRPr="00315341">
        <w:rPr>
          <w:rFonts w:ascii="Times New Roman" w:eastAsiaTheme="minorEastAsia" w:hAnsi="Times New Roman" w:cs="Times New Roman"/>
          <w:sz w:val="24"/>
          <w:szCs w:val="24"/>
        </w:rPr>
        <w:t xml:space="preserve">which </w:t>
      </w:r>
      <w:r w:rsidR="00F55B09" w:rsidRPr="00315341">
        <w:rPr>
          <w:rFonts w:ascii="Times New Roman" w:eastAsiaTheme="minorEastAsia" w:hAnsi="Times New Roman" w:cs="Times New Roman"/>
          <w:sz w:val="24"/>
          <w:szCs w:val="24"/>
        </w:rPr>
        <w:t>supplement</w:t>
      </w:r>
      <w:r w:rsidR="00E00B98" w:rsidRPr="00315341">
        <w:rPr>
          <w:rFonts w:ascii="Times New Roman" w:eastAsiaTheme="minorEastAsia" w:hAnsi="Times New Roman" w:cs="Times New Roman"/>
          <w:sz w:val="24"/>
          <w:szCs w:val="24"/>
        </w:rPr>
        <w:t>ed</w:t>
      </w:r>
      <w:r w:rsidR="00CC6D78" w:rsidRPr="00315341">
        <w:rPr>
          <w:rFonts w:ascii="Times New Roman" w:eastAsiaTheme="minorEastAsia" w:hAnsi="Times New Roman" w:cs="Times New Roman"/>
          <w:sz w:val="24"/>
          <w:szCs w:val="24"/>
        </w:rPr>
        <w:t xml:space="preserve"> </w:t>
      </w:r>
      <w:r w:rsidR="00F55B09" w:rsidRPr="00315341">
        <w:rPr>
          <w:rFonts w:ascii="Times New Roman" w:eastAsiaTheme="minorEastAsia" w:hAnsi="Times New Roman" w:cs="Times New Roman"/>
          <w:sz w:val="24"/>
          <w:szCs w:val="24"/>
        </w:rPr>
        <w:t xml:space="preserve">with </w:t>
      </w:r>
      <w:r w:rsidR="00F55B09" w:rsidRPr="00315341">
        <w:rPr>
          <w:rFonts w:ascii="Times New Roman" w:eastAsiaTheme="minorEastAsia" w:hAnsi="Times New Roman" w:cs="Times New Roman"/>
          <w:sz w:val="24"/>
          <w:szCs w:val="24"/>
          <w:highlight w:val="yellow"/>
        </w:rPr>
        <w:t>2</w:t>
      </w:r>
      <w:r w:rsidR="00315341" w:rsidRPr="00315341">
        <w:rPr>
          <w:rFonts w:ascii="Cambria Math" w:eastAsiaTheme="minorEastAsia" w:hAnsi="Cambria Math" w:cs="Cambria Math"/>
          <w:sz w:val="24"/>
          <w:szCs w:val="24"/>
          <w:highlight w:val="yellow"/>
        </w:rPr>
        <w:t>.</w:t>
      </w:r>
      <w:r w:rsidR="00F55B09" w:rsidRPr="00315341">
        <w:rPr>
          <w:rFonts w:ascii="Times New Roman" w:eastAsiaTheme="minorEastAsia" w:hAnsi="Times New Roman" w:cs="Times New Roman"/>
          <w:sz w:val="24"/>
          <w:szCs w:val="24"/>
          <w:highlight w:val="yellow"/>
        </w:rPr>
        <w:t>0</w:t>
      </w:r>
      <w:r w:rsidR="00D14640" w:rsidRPr="00315341">
        <w:rPr>
          <w:rFonts w:ascii="Times New Roman" w:eastAsiaTheme="minorEastAsia" w:hAnsi="Times New Roman" w:cs="Times New Roman"/>
          <w:sz w:val="24"/>
          <w:szCs w:val="24"/>
        </w:rPr>
        <w:t xml:space="preserve"> </w:t>
      </w:r>
      <w:r w:rsidR="00F55B09" w:rsidRPr="00315341">
        <w:rPr>
          <w:rFonts w:ascii="Times New Roman" w:eastAsiaTheme="minorEastAsia" w:hAnsi="Times New Roman" w:cs="Times New Roman"/>
          <w:sz w:val="24"/>
          <w:szCs w:val="24"/>
        </w:rPr>
        <w:t xml:space="preserve">g DHA </w:t>
      </w:r>
      <w:r w:rsidR="00D50FD5" w:rsidRPr="00315341">
        <w:rPr>
          <w:rFonts w:ascii="Times New Roman" w:eastAsiaTheme="minorEastAsia" w:hAnsi="Times New Roman" w:cs="Times New Roman"/>
          <w:sz w:val="24"/>
          <w:szCs w:val="24"/>
        </w:rPr>
        <w:t xml:space="preserve">per day </w:t>
      </w:r>
      <w:r w:rsidR="00F55B09" w:rsidRPr="00315341">
        <w:rPr>
          <w:rFonts w:ascii="Times New Roman" w:eastAsiaTheme="minorEastAsia" w:hAnsi="Times New Roman" w:cs="Times New Roman"/>
          <w:sz w:val="24"/>
          <w:szCs w:val="24"/>
        </w:rPr>
        <w:t>for 18 months</w:t>
      </w:r>
      <w:r w:rsidR="00A601C5" w:rsidRPr="00315341">
        <w:rPr>
          <w:rFonts w:ascii="Times New Roman" w:eastAsiaTheme="minorEastAsia" w:hAnsi="Times New Roman" w:cs="Times New Roman"/>
          <w:sz w:val="24"/>
          <w:szCs w:val="24"/>
        </w:rPr>
        <w:t xml:space="preserve"> in participants with mild to moderate dementia, </w:t>
      </w:r>
      <w:r w:rsidR="00CC6D78" w:rsidRPr="00315341">
        <w:rPr>
          <w:rFonts w:ascii="Times New Roman" w:eastAsiaTheme="minorEastAsia" w:hAnsi="Times New Roman" w:cs="Times New Roman"/>
          <w:sz w:val="24"/>
          <w:szCs w:val="24"/>
        </w:rPr>
        <w:t xml:space="preserve">did not </w:t>
      </w:r>
      <w:r w:rsidR="00E00B98" w:rsidRPr="00315341">
        <w:rPr>
          <w:rFonts w:ascii="Times New Roman" w:eastAsiaTheme="minorEastAsia" w:hAnsi="Times New Roman" w:cs="Times New Roman"/>
          <w:sz w:val="24"/>
          <w:szCs w:val="24"/>
        </w:rPr>
        <w:t>show any effect on</w:t>
      </w:r>
      <w:r w:rsidR="00CC6D78" w:rsidRPr="00315341">
        <w:rPr>
          <w:rFonts w:ascii="Times New Roman" w:eastAsiaTheme="minorEastAsia" w:hAnsi="Times New Roman" w:cs="Times New Roman"/>
          <w:sz w:val="24"/>
          <w:szCs w:val="24"/>
        </w:rPr>
        <w:t xml:space="preserve"> </w:t>
      </w:r>
      <w:r w:rsidR="00A601C5" w:rsidRPr="00315341">
        <w:rPr>
          <w:rFonts w:ascii="Times New Roman" w:eastAsiaTheme="minorEastAsia" w:hAnsi="Times New Roman" w:cs="Times New Roman"/>
          <w:sz w:val="24"/>
          <w:szCs w:val="24"/>
        </w:rPr>
        <w:t>cognition</w:t>
      </w:r>
      <w:r w:rsidR="00CC6D78" w:rsidRPr="00315341">
        <w:rPr>
          <w:rFonts w:ascii="Times New Roman" w:eastAsiaTheme="minorEastAsia" w:hAnsi="Times New Roman" w:cs="Times New Roman"/>
          <w:sz w:val="24"/>
          <w:szCs w:val="24"/>
        </w:rPr>
        <w:t xml:space="preserve">. </w:t>
      </w:r>
      <w:r w:rsidR="00A601C5" w:rsidRPr="00315341">
        <w:rPr>
          <w:rFonts w:ascii="Times New Roman" w:eastAsiaTheme="minorEastAsia" w:hAnsi="Times New Roman" w:cs="Times New Roman"/>
          <w:sz w:val="24"/>
          <w:szCs w:val="24"/>
        </w:rPr>
        <w:t xml:space="preserve">In a 2016 Cochrane systematic review of omega-3 supplementation in dementia, only </w:t>
      </w:r>
      <w:r w:rsidR="00FE11C7" w:rsidRPr="00315341">
        <w:rPr>
          <w:rFonts w:ascii="Times New Roman" w:eastAsiaTheme="minorEastAsia" w:hAnsi="Times New Roman" w:cs="Times New Roman"/>
          <w:sz w:val="24"/>
          <w:szCs w:val="24"/>
        </w:rPr>
        <w:t>three trials were considered</w:t>
      </w:r>
      <w:r w:rsidR="00C41F25" w:rsidRPr="00315341">
        <w:rPr>
          <w:rFonts w:ascii="Times New Roman" w:eastAsiaTheme="minorEastAsia" w:hAnsi="Times New Roman" w:cs="Times New Roman"/>
          <w:sz w:val="24"/>
          <w:szCs w:val="24"/>
        </w:rPr>
        <w:t>,</w:t>
      </w:r>
      <w:r w:rsidR="00FE11C7" w:rsidRPr="00315341">
        <w:rPr>
          <w:rFonts w:ascii="Times New Roman" w:eastAsiaTheme="minorEastAsia" w:hAnsi="Times New Roman" w:cs="Times New Roman"/>
          <w:sz w:val="24"/>
          <w:szCs w:val="24"/>
        </w:rPr>
        <w:t xml:space="preserve"> with no evidence of cognitive or quality of life benefits observed</w:t>
      </w:r>
      <w:r w:rsidR="00E00B98" w:rsidRPr="00315341">
        <w:rPr>
          <w:rFonts w:ascii="Times New Roman" w:eastAsiaTheme="minorEastAsia" w:hAnsi="Times New Roman" w:cs="Times New Roman"/>
          <w:sz w:val="24"/>
          <w:szCs w:val="24"/>
        </w:rPr>
        <w:t xml:space="preserve"> </w:t>
      </w:r>
      <w:r w:rsidR="00E00B98"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Burckhardt&lt;/Author&gt;&lt;Year&gt;2016&lt;/Year&gt;&lt;RecNum&gt;299&lt;/RecNum&gt;&lt;DisplayText&gt;(33)&lt;/DisplayText&gt;&lt;record&gt;&lt;rec-number&gt;299&lt;/rec-number&gt;&lt;foreign-keys&gt;&lt;key app="EN" db-id="2tr5pefawrd9aaed0e8vvwri50tp9vp0ep9w" timestamp="1728544692"&gt;299&lt;/key&gt;&lt;/foreign-keys&gt;&lt;ref-type name="Journal Article"&gt;17&lt;/ref-type&gt;&lt;contributors&gt;&lt;authors&gt;&lt;author&gt;Burckhardt, M.&lt;/author&gt;&lt;author&gt;Herke, M.&lt;/author&gt;&lt;author&gt;Wustmann, T.&lt;/author&gt;&lt;author&gt;Watzke, S.&lt;/author&gt;&lt;author&gt;Langer, G.&lt;/author&gt;&lt;author&gt;Fink, A.&lt;/author&gt;&lt;/authors&gt;&lt;/contributors&gt;&lt;auth-address&gt;Institute of Health and Nursing Sciences, German Center for Evidence-based Nursing, Martin Luther University Halle-Wittenberg, Magdeburger Str. 27, Halle (Saale), Germany, 06112.&lt;/auth-address&gt;&lt;titles&gt;&lt;title&gt;Omega-3 fatty acids for the treatment of dementia&lt;/title&gt;&lt;secondary-title&gt;Cochrane Database Syst Rev&lt;/secondary-title&gt;&lt;/titles&gt;&lt;periodical&gt;&lt;full-title&gt;Cochrane Database Syst Rev&lt;/full-title&gt;&lt;/periodical&gt;&lt;pages&gt;Cd009002&lt;/pages&gt;&lt;volume&gt;4&lt;/volume&gt;&lt;number&gt;4&lt;/number&gt;&lt;edition&gt;20160411&lt;/edition&gt;&lt;keywords&gt;&lt;keyword&gt;Alzheimer Disease/*drug therapy&lt;/keyword&gt;&lt;keyword&gt;Cognition/drug effects&lt;/keyword&gt;&lt;keyword&gt;Fatty Acids, Omega-3/*therapeutic use&lt;/keyword&gt;&lt;keyword&gt;Humans&lt;/keyword&gt;&lt;keyword&gt;Randomized Controlled Trials as Topic&lt;/keyword&gt;&lt;/keywords&gt;&lt;dates&gt;&lt;year&gt;2016&lt;/year&gt;&lt;pub-dates&gt;&lt;date&gt;Apr 11&lt;/date&gt;&lt;/pub-dates&gt;&lt;/dates&gt;&lt;isbn&gt;1361-6137&lt;/isbn&gt;&lt;accession-num&gt;27063583&lt;/accession-num&gt;&lt;urls&gt;&lt;/urls&gt;&lt;custom1&gt;None known.&lt;/custom1&gt;&lt;custom2&gt;PMC7117565&lt;/custom2&gt;&lt;electronic-resource-num&gt;10.1002/14651858.CD009002.pub3&lt;/electronic-resource-num&gt;&lt;remote-database-provider&gt;NLM&lt;/remote-database-provider&gt;&lt;language&gt;eng&lt;/language&gt;&lt;/record&gt;&lt;/Cite&gt;&lt;/EndNote&gt;</w:instrText>
      </w:r>
      <w:r w:rsidR="00E00B98"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3)</w:t>
      </w:r>
      <w:r w:rsidR="00E00B98" w:rsidRPr="00315341">
        <w:rPr>
          <w:rFonts w:ascii="Times New Roman" w:eastAsiaTheme="minorEastAsia" w:hAnsi="Times New Roman" w:cs="Times New Roman"/>
          <w:sz w:val="24"/>
          <w:szCs w:val="24"/>
        </w:rPr>
        <w:fldChar w:fldCharType="end"/>
      </w:r>
      <w:r w:rsidR="00FE11C7" w:rsidRPr="00315341">
        <w:rPr>
          <w:rFonts w:ascii="Times New Roman" w:eastAsiaTheme="minorEastAsia" w:hAnsi="Times New Roman" w:cs="Times New Roman"/>
          <w:sz w:val="24"/>
          <w:szCs w:val="24"/>
        </w:rPr>
        <w:t xml:space="preserve">. Similarly in a more recent meta-analysis </w:t>
      </w:r>
      <w:r w:rsidR="0023299D" w:rsidRPr="00315341">
        <w:rPr>
          <w:rFonts w:ascii="Times New Roman" w:eastAsiaTheme="minorEastAsia" w:hAnsi="Times New Roman" w:cs="Times New Roman"/>
          <w:sz w:val="24"/>
          <w:szCs w:val="24"/>
        </w:rPr>
        <w:t>in non-demented participants</w:t>
      </w:r>
      <w:r w:rsidR="0EC2A7BA" w:rsidRPr="00315341">
        <w:rPr>
          <w:rFonts w:ascii="Times New Roman" w:eastAsiaTheme="minorEastAsia" w:hAnsi="Times New Roman" w:cs="Times New Roman"/>
          <w:sz w:val="24"/>
          <w:szCs w:val="24"/>
        </w:rPr>
        <w:t>,</w:t>
      </w:r>
      <w:r w:rsidR="0023299D" w:rsidRPr="00315341">
        <w:rPr>
          <w:rFonts w:ascii="Times New Roman" w:eastAsiaTheme="minorEastAsia" w:hAnsi="Times New Roman" w:cs="Times New Roman"/>
          <w:sz w:val="24"/>
          <w:szCs w:val="24"/>
        </w:rPr>
        <w:t xml:space="preserve"> no effect of EPA+DHA supplementation on global cognition or </w:t>
      </w:r>
      <w:r w:rsidR="00F32D80" w:rsidRPr="00315341">
        <w:rPr>
          <w:rFonts w:ascii="Times New Roman" w:eastAsiaTheme="minorEastAsia" w:hAnsi="Times New Roman" w:cs="Times New Roman"/>
          <w:sz w:val="24"/>
          <w:szCs w:val="24"/>
        </w:rPr>
        <w:t xml:space="preserve">several cognitive domains including episodic memory was evident, with some evidence of beneficial effects for executive function </w:t>
      </w:r>
      <w:r w:rsidR="00F32D80" w:rsidRPr="00315341">
        <w:rPr>
          <w:rFonts w:ascii="Times New Roman" w:eastAsiaTheme="minorEastAsia" w:hAnsi="Times New Roman" w:cs="Times New Roman"/>
          <w:sz w:val="24"/>
          <w:szCs w:val="24"/>
        </w:rPr>
        <w:fldChar w:fldCharType="begin">
          <w:fldData xml:space="preserve">PEVuZE5vdGU+PENpdGU+PEF1dGhvcj5TdWg8L0F1dGhvcj48WWVhcj4yMDI0PC9ZZWFyPjxSZWNO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==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TdWg8L0F1dGhvcj48WWVhcj4yMDI0PC9ZZWFyPjxSZWNO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==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F32D80" w:rsidRPr="00315341">
        <w:rPr>
          <w:rFonts w:ascii="Times New Roman" w:eastAsiaTheme="minorEastAsia" w:hAnsi="Times New Roman" w:cs="Times New Roman"/>
          <w:sz w:val="24"/>
          <w:szCs w:val="24"/>
        </w:rPr>
      </w:r>
      <w:r w:rsidR="00F32D80"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4)</w:t>
      </w:r>
      <w:r w:rsidR="00F32D80" w:rsidRPr="00315341">
        <w:rPr>
          <w:rFonts w:ascii="Times New Roman" w:eastAsiaTheme="minorEastAsia" w:hAnsi="Times New Roman" w:cs="Times New Roman"/>
          <w:sz w:val="24"/>
          <w:szCs w:val="24"/>
        </w:rPr>
        <w:fldChar w:fldCharType="end"/>
      </w:r>
      <w:r w:rsidR="00F32D80" w:rsidRPr="00315341">
        <w:rPr>
          <w:rFonts w:ascii="Times New Roman" w:eastAsiaTheme="minorEastAsia" w:hAnsi="Times New Roman" w:cs="Times New Roman"/>
          <w:sz w:val="24"/>
          <w:szCs w:val="24"/>
        </w:rPr>
        <w:t xml:space="preserve">. </w:t>
      </w:r>
    </w:p>
    <w:p w14:paraId="415B0B95" w14:textId="1ECD1A1A" w:rsidR="5BED96E2" w:rsidRPr="00315341" w:rsidRDefault="5BED96E2" w:rsidP="00A13D98">
      <w:pPr>
        <w:spacing w:after="0" w:line="360" w:lineRule="auto"/>
        <w:jc w:val="both"/>
        <w:rPr>
          <w:rFonts w:ascii="Times New Roman" w:eastAsiaTheme="minorEastAsia" w:hAnsi="Times New Roman" w:cs="Times New Roman"/>
          <w:sz w:val="24"/>
          <w:szCs w:val="24"/>
        </w:rPr>
      </w:pPr>
    </w:p>
    <w:p w14:paraId="643C503E" w14:textId="237997BB" w:rsidR="00D50FD5" w:rsidRPr="00315341" w:rsidRDefault="00CC6D78"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In many RCTs which report on cognition</w:t>
      </w:r>
      <w:r w:rsidR="00F32D8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r w:rsidR="00037F10" w:rsidRPr="00315341">
        <w:rPr>
          <w:rFonts w:ascii="Times New Roman" w:eastAsiaTheme="minorEastAsia" w:hAnsi="Times New Roman" w:cs="Times New Roman"/>
          <w:sz w:val="24"/>
          <w:szCs w:val="24"/>
        </w:rPr>
        <w:t xml:space="preserve">the design is often not </w:t>
      </w:r>
      <w:r w:rsidR="12D262FA" w:rsidRPr="00315341">
        <w:rPr>
          <w:rFonts w:ascii="Times New Roman" w:eastAsiaTheme="minorEastAsia" w:hAnsi="Times New Roman" w:cs="Times New Roman"/>
          <w:sz w:val="24"/>
          <w:szCs w:val="24"/>
        </w:rPr>
        <w:t>appropriate</w:t>
      </w:r>
      <w:r w:rsidR="00037F10" w:rsidRPr="00315341">
        <w:rPr>
          <w:rFonts w:ascii="Times New Roman" w:eastAsiaTheme="minorEastAsia" w:hAnsi="Times New Roman" w:cs="Times New Roman"/>
          <w:sz w:val="24"/>
          <w:szCs w:val="24"/>
        </w:rPr>
        <w:t xml:space="preserve">, with small sample sizes, </w:t>
      </w:r>
      <w:r w:rsidR="00F55B09" w:rsidRPr="00315341">
        <w:rPr>
          <w:rFonts w:ascii="Times New Roman" w:eastAsiaTheme="minorEastAsia" w:hAnsi="Times New Roman" w:cs="Times New Roman"/>
          <w:sz w:val="24"/>
          <w:szCs w:val="24"/>
        </w:rPr>
        <w:t xml:space="preserve">short </w:t>
      </w:r>
      <w:r w:rsidR="00037F10" w:rsidRPr="00315341">
        <w:rPr>
          <w:rFonts w:ascii="Times New Roman" w:eastAsiaTheme="minorEastAsia" w:hAnsi="Times New Roman" w:cs="Times New Roman"/>
          <w:sz w:val="24"/>
          <w:szCs w:val="24"/>
        </w:rPr>
        <w:t>intervention periods, brain health a secondary rather than primary outcome</w:t>
      </w:r>
      <w:r w:rsidR="00F55B09" w:rsidRPr="00315341">
        <w:rPr>
          <w:rFonts w:ascii="Times New Roman" w:eastAsiaTheme="minorEastAsia" w:hAnsi="Times New Roman" w:cs="Times New Roman"/>
          <w:sz w:val="24"/>
          <w:szCs w:val="24"/>
        </w:rPr>
        <w:t xml:space="preserve">, and little consideration </w:t>
      </w:r>
      <w:r w:rsidRPr="00315341">
        <w:rPr>
          <w:rFonts w:ascii="Times New Roman" w:eastAsiaTheme="minorEastAsia" w:hAnsi="Times New Roman" w:cs="Times New Roman"/>
          <w:sz w:val="24"/>
          <w:szCs w:val="24"/>
        </w:rPr>
        <w:t xml:space="preserve">given to </w:t>
      </w:r>
      <w:r w:rsidR="00F55B09" w:rsidRPr="00315341">
        <w:rPr>
          <w:rFonts w:ascii="Times New Roman" w:eastAsiaTheme="minorEastAsia" w:hAnsi="Times New Roman" w:cs="Times New Roman"/>
          <w:sz w:val="24"/>
          <w:szCs w:val="24"/>
        </w:rPr>
        <w:t>baseline EPA+DHA status. In contrast</w:t>
      </w:r>
      <w:r w:rsidR="00D14640" w:rsidRPr="00315341">
        <w:rPr>
          <w:rFonts w:ascii="Times New Roman" w:eastAsiaTheme="minorEastAsia" w:hAnsi="Times New Roman" w:cs="Times New Roman"/>
          <w:sz w:val="24"/>
          <w:szCs w:val="24"/>
        </w:rPr>
        <w:t>,</w:t>
      </w:r>
      <w:r w:rsidR="00F55B09" w:rsidRPr="00315341">
        <w:rPr>
          <w:rFonts w:ascii="Times New Roman" w:eastAsiaTheme="minorEastAsia" w:hAnsi="Times New Roman" w:cs="Times New Roman"/>
          <w:sz w:val="24"/>
          <w:szCs w:val="24"/>
        </w:rPr>
        <w:t xml:space="preserve"> in a study in young </w:t>
      </w:r>
      <w:r w:rsidR="00D50FD5" w:rsidRPr="00315341">
        <w:rPr>
          <w:rFonts w:ascii="Times New Roman" w:eastAsiaTheme="minorEastAsia" w:hAnsi="Times New Roman" w:cs="Times New Roman"/>
          <w:sz w:val="24"/>
          <w:szCs w:val="24"/>
        </w:rPr>
        <w:t>healthy</w:t>
      </w:r>
      <w:r w:rsidR="00F55B09" w:rsidRPr="00315341">
        <w:rPr>
          <w:rFonts w:ascii="Times New Roman" w:eastAsiaTheme="minorEastAsia" w:hAnsi="Times New Roman" w:cs="Times New Roman"/>
          <w:sz w:val="24"/>
          <w:szCs w:val="24"/>
        </w:rPr>
        <w:t xml:space="preserve"> adults with </w:t>
      </w:r>
      <w:r w:rsidR="00D50FD5" w:rsidRPr="00315341">
        <w:rPr>
          <w:rFonts w:ascii="Times New Roman" w:eastAsiaTheme="minorEastAsia" w:hAnsi="Times New Roman" w:cs="Times New Roman"/>
          <w:sz w:val="24"/>
          <w:szCs w:val="24"/>
        </w:rPr>
        <w:t xml:space="preserve">low habitual fish </w:t>
      </w:r>
      <w:r w:rsidR="00F55B09" w:rsidRPr="00315341">
        <w:rPr>
          <w:rFonts w:ascii="Times New Roman" w:eastAsiaTheme="minorEastAsia" w:hAnsi="Times New Roman" w:cs="Times New Roman"/>
          <w:sz w:val="24"/>
          <w:szCs w:val="24"/>
        </w:rPr>
        <w:t>intake</w:t>
      </w:r>
      <w:r w:rsidR="00D14640" w:rsidRPr="00315341">
        <w:rPr>
          <w:rFonts w:ascii="Times New Roman" w:eastAsiaTheme="minorEastAsia" w:hAnsi="Times New Roman" w:cs="Times New Roman"/>
          <w:sz w:val="24"/>
          <w:szCs w:val="24"/>
        </w:rPr>
        <w:t>,</w:t>
      </w:r>
      <w:r w:rsidR="00D50FD5" w:rsidRPr="00315341">
        <w:rPr>
          <w:rFonts w:ascii="Times New Roman" w:eastAsiaTheme="minorEastAsia" w:hAnsi="Times New Roman" w:cs="Times New Roman"/>
          <w:sz w:val="24"/>
          <w:szCs w:val="24"/>
        </w:rPr>
        <w:t xml:space="preserve"> the consumption of 1.4</w:t>
      </w:r>
      <w:r w:rsidR="0EC2A7BA" w:rsidRPr="00315341">
        <w:rPr>
          <w:rFonts w:ascii="Times New Roman" w:eastAsiaTheme="minorEastAsia" w:hAnsi="Times New Roman" w:cs="Times New Roman"/>
          <w:sz w:val="24"/>
          <w:szCs w:val="24"/>
        </w:rPr>
        <w:t xml:space="preserve"> </w:t>
      </w:r>
      <w:r w:rsidR="00D50FD5" w:rsidRPr="00315341">
        <w:rPr>
          <w:rFonts w:ascii="Times New Roman" w:eastAsiaTheme="minorEastAsia" w:hAnsi="Times New Roman" w:cs="Times New Roman"/>
          <w:sz w:val="24"/>
          <w:szCs w:val="24"/>
        </w:rPr>
        <w:t>g EPA+DHA per day (of which 1.2</w:t>
      </w:r>
      <w:r w:rsidR="00020872" w:rsidRPr="00315341">
        <w:rPr>
          <w:rFonts w:ascii="Times New Roman" w:eastAsiaTheme="minorEastAsia" w:hAnsi="Times New Roman" w:cs="Times New Roman"/>
          <w:sz w:val="24"/>
          <w:szCs w:val="24"/>
        </w:rPr>
        <w:t xml:space="preserve"> </w:t>
      </w:r>
      <w:r w:rsidR="00D50FD5" w:rsidRPr="00315341">
        <w:rPr>
          <w:rFonts w:ascii="Times New Roman" w:eastAsiaTheme="minorEastAsia" w:hAnsi="Times New Roman" w:cs="Times New Roman"/>
          <w:sz w:val="24"/>
          <w:szCs w:val="24"/>
        </w:rPr>
        <w:t>g was</w:t>
      </w:r>
      <w:r w:rsidR="00C41F25" w:rsidRPr="00315341">
        <w:rPr>
          <w:rFonts w:ascii="Times New Roman" w:eastAsiaTheme="minorEastAsia" w:hAnsi="Times New Roman" w:cs="Times New Roman"/>
          <w:sz w:val="24"/>
          <w:szCs w:val="24"/>
        </w:rPr>
        <w:t xml:space="preserve"> </w:t>
      </w:r>
      <w:r w:rsidR="00D50FD5" w:rsidRPr="00315341">
        <w:rPr>
          <w:rFonts w:ascii="Times New Roman" w:eastAsiaTheme="minorEastAsia" w:hAnsi="Times New Roman" w:cs="Times New Roman"/>
          <w:sz w:val="24"/>
          <w:szCs w:val="24"/>
        </w:rPr>
        <w:t xml:space="preserve">DHA) over 6 months improved both episodic and working memory </w:t>
      </w:r>
      <w:r w:rsidR="00D50FD5"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Stonehouse&lt;/Author&gt;&lt;Year&gt;2013&lt;/Year&gt;&lt;RecNum&gt;297&lt;/RecNum&gt;&lt;DisplayText&gt;(35)&lt;/DisplayText&gt;&lt;record&gt;&lt;rec-number&gt;297&lt;/rec-number&gt;&lt;foreign-keys&gt;&lt;key app="EN" db-id="2tr5pefawrd9aaed0e8vvwri50tp9vp0ep9w" timestamp="1728488837"&gt;297&lt;/key&gt;&lt;/foreign-keys&gt;&lt;ref-type name="Journal Article"&gt;17&lt;/ref-type&gt;&lt;contributors&gt;&lt;authors&gt;&lt;author&gt;Stonehouse, W.&lt;/author&gt;&lt;author&gt;Conlon, C. A.&lt;/author&gt;&lt;author&gt;Podd, J.&lt;/author&gt;&lt;author&gt;Hill, S. R.&lt;/author&gt;&lt;author&gt;Minihane, A. M.&lt;/author&gt;&lt;author&gt;Haskell, C.&lt;/author&gt;&lt;author&gt;Kennedy, D.&lt;/author&gt;&lt;/authors&gt;&lt;/contributors&gt;&lt;auth-address&gt;Institute of Food, Nutrition and Human Health, Massey University, Auckland, New Zealand. w.stonehouse@massey.ac.nz&lt;/auth-address&gt;&lt;titles&gt;&lt;title&gt;DHA supplementation improved both memory and reaction time in healthy young adults: a randomized controlled trial&lt;/title&gt;&lt;secondary-title&gt;Am J Clin Nutr&lt;/secondary-title&gt;&lt;/titles&gt;&lt;periodical&gt;&lt;full-title&gt;Am J Clin Nutr&lt;/full-title&gt;&lt;/periodical&gt;&lt;pages&gt;1134-43&lt;/pages&gt;&lt;volume&gt;97&lt;/volume&gt;&lt;number&gt;5&lt;/number&gt;&lt;edition&gt;20130320&lt;/edition&gt;&lt;keywords&gt;&lt;keyword&gt;Adolescent&lt;/keyword&gt;&lt;keyword&gt;Adult&lt;/keyword&gt;&lt;keyword&gt;*Dietary Supplements&lt;/keyword&gt;&lt;keyword&gt;Docosahexaenoic Acids/*administration &amp;amp; dosage&lt;/keyword&gt;&lt;keyword&gt;Double-Blind Method&lt;/keyword&gt;&lt;keyword&gt;*Feeding Behavior&lt;/keyword&gt;&lt;keyword&gt;Female&lt;/keyword&gt;&lt;keyword&gt;Humans&lt;/keyword&gt;&lt;keyword&gt;Male&lt;/keyword&gt;&lt;keyword&gt;Memory, Short-Term/*drug effects&lt;/keyword&gt;&lt;keyword&gt;Middle Aged&lt;/keyword&gt;&lt;keyword&gt;New Zealand&lt;/keyword&gt;&lt;keyword&gt;Reaction Time/*drug effects&lt;/keyword&gt;&lt;keyword&gt;Young Adult&lt;/keyword&gt;&lt;/keywords&gt;&lt;dates&gt;&lt;year&gt;2013&lt;/year&gt;&lt;pub-dates&gt;&lt;date&gt;May&lt;/date&gt;&lt;/pub-dates&gt;&lt;/dates&gt;&lt;isbn&gt;0002-9165&lt;/isbn&gt;&lt;accession-num&gt;23515006&lt;/accession-num&gt;&lt;urls&gt;&lt;/urls&gt;&lt;electronic-resource-num&gt;10.3945/ajcn.112.053371&lt;/electronic-resource-num&gt;&lt;remote-database-provider&gt;NLM&lt;/remote-database-provider&gt;&lt;language&gt;eng&lt;/language&gt;&lt;/record&gt;&lt;/Cite&gt;&lt;/EndNote&gt;</w:instrText>
      </w:r>
      <w:r w:rsidR="00D50FD5"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5)</w:t>
      </w:r>
      <w:r w:rsidR="00D50FD5" w:rsidRPr="00315341">
        <w:rPr>
          <w:rFonts w:ascii="Times New Roman" w:eastAsiaTheme="minorEastAsia" w:hAnsi="Times New Roman" w:cs="Times New Roman"/>
          <w:sz w:val="24"/>
          <w:szCs w:val="24"/>
        </w:rPr>
        <w:fldChar w:fldCharType="end"/>
      </w:r>
      <w:r w:rsidR="00037F10" w:rsidRPr="00315341">
        <w:rPr>
          <w:rFonts w:ascii="Times New Roman" w:eastAsiaTheme="minorEastAsia" w:hAnsi="Times New Roman" w:cs="Times New Roman"/>
          <w:sz w:val="24"/>
          <w:szCs w:val="24"/>
        </w:rPr>
        <w:t xml:space="preserve">. </w:t>
      </w:r>
      <w:r w:rsidR="00D50FD5" w:rsidRPr="00315341">
        <w:rPr>
          <w:rFonts w:ascii="Times New Roman" w:eastAsiaTheme="minorEastAsia" w:hAnsi="Times New Roman" w:cs="Times New Roman"/>
          <w:sz w:val="24"/>
          <w:szCs w:val="24"/>
        </w:rPr>
        <w:t xml:space="preserve">Traditionally RCTs focussed on brain </w:t>
      </w:r>
      <w:r w:rsidR="00C41F25" w:rsidRPr="00315341">
        <w:rPr>
          <w:rFonts w:ascii="Times New Roman" w:eastAsiaTheme="minorEastAsia" w:hAnsi="Times New Roman" w:cs="Times New Roman"/>
          <w:sz w:val="24"/>
          <w:szCs w:val="24"/>
        </w:rPr>
        <w:t xml:space="preserve">health </w:t>
      </w:r>
      <w:r w:rsidR="00F32D80" w:rsidRPr="00315341">
        <w:rPr>
          <w:rFonts w:ascii="Times New Roman" w:eastAsiaTheme="minorEastAsia" w:hAnsi="Times New Roman" w:cs="Times New Roman"/>
          <w:sz w:val="24"/>
          <w:szCs w:val="24"/>
        </w:rPr>
        <w:t>have</w:t>
      </w:r>
      <w:r w:rsidR="00D50FD5" w:rsidRPr="00315341">
        <w:rPr>
          <w:rFonts w:ascii="Times New Roman" w:eastAsiaTheme="minorEastAsia" w:hAnsi="Times New Roman" w:cs="Times New Roman"/>
          <w:sz w:val="24"/>
          <w:szCs w:val="24"/>
        </w:rPr>
        <w:t xml:space="preserve"> intervened with DHA</w:t>
      </w:r>
      <w:r w:rsidR="0EC2A7BA" w:rsidRPr="00315341">
        <w:rPr>
          <w:rFonts w:ascii="Times New Roman" w:eastAsiaTheme="minorEastAsia" w:hAnsi="Times New Roman" w:cs="Times New Roman"/>
          <w:sz w:val="24"/>
          <w:szCs w:val="24"/>
        </w:rPr>
        <w:t>-</w:t>
      </w:r>
      <w:r w:rsidR="00D50FD5" w:rsidRPr="00315341">
        <w:rPr>
          <w:rFonts w:ascii="Times New Roman" w:eastAsiaTheme="minorEastAsia" w:hAnsi="Times New Roman" w:cs="Times New Roman"/>
          <w:sz w:val="24"/>
          <w:szCs w:val="24"/>
        </w:rPr>
        <w:t>rich supplements, on the basis that brain tissue is highly enriched in DHA relative to EPA</w:t>
      </w:r>
      <w:r w:rsidR="00F32D80" w:rsidRPr="00315341">
        <w:rPr>
          <w:rFonts w:ascii="Times New Roman" w:eastAsiaTheme="minorEastAsia" w:hAnsi="Times New Roman" w:cs="Times New Roman"/>
          <w:sz w:val="24"/>
          <w:szCs w:val="24"/>
        </w:rPr>
        <w:t xml:space="preserve"> </w:t>
      </w:r>
      <w:r w:rsidR="00D42B44"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Arterburn&lt;/Author&gt;&lt;Year&gt;2006&lt;/Year&gt;&lt;RecNum&gt;301&lt;/RecNum&gt;&lt;DisplayText&gt;(24)&lt;/DisplayText&gt;&lt;record&gt;&lt;rec-number&gt;301&lt;/rec-number&gt;&lt;foreign-keys&gt;&lt;key app="EN" db-id="2tr5pefawrd9aaed0e8vvwri50tp9vp0ep9w" timestamp="1728569605"&gt;301&lt;/key&gt;&lt;/foreign-keys&gt;&lt;ref-type name="Journal Article"&gt;17&lt;/ref-type&gt;&lt;contributors&gt;&lt;authors&gt;&lt;author&gt;Arterburn, L. M.&lt;/author&gt;&lt;author&gt;Hall, E. B.&lt;/author&gt;&lt;author&gt;Oken, H.&lt;/author&gt;&lt;/authors&gt;&lt;/contributors&gt;&lt;auth-address&gt;Martek Biosciences Corporation, Columbia, MD, USA. larterburn@martekbio.com&lt;/auth-address&gt;&lt;titles&gt;&lt;title&gt;Distribution, interconversion, and dose response of n-3 fatty acids in humans&lt;/title&gt;&lt;secondary-title&gt;Am J Clin Nutr&lt;/secondary-title&gt;&lt;/titles&gt;&lt;periodical&gt;&lt;full-title&gt;Am J Clin Nutr&lt;/full-title&gt;&lt;/periodical&gt;&lt;pages&gt;1467s-1476s&lt;/pages&gt;&lt;volume&gt;83&lt;/volume&gt;&lt;number&gt;6 Suppl&lt;/number&gt;&lt;keywords&gt;&lt;keyword&gt;Dietary Supplements&lt;/keyword&gt;&lt;keyword&gt;Docosahexaenoic Acids/administration &amp;amp; dosage/blood/*pharmacokinetics&lt;/keyword&gt;&lt;keyword&gt;Dose-Response Relationship, Drug&lt;/keyword&gt;&lt;keyword&gt;Eicosapentaenoic Acid/administration &amp;amp; dosage/blood/*pharmacokinetics&lt;/keyword&gt;&lt;keyword&gt;Erythrocytes/chemistry/metabolism&lt;/keyword&gt;&lt;keyword&gt;Fatty Acids, Omega-3/administration &amp;amp; dosage/blood/pharmacokinetics&lt;/keyword&gt;&lt;keyword&gt;Humans&lt;/keyword&gt;&lt;keyword&gt;Milk, Human/chemistry&lt;/keyword&gt;&lt;keyword&gt;Organ Specificity&lt;/keyword&gt;&lt;keyword&gt;Tissue Distribution&lt;/keyword&gt;&lt;keyword&gt;alpha-Linolenic Acid/administration &amp;amp; dosage/blood/*pharmacokinetics&lt;/keyword&gt;&lt;/keywords&gt;&lt;dates&gt;&lt;year&gt;2006&lt;/year&gt;&lt;pub-dates&gt;&lt;date&gt;Jun&lt;/date&gt;&lt;/pub-dates&gt;&lt;/dates&gt;&lt;isbn&gt;0002-9165 (Print)&amp;#xD;0002-9165&lt;/isbn&gt;&lt;accession-num&gt;16841856&lt;/accession-num&gt;&lt;urls&gt;&lt;/urls&gt;&lt;electronic-resource-num&gt;10.1093/ajcn/83.6.1467S&lt;/electronic-resource-num&gt;&lt;remote-database-provider&gt;NLM&lt;/remote-database-provider&gt;&lt;language&gt;eng&lt;/language&gt;&lt;/record&gt;&lt;/Cite&gt;&lt;/EndNote&gt;</w:instrText>
      </w:r>
      <w:r w:rsidR="00D42B44"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24)</w:t>
      </w:r>
      <w:r w:rsidR="00D42B44" w:rsidRPr="00315341">
        <w:rPr>
          <w:rFonts w:ascii="Times New Roman" w:eastAsiaTheme="minorEastAsia" w:hAnsi="Times New Roman" w:cs="Times New Roman"/>
          <w:sz w:val="24"/>
          <w:szCs w:val="24"/>
        </w:rPr>
        <w:fldChar w:fldCharType="end"/>
      </w:r>
      <w:r w:rsidR="00D50FD5" w:rsidRPr="00315341">
        <w:rPr>
          <w:rFonts w:ascii="Times New Roman" w:eastAsiaTheme="minorEastAsia" w:hAnsi="Times New Roman" w:cs="Times New Roman"/>
          <w:sz w:val="24"/>
          <w:szCs w:val="24"/>
        </w:rPr>
        <w:t>. The role of EPA in brain, and in particular glial function is being increasingly recognised</w:t>
      </w:r>
      <w:r w:rsidR="00D42B44" w:rsidRPr="00315341">
        <w:rPr>
          <w:rFonts w:ascii="Times New Roman" w:eastAsiaTheme="minorEastAsia" w:hAnsi="Times New Roman" w:cs="Times New Roman"/>
          <w:sz w:val="24"/>
          <w:szCs w:val="24"/>
        </w:rPr>
        <w:t xml:space="preserve"> </w:t>
      </w:r>
      <w:r w:rsidR="00D42B44" w:rsidRPr="00315341">
        <w:rPr>
          <w:rFonts w:ascii="Times New Roman" w:eastAsiaTheme="minorEastAsia" w:hAnsi="Times New Roman" w:cs="Times New Roman"/>
          <w:sz w:val="24"/>
          <w:szCs w:val="24"/>
        </w:rPr>
        <w:fldChar w:fldCharType="begin">
          <w:fldData xml:space="preserve">PEVuZE5vdGU+PENpdGU+PEF1dGhvcj5CYXppbmV0PC9BdXRob3I+PFllYXI+MjAyMDwvWWVhcj48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CYXppbmV0PC9BdXRob3I+PFllYXI+MjAyMDwvWWVhcj48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D42B44" w:rsidRPr="00315341">
        <w:rPr>
          <w:rFonts w:ascii="Times New Roman" w:eastAsiaTheme="minorEastAsia" w:hAnsi="Times New Roman" w:cs="Times New Roman"/>
          <w:sz w:val="24"/>
          <w:szCs w:val="24"/>
        </w:rPr>
      </w:r>
      <w:r w:rsidR="00D42B44"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26)</w:t>
      </w:r>
      <w:r w:rsidR="00D42B44" w:rsidRPr="00315341">
        <w:rPr>
          <w:rFonts w:ascii="Times New Roman" w:eastAsiaTheme="minorEastAsia" w:hAnsi="Times New Roman" w:cs="Times New Roman"/>
          <w:sz w:val="24"/>
          <w:szCs w:val="24"/>
        </w:rPr>
        <w:fldChar w:fldCharType="end"/>
      </w:r>
      <w:r w:rsidR="00D50FD5" w:rsidRPr="00315341">
        <w:rPr>
          <w:rFonts w:ascii="Times New Roman" w:eastAsiaTheme="minorEastAsia" w:hAnsi="Times New Roman" w:cs="Times New Roman"/>
          <w:sz w:val="24"/>
          <w:szCs w:val="24"/>
        </w:rPr>
        <w:t>, with Patan</w:t>
      </w:r>
      <w:r w:rsidR="00502034" w:rsidRPr="00315341">
        <w:rPr>
          <w:rFonts w:ascii="Times New Roman" w:eastAsiaTheme="minorEastAsia" w:hAnsi="Times New Roman" w:cs="Times New Roman"/>
          <w:sz w:val="24"/>
          <w:szCs w:val="24"/>
        </w:rPr>
        <w:t xml:space="preserve"> </w:t>
      </w:r>
      <w:r w:rsidR="00D50FD5" w:rsidRPr="00315341">
        <w:rPr>
          <w:rFonts w:ascii="Times New Roman" w:eastAsiaTheme="minorEastAsia" w:hAnsi="Times New Roman" w:cs="Times New Roman"/>
          <w:sz w:val="24"/>
          <w:szCs w:val="24"/>
        </w:rPr>
        <w:t xml:space="preserve">and colleagues </w:t>
      </w:r>
      <w:r w:rsidR="00D50FD5" w:rsidRPr="00315341">
        <w:rPr>
          <w:rFonts w:ascii="Times New Roman" w:eastAsiaTheme="minorEastAsia" w:hAnsi="Times New Roman" w:cs="Times New Roman"/>
          <w:sz w:val="24"/>
          <w:szCs w:val="24"/>
        </w:rPr>
        <w:lastRenderedPageBreak/>
        <w:t>demonstrating that EPA but not DHA improved global cognition over 6 months in healthy adults</w:t>
      </w:r>
      <w:r w:rsidR="00502034" w:rsidRPr="00315341">
        <w:rPr>
          <w:rFonts w:ascii="Times New Roman" w:eastAsiaTheme="minorEastAsia" w:hAnsi="Times New Roman" w:cs="Times New Roman"/>
          <w:sz w:val="24"/>
          <w:szCs w:val="24"/>
        </w:rPr>
        <w:t xml:space="preserve"> </w:t>
      </w:r>
      <w:r w:rsidR="00502034" w:rsidRPr="00315341">
        <w:rPr>
          <w:rFonts w:ascii="Times New Roman" w:eastAsiaTheme="minorEastAsia" w:hAnsi="Times New Roman" w:cs="Times New Roman"/>
          <w:sz w:val="24"/>
          <w:szCs w:val="24"/>
        </w:rPr>
        <w:fldChar w:fldCharType="begin">
          <w:fldData xml:space="preserve">PEVuZE5vdGU+PENpdGU+PEF1dGhvcj5QYXRhbjwvQXV0aG9yPjxZZWFyPjIwMjE8L1llYXI+PFJl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QYXRhbjwvQXV0aG9yPjxZZWFyPjIwMjE8L1llYXI+PFJl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502034" w:rsidRPr="00315341">
        <w:rPr>
          <w:rFonts w:ascii="Times New Roman" w:eastAsiaTheme="minorEastAsia" w:hAnsi="Times New Roman" w:cs="Times New Roman"/>
          <w:sz w:val="24"/>
          <w:szCs w:val="24"/>
        </w:rPr>
      </w:r>
      <w:r w:rsidR="00502034"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6)</w:t>
      </w:r>
      <w:r w:rsidR="00502034" w:rsidRPr="00315341">
        <w:rPr>
          <w:rFonts w:ascii="Times New Roman" w:eastAsiaTheme="minorEastAsia" w:hAnsi="Times New Roman" w:cs="Times New Roman"/>
          <w:sz w:val="24"/>
          <w:szCs w:val="24"/>
        </w:rPr>
        <w:fldChar w:fldCharType="end"/>
      </w:r>
      <w:r w:rsidR="00D50FD5" w:rsidRPr="00315341">
        <w:rPr>
          <w:rFonts w:ascii="Times New Roman" w:eastAsiaTheme="minorEastAsia" w:hAnsi="Times New Roman" w:cs="Times New Roman"/>
          <w:sz w:val="24"/>
          <w:szCs w:val="24"/>
        </w:rPr>
        <w:t xml:space="preserve">. </w:t>
      </w:r>
    </w:p>
    <w:p w14:paraId="025CA756" w14:textId="77777777" w:rsidR="00BF263D" w:rsidRPr="00315341" w:rsidRDefault="00BF263D" w:rsidP="00A13D98">
      <w:pPr>
        <w:spacing w:after="0" w:line="360" w:lineRule="auto"/>
        <w:jc w:val="both"/>
        <w:rPr>
          <w:rFonts w:ascii="Times New Roman" w:eastAsiaTheme="minorEastAsia" w:hAnsi="Times New Roman" w:cs="Times New Roman"/>
          <w:sz w:val="24"/>
          <w:szCs w:val="24"/>
        </w:rPr>
      </w:pPr>
    </w:p>
    <w:p w14:paraId="218270DE" w14:textId="77661CCC" w:rsidR="00022C6D" w:rsidRPr="00315341" w:rsidRDefault="10C445A1"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2.3 Eye Health </w:t>
      </w:r>
    </w:p>
    <w:p w14:paraId="4D8AF05C" w14:textId="77777777" w:rsidR="004F17BC" w:rsidRPr="00315341" w:rsidRDefault="004F17BC" w:rsidP="00A13D98">
      <w:pPr>
        <w:autoSpaceDE w:val="0"/>
        <w:autoSpaceDN w:val="0"/>
        <w:adjustRightInd w:val="0"/>
        <w:spacing w:after="0" w:line="360" w:lineRule="auto"/>
        <w:jc w:val="both"/>
        <w:rPr>
          <w:rFonts w:ascii="Times New Roman" w:eastAsiaTheme="minorEastAsia" w:hAnsi="Times New Roman" w:cs="Times New Roman"/>
          <w:sz w:val="24"/>
          <w:szCs w:val="24"/>
        </w:rPr>
      </w:pPr>
    </w:p>
    <w:p w14:paraId="2525A78B" w14:textId="62391CEA" w:rsidR="005F146B" w:rsidRPr="00315341" w:rsidRDefault="0EC2A7B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Omega-3 PUFAs play an important role in eye health, with the retina particularly enriched in DHA. DHA appears to be conserved in the retina even in situations of low omega-3 PUFA intake. Patients with retinitis pigmentosa (RP) were reported to have significantly lower plasma DHA levels, suggesting an </w:t>
      </w:r>
      <w:r w:rsidR="735534B6" w:rsidRPr="00315341">
        <w:rPr>
          <w:rFonts w:ascii="Times New Roman" w:eastAsiaTheme="minorEastAsia" w:hAnsi="Times New Roman" w:cs="Times New Roman"/>
          <w:sz w:val="24"/>
          <w:szCs w:val="24"/>
        </w:rPr>
        <w:t xml:space="preserve">inverse </w:t>
      </w:r>
      <w:r w:rsidRPr="00315341">
        <w:rPr>
          <w:rFonts w:ascii="Times New Roman" w:eastAsiaTheme="minorEastAsia" w:hAnsi="Times New Roman" w:cs="Times New Roman"/>
          <w:sz w:val="24"/>
          <w:szCs w:val="24"/>
        </w:rPr>
        <w:t>association between DHA</w:t>
      </w:r>
      <w:r w:rsidR="65875A30" w:rsidRPr="00315341">
        <w:rPr>
          <w:rFonts w:ascii="Times New Roman" w:eastAsiaTheme="minorEastAsia" w:hAnsi="Times New Roman" w:cs="Times New Roman"/>
          <w:sz w:val="24"/>
          <w:szCs w:val="24"/>
        </w:rPr>
        <w:t xml:space="preserve"> availability</w:t>
      </w:r>
      <w:r w:rsidRPr="00315341">
        <w:rPr>
          <w:rFonts w:ascii="Times New Roman" w:eastAsiaTheme="minorEastAsia" w:hAnsi="Times New Roman" w:cs="Times New Roman"/>
          <w:sz w:val="24"/>
          <w:szCs w:val="24"/>
        </w:rPr>
        <w:t xml:space="preserve"> and higher risk of RP </w:t>
      </w:r>
      <w:r w:rsidR="007F2616" w:rsidRPr="00315341">
        <w:rPr>
          <w:rFonts w:ascii="Times New Roman" w:eastAsiaTheme="minorEastAsia" w:hAnsi="Times New Roman" w:cs="Times New Roman"/>
          <w:sz w:val="24"/>
          <w:szCs w:val="24"/>
        </w:rPr>
        <w:fldChar w:fldCharType="begin">
          <w:fldData xml:space="preserve">PEVuZE5vdGU+PENpdGU+PEF1dGhvcj5Hb25nPC9BdXRob3I+PFllYXI+MTk5MjwvWWVhcj48UmVj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Hb25nPC9BdXRob3I+PFllYXI+MTk5MjwvWWVhcj48UmVj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7F2616" w:rsidRPr="00315341">
        <w:rPr>
          <w:rFonts w:ascii="Times New Roman" w:eastAsiaTheme="minorEastAsia" w:hAnsi="Times New Roman" w:cs="Times New Roman"/>
          <w:sz w:val="24"/>
          <w:szCs w:val="24"/>
        </w:rPr>
      </w:r>
      <w:r w:rsidR="007F2616"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7, 38)</w:t>
      </w:r>
      <w:r w:rsidR="007F2616" w:rsidRPr="00315341">
        <w:rPr>
          <w:rFonts w:ascii="Times New Roman" w:eastAsiaTheme="minorEastAsia" w:hAnsi="Times New Roman" w:cs="Times New Roman"/>
          <w:sz w:val="24"/>
          <w:szCs w:val="24"/>
        </w:rPr>
        <w:fldChar w:fldCharType="end"/>
      </w:r>
      <w:r w:rsidR="00C23993" w:rsidRPr="00315341">
        <w:rPr>
          <w:rFonts w:ascii="Times New Roman" w:eastAsiaTheme="minorEastAsia" w:hAnsi="Times New Roman" w:cs="Times New Roman"/>
          <w:sz w:val="24"/>
          <w:szCs w:val="24"/>
        </w:rPr>
        <w:t>.</w:t>
      </w:r>
      <w:r w:rsidR="007F2616"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Treatment with omega-3 PUFAs has also been associated with improvement in some clinical outcomes in patients with RP</w:t>
      </w:r>
      <w:r w:rsidR="007F2616" w:rsidRPr="00315341">
        <w:rPr>
          <w:rFonts w:ascii="Times New Roman" w:eastAsiaTheme="minorEastAsia" w:hAnsi="Times New Roman" w:cs="Times New Roman"/>
          <w:sz w:val="24"/>
          <w:szCs w:val="24"/>
        </w:rPr>
        <w:t xml:space="preserve"> </w:t>
      </w:r>
      <w:r w:rsidR="007F2616"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Hodge&lt;/Author&gt;&lt;Year&gt;2006&lt;/Year&gt;&lt;RecNum&gt;397&lt;/RecNum&gt;&lt;DisplayText&gt;(39)&lt;/DisplayText&gt;&lt;record&gt;&lt;rec-number&gt;397&lt;/rec-number&gt;&lt;foreign-keys&gt;&lt;key app="EN" db-id="2tr5pefawrd9aaed0e8vvwri50tp9vp0ep9w" timestamp="1731948075"&gt;397&lt;/key&gt;&lt;/foreign-keys&gt;&lt;ref-type name="Journal Article"&gt;17&lt;/ref-type&gt;&lt;contributors&gt;&lt;authors&gt;&lt;author&gt;Hodge, W. G.&lt;/author&gt;&lt;author&gt;Barnes, D.&lt;/author&gt;&lt;author&gt;Schachter, H. M.&lt;/author&gt;&lt;author&gt;Pan, Y. I.&lt;/author&gt;&lt;author&gt;Lowcock, E. C.&lt;/author&gt;&lt;author&gt;Zhang, L.&lt;/author&gt;&lt;author&gt;Sampson, M.&lt;/author&gt;&lt;author&gt;Morrison, A.&lt;/author&gt;&lt;author&gt;Tran, K.&lt;/author&gt;&lt;author&gt;Miguelez, M.&lt;/author&gt;&lt;author&gt;Lewin, G.&lt;/author&gt;&lt;/authors&gt;&lt;/contributors&gt;&lt;auth-address&gt;Department of Opthalmology, Ottawa Hospital Eye Institute, University of Ottawa, Ont., Canada. whodge@ottawahospital.on.ca&lt;/auth-address&gt;&lt;titles&gt;&lt;title&gt;The evidence for efficacy of omega-3 fatty acids in preventing or slowing the progression of retinitis pigmentosa: a systematic review&lt;/title&gt;&lt;secondary-title&gt;Can J Ophthalmol&lt;/secondary-title&gt;&lt;/titles&gt;&lt;periodical&gt;&lt;full-title&gt;Can J Ophthalmol&lt;/full-title&gt;&lt;/periodical&gt;&lt;pages&gt;481-90&lt;/pages&gt;&lt;volume&gt;41&lt;/volume&gt;&lt;number&gt;4&lt;/number&gt;&lt;keywords&gt;&lt;keyword&gt;Databases, Factual&lt;/keyword&gt;&lt;keyword&gt;Diet&lt;/keyword&gt;&lt;keyword&gt;Disease Progression&lt;/keyword&gt;&lt;keyword&gt;Fatty Acids, Omega-3/*administration &amp;amp; dosage&lt;/keyword&gt;&lt;keyword&gt;Humans&lt;/keyword&gt;&lt;keyword&gt;Randomized Controlled Trials as Topic&lt;/keyword&gt;&lt;keyword&gt;Retinitis Pigmentosa/physiopathology/*prevention &amp;amp; control&lt;/keyword&gt;&lt;keyword&gt;Treatment Outcome&lt;/keyword&gt;&lt;/keywords&gt;&lt;dates&gt;&lt;year&gt;2006&lt;/year&gt;&lt;pub-dates&gt;&lt;date&gt;Aug&lt;/date&gt;&lt;/pub-dates&gt;&lt;/dates&gt;&lt;isbn&gt;0008-4182 (Print)&amp;#xD;0008-4182&lt;/isbn&gt;&lt;accession-num&gt;16883366&lt;/accession-num&gt;&lt;urls&gt;&lt;/urls&gt;&lt;electronic-resource-num&gt;10.1016/s0008-4182(06)80012-8&lt;/electronic-resource-num&gt;&lt;remote-database-provider&gt;NLM&lt;/remote-database-provider&gt;&lt;language&gt;eng&lt;/language&gt;&lt;/record&gt;&lt;/Cite&gt;&lt;/EndNote&gt;</w:instrText>
      </w:r>
      <w:r w:rsidR="007F2616"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9)</w:t>
      </w:r>
      <w:r w:rsidR="007F2616" w:rsidRPr="00315341">
        <w:rPr>
          <w:rFonts w:ascii="Times New Roman" w:eastAsiaTheme="minorEastAsia" w:hAnsi="Times New Roman" w:cs="Times New Roman"/>
          <w:sz w:val="24"/>
          <w:szCs w:val="24"/>
        </w:rPr>
        <w:fldChar w:fldCharType="end"/>
      </w:r>
      <w:r w:rsidR="007F2616"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A meta-analysis of pooled data from nine studies showed that high dietary intake of omega-3 PUFAs and fish twice a week was associated with a 38% and 33% reduction in the risk of late age-related macular degeneration (AMD)</w:t>
      </w:r>
      <w:r w:rsidR="007F2616" w:rsidRPr="00315341">
        <w:rPr>
          <w:rFonts w:ascii="Times New Roman" w:eastAsiaTheme="minorEastAsia" w:hAnsi="Times New Roman" w:cs="Times New Roman"/>
          <w:sz w:val="24"/>
          <w:szCs w:val="24"/>
        </w:rPr>
        <w:t xml:space="preserve"> </w:t>
      </w:r>
      <w:r w:rsidR="007F2616"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Chong&lt;/Author&gt;&lt;Year&gt;2008&lt;/Year&gt;&lt;RecNum&gt;398&lt;/RecNum&gt;&lt;DisplayText&gt;(40)&lt;/DisplayText&gt;&lt;record&gt;&lt;rec-number&gt;398&lt;/rec-number&gt;&lt;foreign-keys&gt;&lt;key app="EN" db-id="2tr5pefawrd9aaed0e8vvwri50tp9vp0ep9w" timestamp="1731948102"&gt;398&lt;/key&gt;&lt;/foreign-keys&gt;&lt;ref-type name="Journal Article"&gt;17&lt;/ref-type&gt;&lt;contributors&gt;&lt;authors&gt;&lt;author&gt;Chong, E. W.&lt;/author&gt;&lt;author&gt;Kreis, A. J.&lt;/author&gt;&lt;author&gt;Wong, T. Y.&lt;/author&gt;&lt;author&gt;Simpson, J. A.&lt;/author&gt;&lt;author&gt;Guymer, R. H.&lt;/author&gt;&lt;/authors&gt;&lt;/contributors&gt;&lt;auth-address&gt;Centre for Eye Research Australia, University of Melbourne, Victoria, Australia.&lt;/auth-address&gt;&lt;titles&gt;&lt;title&gt;Dietary omega-3 fatty acid and fish intake in the primary prevention of age-related macular degeneration: a systematic review and meta-analysis&lt;/title&gt;&lt;secondary-title&gt;Arch Ophthalmol&lt;/secondary-title&gt;&lt;/titles&gt;&lt;periodical&gt;&lt;full-title&gt;Arch Ophthalmol&lt;/full-title&gt;&lt;/periodical&gt;&lt;pages&gt;826-33&lt;/pages&gt;&lt;volume&gt;126&lt;/volume&gt;&lt;number&gt;6&lt;/number&gt;&lt;keywords&gt;&lt;keyword&gt;Animals&lt;/keyword&gt;&lt;keyword&gt;Databases, Factual&lt;/keyword&gt;&lt;keyword&gt;*Diet&lt;/keyword&gt;&lt;keyword&gt;Dietary Fats, Unsaturated/*pharmacology&lt;/keyword&gt;&lt;keyword&gt;Fatty Acids, Omega-3/*pharmacology&lt;/keyword&gt;&lt;keyword&gt;*Fishes&lt;/keyword&gt;&lt;keyword&gt;Humans&lt;/keyword&gt;&lt;keyword&gt;Macular Degeneration/*prevention &amp;amp; control&lt;/keyword&gt;&lt;/keywords&gt;&lt;dates&gt;&lt;year&gt;2008&lt;/year&gt;&lt;pub-dates&gt;&lt;date&gt;Jun&lt;/date&gt;&lt;/pub-dates&gt;&lt;/dates&gt;&lt;isbn&gt;0003-9950&lt;/isbn&gt;&lt;accession-num&gt;18541848&lt;/accession-num&gt;&lt;urls&gt;&lt;/urls&gt;&lt;electronic-resource-num&gt;10.1001/archopht.126.6.826&lt;/electronic-resource-num&gt;&lt;remote-database-provider&gt;NLM&lt;/remote-database-provider&gt;&lt;language&gt;eng&lt;/language&gt;&lt;/record&gt;&lt;/Cite&gt;&lt;/EndNote&gt;</w:instrText>
      </w:r>
      <w:r w:rsidR="007F2616"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40)</w:t>
      </w:r>
      <w:r w:rsidR="007F2616" w:rsidRPr="00315341">
        <w:rPr>
          <w:rFonts w:ascii="Times New Roman" w:eastAsiaTheme="minorEastAsia" w:hAnsi="Times New Roman" w:cs="Times New Roman"/>
          <w:sz w:val="24"/>
          <w:szCs w:val="24"/>
        </w:rPr>
        <w:fldChar w:fldCharType="end"/>
      </w:r>
      <w:r w:rsidR="007F2616"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The incidence of dry eye syndrome was lower among women who consumed higher amounts of omega-3 PUFAs</w:t>
      </w:r>
      <w:r w:rsidR="007F2616" w:rsidRPr="00315341">
        <w:rPr>
          <w:rFonts w:ascii="Times New Roman" w:eastAsiaTheme="minorEastAsia" w:hAnsi="Times New Roman" w:cs="Times New Roman"/>
          <w:sz w:val="24"/>
          <w:szCs w:val="24"/>
        </w:rPr>
        <w:t xml:space="preserve"> </w:t>
      </w:r>
      <w:r w:rsidR="007F2616" w:rsidRPr="00315341">
        <w:rPr>
          <w:rFonts w:ascii="Times New Roman" w:eastAsiaTheme="minorEastAsia" w:hAnsi="Times New Roman" w:cs="Times New Roman"/>
          <w:sz w:val="24"/>
          <w:szCs w:val="24"/>
        </w:rPr>
        <w:fldChar w:fldCharType="begin">
          <w:fldData xml:space="preserve">PEVuZE5vdGU+PENpdGU+PEF1dGhvcj5NaWxqYW5vdmnEhzwvQXV0aG9yPjxZZWFyPjIwMDU8L1ll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==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NaWxqYW5vdmnEhzwvQXV0aG9yPjxZZWFyPjIwMDU8L1ll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==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7F2616" w:rsidRPr="00315341">
        <w:rPr>
          <w:rFonts w:ascii="Times New Roman" w:eastAsiaTheme="minorEastAsia" w:hAnsi="Times New Roman" w:cs="Times New Roman"/>
          <w:sz w:val="24"/>
          <w:szCs w:val="24"/>
        </w:rPr>
      </w:r>
      <w:r w:rsidR="007F2616"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41)</w:t>
      </w:r>
      <w:r w:rsidR="007F2616" w:rsidRPr="00315341">
        <w:rPr>
          <w:rFonts w:ascii="Times New Roman" w:eastAsiaTheme="minorEastAsia" w:hAnsi="Times New Roman" w:cs="Times New Roman"/>
          <w:sz w:val="24"/>
          <w:szCs w:val="24"/>
        </w:rPr>
        <w:fldChar w:fldCharType="end"/>
      </w:r>
      <w:r w:rsidR="007F2616" w:rsidRPr="00315341">
        <w:rPr>
          <w:rFonts w:ascii="Times New Roman" w:eastAsiaTheme="minorEastAsia" w:hAnsi="Times New Roman" w:cs="Times New Roman"/>
          <w:sz w:val="24"/>
          <w:szCs w:val="24"/>
        </w:rPr>
        <w:t>.</w:t>
      </w:r>
    </w:p>
    <w:p w14:paraId="77A55D34" w14:textId="103E7C6F" w:rsidR="00022C6D" w:rsidRPr="00315341" w:rsidRDefault="00022C6D" w:rsidP="00A13D98">
      <w:pPr>
        <w:spacing w:after="0" w:line="360" w:lineRule="auto"/>
        <w:jc w:val="both"/>
        <w:rPr>
          <w:rFonts w:ascii="Times New Roman" w:eastAsiaTheme="minorEastAsia" w:hAnsi="Times New Roman" w:cs="Times New Roman"/>
          <w:sz w:val="24"/>
          <w:szCs w:val="24"/>
        </w:rPr>
      </w:pPr>
    </w:p>
    <w:p w14:paraId="23AFE053" w14:textId="5F5C0D77" w:rsidR="00022C6D" w:rsidRPr="00315341" w:rsidRDefault="00022C6D" w:rsidP="00A13D98">
      <w:pPr>
        <w:spacing w:after="0" w:line="360" w:lineRule="auto"/>
        <w:jc w:val="both"/>
        <w:rPr>
          <w:rFonts w:ascii="Times New Roman" w:eastAsiaTheme="minorEastAsia" w:hAnsi="Times New Roman" w:cs="Times New Roman"/>
          <w:sz w:val="24"/>
          <w:szCs w:val="24"/>
        </w:rPr>
      </w:pPr>
    </w:p>
    <w:p w14:paraId="0BB10F3E" w14:textId="1C7007EA" w:rsidR="005D3152" w:rsidRPr="00315341" w:rsidRDefault="00900B18"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2.4 </w:t>
      </w:r>
      <w:r w:rsidR="00C62D62" w:rsidRPr="00315341">
        <w:rPr>
          <w:rFonts w:ascii="Times New Roman" w:eastAsiaTheme="minorEastAsia" w:hAnsi="Times New Roman" w:cs="Times New Roman"/>
          <w:b/>
          <w:bCs/>
          <w:sz w:val="24"/>
          <w:szCs w:val="24"/>
        </w:rPr>
        <w:t>E</w:t>
      </w:r>
      <w:r w:rsidR="00885FEF" w:rsidRPr="00315341">
        <w:rPr>
          <w:rFonts w:ascii="Times New Roman" w:eastAsiaTheme="minorEastAsia" w:hAnsi="Times New Roman" w:cs="Times New Roman"/>
          <w:b/>
          <w:bCs/>
          <w:sz w:val="24"/>
          <w:szCs w:val="24"/>
        </w:rPr>
        <w:t>merging health benefits</w:t>
      </w:r>
    </w:p>
    <w:p w14:paraId="2AD68AA8" w14:textId="77777777" w:rsidR="00885FEF" w:rsidRPr="00315341" w:rsidRDefault="00885FEF" w:rsidP="00A13D98">
      <w:pPr>
        <w:spacing w:after="0" w:line="360" w:lineRule="auto"/>
        <w:jc w:val="both"/>
        <w:rPr>
          <w:rFonts w:ascii="Times New Roman" w:eastAsiaTheme="minorEastAsia" w:hAnsi="Times New Roman" w:cs="Times New Roman"/>
          <w:color w:val="A6A6A6" w:themeColor="background1" w:themeShade="A6"/>
          <w:sz w:val="24"/>
          <w:szCs w:val="24"/>
        </w:rPr>
      </w:pPr>
    </w:p>
    <w:p w14:paraId="05C665C3" w14:textId="44BB8D2E" w:rsidR="00C41F25"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Two recent meta-analyses support a role for omega-3 PUFAs in preventing and treating non-alcoholic fatty liver disease (NAFLD) with significant effects of EPA+DHA supplementation on liver fat and liver function tests [aspartate aminotransferase (AST), alanine aminotransferase (ALT), and gamma-glutamyl transferase (GGT)] in both adult and paediatric patients </w:t>
      </w:r>
      <w:r w:rsidRPr="00315341">
        <w:rPr>
          <w:rFonts w:ascii="Times New Roman" w:hAnsi="Times New Roman" w:cs="Times New Roman"/>
        </w:rPr>
        <w:fldChar w:fldCharType="begin">
          <w:fldData xml:space="preserve">PEVuZE5vdGU+PENpdGU+PEF1dGhvcj5EaW9ueXNvcG91bG9zPC9BdXRob3I+PFllYXI+MjAyMjwv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EaW9ueXNvcG91bG9zPC9BdXRob3I+PFllYXI+MjAyMjwv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E21AA9" w:rsidRPr="00315341">
        <w:rPr>
          <w:rFonts w:ascii="Times New Roman" w:hAnsi="Times New Roman" w:cs="Times New Roman"/>
          <w:noProof/>
        </w:rPr>
        <w:t>(4, 42)</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w:t>
      </w:r>
      <w:r w:rsidR="00497147" w:rsidRPr="00315341">
        <w:rPr>
          <w:rFonts w:ascii="Times New Roman" w:eastAsiaTheme="minorEastAsia" w:hAnsi="Times New Roman" w:cs="Times New Roman"/>
          <w:sz w:val="24"/>
          <w:szCs w:val="24"/>
        </w:rPr>
        <w:t xml:space="preserve">In a 2024 meta-analysis which included 6 RCTs which exclusively focussed on plant derived omega-3 fatty acids, either ALA </w:t>
      </w:r>
      <w:r w:rsidR="000E2CEF" w:rsidRPr="00315341">
        <w:rPr>
          <w:rFonts w:ascii="Times New Roman" w:eastAsiaTheme="minorEastAsia" w:hAnsi="Times New Roman" w:cs="Times New Roman"/>
          <w:sz w:val="24"/>
          <w:szCs w:val="24"/>
        </w:rPr>
        <w:t xml:space="preserve">from flaxseed </w:t>
      </w:r>
      <w:r w:rsidR="00497147" w:rsidRPr="00315341">
        <w:rPr>
          <w:rFonts w:ascii="Times New Roman" w:eastAsiaTheme="minorEastAsia" w:hAnsi="Times New Roman" w:cs="Times New Roman"/>
          <w:sz w:val="24"/>
          <w:szCs w:val="24"/>
        </w:rPr>
        <w:t>or DHA from algal oil, all reported a benefit of supplementation on either ALT or liver steatosis/fibrosis</w:t>
      </w:r>
      <w:r w:rsidR="000E2CEF" w:rsidRPr="00315341">
        <w:rPr>
          <w:rFonts w:ascii="Times New Roman" w:eastAsiaTheme="minorEastAsia" w:hAnsi="Times New Roman" w:cs="Times New Roman"/>
          <w:sz w:val="24"/>
          <w:szCs w:val="24"/>
        </w:rPr>
        <w:t xml:space="preserve"> </w:t>
      </w:r>
      <w:r w:rsidR="000E2CEF" w:rsidRPr="00315341">
        <w:rPr>
          <w:rFonts w:ascii="Times New Roman" w:eastAsiaTheme="minorEastAsia" w:hAnsi="Times New Roman" w:cs="Times New Roman"/>
          <w:sz w:val="24"/>
          <w:szCs w:val="24"/>
        </w:rPr>
        <w:fldChar w:fldCharType="begin">
          <w:fldData xml:space="preserve">PEVuZE5vdGU+PENpdGU+PEF1dGhvcj5Nb29yZTwvQXV0aG9yPjxZZWFyPjIwMjQ8L1llYXI+PFJl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</w:fldData>
        </w:fldChar>
      </w:r>
      <w:r w:rsidR="000E2CEF" w:rsidRPr="00315341">
        <w:rPr>
          <w:rFonts w:ascii="Times New Roman" w:eastAsiaTheme="minorEastAsia" w:hAnsi="Times New Roman" w:cs="Times New Roman"/>
          <w:sz w:val="24"/>
          <w:szCs w:val="24"/>
        </w:rPr>
        <w:instrText xml:space="preserve"> ADDIN EN.CITE </w:instrText>
      </w:r>
      <w:r w:rsidR="000E2CEF" w:rsidRPr="00315341">
        <w:rPr>
          <w:rFonts w:ascii="Times New Roman" w:eastAsiaTheme="minorEastAsia" w:hAnsi="Times New Roman" w:cs="Times New Roman"/>
          <w:sz w:val="24"/>
          <w:szCs w:val="24"/>
        </w:rPr>
        <w:fldChar w:fldCharType="begin">
          <w:fldData xml:space="preserve">PEVuZE5vdGU+PENpdGU+PEF1dGhvcj5Nb29yZTwvQXV0aG9yPjxZZWFyPjIwMjQ8L1llYXI+PFJl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</w:fldData>
        </w:fldChar>
      </w:r>
      <w:r w:rsidR="000E2CEF" w:rsidRPr="00315341">
        <w:rPr>
          <w:rFonts w:ascii="Times New Roman" w:eastAsiaTheme="minorEastAsia" w:hAnsi="Times New Roman" w:cs="Times New Roman"/>
          <w:sz w:val="24"/>
          <w:szCs w:val="24"/>
        </w:rPr>
        <w:instrText xml:space="preserve"> ADDIN EN.CITE.DATA </w:instrText>
      </w:r>
      <w:r w:rsidR="000E2CEF" w:rsidRPr="00315341">
        <w:rPr>
          <w:rFonts w:ascii="Times New Roman" w:eastAsiaTheme="minorEastAsia" w:hAnsi="Times New Roman" w:cs="Times New Roman"/>
          <w:sz w:val="24"/>
          <w:szCs w:val="24"/>
        </w:rPr>
      </w:r>
      <w:r w:rsidR="000E2CEF" w:rsidRPr="00315341">
        <w:rPr>
          <w:rFonts w:ascii="Times New Roman" w:eastAsiaTheme="minorEastAsia" w:hAnsi="Times New Roman" w:cs="Times New Roman"/>
          <w:sz w:val="24"/>
          <w:szCs w:val="24"/>
        </w:rPr>
        <w:fldChar w:fldCharType="end"/>
      </w:r>
      <w:r w:rsidR="000E2CEF" w:rsidRPr="00315341">
        <w:rPr>
          <w:rFonts w:ascii="Times New Roman" w:eastAsiaTheme="minorEastAsia" w:hAnsi="Times New Roman" w:cs="Times New Roman"/>
          <w:sz w:val="24"/>
          <w:szCs w:val="24"/>
        </w:rPr>
      </w:r>
      <w:r w:rsidR="000E2CEF"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43)</w:t>
      </w:r>
      <w:r w:rsidR="000E2CEF" w:rsidRPr="00315341">
        <w:rPr>
          <w:rFonts w:ascii="Times New Roman" w:eastAsiaTheme="minorEastAsia" w:hAnsi="Times New Roman" w:cs="Times New Roman"/>
          <w:sz w:val="24"/>
          <w:szCs w:val="24"/>
        </w:rPr>
        <w:fldChar w:fldCharType="end"/>
      </w:r>
      <w:r w:rsidR="00497147"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The effects of EPA+DHA are likely to be mediated by influencing a host of pathological processes which affect the transition from a normal liver phenotype through to cirrhosis including liver triglyceride load, insulin action, mitochondrial function, oxidative stress and inflammatory status</w:t>
      </w:r>
      <w:r w:rsidR="007F2616" w:rsidRPr="00315341">
        <w:rPr>
          <w:rFonts w:ascii="Times New Roman" w:eastAsiaTheme="minorEastAsia" w:hAnsi="Times New Roman" w:cs="Times New Roman"/>
          <w:sz w:val="24"/>
          <w:szCs w:val="24"/>
        </w:rPr>
        <w:t xml:space="preserve"> </w:t>
      </w:r>
      <w:r w:rsidR="007F2616" w:rsidRPr="00315341">
        <w:rPr>
          <w:rFonts w:ascii="Times New Roman" w:eastAsiaTheme="minorEastAsia" w:hAnsi="Times New Roman" w:cs="Times New Roman"/>
          <w:sz w:val="24"/>
          <w:szCs w:val="24"/>
        </w:rPr>
        <w:fldChar w:fldCharType="begin"/>
      </w:r>
      <w:r w:rsidR="000E2CEF" w:rsidRPr="00315341">
        <w:rPr>
          <w:rFonts w:ascii="Times New Roman" w:eastAsiaTheme="minorEastAsia" w:hAnsi="Times New Roman" w:cs="Times New Roman"/>
          <w:sz w:val="24"/>
          <w:szCs w:val="24"/>
        </w:rPr>
        <w:instrText xml:space="preserve"> ADDIN EN.CITE &lt;EndNote&gt;&lt;Cite&gt;&lt;Author&gt;Spooner&lt;/Author&gt;&lt;Year&gt;2023&lt;/Year&gt;&lt;RecNum&gt;407&lt;/RecNum&gt;&lt;DisplayText&gt;(44)&lt;/DisplayText&gt;&lt;record&gt;&lt;rec-number&gt;407&lt;/rec-number&gt;&lt;foreign-keys&gt;&lt;key app="EN" db-id="2tr5pefawrd9aaed0e8vvwri50tp9vp0ep9w" timestamp="1732279621"&gt;407&lt;/key&gt;&lt;/foreign-keys&gt;&lt;ref-type name="Journal Article"&gt;17&lt;/ref-type&gt;&lt;contributors&gt;&lt;authors&gt;&lt;author&gt;Spooner, M. H.&lt;/author&gt;&lt;author&gt;Jump, D. B.&lt;/author&gt;&lt;/authors&gt;&lt;/contributors&gt;&lt;auth-address&gt;Molecular Nutrition and Diabetes Research Laboratory, School of Biological and Population Health Sciences, Oregon State University, Corvallis, Oregon, USA; email: Donald.Jump@oregonstate.edu.&lt;/auth-address&gt;&lt;titles&gt;&lt;title&gt;Nonalcoholic Fatty Liver Disease and Omega-3 Fatty Acids: Mechanisms and Clinical Use&lt;/title&gt;&lt;secondary-title&gt;Annu Rev Nutr&lt;/secondary-title&gt;&lt;/titles&gt;&lt;periodical&gt;&lt;full-title&gt;Annu Rev Nutr&lt;/full-title&gt;&lt;/periodical&gt;&lt;pages&gt;199-223&lt;/pages&gt;&lt;volume&gt;43&lt;/volume&gt;&lt;edition&gt;20230519&lt;/edition&gt;&lt;keywords&gt;&lt;keyword&gt;Humans&lt;/keyword&gt;&lt;keyword&gt;*Non-alcoholic Fatty Liver Disease/drug therapy&lt;/keyword&gt;&lt;keyword&gt;*Fatty Acids, Omega-3/therapeutic use&lt;/keyword&gt;&lt;keyword&gt;docosahexaenoic acid&lt;/keyword&gt;&lt;keyword&gt;fibrosis&lt;/keyword&gt;&lt;keyword&gt;inflammation&lt;/keyword&gt;&lt;keyword&gt;nonalcoholic steatohepatitis&lt;/keyword&gt;&lt;keyword&gt;steatosis&lt;/keyword&gt;&lt;/keywords&gt;&lt;dates&gt;&lt;year&gt;2023&lt;/year&gt;&lt;pub-dates&gt;&lt;date&gt;Aug 21&lt;/date&gt;&lt;/pub-dates&gt;&lt;/dates&gt;&lt;isbn&gt;0199-9885&lt;/isbn&gt;&lt;accession-num&gt;37207355&lt;/accession-num&gt;&lt;urls&gt;&lt;/urls&gt;&lt;electronic-resource-num&gt;10.1146/annurev-nutr-061021-030223&lt;/electronic-resource-num&gt;&lt;remote-database-provider&gt;NLM&lt;/remote-database-provider&gt;&lt;language&gt;eng&lt;/language&gt;&lt;/record&gt;&lt;/Cite&gt;&lt;/EndNote&gt;</w:instrText>
      </w:r>
      <w:r w:rsidR="007F2616"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44)</w:t>
      </w:r>
      <w:r w:rsidR="007F2616"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The anti-inflammatory actions of EPA+DHA are typically reported at intakes of EPA+DHA of 1.5 g per day and above </w:t>
      </w:r>
      <w:r w:rsidRPr="00315341">
        <w:rPr>
          <w:rFonts w:ascii="Times New Roman" w:eastAsiaTheme="minorEastAsia" w:hAnsi="Times New Roman" w:cs="Times New Roman"/>
          <w:sz w:val="24"/>
          <w:szCs w:val="24"/>
        </w:rPr>
        <w:fldChar w:fldCharType="begin"/>
      </w:r>
      <w:r w:rsidR="000E2CEF" w:rsidRPr="00315341">
        <w:rPr>
          <w:rFonts w:ascii="Times New Roman" w:eastAsiaTheme="minorEastAsia" w:hAnsi="Times New Roman" w:cs="Times New Roman"/>
          <w:sz w:val="24"/>
          <w:szCs w:val="24"/>
        </w:rPr>
        <w:instrText xml:space="preserve"> ADDIN EN.CITE &lt;EndNote&gt;&lt;Cite&gt;&lt;Author&gt;Calder&lt;/Author&gt;&lt;Year&gt;2020&lt;/Year&gt;&lt;RecNum&gt;307&lt;/RecNum&gt;&lt;DisplayText&gt;(45)&lt;/DisplayText&gt;&lt;record&gt;&lt;rec-number&gt;307&lt;/rec-number&gt;&lt;foreign-keys&gt;&lt;key app="EN" db-id="2tr5pefawrd9aaed0e8vvwri50tp9vp0ep9w" timestamp="1728736289"&gt;307&lt;/key&gt;&lt;/foreign-keys&gt;&lt;ref-type name="Journal Article"&gt;17&lt;/ref-type&gt;&lt;contributors&gt;&lt;authors&gt;&lt;author&gt;Calder, P. C.&lt;/author&gt;&lt;/authors&gt;&lt;/contributors&gt;&lt;auth-address&gt;School of Human Development and Health, Faculty of Medicine, University of Southampton, Southampton, UK.&amp;#xD;NIHR Southampton Biomedical Research Centre, University Hospital Southampton NHS Foundation Trust and University of Southampton, Southampton, UK.&lt;/auth-address&gt;&lt;titles&gt;&lt;title&gt;n-3 PUFA and inflammation: from membrane to nucleus and from bench to bedside&lt;/title&gt;&lt;secondary-title&gt;Proc Nutr Soc&lt;/secondary-title&gt;&lt;/titles&gt;&lt;periodical&gt;&lt;full-title&gt;Proc Nutr Soc&lt;/full-title&gt;&lt;/periodical&gt;&lt;pages&gt;1-13&lt;/pages&gt;&lt;edition&gt;20200622&lt;/edition&gt;&lt;keywords&gt;&lt;keyword&gt;Cytokine&lt;/keyword&gt;&lt;keyword&gt;Eicosanoid&lt;/keyword&gt;&lt;keyword&gt;Fish oil&lt;/keyword&gt;&lt;keyword&gt;Inflammation&lt;/keyword&gt;&lt;keyword&gt;Resolution&lt;/keyword&gt;&lt;keyword&gt;n-3&lt;/keyword&gt;&lt;/keywords&gt;&lt;dates&gt;&lt;year&gt;2020&lt;/year&gt;&lt;pub-dates&gt;&lt;date&gt;Jun 22&lt;/date&gt;&lt;/pub-dates&gt;&lt;/dates&gt;&lt;isbn&gt;0029-6651&lt;/isbn&gt;&lt;accession-num&gt;32624016&lt;/accession-num&gt;&lt;urls&gt;&lt;/urls&gt;&lt;electronic-resource-num&gt;10.1017/s0029665120007077&lt;/electronic-resource-num&gt;&lt;remote-database-provider&gt;NLM&lt;/remote-database-provider&gt;&lt;language&gt;eng&lt;/language&gt;&lt;/record&gt;&lt;/Cite&gt;&lt;/EndNote&gt;</w:instrText>
      </w:r>
      <w:r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45)</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w:t>
      </w:r>
    </w:p>
    <w:p w14:paraId="6D30F599" w14:textId="0B70B835" w:rsidR="5BED96E2" w:rsidRPr="00315341" w:rsidRDefault="5BED96E2" w:rsidP="00A13D98">
      <w:pPr>
        <w:spacing w:after="0" w:line="360" w:lineRule="auto"/>
        <w:jc w:val="both"/>
        <w:rPr>
          <w:rFonts w:ascii="Times New Roman" w:eastAsiaTheme="minorEastAsia" w:hAnsi="Times New Roman" w:cs="Times New Roman"/>
          <w:sz w:val="24"/>
          <w:szCs w:val="24"/>
        </w:rPr>
      </w:pPr>
    </w:p>
    <w:p w14:paraId="0392189D" w14:textId="781CA955" w:rsidR="00885FEF" w:rsidRPr="00315341" w:rsidRDefault="00885FE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The potential of EPA+DHA to mitigate the metabolic consequences of excess adipose tissue and obesity is an emerging area with great public health potential. Obesity is associated with </w:t>
      </w:r>
      <w:r w:rsidR="00D255C6" w:rsidRPr="00315341">
        <w:rPr>
          <w:rFonts w:ascii="Times New Roman" w:eastAsiaTheme="minorEastAsia" w:hAnsi="Times New Roman" w:cs="Times New Roman"/>
          <w:sz w:val="24"/>
          <w:szCs w:val="24"/>
        </w:rPr>
        <w:lastRenderedPageBreak/>
        <w:t xml:space="preserve">increased adipose tissue macrophage infiltration and </w:t>
      </w:r>
      <w:r w:rsidRPr="00315341">
        <w:rPr>
          <w:rFonts w:ascii="Times New Roman" w:eastAsiaTheme="minorEastAsia" w:hAnsi="Times New Roman" w:cs="Times New Roman"/>
          <w:sz w:val="24"/>
          <w:szCs w:val="24"/>
        </w:rPr>
        <w:t xml:space="preserve">higher concentrations of circulating and adipose tissue inflammatory cytokines </w:t>
      </w:r>
      <w:r w:rsidRPr="00315341">
        <w:rPr>
          <w:rFonts w:ascii="Times New Roman" w:hAnsi="Times New Roman" w:cs="Times New Roman"/>
        </w:rPr>
        <w:fldChar w:fldCharType="begin">
          <w:fldData xml:space="preserve">PEVuZE5vdGU+PENpdGU+PEF1dGhvcj5aaWNjYXJkaTwvQXV0aG9yPjxZZWFyPjIwMDI8L1llYXI+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</w:fldData>
        </w:fldChar>
      </w:r>
      <w:r w:rsidR="000E2CEF" w:rsidRPr="00315341">
        <w:rPr>
          <w:rFonts w:ascii="Times New Roman" w:hAnsi="Times New Roman" w:cs="Times New Roman"/>
        </w:rPr>
        <w:instrText xml:space="preserve"> ADDIN EN.CITE </w:instrText>
      </w:r>
      <w:r w:rsidR="000E2CEF" w:rsidRPr="00315341">
        <w:rPr>
          <w:rFonts w:ascii="Times New Roman" w:hAnsi="Times New Roman" w:cs="Times New Roman"/>
        </w:rPr>
        <w:fldChar w:fldCharType="begin">
          <w:fldData xml:space="preserve">PEVuZE5vdGU+PENpdGU+PEF1dGhvcj5aaWNjYXJkaTwvQXV0aG9yPjxZZWFyPjIwMDI8L1llYXI+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</w:fldData>
        </w:fldChar>
      </w:r>
      <w:r w:rsidR="000E2CEF" w:rsidRPr="00315341">
        <w:rPr>
          <w:rFonts w:ascii="Times New Roman" w:hAnsi="Times New Roman" w:cs="Times New Roman"/>
        </w:rPr>
        <w:instrText xml:space="preserve"> ADDIN EN.CITE.DATA </w:instrText>
      </w:r>
      <w:r w:rsidR="000E2CEF" w:rsidRPr="00315341">
        <w:rPr>
          <w:rFonts w:ascii="Times New Roman" w:hAnsi="Times New Roman" w:cs="Times New Roman"/>
        </w:rPr>
      </w:r>
      <w:r w:rsidR="000E2CEF"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0E2CEF" w:rsidRPr="00315341">
        <w:rPr>
          <w:rFonts w:ascii="Times New Roman" w:hAnsi="Times New Roman" w:cs="Times New Roman"/>
          <w:noProof/>
        </w:rPr>
        <w:t>(46, 47)</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There is some evidence of a reversal of</w:t>
      </w:r>
      <w:r w:rsidR="0068104C" w:rsidRPr="00315341">
        <w:rPr>
          <w:rFonts w:ascii="Times New Roman" w:eastAsiaTheme="minorEastAsia" w:hAnsi="Times New Roman" w:cs="Times New Roman"/>
          <w:sz w:val="24"/>
          <w:szCs w:val="24"/>
        </w:rPr>
        <w:t xml:space="preserve"> this </w:t>
      </w:r>
      <w:r w:rsidRPr="00315341">
        <w:rPr>
          <w:rFonts w:ascii="Times New Roman" w:eastAsiaTheme="minorEastAsia" w:hAnsi="Times New Roman" w:cs="Times New Roman"/>
          <w:sz w:val="24"/>
          <w:szCs w:val="24"/>
        </w:rPr>
        <w:t>phenotype following EPA+DHA supplementation</w:t>
      </w:r>
      <w:r w:rsidR="2099E83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but higher do</w:t>
      </w:r>
      <w:r w:rsidR="6DD885E7"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es are likely to be needed relative to normal weight individuals </w:t>
      </w:r>
      <w:r w:rsidRPr="00315341">
        <w:rPr>
          <w:rFonts w:ascii="Times New Roman" w:hAnsi="Times New Roman" w:cs="Times New Roman"/>
        </w:rPr>
        <w:fldChar w:fldCharType="begin">
          <w:fldData xml:space="preserve">PEVuZE5vdGU+PENpdGU+PEF1dGhvcj5GaXNrPC9BdXRob3I+PFllYXI+MjAyMjwvWWVhcj48UmVj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</w:fldData>
        </w:fldChar>
      </w:r>
      <w:r w:rsidR="000E2CEF" w:rsidRPr="00315341">
        <w:rPr>
          <w:rFonts w:ascii="Times New Roman" w:hAnsi="Times New Roman" w:cs="Times New Roman"/>
        </w:rPr>
        <w:instrText xml:space="preserve"> ADDIN EN.CITE </w:instrText>
      </w:r>
      <w:r w:rsidR="000E2CEF" w:rsidRPr="00315341">
        <w:rPr>
          <w:rFonts w:ascii="Times New Roman" w:hAnsi="Times New Roman" w:cs="Times New Roman"/>
        </w:rPr>
        <w:fldChar w:fldCharType="begin">
          <w:fldData xml:space="preserve">PEVuZE5vdGU+PENpdGU+PEF1dGhvcj5GaXNrPC9BdXRob3I+PFllYXI+MjAyMjwvWWVhcj48UmVj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</w:fldData>
        </w:fldChar>
      </w:r>
      <w:r w:rsidR="000E2CEF" w:rsidRPr="00315341">
        <w:rPr>
          <w:rFonts w:ascii="Times New Roman" w:hAnsi="Times New Roman" w:cs="Times New Roman"/>
        </w:rPr>
        <w:instrText xml:space="preserve"> ADDIN EN.CITE.DATA </w:instrText>
      </w:r>
      <w:r w:rsidR="000E2CEF" w:rsidRPr="00315341">
        <w:rPr>
          <w:rFonts w:ascii="Times New Roman" w:hAnsi="Times New Roman" w:cs="Times New Roman"/>
        </w:rPr>
      </w:r>
      <w:r w:rsidR="000E2CEF"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0E2CEF" w:rsidRPr="00315341">
        <w:rPr>
          <w:rFonts w:ascii="Times New Roman" w:hAnsi="Times New Roman" w:cs="Times New Roman"/>
          <w:noProof/>
        </w:rPr>
        <w:t>(3, 47)</w:t>
      </w:r>
      <w:r w:rsidRPr="00315341">
        <w:rPr>
          <w:rFonts w:ascii="Times New Roman" w:hAnsi="Times New Roman" w:cs="Times New Roman"/>
        </w:rPr>
        <w:fldChar w:fldCharType="end"/>
      </w:r>
      <w:r w:rsidR="00A15162" w:rsidRPr="00315341">
        <w:rPr>
          <w:rFonts w:ascii="Times New Roman" w:eastAsiaTheme="minorEastAsia" w:hAnsi="Times New Roman" w:cs="Times New Roman"/>
          <w:sz w:val="24"/>
          <w:szCs w:val="24"/>
        </w:rPr>
        <w:t>.</w:t>
      </w:r>
    </w:p>
    <w:p w14:paraId="4D5458FB" w14:textId="77777777" w:rsidR="005D3152" w:rsidRPr="00315341" w:rsidRDefault="005D3152" w:rsidP="00A13D98">
      <w:pPr>
        <w:spacing w:after="0" w:line="360" w:lineRule="auto"/>
        <w:jc w:val="both"/>
        <w:rPr>
          <w:rFonts w:ascii="Times New Roman" w:eastAsiaTheme="minorEastAsia" w:hAnsi="Times New Roman" w:cs="Times New Roman"/>
          <w:b/>
          <w:bCs/>
          <w:sz w:val="24"/>
          <w:szCs w:val="24"/>
        </w:rPr>
      </w:pPr>
    </w:p>
    <w:p w14:paraId="4A9F5507" w14:textId="2E3C3E75" w:rsidR="006750E1" w:rsidRPr="00315341" w:rsidRDefault="00900B18"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2.5 </w:t>
      </w:r>
      <w:r w:rsidR="28D0E366" w:rsidRPr="00315341">
        <w:rPr>
          <w:rFonts w:ascii="Times New Roman" w:eastAsiaTheme="minorEastAsia" w:hAnsi="Times New Roman" w:cs="Times New Roman"/>
          <w:b/>
          <w:bCs/>
          <w:sz w:val="24"/>
          <w:szCs w:val="24"/>
        </w:rPr>
        <w:t xml:space="preserve">Research inconsistencies and </w:t>
      </w:r>
      <w:r w:rsidR="006750E1" w:rsidRPr="00315341">
        <w:rPr>
          <w:rFonts w:ascii="Times New Roman" w:eastAsiaTheme="minorEastAsia" w:hAnsi="Times New Roman" w:cs="Times New Roman"/>
          <w:b/>
          <w:bCs/>
          <w:sz w:val="24"/>
          <w:szCs w:val="24"/>
        </w:rPr>
        <w:t>recommendations for</w:t>
      </w:r>
      <w:r w:rsidR="003A2EC9" w:rsidRPr="00315341">
        <w:rPr>
          <w:rFonts w:ascii="Times New Roman" w:eastAsiaTheme="minorEastAsia" w:hAnsi="Times New Roman" w:cs="Times New Roman"/>
          <w:b/>
          <w:bCs/>
          <w:sz w:val="24"/>
          <w:szCs w:val="24"/>
        </w:rPr>
        <w:t xml:space="preserve"> future</w:t>
      </w:r>
      <w:r w:rsidR="006750E1" w:rsidRPr="00315341">
        <w:rPr>
          <w:rFonts w:ascii="Times New Roman" w:eastAsiaTheme="minorEastAsia" w:hAnsi="Times New Roman" w:cs="Times New Roman"/>
          <w:b/>
          <w:bCs/>
          <w:sz w:val="24"/>
          <w:szCs w:val="24"/>
        </w:rPr>
        <w:t xml:space="preserve"> intervention studies </w:t>
      </w:r>
    </w:p>
    <w:p w14:paraId="297AF18A" w14:textId="77777777" w:rsidR="00B13527" w:rsidRPr="00315341" w:rsidRDefault="00B13527" w:rsidP="00A13D98">
      <w:pPr>
        <w:spacing w:after="0" w:line="360" w:lineRule="auto"/>
        <w:jc w:val="both"/>
        <w:rPr>
          <w:rFonts w:ascii="Times New Roman" w:eastAsiaTheme="minorEastAsia" w:hAnsi="Times New Roman" w:cs="Times New Roman"/>
          <w:sz w:val="24"/>
          <w:szCs w:val="24"/>
        </w:rPr>
      </w:pPr>
    </w:p>
    <w:p w14:paraId="1C2022FB" w14:textId="19799787" w:rsidR="00EC30C9"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b/>
          <w:bCs/>
          <w:sz w:val="24"/>
          <w:szCs w:val="24"/>
          <w:u w:val="single"/>
        </w:rPr>
        <w:t>EPA and DHA from foods versus capsules:</w:t>
      </w:r>
      <w:r w:rsidRPr="00315341">
        <w:rPr>
          <w:rFonts w:ascii="Times New Roman" w:eastAsiaTheme="minorEastAsia" w:hAnsi="Times New Roman" w:cs="Times New Roman"/>
          <w:b/>
          <w:bCs/>
          <w:sz w:val="24"/>
          <w:szCs w:val="24"/>
        </w:rPr>
        <w:t xml:space="preserve"> </w:t>
      </w:r>
      <w:r w:rsidRPr="00315341">
        <w:rPr>
          <w:rFonts w:ascii="Times New Roman" w:eastAsiaTheme="minorEastAsia" w:hAnsi="Times New Roman" w:cs="Times New Roman"/>
          <w:sz w:val="24"/>
          <w:szCs w:val="24"/>
        </w:rPr>
        <w:t xml:space="preserve">Available data indicate larger cardioprotective and other health outcome effect sizes in prospective cohort studies (where EPA+DHA is predominantly consumed as oily fish) rather than RCTs (where EPA+DHA is exclusively supplemented in capsule form) </w:t>
      </w:r>
      <w:r w:rsidR="7D9806EC" w:rsidRPr="00315341">
        <w:rPr>
          <w:rFonts w:ascii="Times New Roman" w:hAnsi="Times New Roman" w:cs="Times New Roman"/>
        </w:rPr>
        <w:fldChar w:fldCharType="begin">
          <w:fldData xml:space="preserve">PEVuZE5vdGU+PENpdGU+PEF1dGhvcj5TY2h1bHplPC9BdXRob3I+PFllYXI+MjAyMDwvWWVhcj48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TY2h1bHplPC9BdXRob3I+PFllYXI+MjAyMDwvWWVhcj48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7D9806EC" w:rsidRPr="00315341">
        <w:rPr>
          <w:rFonts w:ascii="Times New Roman" w:hAnsi="Times New Roman" w:cs="Times New Roman"/>
        </w:rPr>
      </w:r>
      <w:r w:rsidR="7D9806EC" w:rsidRPr="00315341">
        <w:rPr>
          <w:rFonts w:ascii="Times New Roman" w:hAnsi="Times New Roman" w:cs="Times New Roman"/>
        </w:rPr>
        <w:fldChar w:fldCharType="separate"/>
      </w:r>
      <w:r w:rsidR="00E21AA9" w:rsidRPr="00315341">
        <w:rPr>
          <w:rFonts w:ascii="Times New Roman" w:hAnsi="Times New Roman" w:cs="Times New Roman"/>
          <w:noProof/>
        </w:rPr>
        <w:t>(10)</w:t>
      </w:r>
      <w:r w:rsidR="7D9806EC"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w:t>
      </w:r>
      <w:r w:rsidR="7D9806EC" w:rsidRPr="00315341">
        <w:rPr>
          <w:rFonts w:ascii="Times New Roman" w:eastAsiaTheme="minorEastAsia" w:hAnsi="Times New Roman" w:cs="Times New Roman"/>
          <w:sz w:val="24"/>
          <w:szCs w:val="24"/>
        </w:rPr>
        <w:t>T</w:t>
      </w:r>
      <w:r w:rsidR="64770902" w:rsidRPr="00315341">
        <w:rPr>
          <w:rFonts w:ascii="Times New Roman" w:eastAsiaTheme="minorEastAsia" w:hAnsi="Times New Roman" w:cs="Times New Roman"/>
          <w:sz w:val="24"/>
          <w:szCs w:val="24"/>
        </w:rPr>
        <w:t xml:space="preserve">his is </w:t>
      </w:r>
      <w:r w:rsidR="5C014AD4" w:rsidRPr="00315341">
        <w:rPr>
          <w:rFonts w:ascii="Times New Roman" w:eastAsiaTheme="minorEastAsia" w:hAnsi="Times New Roman" w:cs="Times New Roman"/>
          <w:sz w:val="24"/>
          <w:szCs w:val="24"/>
        </w:rPr>
        <w:t>likely to be</w:t>
      </w:r>
      <w:r w:rsidR="64770902" w:rsidRPr="00315341">
        <w:rPr>
          <w:rFonts w:ascii="Times New Roman" w:eastAsiaTheme="minorEastAsia" w:hAnsi="Times New Roman" w:cs="Times New Roman"/>
          <w:sz w:val="24"/>
          <w:szCs w:val="24"/>
        </w:rPr>
        <w:t xml:space="preserve"> in part due to residual confounding</w:t>
      </w:r>
      <w:r w:rsidR="5CE34927" w:rsidRPr="00315341">
        <w:rPr>
          <w:rFonts w:ascii="Times New Roman" w:eastAsiaTheme="minorEastAsia" w:hAnsi="Times New Roman" w:cs="Times New Roman"/>
          <w:sz w:val="24"/>
          <w:szCs w:val="24"/>
        </w:rPr>
        <w:t xml:space="preserve">, with oily fish intake acting as a biomarker for a higher </w:t>
      </w:r>
      <w:r w:rsidR="7868B9CD" w:rsidRPr="00315341">
        <w:rPr>
          <w:rFonts w:ascii="Times New Roman" w:eastAsiaTheme="minorEastAsia" w:hAnsi="Times New Roman" w:cs="Times New Roman"/>
          <w:sz w:val="24"/>
          <w:szCs w:val="24"/>
        </w:rPr>
        <w:t xml:space="preserve">socioeconomic status </w:t>
      </w:r>
      <w:r w:rsidR="5CE34927" w:rsidRPr="00315341">
        <w:rPr>
          <w:rFonts w:ascii="Times New Roman" w:eastAsiaTheme="minorEastAsia" w:hAnsi="Times New Roman" w:cs="Times New Roman"/>
          <w:sz w:val="24"/>
          <w:szCs w:val="24"/>
        </w:rPr>
        <w:t xml:space="preserve">and </w:t>
      </w:r>
      <w:r w:rsidR="02F6390D" w:rsidRPr="00315341">
        <w:rPr>
          <w:rFonts w:ascii="Times New Roman" w:eastAsiaTheme="minorEastAsia" w:hAnsi="Times New Roman" w:cs="Times New Roman"/>
          <w:sz w:val="24"/>
          <w:szCs w:val="24"/>
        </w:rPr>
        <w:t>better lifestyle behaviour</w:t>
      </w:r>
      <w:r w:rsidR="0992E4D0" w:rsidRPr="00315341">
        <w:rPr>
          <w:rFonts w:ascii="Times New Roman" w:eastAsiaTheme="minorEastAsia" w:hAnsi="Times New Roman" w:cs="Times New Roman"/>
          <w:sz w:val="24"/>
          <w:szCs w:val="24"/>
        </w:rPr>
        <w:t>s</w:t>
      </w:r>
      <w:r w:rsidR="02F6390D" w:rsidRPr="00315341">
        <w:rPr>
          <w:rFonts w:ascii="Times New Roman" w:eastAsiaTheme="minorEastAsia" w:hAnsi="Times New Roman" w:cs="Times New Roman"/>
          <w:sz w:val="24"/>
          <w:szCs w:val="24"/>
        </w:rPr>
        <w:t xml:space="preserve"> including eating behavio</w:t>
      </w:r>
      <w:r w:rsidR="77317088" w:rsidRPr="00315341">
        <w:rPr>
          <w:rFonts w:ascii="Times New Roman" w:eastAsiaTheme="minorEastAsia" w:hAnsi="Times New Roman" w:cs="Times New Roman"/>
          <w:sz w:val="24"/>
          <w:szCs w:val="24"/>
        </w:rPr>
        <w:t>u</w:t>
      </w:r>
      <w:r w:rsidR="02F6390D" w:rsidRPr="00315341">
        <w:rPr>
          <w:rFonts w:ascii="Times New Roman" w:eastAsiaTheme="minorEastAsia" w:hAnsi="Times New Roman" w:cs="Times New Roman"/>
          <w:sz w:val="24"/>
          <w:szCs w:val="24"/>
        </w:rPr>
        <w:t>r</w:t>
      </w:r>
      <w:r w:rsidR="5B117852" w:rsidRPr="00315341">
        <w:rPr>
          <w:rFonts w:ascii="Times New Roman" w:eastAsiaTheme="minorEastAsia" w:hAnsi="Times New Roman" w:cs="Times New Roman"/>
          <w:sz w:val="24"/>
          <w:szCs w:val="24"/>
        </w:rPr>
        <w:t xml:space="preserve">, </w:t>
      </w:r>
      <w:r w:rsidR="4ED1F05A" w:rsidRPr="00315341">
        <w:rPr>
          <w:rFonts w:ascii="Times New Roman" w:eastAsiaTheme="minorEastAsia" w:hAnsi="Times New Roman" w:cs="Times New Roman"/>
          <w:sz w:val="24"/>
          <w:szCs w:val="24"/>
        </w:rPr>
        <w:t>with</w:t>
      </w:r>
      <w:r w:rsidR="5B117852" w:rsidRPr="00315341">
        <w:rPr>
          <w:rFonts w:ascii="Times New Roman" w:eastAsiaTheme="minorEastAsia" w:hAnsi="Times New Roman" w:cs="Times New Roman"/>
          <w:sz w:val="24"/>
          <w:szCs w:val="24"/>
        </w:rPr>
        <w:t xml:space="preserve"> oily fish itself rich in other </w:t>
      </w:r>
      <w:r w:rsidR="00D16C49" w:rsidRPr="00315341">
        <w:rPr>
          <w:rFonts w:ascii="Times New Roman" w:eastAsiaTheme="minorEastAsia" w:hAnsi="Times New Roman" w:cs="Times New Roman"/>
          <w:sz w:val="24"/>
          <w:szCs w:val="24"/>
        </w:rPr>
        <w:t xml:space="preserve">important nutrients </w:t>
      </w:r>
      <w:r w:rsidR="5B117852" w:rsidRPr="00315341">
        <w:rPr>
          <w:rFonts w:ascii="Times New Roman" w:eastAsiaTheme="minorEastAsia" w:hAnsi="Times New Roman" w:cs="Times New Roman"/>
          <w:sz w:val="24"/>
          <w:szCs w:val="24"/>
        </w:rPr>
        <w:t>such as selenium, vitamin D and vitamin B12,</w:t>
      </w:r>
      <w:r w:rsidR="31056DD8" w:rsidRPr="00315341">
        <w:rPr>
          <w:rFonts w:ascii="Times New Roman" w:eastAsiaTheme="minorEastAsia" w:hAnsi="Times New Roman" w:cs="Times New Roman"/>
          <w:sz w:val="24"/>
          <w:szCs w:val="24"/>
        </w:rPr>
        <w:t xml:space="preserve"> which may not be fully corrected for in the</w:t>
      </w:r>
      <w:r w:rsidR="0E89EC63" w:rsidRPr="00315341">
        <w:rPr>
          <w:rFonts w:ascii="Times New Roman" w:eastAsiaTheme="minorEastAsia" w:hAnsi="Times New Roman" w:cs="Times New Roman"/>
          <w:sz w:val="24"/>
          <w:szCs w:val="24"/>
        </w:rPr>
        <w:t xml:space="preserve"> </w:t>
      </w:r>
      <w:r w:rsidR="547F94C1" w:rsidRPr="00315341">
        <w:rPr>
          <w:rFonts w:ascii="Times New Roman" w:eastAsiaTheme="minorEastAsia" w:hAnsi="Times New Roman" w:cs="Times New Roman"/>
          <w:sz w:val="24"/>
          <w:szCs w:val="24"/>
        </w:rPr>
        <w:t xml:space="preserve">statistical models, therefore overestimating the health benefits of EPA and DHA </w:t>
      </w:r>
      <w:r w:rsidR="5DB974D5" w:rsidRPr="00315341">
        <w:rPr>
          <w:rFonts w:ascii="Times New Roman" w:eastAsiaTheme="minorEastAsia" w:hAnsi="Times New Roman" w:cs="Times New Roman"/>
          <w:sz w:val="24"/>
          <w:szCs w:val="24"/>
        </w:rPr>
        <w:t>from fish</w:t>
      </w:r>
      <w:r w:rsidR="547F94C1" w:rsidRPr="00315341">
        <w:rPr>
          <w:rFonts w:ascii="Times New Roman" w:eastAsiaTheme="minorEastAsia" w:hAnsi="Times New Roman" w:cs="Times New Roman"/>
          <w:sz w:val="24"/>
          <w:szCs w:val="24"/>
        </w:rPr>
        <w:t xml:space="preserve">. </w:t>
      </w:r>
    </w:p>
    <w:p w14:paraId="69DBE677" w14:textId="48EF5B46" w:rsidR="38A637F8" w:rsidRPr="00315341" w:rsidRDefault="38A637F8" w:rsidP="00A13D98">
      <w:pPr>
        <w:spacing w:after="0" w:line="360" w:lineRule="auto"/>
        <w:jc w:val="both"/>
        <w:rPr>
          <w:rFonts w:ascii="Times New Roman" w:eastAsiaTheme="minorEastAsia" w:hAnsi="Times New Roman" w:cs="Times New Roman"/>
          <w:sz w:val="24"/>
          <w:szCs w:val="24"/>
        </w:rPr>
      </w:pPr>
    </w:p>
    <w:p w14:paraId="4A9706C1" w14:textId="106C2D30" w:rsidR="00290248" w:rsidRPr="00315341" w:rsidRDefault="00DB45B8"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The </w:t>
      </w:r>
      <w:r w:rsidR="14F082C7" w:rsidRPr="00315341">
        <w:rPr>
          <w:rFonts w:ascii="Times New Roman" w:eastAsiaTheme="minorEastAsia" w:hAnsi="Times New Roman" w:cs="Times New Roman"/>
          <w:sz w:val="24"/>
          <w:szCs w:val="24"/>
        </w:rPr>
        <w:t xml:space="preserve">EPA and DHA </w:t>
      </w:r>
      <w:r w:rsidR="547F94C1" w:rsidRPr="00315341">
        <w:rPr>
          <w:rFonts w:ascii="Times New Roman" w:eastAsiaTheme="minorEastAsia" w:hAnsi="Times New Roman" w:cs="Times New Roman"/>
          <w:sz w:val="24"/>
          <w:szCs w:val="24"/>
        </w:rPr>
        <w:t>oxi</w:t>
      </w:r>
      <w:r w:rsidR="3C3CEC1E" w:rsidRPr="00315341">
        <w:rPr>
          <w:rFonts w:ascii="Times New Roman" w:eastAsiaTheme="minorEastAsia" w:hAnsi="Times New Roman" w:cs="Times New Roman"/>
          <w:sz w:val="24"/>
          <w:szCs w:val="24"/>
        </w:rPr>
        <w:t xml:space="preserve">dation status and the chemical form of EPA+DHA consumed are also important considerations. </w:t>
      </w:r>
      <w:r w:rsidR="6CFC043B" w:rsidRPr="00315341">
        <w:rPr>
          <w:rFonts w:ascii="Times New Roman" w:eastAsiaTheme="minorEastAsia" w:hAnsi="Times New Roman" w:cs="Times New Roman"/>
          <w:sz w:val="24"/>
          <w:szCs w:val="24"/>
        </w:rPr>
        <w:t>PUFAs</w:t>
      </w:r>
      <w:r w:rsidR="00EC30C9" w:rsidRPr="00315341">
        <w:rPr>
          <w:rFonts w:ascii="Times New Roman" w:eastAsiaTheme="minorEastAsia" w:hAnsi="Times New Roman" w:cs="Times New Roman"/>
          <w:sz w:val="24"/>
          <w:szCs w:val="24"/>
        </w:rPr>
        <w:t xml:space="preserve"> are prone to oxidation and sources used in trials should be analysed for the</w:t>
      </w:r>
      <w:r w:rsidR="000D16E7" w:rsidRPr="00315341">
        <w:rPr>
          <w:rFonts w:ascii="Times New Roman" w:eastAsiaTheme="minorEastAsia" w:hAnsi="Times New Roman" w:cs="Times New Roman"/>
          <w:sz w:val="24"/>
          <w:szCs w:val="24"/>
        </w:rPr>
        <w:t xml:space="preserve"> </w:t>
      </w:r>
      <w:r w:rsidR="00EC1167" w:rsidRPr="00315341">
        <w:rPr>
          <w:rFonts w:ascii="Times New Roman" w:eastAsiaTheme="minorEastAsia" w:hAnsi="Times New Roman" w:cs="Times New Roman"/>
          <w:sz w:val="24"/>
          <w:szCs w:val="24"/>
        </w:rPr>
        <w:t>amount of</w:t>
      </w:r>
      <w:r w:rsidR="00EC30C9" w:rsidRPr="00315341">
        <w:rPr>
          <w:rFonts w:ascii="Times New Roman" w:eastAsiaTheme="minorEastAsia" w:hAnsi="Times New Roman" w:cs="Times New Roman"/>
          <w:sz w:val="24"/>
          <w:szCs w:val="24"/>
        </w:rPr>
        <w:t xml:space="preserve"> EPA+DHA </w:t>
      </w:r>
      <w:r w:rsidR="00EC1167" w:rsidRPr="00315341">
        <w:rPr>
          <w:rFonts w:ascii="Times New Roman" w:eastAsiaTheme="minorEastAsia" w:hAnsi="Times New Roman" w:cs="Times New Roman"/>
          <w:sz w:val="24"/>
          <w:szCs w:val="24"/>
        </w:rPr>
        <w:t>in the consumed capsules</w:t>
      </w:r>
      <w:r w:rsidR="00EC30C9" w:rsidRPr="00315341">
        <w:rPr>
          <w:rFonts w:ascii="Times New Roman" w:eastAsiaTheme="minorEastAsia" w:hAnsi="Times New Roman" w:cs="Times New Roman"/>
          <w:sz w:val="24"/>
          <w:szCs w:val="24"/>
        </w:rPr>
        <w:t xml:space="preserve"> (vs % claimed)</w:t>
      </w:r>
      <w:r w:rsidR="1FF1A4A0" w:rsidRPr="00315341">
        <w:rPr>
          <w:rFonts w:ascii="Times New Roman" w:eastAsiaTheme="minorEastAsia" w:hAnsi="Times New Roman" w:cs="Times New Roman"/>
          <w:sz w:val="24"/>
          <w:szCs w:val="24"/>
        </w:rPr>
        <w:t>,</w:t>
      </w:r>
      <w:r w:rsidR="00EC30C9" w:rsidRPr="00315341">
        <w:rPr>
          <w:rFonts w:ascii="Times New Roman" w:eastAsiaTheme="minorEastAsia" w:hAnsi="Times New Roman" w:cs="Times New Roman"/>
          <w:sz w:val="24"/>
          <w:szCs w:val="24"/>
        </w:rPr>
        <w:t xml:space="preserve"> as well as </w:t>
      </w:r>
      <w:r w:rsidR="00C67842" w:rsidRPr="00315341">
        <w:rPr>
          <w:rFonts w:ascii="Times New Roman" w:eastAsiaTheme="minorEastAsia" w:hAnsi="Times New Roman" w:cs="Times New Roman"/>
          <w:sz w:val="24"/>
          <w:szCs w:val="24"/>
        </w:rPr>
        <w:t xml:space="preserve">the </w:t>
      </w:r>
      <w:r w:rsidR="00EC1167" w:rsidRPr="00315341">
        <w:rPr>
          <w:rFonts w:ascii="Times New Roman" w:eastAsiaTheme="minorEastAsia" w:hAnsi="Times New Roman" w:cs="Times New Roman"/>
          <w:sz w:val="24"/>
          <w:szCs w:val="24"/>
        </w:rPr>
        <w:t>oxidative profile</w:t>
      </w:r>
      <w:r w:rsidR="00EC30C9" w:rsidRPr="00315341">
        <w:rPr>
          <w:rFonts w:ascii="Times New Roman" w:eastAsiaTheme="minorEastAsia" w:hAnsi="Times New Roman" w:cs="Times New Roman"/>
          <w:sz w:val="24"/>
          <w:szCs w:val="24"/>
        </w:rPr>
        <w:t xml:space="preserve"> </w:t>
      </w:r>
      <w:r w:rsidR="7F89ACB2" w:rsidRPr="00315341">
        <w:rPr>
          <w:rFonts w:ascii="Times New Roman" w:eastAsiaTheme="minorEastAsia" w:hAnsi="Times New Roman" w:cs="Times New Roman"/>
          <w:sz w:val="24"/>
          <w:szCs w:val="24"/>
        </w:rPr>
        <w:t xml:space="preserve">as </w:t>
      </w:r>
      <w:r w:rsidR="6F7E034E" w:rsidRPr="00315341">
        <w:rPr>
          <w:rFonts w:ascii="Times New Roman" w:eastAsiaTheme="minorEastAsia" w:hAnsi="Times New Roman" w:cs="Times New Roman"/>
          <w:sz w:val="24"/>
          <w:szCs w:val="24"/>
        </w:rPr>
        <w:t xml:space="preserve">certain </w:t>
      </w:r>
      <w:r w:rsidR="7F89ACB2" w:rsidRPr="00315341">
        <w:rPr>
          <w:rFonts w:ascii="Times New Roman" w:eastAsiaTheme="minorEastAsia" w:hAnsi="Times New Roman" w:cs="Times New Roman"/>
          <w:sz w:val="24"/>
          <w:szCs w:val="24"/>
        </w:rPr>
        <w:t xml:space="preserve">oxidised omega-3 </w:t>
      </w:r>
      <w:r w:rsidR="008A5F3C" w:rsidRPr="00315341">
        <w:rPr>
          <w:rFonts w:ascii="Times New Roman" w:eastAsiaTheme="minorEastAsia" w:hAnsi="Times New Roman" w:cs="Times New Roman"/>
          <w:sz w:val="24"/>
          <w:szCs w:val="24"/>
        </w:rPr>
        <w:t>PUFAs</w:t>
      </w:r>
      <w:r w:rsidR="7F89ACB2" w:rsidRPr="00315341">
        <w:rPr>
          <w:rFonts w:ascii="Times New Roman" w:eastAsiaTheme="minorEastAsia" w:hAnsi="Times New Roman" w:cs="Times New Roman"/>
          <w:sz w:val="24"/>
          <w:szCs w:val="24"/>
        </w:rPr>
        <w:t xml:space="preserve"> are </w:t>
      </w:r>
      <w:r w:rsidR="00EC30C9" w:rsidRPr="00315341">
        <w:rPr>
          <w:rFonts w:ascii="Times New Roman" w:eastAsiaTheme="minorEastAsia" w:hAnsi="Times New Roman" w:cs="Times New Roman"/>
          <w:sz w:val="24"/>
          <w:szCs w:val="24"/>
        </w:rPr>
        <w:t>deleterious for human health</w:t>
      </w:r>
      <w:r w:rsidR="004B5318" w:rsidRPr="00315341">
        <w:rPr>
          <w:rFonts w:ascii="Times New Roman" w:eastAsiaTheme="minorEastAsia" w:hAnsi="Times New Roman" w:cs="Times New Roman"/>
          <w:sz w:val="24"/>
          <w:szCs w:val="24"/>
        </w:rPr>
        <w:t xml:space="preserve"> </w:t>
      </w:r>
      <w:r w:rsidR="004B5318" w:rsidRPr="00315341">
        <w:rPr>
          <w:rFonts w:ascii="Times New Roman" w:eastAsiaTheme="minorEastAsia" w:hAnsi="Times New Roman" w:cs="Times New Roman"/>
          <w:sz w:val="24"/>
          <w:szCs w:val="24"/>
        </w:rPr>
        <w:fldChar w:fldCharType="begin"/>
      </w:r>
      <w:r w:rsidR="000E2CEF" w:rsidRPr="00315341">
        <w:rPr>
          <w:rFonts w:ascii="Times New Roman" w:eastAsiaTheme="minorEastAsia" w:hAnsi="Times New Roman" w:cs="Times New Roman"/>
          <w:sz w:val="24"/>
          <w:szCs w:val="24"/>
        </w:rPr>
        <w:instrText xml:space="preserve"> ADDIN EN.CITE &lt;EndNote&gt;&lt;Cite&gt;&lt;Author&gt;Albert&lt;/Author&gt;&lt;Year&gt;2013&lt;/Year&gt;&lt;RecNum&gt;363&lt;/RecNum&gt;&lt;DisplayText&gt;(48)&lt;/DisplayText&gt;&lt;record&gt;&lt;rec-number&gt;363&lt;/rec-number&gt;&lt;foreign-keys&gt;&lt;key app="EN" db-id="2tr5pefawrd9aaed0e8vvwri50tp9vp0ep9w" timestamp="1729508726"&gt;363&lt;/key&gt;&lt;/foreign-keys&gt;&lt;ref-type name="Journal Article"&gt;17&lt;/ref-type&gt;&lt;contributors&gt;&lt;authors&gt;&lt;author&gt;Albert, B. B.&lt;/author&gt;&lt;author&gt;Cameron-Smith, D.&lt;/author&gt;&lt;author&gt;Hofman, P. L.&lt;/author&gt;&lt;author&gt;Cutfield, W. S.&lt;/author&gt;&lt;/authors&gt;&lt;/contributors&gt;&lt;auth-address&gt;Liggins Institute, University of Auckland, Private Bag 92019, Auckland 1142, New Zealand.&lt;/auth-address&gt;&lt;titles&gt;&lt;title&gt;Oxidation of marine omega-3 supplements and human health&lt;/title&gt;&lt;secondary-title&gt;Biomed Res Int&lt;/secondary-title&gt;&lt;/titles&gt;&lt;periodical&gt;&lt;full-title&gt;Biomed Res Int&lt;/full-title&gt;&lt;/periodical&gt;&lt;pages&gt;464921&lt;/pages&gt;&lt;volume&gt;2013&lt;/volume&gt;&lt;edition&gt;20130430&lt;/edition&gt;&lt;keywords&gt;&lt;keyword&gt;Animals&lt;/keyword&gt;&lt;keyword&gt;Clinical Trials as Topic&lt;/keyword&gt;&lt;keyword&gt;*Dietary Supplements&lt;/keyword&gt;&lt;keyword&gt;Fatty Acids, Omega-3/*metabolism&lt;/keyword&gt;&lt;keyword&gt;Fish Oils/*metabolism&lt;/keyword&gt;&lt;keyword&gt;Humans&lt;/keyword&gt;&lt;keyword&gt;Oxidation-Reduction&lt;/keyword&gt;&lt;/keywords&gt;&lt;dates&gt;&lt;year&gt;2013&lt;/year&gt;&lt;/dates&gt;&lt;isbn&gt;2314-6133 (Print)&lt;/isbn&gt;&lt;accession-num&gt;23738326&lt;/accession-num&gt;&lt;urls&gt;&lt;/urls&gt;&lt;custom2&gt;PMC3657456&lt;/custom2&gt;&lt;electronic-resource-num&gt;10.1155/2013/464921&lt;/electronic-resource-num&gt;&lt;remote-database-provider&gt;NLM&lt;/remote-database-provider&gt;&lt;language&gt;eng&lt;/language&gt;&lt;/record&gt;&lt;/Cite&gt;&lt;/EndNote&gt;</w:instrText>
      </w:r>
      <w:r w:rsidR="004B5318"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48)</w:t>
      </w:r>
      <w:r w:rsidR="004B5318"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w:t>
      </w:r>
      <w:r w:rsidR="00EC30C9" w:rsidRPr="00315341">
        <w:rPr>
          <w:rFonts w:ascii="Times New Roman" w:eastAsiaTheme="minorEastAsia" w:hAnsi="Times New Roman" w:cs="Times New Roman"/>
          <w:sz w:val="24"/>
          <w:szCs w:val="24"/>
        </w:rPr>
        <w:t>EPA</w:t>
      </w:r>
      <w:r w:rsidR="6A37E9FF" w:rsidRPr="00315341">
        <w:rPr>
          <w:rFonts w:ascii="Times New Roman" w:eastAsiaTheme="minorEastAsia" w:hAnsi="Times New Roman" w:cs="Times New Roman"/>
          <w:sz w:val="24"/>
          <w:szCs w:val="24"/>
        </w:rPr>
        <w:t xml:space="preserve"> and </w:t>
      </w:r>
      <w:r w:rsidR="00EC30C9" w:rsidRPr="00315341">
        <w:rPr>
          <w:rFonts w:ascii="Times New Roman" w:eastAsiaTheme="minorEastAsia" w:hAnsi="Times New Roman" w:cs="Times New Roman"/>
          <w:sz w:val="24"/>
          <w:szCs w:val="24"/>
        </w:rPr>
        <w:t>DHA</w:t>
      </w:r>
      <w:r w:rsidR="00D16C49" w:rsidRPr="00315341">
        <w:rPr>
          <w:rFonts w:ascii="Times New Roman" w:eastAsiaTheme="minorEastAsia" w:hAnsi="Times New Roman" w:cs="Times New Roman"/>
          <w:sz w:val="24"/>
          <w:szCs w:val="24"/>
        </w:rPr>
        <w:t xml:space="preserve"> in supplements</w:t>
      </w:r>
      <w:r w:rsidR="00817F8D" w:rsidRPr="00315341">
        <w:rPr>
          <w:rFonts w:ascii="Times New Roman" w:eastAsiaTheme="minorEastAsia" w:hAnsi="Times New Roman" w:cs="Times New Roman"/>
          <w:sz w:val="24"/>
          <w:szCs w:val="24"/>
        </w:rPr>
        <w:t xml:space="preserve"> are</w:t>
      </w:r>
      <w:r w:rsidR="00D16C49" w:rsidRPr="00315341">
        <w:rPr>
          <w:rFonts w:ascii="Times New Roman" w:eastAsiaTheme="minorEastAsia" w:hAnsi="Times New Roman" w:cs="Times New Roman"/>
          <w:sz w:val="24"/>
          <w:szCs w:val="24"/>
        </w:rPr>
        <w:t xml:space="preserve"> in the form of triglycerides</w:t>
      </w:r>
      <w:r w:rsidR="00105694" w:rsidRPr="00315341">
        <w:rPr>
          <w:rFonts w:ascii="Times New Roman" w:eastAsiaTheme="minorEastAsia" w:hAnsi="Times New Roman" w:cs="Times New Roman"/>
          <w:sz w:val="24"/>
          <w:szCs w:val="24"/>
        </w:rPr>
        <w:t xml:space="preserve"> (TG)</w:t>
      </w:r>
      <w:r w:rsidR="00D16C49" w:rsidRPr="00315341">
        <w:rPr>
          <w:rFonts w:ascii="Times New Roman" w:eastAsiaTheme="minorEastAsia" w:hAnsi="Times New Roman" w:cs="Times New Roman"/>
          <w:sz w:val="24"/>
          <w:szCs w:val="24"/>
        </w:rPr>
        <w:t>, re-ester</w:t>
      </w:r>
      <w:r w:rsidR="001C2EF4" w:rsidRPr="00315341">
        <w:rPr>
          <w:rFonts w:ascii="Times New Roman" w:eastAsiaTheme="minorEastAsia" w:hAnsi="Times New Roman" w:cs="Times New Roman"/>
          <w:sz w:val="24"/>
          <w:szCs w:val="24"/>
        </w:rPr>
        <w:t>i</w:t>
      </w:r>
      <w:r w:rsidR="00D16C49" w:rsidRPr="00315341">
        <w:rPr>
          <w:rFonts w:ascii="Times New Roman" w:eastAsiaTheme="minorEastAsia" w:hAnsi="Times New Roman" w:cs="Times New Roman"/>
          <w:sz w:val="24"/>
          <w:szCs w:val="24"/>
        </w:rPr>
        <w:t xml:space="preserve">fied </w:t>
      </w:r>
      <w:r w:rsidR="00105694" w:rsidRPr="00315341">
        <w:rPr>
          <w:rFonts w:ascii="Times New Roman" w:eastAsiaTheme="minorEastAsia" w:hAnsi="Times New Roman" w:cs="Times New Roman"/>
          <w:sz w:val="24"/>
          <w:szCs w:val="24"/>
        </w:rPr>
        <w:t>TG</w:t>
      </w:r>
      <w:r w:rsidR="00D16C49" w:rsidRPr="00315341">
        <w:rPr>
          <w:rFonts w:ascii="Times New Roman" w:eastAsiaTheme="minorEastAsia" w:hAnsi="Times New Roman" w:cs="Times New Roman"/>
          <w:sz w:val="24"/>
          <w:szCs w:val="24"/>
        </w:rPr>
        <w:t xml:space="preserve">, </w:t>
      </w:r>
      <w:r w:rsidR="00EC30C9" w:rsidRPr="00315341">
        <w:rPr>
          <w:rFonts w:ascii="Times New Roman" w:eastAsiaTheme="minorEastAsia" w:hAnsi="Times New Roman" w:cs="Times New Roman"/>
          <w:sz w:val="24"/>
          <w:szCs w:val="24"/>
        </w:rPr>
        <w:t>phospholipid</w:t>
      </w:r>
      <w:r w:rsidR="3EB029D9" w:rsidRPr="00315341">
        <w:rPr>
          <w:rFonts w:ascii="Times New Roman" w:eastAsiaTheme="minorEastAsia" w:hAnsi="Times New Roman" w:cs="Times New Roman"/>
          <w:sz w:val="24"/>
          <w:szCs w:val="24"/>
        </w:rPr>
        <w:t>s</w:t>
      </w:r>
      <w:r w:rsidR="00105694" w:rsidRPr="00315341">
        <w:rPr>
          <w:rFonts w:ascii="Times New Roman" w:eastAsiaTheme="minorEastAsia" w:hAnsi="Times New Roman" w:cs="Times New Roman"/>
          <w:sz w:val="24"/>
          <w:szCs w:val="24"/>
        </w:rPr>
        <w:t xml:space="preserve"> (PL)</w:t>
      </w:r>
      <w:r w:rsidR="00EC30C9" w:rsidRPr="00315341">
        <w:rPr>
          <w:rFonts w:ascii="Times New Roman" w:eastAsiaTheme="minorEastAsia" w:hAnsi="Times New Roman" w:cs="Times New Roman"/>
          <w:sz w:val="24"/>
          <w:szCs w:val="24"/>
        </w:rPr>
        <w:t>, ethyl ester</w:t>
      </w:r>
      <w:r w:rsidR="00D16C49" w:rsidRPr="00315341">
        <w:rPr>
          <w:rFonts w:ascii="Times New Roman" w:eastAsiaTheme="minorEastAsia" w:hAnsi="Times New Roman" w:cs="Times New Roman"/>
          <w:sz w:val="24"/>
          <w:szCs w:val="24"/>
        </w:rPr>
        <w:t>s</w:t>
      </w:r>
      <w:r w:rsidR="00EC30C9" w:rsidRPr="00315341">
        <w:rPr>
          <w:rFonts w:ascii="Times New Roman" w:eastAsiaTheme="minorEastAsia" w:hAnsi="Times New Roman" w:cs="Times New Roman"/>
          <w:sz w:val="24"/>
          <w:szCs w:val="24"/>
        </w:rPr>
        <w:t xml:space="preserve"> or free fatty acid</w:t>
      </w:r>
      <w:r w:rsidR="00D16C49" w:rsidRPr="00315341">
        <w:rPr>
          <w:rFonts w:ascii="Times New Roman" w:eastAsiaTheme="minorEastAsia" w:hAnsi="Times New Roman" w:cs="Times New Roman"/>
          <w:sz w:val="24"/>
          <w:szCs w:val="24"/>
        </w:rPr>
        <w:t>s</w:t>
      </w:r>
      <w:r w:rsidR="3F1A063B" w:rsidRPr="00315341">
        <w:rPr>
          <w:rFonts w:ascii="Times New Roman" w:eastAsiaTheme="minorEastAsia" w:hAnsi="Times New Roman" w:cs="Times New Roman"/>
          <w:sz w:val="24"/>
          <w:szCs w:val="24"/>
        </w:rPr>
        <w:t xml:space="preserve">, which </w:t>
      </w:r>
      <w:r w:rsidR="00D16C49" w:rsidRPr="00315341">
        <w:rPr>
          <w:rFonts w:ascii="Times New Roman" w:eastAsiaTheme="minorEastAsia" w:hAnsi="Times New Roman" w:cs="Times New Roman"/>
          <w:sz w:val="24"/>
          <w:szCs w:val="24"/>
        </w:rPr>
        <w:t xml:space="preserve">may </w:t>
      </w:r>
      <w:r w:rsidR="3F1A063B" w:rsidRPr="00315341">
        <w:rPr>
          <w:rFonts w:ascii="Times New Roman" w:eastAsiaTheme="minorEastAsia" w:hAnsi="Times New Roman" w:cs="Times New Roman"/>
          <w:sz w:val="24"/>
          <w:szCs w:val="24"/>
        </w:rPr>
        <w:t>impact on bioavailability</w:t>
      </w:r>
      <w:r w:rsidR="00AA4EF5" w:rsidRPr="00315341">
        <w:rPr>
          <w:rFonts w:ascii="Times New Roman" w:eastAsiaTheme="minorEastAsia" w:hAnsi="Times New Roman" w:cs="Times New Roman"/>
          <w:sz w:val="24"/>
          <w:szCs w:val="24"/>
        </w:rPr>
        <w:t xml:space="preserve"> </w:t>
      </w:r>
      <w:r w:rsidR="004B5318" w:rsidRPr="00315341">
        <w:rPr>
          <w:rFonts w:ascii="Times New Roman" w:eastAsiaTheme="minorEastAsia" w:hAnsi="Times New Roman" w:cs="Times New Roman"/>
          <w:sz w:val="24"/>
          <w:szCs w:val="24"/>
        </w:rPr>
        <w:fldChar w:fldCharType="begin">
          <w:fldData xml:space="preserve">PEVuZE5vdGU+PENpdGU+PEF1dGhvcj5NYWtpPC9BdXRob3I+PFllYXI+MjAxOTwvWWVhcj48UmVj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</w:fldData>
        </w:fldChar>
      </w:r>
      <w:r w:rsidR="000E2CEF" w:rsidRPr="00315341">
        <w:rPr>
          <w:rFonts w:ascii="Times New Roman" w:eastAsiaTheme="minorEastAsia" w:hAnsi="Times New Roman" w:cs="Times New Roman"/>
          <w:sz w:val="24"/>
          <w:szCs w:val="24"/>
        </w:rPr>
        <w:instrText xml:space="preserve"> ADDIN EN.CITE </w:instrText>
      </w:r>
      <w:r w:rsidR="000E2CEF" w:rsidRPr="00315341">
        <w:rPr>
          <w:rFonts w:ascii="Times New Roman" w:eastAsiaTheme="minorEastAsia" w:hAnsi="Times New Roman" w:cs="Times New Roman"/>
          <w:sz w:val="24"/>
          <w:szCs w:val="24"/>
        </w:rPr>
        <w:fldChar w:fldCharType="begin">
          <w:fldData xml:space="preserve">PEVuZE5vdGU+PENpdGU+PEF1dGhvcj5NYWtpPC9BdXRob3I+PFllYXI+MjAxOTwvWWVhcj48UmVj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</w:fldData>
        </w:fldChar>
      </w:r>
      <w:r w:rsidR="000E2CEF" w:rsidRPr="00315341">
        <w:rPr>
          <w:rFonts w:ascii="Times New Roman" w:eastAsiaTheme="minorEastAsia" w:hAnsi="Times New Roman" w:cs="Times New Roman"/>
          <w:sz w:val="24"/>
          <w:szCs w:val="24"/>
        </w:rPr>
        <w:instrText xml:space="preserve"> ADDIN EN.CITE.DATA </w:instrText>
      </w:r>
      <w:r w:rsidR="000E2CEF" w:rsidRPr="00315341">
        <w:rPr>
          <w:rFonts w:ascii="Times New Roman" w:eastAsiaTheme="minorEastAsia" w:hAnsi="Times New Roman" w:cs="Times New Roman"/>
          <w:sz w:val="24"/>
          <w:szCs w:val="24"/>
        </w:rPr>
      </w:r>
      <w:r w:rsidR="000E2CEF" w:rsidRPr="00315341">
        <w:rPr>
          <w:rFonts w:ascii="Times New Roman" w:eastAsiaTheme="minorEastAsia" w:hAnsi="Times New Roman" w:cs="Times New Roman"/>
          <w:sz w:val="24"/>
          <w:szCs w:val="24"/>
        </w:rPr>
        <w:fldChar w:fldCharType="end"/>
      </w:r>
      <w:r w:rsidR="004B5318" w:rsidRPr="00315341">
        <w:rPr>
          <w:rFonts w:ascii="Times New Roman" w:eastAsiaTheme="minorEastAsia" w:hAnsi="Times New Roman" w:cs="Times New Roman"/>
          <w:sz w:val="24"/>
          <w:szCs w:val="24"/>
        </w:rPr>
      </w:r>
      <w:r w:rsidR="004B5318"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10, 49, 50)</w:t>
      </w:r>
      <w:r w:rsidR="004B5318" w:rsidRPr="00315341">
        <w:rPr>
          <w:rFonts w:ascii="Times New Roman" w:eastAsiaTheme="minorEastAsia" w:hAnsi="Times New Roman" w:cs="Times New Roman"/>
          <w:sz w:val="24"/>
          <w:szCs w:val="24"/>
        </w:rPr>
        <w:fldChar w:fldCharType="end"/>
      </w:r>
      <w:r w:rsidR="004B5318" w:rsidRPr="00315341">
        <w:rPr>
          <w:rFonts w:ascii="Times New Roman" w:eastAsiaTheme="minorEastAsia" w:hAnsi="Times New Roman" w:cs="Times New Roman"/>
          <w:sz w:val="24"/>
          <w:szCs w:val="24"/>
        </w:rPr>
        <w:t xml:space="preserve"> </w:t>
      </w:r>
      <w:r w:rsidR="3F1A063B" w:rsidRPr="00315341">
        <w:rPr>
          <w:rFonts w:ascii="Times New Roman" w:eastAsiaTheme="minorEastAsia" w:hAnsi="Times New Roman" w:cs="Times New Roman"/>
          <w:sz w:val="24"/>
          <w:szCs w:val="24"/>
        </w:rPr>
        <w:t xml:space="preserve">with the </w:t>
      </w:r>
      <w:r w:rsidR="00105694" w:rsidRPr="00315341">
        <w:rPr>
          <w:rFonts w:ascii="Times New Roman" w:eastAsiaTheme="minorEastAsia" w:hAnsi="Times New Roman" w:cs="Times New Roman"/>
          <w:sz w:val="24"/>
          <w:szCs w:val="24"/>
        </w:rPr>
        <w:t xml:space="preserve">PL </w:t>
      </w:r>
      <w:r w:rsidR="3F1A063B" w:rsidRPr="00315341">
        <w:rPr>
          <w:rFonts w:ascii="Times New Roman" w:eastAsiaTheme="minorEastAsia" w:hAnsi="Times New Roman" w:cs="Times New Roman"/>
          <w:sz w:val="24"/>
          <w:szCs w:val="24"/>
        </w:rPr>
        <w:t xml:space="preserve">and </w:t>
      </w:r>
      <w:r w:rsidR="00105694" w:rsidRPr="00315341">
        <w:rPr>
          <w:rFonts w:ascii="Times New Roman" w:eastAsiaTheme="minorEastAsia" w:hAnsi="Times New Roman" w:cs="Times New Roman"/>
          <w:sz w:val="24"/>
          <w:szCs w:val="24"/>
        </w:rPr>
        <w:t>TG</w:t>
      </w:r>
      <w:r w:rsidR="3F1A063B" w:rsidRPr="00315341">
        <w:rPr>
          <w:rFonts w:ascii="Times New Roman" w:eastAsiaTheme="minorEastAsia" w:hAnsi="Times New Roman" w:cs="Times New Roman"/>
          <w:sz w:val="24"/>
          <w:szCs w:val="24"/>
        </w:rPr>
        <w:t xml:space="preserve"> </w:t>
      </w:r>
      <w:r w:rsidR="2F196343" w:rsidRPr="00315341">
        <w:rPr>
          <w:rFonts w:ascii="Times New Roman" w:eastAsiaTheme="minorEastAsia" w:hAnsi="Times New Roman" w:cs="Times New Roman"/>
          <w:sz w:val="24"/>
          <w:szCs w:val="24"/>
        </w:rPr>
        <w:t>EPA and DHA</w:t>
      </w:r>
      <w:r w:rsidR="3F1A063B" w:rsidRPr="00315341">
        <w:rPr>
          <w:rFonts w:ascii="Times New Roman" w:eastAsiaTheme="minorEastAsia" w:hAnsi="Times New Roman" w:cs="Times New Roman"/>
          <w:sz w:val="24"/>
          <w:szCs w:val="24"/>
        </w:rPr>
        <w:t xml:space="preserve"> typically found in fish</w:t>
      </w:r>
      <w:r w:rsidR="425D2B7E" w:rsidRPr="00315341">
        <w:rPr>
          <w:rFonts w:ascii="Times New Roman" w:eastAsiaTheme="minorEastAsia" w:hAnsi="Times New Roman" w:cs="Times New Roman"/>
          <w:sz w:val="24"/>
          <w:szCs w:val="24"/>
        </w:rPr>
        <w:t>, meat</w:t>
      </w:r>
      <w:r w:rsidR="3F1A063B" w:rsidRPr="00315341">
        <w:rPr>
          <w:rFonts w:ascii="Times New Roman" w:eastAsiaTheme="minorEastAsia" w:hAnsi="Times New Roman" w:cs="Times New Roman"/>
          <w:sz w:val="24"/>
          <w:szCs w:val="24"/>
        </w:rPr>
        <w:t xml:space="preserve"> </w:t>
      </w:r>
      <w:r w:rsidR="4AD95E33" w:rsidRPr="00315341">
        <w:rPr>
          <w:rFonts w:ascii="Times New Roman" w:eastAsiaTheme="minorEastAsia" w:hAnsi="Times New Roman" w:cs="Times New Roman"/>
          <w:sz w:val="24"/>
          <w:szCs w:val="24"/>
        </w:rPr>
        <w:t>and eg</w:t>
      </w:r>
      <w:r w:rsidR="7872650B" w:rsidRPr="00315341">
        <w:rPr>
          <w:rFonts w:ascii="Times New Roman" w:eastAsiaTheme="minorEastAsia" w:hAnsi="Times New Roman" w:cs="Times New Roman"/>
          <w:sz w:val="24"/>
          <w:szCs w:val="24"/>
        </w:rPr>
        <w:t>g</w:t>
      </w:r>
      <w:r w:rsidR="4AD95E33"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w:t>
      </w:r>
      <w:r w:rsidR="4AD95E33" w:rsidRPr="00315341">
        <w:rPr>
          <w:rFonts w:ascii="Times New Roman" w:eastAsiaTheme="minorEastAsia" w:hAnsi="Times New Roman" w:cs="Times New Roman"/>
          <w:sz w:val="24"/>
          <w:szCs w:val="24"/>
        </w:rPr>
        <w:t xml:space="preserve"> </w:t>
      </w:r>
      <w:r w:rsidR="3F1A063B" w:rsidRPr="00315341">
        <w:rPr>
          <w:rFonts w:ascii="Times New Roman" w:eastAsiaTheme="minorEastAsia" w:hAnsi="Times New Roman" w:cs="Times New Roman"/>
          <w:sz w:val="24"/>
          <w:szCs w:val="24"/>
        </w:rPr>
        <w:t>more bioavailab</w:t>
      </w:r>
      <w:r w:rsidR="0A07E613" w:rsidRPr="00315341">
        <w:rPr>
          <w:rFonts w:ascii="Times New Roman" w:eastAsiaTheme="minorEastAsia" w:hAnsi="Times New Roman" w:cs="Times New Roman"/>
          <w:sz w:val="24"/>
          <w:szCs w:val="24"/>
        </w:rPr>
        <w:t>l</w:t>
      </w:r>
      <w:r w:rsidR="3F1A063B" w:rsidRPr="00315341">
        <w:rPr>
          <w:rFonts w:ascii="Times New Roman" w:eastAsiaTheme="minorEastAsia" w:hAnsi="Times New Roman" w:cs="Times New Roman"/>
          <w:sz w:val="24"/>
          <w:szCs w:val="24"/>
        </w:rPr>
        <w:t xml:space="preserve">e than the </w:t>
      </w:r>
      <w:r w:rsidR="00D16C49" w:rsidRPr="00315341">
        <w:rPr>
          <w:rFonts w:ascii="Times New Roman" w:eastAsiaTheme="minorEastAsia" w:hAnsi="Times New Roman" w:cs="Times New Roman"/>
          <w:sz w:val="24"/>
          <w:szCs w:val="24"/>
        </w:rPr>
        <w:t xml:space="preserve">other </w:t>
      </w:r>
      <w:r w:rsidR="3F1A063B" w:rsidRPr="00315341">
        <w:rPr>
          <w:rFonts w:ascii="Times New Roman" w:eastAsiaTheme="minorEastAsia" w:hAnsi="Times New Roman" w:cs="Times New Roman"/>
          <w:sz w:val="24"/>
          <w:szCs w:val="24"/>
        </w:rPr>
        <w:t>form</w:t>
      </w:r>
      <w:r w:rsidR="338CEC12" w:rsidRPr="00315341">
        <w:rPr>
          <w:rFonts w:ascii="Times New Roman" w:eastAsiaTheme="minorEastAsia" w:hAnsi="Times New Roman" w:cs="Times New Roman"/>
          <w:sz w:val="24"/>
          <w:szCs w:val="24"/>
        </w:rPr>
        <w:t>s</w:t>
      </w:r>
      <w:r w:rsidR="5D115E05" w:rsidRPr="00315341">
        <w:rPr>
          <w:rFonts w:ascii="Times New Roman" w:eastAsiaTheme="minorEastAsia" w:hAnsi="Times New Roman" w:cs="Times New Roman"/>
          <w:sz w:val="24"/>
          <w:szCs w:val="24"/>
        </w:rPr>
        <w:t>.</w:t>
      </w:r>
      <w:r w:rsidR="45ABB1AB" w:rsidRPr="00315341">
        <w:rPr>
          <w:rFonts w:ascii="Times New Roman" w:eastAsiaTheme="minorEastAsia" w:hAnsi="Times New Roman" w:cs="Times New Roman"/>
          <w:sz w:val="24"/>
          <w:szCs w:val="24"/>
        </w:rPr>
        <w:t xml:space="preserve"> </w:t>
      </w:r>
      <w:r w:rsidR="00EC30C9" w:rsidRPr="00315341">
        <w:rPr>
          <w:rFonts w:ascii="Times New Roman" w:eastAsiaTheme="minorEastAsia" w:hAnsi="Times New Roman" w:cs="Times New Roman"/>
          <w:sz w:val="24"/>
          <w:szCs w:val="24"/>
        </w:rPr>
        <w:t xml:space="preserve">Even within </w:t>
      </w:r>
      <w:r w:rsidR="00D16C49" w:rsidRPr="00315341">
        <w:rPr>
          <w:rFonts w:ascii="Times New Roman" w:eastAsiaTheme="minorEastAsia" w:hAnsi="Times New Roman" w:cs="Times New Roman"/>
          <w:sz w:val="24"/>
          <w:szCs w:val="24"/>
        </w:rPr>
        <w:t xml:space="preserve">a complex lipid </w:t>
      </w:r>
      <w:r w:rsidR="00EC30C9" w:rsidRPr="00315341">
        <w:rPr>
          <w:rFonts w:ascii="Times New Roman" w:eastAsiaTheme="minorEastAsia" w:hAnsi="Times New Roman" w:cs="Times New Roman"/>
          <w:sz w:val="24"/>
          <w:szCs w:val="24"/>
        </w:rPr>
        <w:t>class there may be a further implication of the</w:t>
      </w:r>
      <w:r w:rsidR="007D4930" w:rsidRPr="00315341">
        <w:rPr>
          <w:rFonts w:ascii="Times New Roman" w:eastAsiaTheme="minorEastAsia" w:hAnsi="Times New Roman" w:cs="Times New Roman"/>
          <w:sz w:val="24"/>
          <w:szCs w:val="24"/>
        </w:rPr>
        <w:t xml:space="preserve"> specific molecular arrangement </w:t>
      </w:r>
      <w:r w:rsidR="00706320" w:rsidRPr="00315341">
        <w:rPr>
          <w:rFonts w:ascii="Times New Roman" w:eastAsiaTheme="minorEastAsia" w:hAnsi="Times New Roman" w:cs="Times New Roman"/>
          <w:sz w:val="24"/>
          <w:szCs w:val="24"/>
        </w:rPr>
        <w:t>(</w:t>
      </w:r>
      <w:proofErr w:type="spellStart"/>
      <w:r w:rsidR="00EC30C9" w:rsidRPr="00315341">
        <w:rPr>
          <w:rFonts w:ascii="Times New Roman" w:hAnsi="Times New Roman" w:cs="Times New Roman"/>
          <w:i/>
          <w:iCs/>
          <w:sz w:val="24"/>
          <w:szCs w:val="24"/>
        </w:rPr>
        <w:t>sn</w:t>
      </w:r>
      <w:proofErr w:type="spellEnd"/>
      <w:r w:rsidR="7D217F7A" w:rsidRPr="00315341">
        <w:rPr>
          <w:rFonts w:ascii="Times New Roman" w:hAnsi="Times New Roman" w:cs="Times New Roman"/>
          <w:i/>
          <w:iCs/>
          <w:sz w:val="24"/>
          <w:szCs w:val="24"/>
        </w:rPr>
        <w:t xml:space="preserve"> </w:t>
      </w:r>
      <w:r w:rsidR="00EC30C9" w:rsidRPr="00315341">
        <w:rPr>
          <w:rFonts w:ascii="Times New Roman" w:eastAsiaTheme="minorEastAsia" w:hAnsi="Times New Roman" w:cs="Times New Roman"/>
          <w:sz w:val="24"/>
          <w:szCs w:val="24"/>
        </w:rPr>
        <w:t>position</w:t>
      </w:r>
      <w:r w:rsidR="00706320" w:rsidRPr="00315341">
        <w:rPr>
          <w:rFonts w:ascii="Times New Roman" w:eastAsiaTheme="minorEastAsia" w:hAnsi="Times New Roman" w:cs="Times New Roman"/>
          <w:sz w:val="24"/>
          <w:szCs w:val="24"/>
        </w:rPr>
        <w:t>)</w:t>
      </w:r>
      <w:r w:rsidR="00EC30C9" w:rsidRPr="00315341">
        <w:rPr>
          <w:rFonts w:ascii="Times New Roman" w:eastAsiaTheme="minorEastAsia" w:hAnsi="Times New Roman" w:cs="Times New Roman"/>
          <w:sz w:val="24"/>
          <w:szCs w:val="24"/>
        </w:rPr>
        <w:t xml:space="preserve"> occupied by EPA</w:t>
      </w:r>
      <w:r w:rsidR="00CA5E08" w:rsidRPr="00315341">
        <w:rPr>
          <w:rFonts w:ascii="Times New Roman" w:eastAsiaTheme="minorEastAsia" w:hAnsi="Times New Roman" w:cs="Times New Roman"/>
          <w:sz w:val="24"/>
          <w:szCs w:val="24"/>
        </w:rPr>
        <w:t xml:space="preserve"> and </w:t>
      </w:r>
      <w:r w:rsidR="00EC30C9" w:rsidRPr="00315341">
        <w:rPr>
          <w:rFonts w:ascii="Times New Roman" w:eastAsiaTheme="minorEastAsia" w:hAnsi="Times New Roman" w:cs="Times New Roman"/>
          <w:sz w:val="24"/>
          <w:szCs w:val="24"/>
        </w:rPr>
        <w:t>DHA</w:t>
      </w:r>
      <w:r w:rsidR="00C76268" w:rsidRPr="00315341">
        <w:rPr>
          <w:rFonts w:ascii="Times New Roman" w:eastAsiaTheme="minorEastAsia" w:hAnsi="Times New Roman" w:cs="Times New Roman"/>
          <w:sz w:val="24"/>
          <w:szCs w:val="24"/>
        </w:rPr>
        <w:t xml:space="preserve"> within </w:t>
      </w:r>
      <w:r w:rsidR="00105694" w:rsidRPr="00315341">
        <w:rPr>
          <w:rFonts w:ascii="Times New Roman" w:eastAsiaTheme="minorEastAsia" w:hAnsi="Times New Roman" w:cs="Times New Roman"/>
          <w:sz w:val="24"/>
          <w:szCs w:val="24"/>
        </w:rPr>
        <w:t>TG</w:t>
      </w:r>
      <w:r w:rsidR="00EC30C9" w:rsidRPr="00315341">
        <w:rPr>
          <w:rFonts w:ascii="Times New Roman" w:eastAsiaTheme="minorEastAsia" w:hAnsi="Times New Roman" w:cs="Times New Roman"/>
          <w:sz w:val="24"/>
          <w:szCs w:val="24"/>
        </w:rPr>
        <w:t xml:space="preserve">. </w:t>
      </w:r>
      <w:r w:rsidR="05FD9304" w:rsidRPr="00315341">
        <w:rPr>
          <w:rFonts w:ascii="Times New Roman" w:eastAsiaTheme="minorEastAsia" w:hAnsi="Times New Roman" w:cs="Times New Roman"/>
          <w:sz w:val="24"/>
          <w:szCs w:val="24"/>
        </w:rPr>
        <w:t>R</w:t>
      </w:r>
      <w:r w:rsidR="00EC30C9" w:rsidRPr="00315341">
        <w:rPr>
          <w:rFonts w:ascii="Times New Roman" w:eastAsiaTheme="minorEastAsia" w:hAnsi="Times New Roman" w:cs="Times New Roman"/>
          <w:sz w:val="24"/>
          <w:szCs w:val="24"/>
        </w:rPr>
        <w:t xml:space="preserve">esearch suggests that bioavailability may be improved by the </w:t>
      </w:r>
      <w:r w:rsidR="6776CD8D" w:rsidRPr="00315341">
        <w:rPr>
          <w:rFonts w:ascii="Times New Roman" w:eastAsiaTheme="minorEastAsia" w:hAnsi="Times New Roman" w:cs="Times New Roman"/>
          <w:sz w:val="24"/>
          <w:szCs w:val="24"/>
        </w:rPr>
        <w:t>omega-3</w:t>
      </w:r>
      <w:r w:rsidR="00EC30C9" w:rsidRPr="00315341">
        <w:rPr>
          <w:rFonts w:ascii="Times New Roman" w:eastAsiaTheme="minorEastAsia" w:hAnsi="Times New Roman" w:cs="Times New Roman"/>
          <w:sz w:val="24"/>
          <w:szCs w:val="24"/>
        </w:rPr>
        <w:t xml:space="preserve"> </w:t>
      </w:r>
      <w:r w:rsidR="7B47CB02" w:rsidRPr="00315341">
        <w:rPr>
          <w:rFonts w:ascii="Times New Roman" w:eastAsiaTheme="minorEastAsia" w:hAnsi="Times New Roman" w:cs="Times New Roman"/>
          <w:sz w:val="24"/>
          <w:szCs w:val="24"/>
        </w:rPr>
        <w:t>PUFA</w:t>
      </w:r>
      <w:r w:rsidR="00EC30C9" w:rsidRPr="00315341">
        <w:rPr>
          <w:rFonts w:ascii="Times New Roman" w:eastAsiaTheme="minorEastAsia" w:hAnsi="Times New Roman" w:cs="Times New Roman"/>
          <w:sz w:val="24"/>
          <w:szCs w:val="24"/>
        </w:rPr>
        <w:t xml:space="preserve"> occupying the sn-2 position</w:t>
      </w:r>
      <w:r w:rsidR="00C67842" w:rsidRPr="00315341">
        <w:rPr>
          <w:rFonts w:ascii="Times New Roman" w:eastAsiaTheme="minorEastAsia" w:hAnsi="Times New Roman" w:cs="Times New Roman"/>
          <w:sz w:val="24"/>
          <w:szCs w:val="24"/>
        </w:rPr>
        <w:t xml:space="preserve"> of TG</w:t>
      </w:r>
      <w:r w:rsidR="004B5318" w:rsidRPr="00315341">
        <w:rPr>
          <w:rFonts w:ascii="Times New Roman" w:eastAsiaTheme="minorEastAsia" w:hAnsi="Times New Roman" w:cs="Times New Roman"/>
          <w:sz w:val="24"/>
          <w:szCs w:val="24"/>
        </w:rPr>
        <w:t xml:space="preserve"> </w:t>
      </w:r>
      <w:r w:rsidR="004B5318" w:rsidRPr="00315341">
        <w:rPr>
          <w:rFonts w:ascii="Times New Roman" w:eastAsiaTheme="minorEastAsia" w:hAnsi="Times New Roman" w:cs="Times New Roman"/>
          <w:sz w:val="24"/>
          <w:szCs w:val="24"/>
        </w:rPr>
        <w:fldChar w:fldCharType="begin">
          <w:fldData xml:space="preserve">PEVuZE5vdGU+PENpdGU+PEF1dGhvcj5CYW5kYXJyYTwvQXV0aG9yPjxZZWFyPjIwMTY8L1llYXI+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</w:fldData>
        </w:fldChar>
      </w:r>
      <w:r w:rsidR="000E2CEF" w:rsidRPr="00315341">
        <w:rPr>
          <w:rFonts w:ascii="Times New Roman" w:eastAsiaTheme="minorEastAsia" w:hAnsi="Times New Roman" w:cs="Times New Roman"/>
          <w:sz w:val="24"/>
          <w:szCs w:val="24"/>
        </w:rPr>
        <w:instrText xml:space="preserve"> ADDIN EN.CITE </w:instrText>
      </w:r>
      <w:r w:rsidR="000E2CEF" w:rsidRPr="00315341">
        <w:rPr>
          <w:rFonts w:ascii="Times New Roman" w:eastAsiaTheme="minorEastAsia" w:hAnsi="Times New Roman" w:cs="Times New Roman"/>
          <w:sz w:val="24"/>
          <w:szCs w:val="24"/>
        </w:rPr>
        <w:fldChar w:fldCharType="begin">
          <w:fldData xml:space="preserve">PEVuZE5vdGU+PENpdGU+PEF1dGhvcj5CYW5kYXJyYTwvQXV0aG9yPjxZZWFyPjIwMTY8L1llYXI+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</w:fldData>
        </w:fldChar>
      </w:r>
      <w:r w:rsidR="000E2CEF" w:rsidRPr="00315341">
        <w:rPr>
          <w:rFonts w:ascii="Times New Roman" w:eastAsiaTheme="minorEastAsia" w:hAnsi="Times New Roman" w:cs="Times New Roman"/>
          <w:sz w:val="24"/>
          <w:szCs w:val="24"/>
        </w:rPr>
        <w:instrText xml:space="preserve"> ADDIN EN.CITE.DATA </w:instrText>
      </w:r>
      <w:r w:rsidR="000E2CEF" w:rsidRPr="00315341">
        <w:rPr>
          <w:rFonts w:ascii="Times New Roman" w:eastAsiaTheme="minorEastAsia" w:hAnsi="Times New Roman" w:cs="Times New Roman"/>
          <w:sz w:val="24"/>
          <w:szCs w:val="24"/>
        </w:rPr>
      </w:r>
      <w:r w:rsidR="000E2CEF" w:rsidRPr="00315341">
        <w:rPr>
          <w:rFonts w:ascii="Times New Roman" w:eastAsiaTheme="minorEastAsia" w:hAnsi="Times New Roman" w:cs="Times New Roman"/>
          <w:sz w:val="24"/>
          <w:szCs w:val="24"/>
        </w:rPr>
        <w:fldChar w:fldCharType="end"/>
      </w:r>
      <w:r w:rsidR="004B5318" w:rsidRPr="00315341">
        <w:rPr>
          <w:rFonts w:ascii="Times New Roman" w:eastAsiaTheme="minorEastAsia" w:hAnsi="Times New Roman" w:cs="Times New Roman"/>
          <w:sz w:val="24"/>
          <w:szCs w:val="24"/>
        </w:rPr>
      </w:r>
      <w:r w:rsidR="004B5318"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51)</w:t>
      </w:r>
      <w:r w:rsidR="004B5318" w:rsidRPr="00315341">
        <w:rPr>
          <w:rFonts w:ascii="Times New Roman" w:eastAsiaTheme="minorEastAsia" w:hAnsi="Times New Roman" w:cs="Times New Roman"/>
          <w:sz w:val="24"/>
          <w:szCs w:val="24"/>
        </w:rPr>
        <w:fldChar w:fldCharType="end"/>
      </w:r>
      <w:r w:rsidR="004B5318" w:rsidRPr="00315341">
        <w:rPr>
          <w:rFonts w:ascii="Times New Roman" w:eastAsiaTheme="minorEastAsia" w:hAnsi="Times New Roman" w:cs="Times New Roman"/>
          <w:sz w:val="24"/>
          <w:szCs w:val="24"/>
        </w:rPr>
        <w:t xml:space="preserve">. </w:t>
      </w:r>
      <w:r w:rsidR="28388C03" w:rsidRPr="00315341">
        <w:rPr>
          <w:rFonts w:ascii="Times New Roman" w:eastAsiaTheme="minorEastAsia" w:hAnsi="Times New Roman" w:cs="Times New Roman"/>
          <w:sz w:val="24"/>
          <w:szCs w:val="24"/>
        </w:rPr>
        <w:t>Furthermore</w:t>
      </w:r>
      <w:r w:rsidR="2CAA941A" w:rsidRPr="00315341">
        <w:rPr>
          <w:rFonts w:ascii="Times New Roman" w:eastAsiaTheme="minorEastAsia" w:hAnsi="Times New Roman" w:cs="Times New Roman"/>
          <w:sz w:val="24"/>
          <w:szCs w:val="24"/>
        </w:rPr>
        <w:t xml:space="preserve">, capsules are often consumed </w:t>
      </w:r>
      <w:r w:rsidR="004A6A34" w:rsidRPr="00315341">
        <w:rPr>
          <w:rFonts w:ascii="Times New Roman" w:eastAsiaTheme="minorEastAsia" w:hAnsi="Times New Roman" w:cs="Times New Roman"/>
          <w:sz w:val="24"/>
          <w:szCs w:val="24"/>
        </w:rPr>
        <w:t xml:space="preserve">under </w:t>
      </w:r>
      <w:r w:rsidR="57A67116" w:rsidRPr="00315341">
        <w:rPr>
          <w:rFonts w:ascii="Times New Roman" w:eastAsiaTheme="minorEastAsia" w:hAnsi="Times New Roman" w:cs="Times New Roman"/>
          <w:sz w:val="24"/>
          <w:szCs w:val="24"/>
        </w:rPr>
        <w:t>fasting</w:t>
      </w:r>
      <w:r w:rsidR="004A6A34" w:rsidRPr="00315341">
        <w:rPr>
          <w:rFonts w:ascii="Times New Roman" w:eastAsiaTheme="minorEastAsia" w:hAnsi="Times New Roman" w:cs="Times New Roman"/>
          <w:sz w:val="24"/>
          <w:szCs w:val="24"/>
        </w:rPr>
        <w:t xml:space="preserve"> conditions</w:t>
      </w:r>
      <w:r w:rsidR="001AEA39" w:rsidRPr="00315341">
        <w:rPr>
          <w:rFonts w:ascii="Times New Roman" w:eastAsiaTheme="minorEastAsia" w:hAnsi="Times New Roman" w:cs="Times New Roman"/>
          <w:sz w:val="24"/>
          <w:szCs w:val="24"/>
        </w:rPr>
        <w:t>,</w:t>
      </w:r>
      <w:r w:rsidR="57A67116" w:rsidRPr="00315341">
        <w:rPr>
          <w:rFonts w:ascii="Times New Roman" w:eastAsiaTheme="minorEastAsia" w:hAnsi="Times New Roman" w:cs="Times New Roman"/>
          <w:sz w:val="24"/>
          <w:szCs w:val="24"/>
        </w:rPr>
        <w:t xml:space="preserve"> </w:t>
      </w:r>
      <w:r w:rsidR="00497686" w:rsidRPr="00315341">
        <w:rPr>
          <w:rFonts w:ascii="Times New Roman" w:eastAsiaTheme="minorEastAsia" w:hAnsi="Times New Roman" w:cs="Times New Roman"/>
          <w:sz w:val="24"/>
          <w:szCs w:val="24"/>
        </w:rPr>
        <w:t xml:space="preserve">which </w:t>
      </w:r>
      <w:r w:rsidR="00C67842" w:rsidRPr="00315341">
        <w:rPr>
          <w:rFonts w:ascii="Times New Roman" w:eastAsiaTheme="minorEastAsia" w:hAnsi="Times New Roman" w:cs="Times New Roman"/>
          <w:sz w:val="24"/>
          <w:szCs w:val="24"/>
        </w:rPr>
        <w:t xml:space="preserve">results in </w:t>
      </w:r>
      <w:r w:rsidR="0861AD1E" w:rsidRPr="00315341">
        <w:rPr>
          <w:rFonts w:ascii="Times New Roman" w:eastAsiaTheme="minorEastAsia" w:hAnsi="Times New Roman" w:cs="Times New Roman"/>
          <w:sz w:val="24"/>
          <w:szCs w:val="24"/>
        </w:rPr>
        <w:t>lower</w:t>
      </w:r>
      <w:r w:rsidR="44114D81" w:rsidRPr="00315341">
        <w:rPr>
          <w:rFonts w:ascii="Times New Roman" w:eastAsiaTheme="minorEastAsia" w:hAnsi="Times New Roman" w:cs="Times New Roman"/>
          <w:sz w:val="24"/>
          <w:szCs w:val="24"/>
        </w:rPr>
        <w:t xml:space="preserve"> EPA+DHA absor</w:t>
      </w:r>
      <w:r w:rsidR="40084DB4" w:rsidRPr="00315341">
        <w:rPr>
          <w:rFonts w:ascii="Times New Roman" w:eastAsiaTheme="minorEastAsia" w:hAnsi="Times New Roman" w:cs="Times New Roman"/>
          <w:sz w:val="24"/>
          <w:szCs w:val="24"/>
        </w:rPr>
        <w:t>p</w:t>
      </w:r>
      <w:r w:rsidR="44114D81" w:rsidRPr="00315341">
        <w:rPr>
          <w:rFonts w:ascii="Times New Roman" w:eastAsiaTheme="minorEastAsia" w:hAnsi="Times New Roman" w:cs="Times New Roman"/>
          <w:sz w:val="24"/>
          <w:szCs w:val="24"/>
        </w:rPr>
        <w:t xml:space="preserve">tion versus consumption with a </w:t>
      </w:r>
      <w:r w:rsidR="7D8C8E88" w:rsidRPr="00315341">
        <w:rPr>
          <w:rFonts w:ascii="Times New Roman" w:eastAsiaTheme="minorEastAsia" w:hAnsi="Times New Roman" w:cs="Times New Roman"/>
          <w:sz w:val="24"/>
          <w:szCs w:val="24"/>
        </w:rPr>
        <w:t xml:space="preserve">fat-containing </w:t>
      </w:r>
      <w:r w:rsidR="44114D81" w:rsidRPr="00315341">
        <w:rPr>
          <w:rFonts w:ascii="Times New Roman" w:eastAsiaTheme="minorEastAsia" w:hAnsi="Times New Roman" w:cs="Times New Roman"/>
          <w:sz w:val="24"/>
          <w:szCs w:val="24"/>
        </w:rPr>
        <w:t>meal</w:t>
      </w:r>
      <w:r w:rsidR="0065689C" w:rsidRPr="00315341">
        <w:rPr>
          <w:rFonts w:ascii="Times New Roman" w:eastAsiaTheme="minorEastAsia" w:hAnsi="Times New Roman" w:cs="Times New Roman"/>
          <w:sz w:val="24"/>
          <w:szCs w:val="24"/>
        </w:rPr>
        <w:t xml:space="preserve"> </w:t>
      </w:r>
      <w:r w:rsidR="004B5318" w:rsidRPr="00315341">
        <w:rPr>
          <w:rFonts w:ascii="Times New Roman" w:eastAsiaTheme="minorEastAsia" w:hAnsi="Times New Roman" w:cs="Times New Roman"/>
          <w:sz w:val="24"/>
          <w:szCs w:val="24"/>
        </w:rPr>
        <w:fldChar w:fldCharType="begin"/>
      </w:r>
      <w:r w:rsidR="000E2CEF" w:rsidRPr="00315341">
        <w:rPr>
          <w:rFonts w:ascii="Times New Roman" w:eastAsiaTheme="minorEastAsia" w:hAnsi="Times New Roman" w:cs="Times New Roman"/>
          <w:sz w:val="24"/>
          <w:szCs w:val="24"/>
        </w:rPr>
        <w:instrText xml:space="preserve"> ADDIN EN.CITE &lt;EndNote&gt;&lt;Cite&gt;&lt;Author&gt;von Schacky&lt;/Author&gt;&lt;Year&gt;2015&lt;/Year&gt;&lt;RecNum&gt;367&lt;/RecNum&gt;&lt;DisplayText&gt;(52)&lt;/DisplayText&gt;&lt;record&gt;&lt;rec-number&gt;367&lt;/rec-number&gt;&lt;foreign-keys&gt;&lt;key app="EN" db-id="2tr5pefawrd9aaed0e8vvwri50tp9vp0ep9w" timestamp="1729509057"&gt;367&lt;/key&gt;&lt;/foreign-keys&gt;&lt;ref-type name="Journal Article"&gt;17&lt;/ref-type&gt;&lt;contributors&gt;&lt;authors&gt;&lt;author&gt;von Schacky, C.&lt;/author&gt;&lt;/authors&gt;&lt;/contributors&gt;&lt;auth-address&gt;Medizinische Klinik I, Department Preventive Cardiology, Ludwig-Maximilians-University, Ziemssenstrasse 1, D-80336 Munich, Germany; Omegametrix, Am Klopferspitz 19, 82152 Martinsried, Germany(1). Electronic address: ehavio.vonschacky@med.uni-muenchen.de.&lt;/auth-address&gt;&lt;titles&gt;&lt;title&gt;Omega-3 fatty acids in cardiovascular disease--an uphill battle&lt;/title&gt;&lt;secondary-title&gt;Prostaglandins Leukot Essent Fatty Acids&lt;/secondary-title&gt;&lt;/titles&gt;&lt;periodical&gt;&lt;full-title&gt;Prostaglandins Leukot Essent Fatty Acids&lt;/full-title&gt;&lt;/periodical&gt;&lt;pages&gt;41-7&lt;/pages&gt;&lt;volume&gt;92&lt;/volume&gt;&lt;edition&gt;20140528&lt;/edition&gt;&lt;keywords&gt;&lt;keyword&gt;Animals&lt;/keyword&gt;&lt;keyword&gt;Cardiotonic Agents/pharmacology/*therapeutic use&lt;/keyword&gt;&lt;keyword&gt;Cardiovascular Diseases/*drug therapy/metabolism/mortality&lt;/keyword&gt;&lt;keyword&gt;Fatty Acids, Omega-3/pharmacology/physiology/*therapeutic use&lt;/keyword&gt;&lt;keyword&gt;Humans&lt;/keyword&gt;&lt;keyword&gt;Lipid Metabolism&lt;/keyword&gt;&lt;keyword&gt;Randomized Controlled Trials as Topic&lt;/keyword&gt;&lt;keyword&gt;Risk Factors&lt;/keyword&gt;&lt;/keywords&gt;&lt;dates&gt;&lt;year&gt;2015&lt;/year&gt;&lt;pub-dates&gt;&lt;date&gt;Jan&lt;/date&gt;&lt;/pub-dates&gt;&lt;/dates&gt;&lt;isbn&gt;0952-3278&lt;/isbn&gt;&lt;accession-num&gt;24935800&lt;/accession-num&gt;&lt;urls&gt;&lt;/urls&gt;&lt;electronic-resource-num&gt;10.1016/j.plefa.2014.05.004&lt;/electronic-resource-num&gt;&lt;remote-database-provider&gt;NLM&lt;/remote-database-provider&gt;&lt;language&gt;eng&lt;/language&gt;&lt;/record&gt;&lt;/Cite&gt;&lt;/EndNote&gt;</w:instrText>
      </w:r>
      <w:r w:rsidR="004B5318"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52)</w:t>
      </w:r>
      <w:r w:rsidR="004B5318"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w:t>
      </w:r>
    </w:p>
    <w:p w14:paraId="105024F7" w14:textId="77777777" w:rsidR="00662435" w:rsidRPr="00315341" w:rsidRDefault="00662435" w:rsidP="00A13D98">
      <w:pPr>
        <w:spacing w:after="0" w:line="360" w:lineRule="auto"/>
        <w:jc w:val="both"/>
        <w:rPr>
          <w:rFonts w:ascii="Times New Roman" w:eastAsiaTheme="minorEastAsia" w:hAnsi="Times New Roman" w:cs="Times New Roman"/>
          <w:b/>
          <w:bCs/>
          <w:sz w:val="24"/>
          <w:szCs w:val="24"/>
          <w:u w:val="single"/>
        </w:rPr>
      </w:pPr>
    </w:p>
    <w:p w14:paraId="6C1C7F54" w14:textId="7247A747" w:rsidR="00EC30C9" w:rsidRPr="00315341" w:rsidRDefault="03A4CD3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b/>
          <w:bCs/>
          <w:sz w:val="24"/>
          <w:szCs w:val="24"/>
          <w:u w:val="single"/>
        </w:rPr>
        <w:t>Study participants:</w:t>
      </w:r>
      <w:r w:rsidRPr="00315341">
        <w:rPr>
          <w:rFonts w:ascii="Times New Roman" w:eastAsiaTheme="minorEastAsia" w:hAnsi="Times New Roman" w:cs="Times New Roman"/>
          <w:b/>
          <w:bCs/>
          <w:sz w:val="24"/>
          <w:szCs w:val="24"/>
        </w:rPr>
        <w:t xml:space="preserve"> </w:t>
      </w:r>
      <w:r w:rsidRPr="00315341">
        <w:rPr>
          <w:rFonts w:ascii="Times New Roman" w:eastAsiaTheme="minorEastAsia" w:hAnsi="Times New Roman" w:cs="Times New Roman"/>
          <w:sz w:val="24"/>
          <w:szCs w:val="24"/>
        </w:rPr>
        <w:t xml:space="preserve">Experimental design should carefully consider the study participants, </w:t>
      </w:r>
      <w:r w:rsidR="695DD636" w:rsidRPr="00315341">
        <w:rPr>
          <w:rFonts w:ascii="Times New Roman" w:eastAsiaTheme="minorEastAsia" w:hAnsi="Times New Roman" w:cs="Times New Roman"/>
          <w:sz w:val="24"/>
          <w:szCs w:val="24"/>
        </w:rPr>
        <w:t>with lack of response to intervention in RCT</w:t>
      </w:r>
      <w:r w:rsidR="0348D430" w:rsidRPr="00315341">
        <w:rPr>
          <w:rFonts w:ascii="Times New Roman" w:eastAsiaTheme="minorEastAsia" w:hAnsi="Times New Roman" w:cs="Times New Roman"/>
          <w:sz w:val="24"/>
          <w:szCs w:val="24"/>
        </w:rPr>
        <w:t>s</w:t>
      </w:r>
      <w:r w:rsidR="695DD636" w:rsidRPr="00315341">
        <w:rPr>
          <w:rFonts w:ascii="Times New Roman" w:eastAsiaTheme="minorEastAsia" w:hAnsi="Times New Roman" w:cs="Times New Roman"/>
          <w:sz w:val="24"/>
          <w:szCs w:val="24"/>
        </w:rPr>
        <w:t xml:space="preserve"> often likely attr</w:t>
      </w:r>
      <w:r w:rsidR="7A880138" w:rsidRPr="00315341">
        <w:rPr>
          <w:rFonts w:ascii="Times New Roman" w:eastAsiaTheme="minorEastAsia" w:hAnsi="Times New Roman" w:cs="Times New Roman"/>
          <w:sz w:val="24"/>
          <w:szCs w:val="24"/>
        </w:rPr>
        <w:t>ib</w:t>
      </w:r>
      <w:r w:rsidR="695DD636" w:rsidRPr="00315341">
        <w:rPr>
          <w:rFonts w:ascii="Times New Roman" w:eastAsiaTheme="minorEastAsia" w:hAnsi="Times New Roman" w:cs="Times New Roman"/>
          <w:sz w:val="24"/>
          <w:szCs w:val="24"/>
        </w:rPr>
        <w:t>uta</w:t>
      </w:r>
      <w:r w:rsidR="726C691D" w:rsidRPr="00315341">
        <w:rPr>
          <w:rFonts w:ascii="Times New Roman" w:eastAsiaTheme="minorEastAsia" w:hAnsi="Times New Roman" w:cs="Times New Roman"/>
          <w:sz w:val="24"/>
          <w:szCs w:val="24"/>
        </w:rPr>
        <w:t>ble to participants being EPA+DHA replete at baseline</w:t>
      </w:r>
      <w:r w:rsidR="334A8228" w:rsidRPr="00315341">
        <w:rPr>
          <w:rFonts w:ascii="Times New Roman" w:eastAsiaTheme="minorEastAsia" w:hAnsi="Times New Roman" w:cs="Times New Roman"/>
          <w:sz w:val="24"/>
          <w:szCs w:val="24"/>
        </w:rPr>
        <w:t>, which is not representative of the general population</w:t>
      </w:r>
      <w:r w:rsidR="726C691D" w:rsidRPr="00315341">
        <w:rPr>
          <w:rFonts w:ascii="Times New Roman" w:eastAsiaTheme="minorEastAsia" w:hAnsi="Times New Roman" w:cs="Times New Roman"/>
          <w:sz w:val="24"/>
          <w:szCs w:val="24"/>
        </w:rPr>
        <w:t>. This is clearly dem</w:t>
      </w:r>
      <w:r w:rsidR="0ADE324E" w:rsidRPr="00315341">
        <w:rPr>
          <w:rFonts w:ascii="Times New Roman" w:eastAsiaTheme="minorEastAsia" w:hAnsi="Times New Roman" w:cs="Times New Roman"/>
          <w:sz w:val="24"/>
          <w:szCs w:val="24"/>
        </w:rPr>
        <w:t>o</w:t>
      </w:r>
      <w:r w:rsidR="726C691D" w:rsidRPr="00315341">
        <w:rPr>
          <w:rFonts w:ascii="Times New Roman" w:eastAsiaTheme="minorEastAsia" w:hAnsi="Times New Roman" w:cs="Times New Roman"/>
          <w:sz w:val="24"/>
          <w:szCs w:val="24"/>
        </w:rPr>
        <w:t>nstrated in the above</w:t>
      </w:r>
      <w:r w:rsidR="1AC5A705" w:rsidRPr="00315341">
        <w:rPr>
          <w:rFonts w:ascii="Times New Roman" w:eastAsiaTheme="minorEastAsia" w:hAnsi="Times New Roman" w:cs="Times New Roman"/>
          <w:sz w:val="24"/>
          <w:szCs w:val="24"/>
        </w:rPr>
        <w:t>-</w:t>
      </w:r>
      <w:r w:rsidR="726C691D" w:rsidRPr="00315341">
        <w:rPr>
          <w:rFonts w:ascii="Times New Roman" w:eastAsiaTheme="minorEastAsia" w:hAnsi="Times New Roman" w:cs="Times New Roman"/>
          <w:sz w:val="24"/>
          <w:szCs w:val="24"/>
        </w:rPr>
        <w:t>mentioned V</w:t>
      </w:r>
      <w:r w:rsidR="60410A35" w:rsidRPr="00315341">
        <w:rPr>
          <w:rFonts w:ascii="Times New Roman" w:eastAsiaTheme="minorEastAsia" w:hAnsi="Times New Roman" w:cs="Times New Roman"/>
          <w:sz w:val="24"/>
          <w:szCs w:val="24"/>
        </w:rPr>
        <w:t xml:space="preserve">ITAL trial, where a significant </w:t>
      </w:r>
      <w:r w:rsidR="1EE5EF67" w:rsidRPr="00315341">
        <w:rPr>
          <w:rFonts w:ascii="Times New Roman" w:eastAsiaTheme="minorEastAsia" w:hAnsi="Times New Roman" w:cs="Times New Roman"/>
          <w:sz w:val="24"/>
          <w:szCs w:val="24"/>
        </w:rPr>
        <w:t>e</w:t>
      </w:r>
      <w:r w:rsidR="60410A35" w:rsidRPr="00315341">
        <w:rPr>
          <w:rFonts w:ascii="Times New Roman" w:eastAsiaTheme="minorEastAsia" w:hAnsi="Times New Roman" w:cs="Times New Roman"/>
          <w:sz w:val="24"/>
          <w:szCs w:val="24"/>
        </w:rPr>
        <w:t xml:space="preserve">ffect on the </w:t>
      </w:r>
      <w:r w:rsidR="60410A35" w:rsidRPr="00315341">
        <w:rPr>
          <w:rFonts w:ascii="Times New Roman" w:eastAsiaTheme="minorEastAsia" w:hAnsi="Times New Roman" w:cs="Times New Roman"/>
          <w:sz w:val="24"/>
          <w:szCs w:val="24"/>
        </w:rPr>
        <w:lastRenderedPageBreak/>
        <w:t>composite CVD primary end-point was only ev</w:t>
      </w:r>
      <w:r w:rsidR="691A69DB" w:rsidRPr="00315341">
        <w:rPr>
          <w:rFonts w:ascii="Times New Roman" w:eastAsiaTheme="minorEastAsia" w:hAnsi="Times New Roman" w:cs="Times New Roman"/>
          <w:sz w:val="24"/>
          <w:szCs w:val="24"/>
        </w:rPr>
        <w:t>i</w:t>
      </w:r>
      <w:r w:rsidR="60410A35" w:rsidRPr="00315341">
        <w:rPr>
          <w:rFonts w:ascii="Times New Roman" w:eastAsiaTheme="minorEastAsia" w:hAnsi="Times New Roman" w:cs="Times New Roman"/>
          <w:sz w:val="24"/>
          <w:szCs w:val="24"/>
        </w:rPr>
        <w:t>den</w:t>
      </w:r>
      <w:r w:rsidR="00B436CD" w:rsidRPr="00315341">
        <w:rPr>
          <w:rFonts w:ascii="Times New Roman" w:eastAsiaTheme="minorEastAsia" w:hAnsi="Times New Roman" w:cs="Times New Roman"/>
          <w:sz w:val="24"/>
          <w:szCs w:val="24"/>
        </w:rPr>
        <w:t>t</w:t>
      </w:r>
      <w:r w:rsidR="4099C383" w:rsidRPr="00315341">
        <w:rPr>
          <w:rFonts w:ascii="Times New Roman" w:eastAsiaTheme="minorEastAsia" w:hAnsi="Times New Roman" w:cs="Times New Roman"/>
          <w:sz w:val="24"/>
          <w:szCs w:val="24"/>
        </w:rPr>
        <w:t xml:space="preserve"> in those </w:t>
      </w:r>
      <w:r w:rsidR="726C691D" w:rsidRPr="00315341">
        <w:rPr>
          <w:rFonts w:ascii="Times New Roman" w:eastAsiaTheme="minorEastAsia" w:hAnsi="Times New Roman" w:cs="Times New Roman"/>
          <w:sz w:val="24"/>
          <w:szCs w:val="24"/>
        </w:rPr>
        <w:t>hav</w:t>
      </w:r>
      <w:r w:rsidR="22F6AAFC" w:rsidRPr="00315341">
        <w:rPr>
          <w:rFonts w:ascii="Times New Roman" w:eastAsiaTheme="minorEastAsia" w:hAnsi="Times New Roman" w:cs="Times New Roman"/>
          <w:sz w:val="24"/>
          <w:szCs w:val="24"/>
        </w:rPr>
        <w:t>i</w:t>
      </w:r>
      <w:r w:rsidR="726C691D" w:rsidRPr="00315341">
        <w:rPr>
          <w:rFonts w:ascii="Times New Roman" w:eastAsiaTheme="minorEastAsia" w:hAnsi="Times New Roman" w:cs="Times New Roman"/>
          <w:sz w:val="24"/>
          <w:szCs w:val="24"/>
        </w:rPr>
        <w:t>ng a</w:t>
      </w:r>
      <w:r w:rsidR="4584AA72" w:rsidRPr="00315341">
        <w:rPr>
          <w:rFonts w:ascii="Times New Roman" w:eastAsiaTheme="minorEastAsia" w:hAnsi="Times New Roman" w:cs="Times New Roman"/>
          <w:sz w:val="24"/>
          <w:szCs w:val="24"/>
        </w:rPr>
        <w:t xml:space="preserve"> fish intake &lt;</w:t>
      </w:r>
      <w:r w:rsidR="2B09632F" w:rsidRPr="00315341">
        <w:rPr>
          <w:rFonts w:ascii="Times New Roman" w:eastAsiaTheme="minorEastAsia" w:hAnsi="Times New Roman" w:cs="Times New Roman"/>
          <w:sz w:val="24"/>
          <w:szCs w:val="24"/>
        </w:rPr>
        <w:t xml:space="preserve"> </w:t>
      </w:r>
      <w:r w:rsidR="4584AA72" w:rsidRPr="00315341">
        <w:rPr>
          <w:rFonts w:ascii="Times New Roman" w:eastAsiaTheme="minorEastAsia" w:hAnsi="Times New Roman" w:cs="Times New Roman"/>
          <w:sz w:val="24"/>
          <w:szCs w:val="24"/>
        </w:rPr>
        <w:t xml:space="preserve">1.5 </w:t>
      </w:r>
      <w:r w:rsidR="6616AD05" w:rsidRPr="00315341">
        <w:rPr>
          <w:rFonts w:ascii="Times New Roman" w:eastAsiaTheme="minorEastAsia" w:hAnsi="Times New Roman" w:cs="Times New Roman"/>
          <w:sz w:val="24"/>
          <w:szCs w:val="24"/>
        </w:rPr>
        <w:t>servings</w:t>
      </w:r>
      <w:r w:rsidR="4584AA72" w:rsidRPr="00315341">
        <w:rPr>
          <w:rFonts w:ascii="Times New Roman" w:eastAsiaTheme="minorEastAsia" w:hAnsi="Times New Roman" w:cs="Times New Roman"/>
          <w:sz w:val="24"/>
          <w:szCs w:val="24"/>
        </w:rPr>
        <w:t xml:space="preserve"> per week</w:t>
      </w:r>
      <w:r w:rsidR="2B336D03" w:rsidRPr="00315341">
        <w:rPr>
          <w:rFonts w:ascii="Times New Roman" w:eastAsiaTheme="minorEastAsia" w:hAnsi="Times New Roman" w:cs="Times New Roman"/>
          <w:sz w:val="24"/>
          <w:szCs w:val="24"/>
        </w:rPr>
        <w:t xml:space="preserve"> </w:t>
      </w:r>
      <w:r w:rsidR="000B2B85"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0B2B85" w:rsidRPr="00315341">
        <w:rPr>
          <w:rFonts w:ascii="Times New Roman" w:eastAsiaTheme="minorEastAsia" w:hAnsi="Times New Roman" w:cs="Times New Roman"/>
          <w:sz w:val="24"/>
          <w:szCs w:val="24"/>
        </w:rPr>
      </w:r>
      <w:r w:rsidR="000B2B85"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6)</w:t>
      </w:r>
      <w:r w:rsidR="000B2B85" w:rsidRPr="00315341">
        <w:rPr>
          <w:rFonts w:ascii="Times New Roman" w:eastAsiaTheme="minorEastAsia" w:hAnsi="Times New Roman" w:cs="Times New Roman"/>
          <w:sz w:val="24"/>
          <w:szCs w:val="24"/>
        </w:rPr>
        <w:fldChar w:fldCharType="end"/>
      </w:r>
      <w:r w:rsidR="00DB45B8" w:rsidRPr="00315341">
        <w:rPr>
          <w:rFonts w:ascii="Times New Roman" w:eastAsiaTheme="minorEastAsia" w:hAnsi="Times New Roman" w:cs="Times New Roman"/>
          <w:sz w:val="24"/>
          <w:szCs w:val="24"/>
        </w:rPr>
        <w:t>.</w:t>
      </w:r>
    </w:p>
    <w:p w14:paraId="5EEC7F01" w14:textId="77777777" w:rsidR="00352BA0" w:rsidRPr="00315341" w:rsidRDefault="00352BA0" w:rsidP="00A13D98">
      <w:pPr>
        <w:spacing w:after="0" w:line="360" w:lineRule="auto"/>
        <w:jc w:val="both"/>
        <w:rPr>
          <w:rFonts w:ascii="Times New Roman" w:eastAsiaTheme="minorEastAsia" w:hAnsi="Times New Roman" w:cs="Times New Roman"/>
          <w:sz w:val="24"/>
          <w:szCs w:val="24"/>
        </w:rPr>
      </w:pPr>
    </w:p>
    <w:p w14:paraId="4CC5A192" w14:textId="72987C7B" w:rsidR="00EC30C9"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The stage of disease progression and age of RCT participants are also likely to be important. RCTs are often secondary prevention trials where the participants have already experienced a cardiovascular event or significant neuropathology and cognitive decline, with secondary prevention potentially harder to mediate than the primary prevention measured in prospective cohort analysis. Often in brain health research, supplementation studies are conducted in older adults with evidence of existing cognitive decline, where possible reduced brain omega-3 PUFA uptake </w:t>
      </w:r>
      <w:r w:rsidRPr="00315341">
        <w:rPr>
          <w:rFonts w:ascii="Times New Roman" w:eastAsiaTheme="minorEastAsia" w:hAnsi="Times New Roman" w:cs="Times New Roman"/>
          <w:sz w:val="24"/>
          <w:szCs w:val="24"/>
        </w:rPr>
        <w:fldChar w:fldCharType="begin"/>
      </w:r>
      <w:r w:rsidR="000E2CEF" w:rsidRPr="00315341">
        <w:rPr>
          <w:rFonts w:ascii="Times New Roman" w:eastAsiaTheme="minorEastAsia" w:hAnsi="Times New Roman" w:cs="Times New Roman"/>
          <w:sz w:val="24"/>
          <w:szCs w:val="24"/>
        </w:rPr>
        <w:instrText xml:space="preserve"> ADDIN EN.CITE &lt;EndNote&gt;&lt;Cite&gt;&lt;Author&gt;Iwao&lt;/Author&gt;&lt;Year&gt;2023&lt;/Year&gt;&lt;RecNum&gt;309&lt;/RecNum&gt;&lt;DisplayText&gt;(53)&lt;/DisplayText&gt;&lt;record&gt;&lt;rec-number&gt;309&lt;/rec-number&gt;&lt;foreign-keys&gt;&lt;key app="EN" db-id="2tr5pefawrd9aaed0e8vvwri50tp9vp0ep9w" timestamp="1728736947"&gt;309&lt;/key&gt;&lt;/foreign-keys&gt;&lt;ref-type name="Journal Article"&gt;17&lt;/ref-type&gt;&lt;contributors&gt;&lt;authors&gt;&lt;author&gt;Iwao, T.&lt;/author&gt;&lt;author&gt;Takata, F.&lt;/author&gt;&lt;author&gt;Matsumoto, J.&lt;/author&gt;&lt;author&gt;Aridome, H.&lt;/author&gt;&lt;author&gt;Yasunaga, M.&lt;/author&gt;&lt;author&gt;Yokoya, M.&lt;/author&gt;&lt;author&gt;Kataoka, Y.&lt;/author&gt;&lt;author&gt;Dohgu, S.&lt;/author&gt;&lt;/authors&gt;&lt;/contributors&gt;&lt;auth-address&gt;Department of Pharmaceutical Care and Health Sciences, Faculty of Pharmaceutical Sciences, Fukuoka University, Jonan-ku, Fukuoka, Japan.&lt;/auth-address&gt;&lt;titles&gt;&lt;title&gt;Aging decreases docosahexaenoic acid transport across the blood-brain barrier in C57BL/6J mice&lt;/title&gt;&lt;secondary-title&gt;PLoS One&lt;/secondary-title&gt;&lt;/titles&gt;&lt;periodical&gt;&lt;full-title&gt;PLoS One&lt;/full-title&gt;&lt;/periodical&gt;&lt;pages&gt;e0281946&lt;/pages&gt;&lt;volume&gt;18&lt;/volume&gt;&lt;number&gt;2&lt;/number&gt;&lt;edition&gt;20230216&lt;/edition&gt;&lt;keywords&gt;&lt;keyword&gt;Male&lt;/keyword&gt;&lt;keyword&gt;Animals&lt;/keyword&gt;&lt;keyword&gt;Mice&lt;/keyword&gt;&lt;keyword&gt;*Blood-Brain Barrier/metabolism&lt;/keyword&gt;&lt;keyword&gt;Docosahexaenoic Acids/pharmacology&lt;/keyword&gt;&lt;keyword&gt;Endothelial Cells/metabolism&lt;/keyword&gt;&lt;keyword&gt;Mice, Inbred C57BL&lt;/keyword&gt;&lt;keyword&gt;*Symporters/metabolism&lt;/keyword&gt;&lt;keyword&gt;Brain/metabolism&lt;/keyword&gt;&lt;keyword&gt;Biological Transport&lt;/keyword&gt;&lt;keyword&gt;RNA, Small Interfering/genetics/metabolism&lt;/keyword&gt;&lt;keyword&gt;Aging&lt;/keyword&gt;&lt;/keywords&gt;&lt;dates&gt;&lt;year&gt;2023&lt;/year&gt;&lt;/dates&gt;&lt;isbn&gt;1932-6203&lt;/isbn&gt;&lt;accession-num&gt;36795730&lt;/accession-num&gt;&lt;urls&gt;&lt;/urls&gt;&lt;custom1&gt;The authors have declared that no competing interests exist.&lt;/custom1&gt;&lt;custom2&gt;PMC9934487&lt;/custom2&gt;&lt;electronic-resource-num&gt;10.1371/journal.pone.0281946&lt;/electronic-resource-num&gt;&lt;remote-database-provider&gt;NLM&lt;/remote-database-provider&gt;&lt;language&gt;eng&lt;/language&gt;&lt;/record&gt;&lt;/Cite&gt;&lt;/EndNote&gt;</w:instrText>
      </w:r>
      <w:r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53)</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may blunt any potential cognitive benefits of increased EPA+DHA intake. Recent evidence suggests that</w:t>
      </w:r>
      <w:r w:rsidR="2F291250" w:rsidRPr="00315341">
        <w:rPr>
          <w:rFonts w:ascii="Times New Roman" w:eastAsiaTheme="minorEastAsia" w:hAnsi="Times New Roman" w:cs="Times New Roman"/>
          <w:sz w:val="24"/>
          <w:szCs w:val="24"/>
        </w:rPr>
        <w:t xml:space="preserve"> carriers of the</w:t>
      </w:r>
      <w:r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i/>
          <w:iCs/>
          <w:sz w:val="24"/>
          <w:szCs w:val="24"/>
        </w:rPr>
        <w:t xml:space="preserve">APOE4 </w:t>
      </w:r>
      <w:r w:rsidRPr="00315341">
        <w:rPr>
          <w:rFonts w:ascii="Times New Roman" w:eastAsiaTheme="minorEastAsia" w:hAnsi="Times New Roman" w:cs="Times New Roman"/>
          <w:sz w:val="24"/>
          <w:szCs w:val="24"/>
        </w:rPr>
        <w:t xml:space="preserve">allele (25% UK population), which is the most important common genetic determinant of dementia risk, have particularly compromised brain DHA uptake with age </w:t>
      </w:r>
      <w:r w:rsidRPr="00315341">
        <w:rPr>
          <w:rFonts w:ascii="Times New Roman" w:hAnsi="Times New Roman" w:cs="Times New Roman"/>
        </w:rPr>
        <w:fldChar w:fldCharType="begin">
          <w:fldData xml:space="preserve">PEVuZE5vdGU+PENpdGU+PEF1dGhvcj5BcmVsbGFuZXM8L0F1dGhvcj48WWVhcj4yMDIwPC9ZZWFy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==
</w:fldData>
        </w:fldChar>
      </w:r>
      <w:r w:rsidR="000E2CEF" w:rsidRPr="00315341">
        <w:rPr>
          <w:rFonts w:ascii="Times New Roman" w:hAnsi="Times New Roman" w:cs="Times New Roman"/>
        </w:rPr>
        <w:instrText xml:space="preserve"> ADDIN EN.CITE </w:instrText>
      </w:r>
      <w:r w:rsidR="000E2CEF" w:rsidRPr="00315341">
        <w:rPr>
          <w:rFonts w:ascii="Times New Roman" w:hAnsi="Times New Roman" w:cs="Times New Roman"/>
        </w:rPr>
        <w:fldChar w:fldCharType="begin">
          <w:fldData xml:space="preserve">PEVuZE5vdGU+PENpdGU+PEF1dGhvcj5BcmVsbGFuZXM8L0F1dGhvcj48WWVhcj4yMDIwPC9ZZWFy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==
</w:fldData>
        </w:fldChar>
      </w:r>
      <w:r w:rsidR="000E2CEF" w:rsidRPr="00315341">
        <w:rPr>
          <w:rFonts w:ascii="Times New Roman" w:hAnsi="Times New Roman" w:cs="Times New Roman"/>
        </w:rPr>
        <w:instrText xml:space="preserve"> ADDIN EN.CITE.DATA </w:instrText>
      </w:r>
      <w:r w:rsidR="000E2CEF" w:rsidRPr="00315341">
        <w:rPr>
          <w:rFonts w:ascii="Times New Roman" w:hAnsi="Times New Roman" w:cs="Times New Roman"/>
        </w:rPr>
      </w:r>
      <w:r w:rsidR="000E2CEF"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0E2CEF" w:rsidRPr="00315341">
        <w:rPr>
          <w:rFonts w:ascii="Times New Roman" w:hAnsi="Times New Roman" w:cs="Times New Roman"/>
          <w:noProof/>
        </w:rPr>
        <w:t>(54)</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which may be exacerbated by female sex and menopause </w:t>
      </w:r>
      <w:r w:rsidRPr="00315341">
        <w:rPr>
          <w:rFonts w:ascii="Times New Roman" w:hAnsi="Times New Roman" w:cs="Times New Roman"/>
        </w:rPr>
        <w:fldChar w:fldCharType="begin">
          <w:fldData xml:space="preserve">PEVuZE5vdGU+PENpdGU+PEF1dGhvcj5NYXJ0aW5zZW48L0F1dGhvcj48WWVhcj4yMDE5PC9ZZWFy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</w:fldData>
        </w:fldChar>
      </w:r>
      <w:r w:rsidR="000E2CEF" w:rsidRPr="00315341">
        <w:rPr>
          <w:rFonts w:ascii="Times New Roman" w:hAnsi="Times New Roman" w:cs="Times New Roman"/>
        </w:rPr>
        <w:instrText xml:space="preserve"> ADDIN EN.CITE </w:instrText>
      </w:r>
      <w:r w:rsidR="000E2CEF" w:rsidRPr="00315341">
        <w:rPr>
          <w:rFonts w:ascii="Times New Roman" w:hAnsi="Times New Roman" w:cs="Times New Roman"/>
        </w:rPr>
        <w:fldChar w:fldCharType="begin">
          <w:fldData xml:space="preserve">PEVuZE5vdGU+PENpdGU+PEF1dGhvcj5NYXJ0aW5zZW48L0F1dGhvcj48WWVhcj4yMDE5PC9ZZWFy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</w:fldData>
        </w:fldChar>
      </w:r>
      <w:r w:rsidR="000E2CEF" w:rsidRPr="00315341">
        <w:rPr>
          <w:rFonts w:ascii="Times New Roman" w:hAnsi="Times New Roman" w:cs="Times New Roman"/>
        </w:rPr>
        <w:instrText xml:space="preserve"> ADDIN EN.CITE.DATA </w:instrText>
      </w:r>
      <w:r w:rsidR="000E2CEF" w:rsidRPr="00315341">
        <w:rPr>
          <w:rFonts w:ascii="Times New Roman" w:hAnsi="Times New Roman" w:cs="Times New Roman"/>
        </w:rPr>
      </w:r>
      <w:r w:rsidR="000E2CEF" w:rsidRPr="00315341">
        <w:rPr>
          <w:rFonts w:ascii="Times New Roman" w:hAnsi="Times New Roman" w:cs="Times New Roman"/>
        </w:rPr>
        <w:fldChar w:fldCharType="end"/>
      </w:r>
      <w:r w:rsidRPr="00315341">
        <w:rPr>
          <w:rFonts w:ascii="Times New Roman" w:hAnsi="Times New Roman" w:cs="Times New Roman"/>
        </w:rPr>
      </w:r>
      <w:r w:rsidRPr="00315341">
        <w:rPr>
          <w:rFonts w:ascii="Times New Roman" w:hAnsi="Times New Roman" w:cs="Times New Roman"/>
        </w:rPr>
        <w:fldChar w:fldCharType="separate"/>
      </w:r>
      <w:r w:rsidR="000E2CEF" w:rsidRPr="00315341">
        <w:rPr>
          <w:rFonts w:ascii="Times New Roman" w:hAnsi="Times New Roman" w:cs="Times New Roman"/>
          <w:noProof/>
        </w:rPr>
        <w:t>(55, 56)</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and may partly explain the higher overall dementia risk in females. Therefore, supplementation in older age may have limited impact on brain DHA and cognition, relative to intervention in mid-life.</w:t>
      </w:r>
    </w:p>
    <w:p w14:paraId="344FF44A" w14:textId="2B8852EC" w:rsidR="00EC30C9" w:rsidRPr="00315341" w:rsidRDefault="00EC30C9" w:rsidP="00A13D98">
      <w:pPr>
        <w:spacing w:after="0" w:line="360" w:lineRule="auto"/>
        <w:jc w:val="both"/>
        <w:rPr>
          <w:rFonts w:ascii="Times New Roman" w:eastAsiaTheme="minorEastAsia" w:hAnsi="Times New Roman" w:cs="Times New Roman"/>
          <w:b/>
          <w:bCs/>
          <w:sz w:val="24"/>
          <w:szCs w:val="24"/>
        </w:rPr>
      </w:pPr>
    </w:p>
    <w:p w14:paraId="2CD99238" w14:textId="026126FE" w:rsidR="000B2B85" w:rsidRPr="00315341" w:rsidRDefault="41193696"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b/>
          <w:bCs/>
          <w:sz w:val="24"/>
          <w:szCs w:val="24"/>
          <w:u w:val="single"/>
        </w:rPr>
        <w:t xml:space="preserve">EPA:DHA ratio and supplementation with other </w:t>
      </w:r>
      <w:r w:rsidR="001048C3" w:rsidRPr="00315341">
        <w:rPr>
          <w:rFonts w:ascii="Times New Roman" w:eastAsiaTheme="minorEastAsia" w:hAnsi="Times New Roman" w:cs="Times New Roman"/>
          <w:b/>
          <w:bCs/>
          <w:sz w:val="24"/>
          <w:szCs w:val="24"/>
          <w:u w:val="single"/>
        </w:rPr>
        <w:t xml:space="preserve">nutrient or non-nutrient </w:t>
      </w:r>
      <w:r w:rsidRPr="00315341">
        <w:rPr>
          <w:rFonts w:ascii="Times New Roman" w:eastAsiaTheme="minorEastAsia" w:hAnsi="Times New Roman" w:cs="Times New Roman"/>
          <w:b/>
          <w:bCs/>
          <w:sz w:val="24"/>
          <w:szCs w:val="24"/>
          <w:u w:val="single"/>
        </w:rPr>
        <w:t>bioactives</w:t>
      </w:r>
      <w:r w:rsidRPr="00315341">
        <w:rPr>
          <w:rFonts w:ascii="Times New Roman" w:eastAsiaTheme="minorEastAsia" w:hAnsi="Times New Roman" w:cs="Times New Roman"/>
          <w:sz w:val="24"/>
          <w:szCs w:val="24"/>
          <w:u w:val="single"/>
        </w:rPr>
        <w:t>:</w:t>
      </w:r>
      <w:r w:rsidRPr="00315341">
        <w:rPr>
          <w:rFonts w:ascii="Times New Roman" w:eastAsiaTheme="minorEastAsia" w:hAnsi="Times New Roman" w:cs="Times New Roman"/>
          <w:sz w:val="24"/>
          <w:szCs w:val="24"/>
        </w:rPr>
        <w:t xml:space="preserve"> </w:t>
      </w:r>
      <w:r w:rsidR="409B6F8F" w:rsidRPr="00315341">
        <w:rPr>
          <w:rFonts w:ascii="Times New Roman" w:eastAsiaTheme="minorEastAsia" w:hAnsi="Times New Roman" w:cs="Times New Roman"/>
          <w:sz w:val="24"/>
          <w:szCs w:val="24"/>
        </w:rPr>
        <w:t>B</w:t>
      </w:r>
      <w:r w:rsidR="0AE8A2F2" w:rsidRPr="00315341">
        <w:rPr>
          <w:rFonts w:ascii="Times New Roman" w:eastAsiaTheme="minorEastAsia" w:hAnsi="Times New Roman" w:cs="Times New Roman"/>
          <w:sz w:val="24"/>
          <w:szCs w:val="24"/>
        </w:rPr>
        <w:t xml:space="preserve">ased on the high </w:t>
      </w:r>
      <w:r w:rsidR="31377515" w:rsidRPr="00315341">
        <w:rPr>
          <w:rFonts w:ascii="Times New Roman" w:eastAsiaTheme="minorEastAsia" w:hAnsi="Times New Roman" w:cs="Times New Roman"/>
          <w:sz w:val="24"/>
          <w:szCs w:val="24"/>
        </w:rPr>
        <w:t>content of DHA</w:t>
      </w:r>
      <w:r w:rsidR="0AE8A2F2" w:rsidRPr="00315341">
        <w:rPr>
          <w:rFonts w:ascii="Times New Roman" w:eastAsiaTheme="minorEastAsia" w:hAnsi="Times New Roman" w:cs="Times New Roman"/>
          <w:sz w:val="24"/>
          <w:szCs w:val="24"/>
        </w:rPr>
        <w:t xml:space="preserve"> in brain tissue</w:t>
      </w:r>
      <w:r w:rsidR="32ACCAC9" w:rsidRPr="00315341">
        <w:rPr>
          <w:rFonts w:ascii="Times New Roman" w:eastAsiaTheme="minorEastAsia" w:hAnsi="Times New Roman" w:cs="Times New Roman"/>
          <w:sz w:val="24"/>
          <w:szCs w:val="24"/>
        </w:rPr>
        <w:t xml:space="preserve"> </w:t>
      </w:r>
      <w:r w:rsidR="0AE8A2F2" w:rsidRPr="00315341">
        <w:rPr>
          <w:rFonts w:ascii="Times New Roman" w:eastAsiaTheme="minorEastAsia" w:hAnsi="Times New Roman" w:cs="Times New Roman"/>
          <w:sz w:val="24"/>
          <w:szCs w:val="24"/>
        </w:rPr>
        <w:t xml:space="preserve">relative to EPA, trials </w:t>
      </w:r>
      <w:r w:rsidR="00A36923" w:rsidRPr="00315341">
        <w:rPr>
          <w:rFonts w:ascii="Times New Roman" w:eastAsiaTheme="minorEastAsia" w:hAnsi="Times New Roman" w:cs="Times New Roman"/>
          <w:sz w:val="24"/>
          <w:szCs w:val="24"/>
        </w:rPr>
        <w:t xml:space="preserve">focussing on brain function </w:t>
      </w:r>
      <w:r w:rsidR="0AE8A2F2" w:rsidRPr="00315341">
        <w:rPr>
          <w:rFonts w:ascii="Times New Roman" w:eastAsiaTheme="minorEastAsia" w:hAnsi="Times New Roman" w:cs="Times New Roman"/>
          <w:sz w:val="24"/>
          <w:szCs w:val="24"/>
        </w:rPr>
        <w:t xml:space="preserve">tend to </w:t>
      </w:r>
      <w:r w:rsidR="00A36923" w:rsidRPr="00315341">
        <w:rPr>
          <w:rFonts w:ascii="Times New Roman" w:eastAsiaTheme="minorEastAsia" w:hAnsi="Times New Roman" w:cs="Times New Roman"/>
          <w:sz w:val="24"/>
          <w:szCs w:val="24"/>
        </w:rPr>
        <w:t xml:space="preserve">have used </w:t>
      </w:r>
      <w:r w:rsidR="0AE8A2F2" w:rsidRPr="00315341">
        <w:rPr>
          <w:rFonts w:ascii="Times New Roman" w:eastAsiaTheme="minorEastAsia" w:hAnsi="Times New Roman" w:cs="Times New Roman"/>
          <w:sz w:val="24"/>
          <w:szCs w:val="24"/>
        </w:rPr>
        <w:t xml:space="preserve">a supplement of DHA only or </w:t>
      </w:r>
      <w:r w:rsidR="7D217F7A" w:rsidRPr="00315341">
        <w:rPr>
          <w:rFonts w:ascii="Times New Roman" w:eastAsiaTheme="minorEastAsia" w:hAnsi="Times New Roman" w:cs="Times New Roman"/>
          <w:sz w:val="24"/>
          <w:szCs w:val="24"/>
        </w:rPr>
        <w:t xml:space="preserve">with </w:t>
      </w:r>
      <w:r w:rsidR="18D21369" w:rsidRPr="00315341">
        <w:rPr>
          <w:rFonts w:ascii="Times New Roman" w:eastAsiaTheme="minorEastAsia" w:hAnsi="Times New Roman" w:cs="Times New Roman"/>
          <w:sz w:val="24"/>
          <w:szCs w:val="24"/>
        </w:rPr>
        <w:t xml:space="preserve">a </w:t>
      </w:r>
      <w:r w:rsidR="0AE8A2F2" w:rsidRPr="00315341">
        <w:rPr>
          <w:rFonts w:ascii="Times New Roman" w:eastAsiaTheme="minorEastAsia" w:hAnsi="Times New Roman" w:cs="Times New Roman"/>
          <w:sz w:val="24"/>
          <w:szCs w:val="24"/>
        </w:rPr>
        <w:t xml:space="preserve">high DHA:EPA ratio </w:t>
      </w:r>
      <w:r w:rsidR="004159B6" w:rsidRPr="00315341">
        <w:rPr>
          <w:rFonts w:ascii="Times New Roman" w:hAnsi="Times New Roman" w:cs="Times New Roman"/>
        </w:rPr>
        <w:fldChar w:fldCharType="begin">
          <w:fldData xml:space="preserve">PEVuZE5vdGU+PENpdGU+PEF1dGhvcj5RdWlubjwvQXV0aG9yPjxZZWFyPjIwMTA8L1llYXI+PFJl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==
</w:fldData>
        </w:fldChar>
      </w:r>
      <w:r w:rsidR="00E21AA9" w:rsidRPr="00315341">
        <w:rPr>
          <w:rFonts w:ascii="Times New Roman" w:hAnsi="Times New Roman" w:cs="Times New Roman"/>
        </w:rPr>
        <w:instrText xml:space="preserve"> ADDIN EN.CITE </w:instrText>
      </w:r>
      <w:r w:rsidR="00E21AA9" w:rsidRPr="00315341">
        <w:rPr>
          <w:rFonts w:ascii="Times New Roman" w:hAnsi="Times New Roman" w:cs="Times New Roman"/>
        </w:rPr>
        <w:fldChar w:fldCharType="begin">
          <w:fldData xml:space="preserve">PEVuZE5vdGU+PENpdGU+PEF1dGhvcj5RdWlubjwvQXV0aG9yPjxZZWFyPjIwMTA8L1llYXI+PFJl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==
</w:fldData>
        </w:fldChar>
      </w:r>
      <w:r w:rsidR="00E21AA9" w:rsidRPr="00315341">
        <w:rPr>
          <w:rFonts w:ascii="Times New Roman" w:hAnsi="Times New Roman" w:cs="Times New Roman"/>
        </w:rPr>
        <w:instrText xml:space="preserve"> ADDIN EN.CITE.DATA </w:instrText>
      </w:r>
      <w:r w:rsidR="00E21AA9" w:rsidRPr="00315341">
        <w:rPr>
          <w:rFonts w:ascii="Times New Roman" w:hAnsi="Times New Roman" w:cs="Times New Roman"/>
        </w:rPr>
      </w:r>
      <w:r w:rsidR="00E21AA9" w:rsidRPr="00315341">
        <w:rPr>
          <w:rFonts w:ascii="Times New Roman" w:hAnsi="Times New Roman" w:cs="Times New Roman"/>
        </w:rPr>
        <w:fldChar w:fldCharType="end"/>
      </w:r>
      <w:r w:rsidR="004159B6" w:rsidRPr="00315341">
        <w:rPr>
          <w:rFonts w:ascii="Times New Roman" w:hAnsi="Times New Roman" w:cs="Times New Roman"/>
        </w:rPr>
      </w:r>
      <w:r w:rsidR="004159B6" w:rsidRPr="00315341">
        <w:rPr>
          <w:rFonts w:ascii="Times New Roman" w:hAnsi="Times New Roman" w:cs="Times New Roman"/>
        </w:rPr>
        <w:fldChar w:fldCharType="separate"/>
      </w:r>
      <w:r w:rsidR="00E21AA9" w:rsidRPr="00315341">
        <w:rPr>
          <w:rFonts w:ascii="Times New Roman" w:hAnsi="Times New Roman" w:cs="Times New Roman"/>
          <w:noProof/>
        </w:rPr>
        <w:t>(29, 32)</w:t>
      </w:r>
      <w:r w:rsidR="004159B6" w:rsidRPr="00315341">
        <w:rPr>
          <w:rFonts w:ascii="Times New Roman" w:hAnsi="Times New Roman" w:cs="Times New Roman"/>
        </w:rPr>
        <w:fldChar w:fldCharType="end"/>
      </w:r>
      <w:r w:rsidR="0AE8A2F2" w:rsidRPr="00315341">
        <w:rPr>
          <w:rFonts w:ascii="Times New Roman" w:eastAsiaTheme="minorEastAsia" w:hAnsi="Times New Roman" w:cs="Times New Roman"/>
          <w:sz w:val="24"/>
          <w:szCs w:val="24"/>
        </w:rPr>
        <w:t xml:space="preserve">. </w:t>
      </w:r>
      <w:r w:rsidR="0C11F08B" w:rsidRPr="00315341">
        <w:rPr>
          <w:rFonts w:ascii="Times New Roman" w:eastAsiaTheme="minorEastAsia" w:hAnsi="Times New Roman" w:cs="Times New Roman"/>
          <w:sz w:val="24"/>
          <w:szCs w:val="24"/>
        </w:rPr>
        <w:t>One</w:t>
      </w:r>
      <w:r w:rsidR="0AE8A2F2" w:rsidRPr="00315341">
        <w:rPr>
          <w:rFonts w:ascii="Times New Roman" w:eastAsiaTheme="minorEastAsia" w:hAnsi="Times New Roman" w:cs="Times New Roman"/>
          <w:sz w:val="24"/>
          <w:szCs w:val="24"/>
        </w:rPr>
        <w:t xml:space="preserve"> relatively recent trial compared the effect of EPA vs DHA on cognitive outcomes over a 6-month period</w:t>
      </w:r>
      <w:r w:rsidR="1E30BB6B" w:rsidRPr="00315341">
        <w:rPr>
          <w:rFonts w:ascii="Times New Roman" w:eastAsiaTheme="minorEastAsia" w:hAnsi="Times New Roman" w:cs="Times New Roman"/>
          <w:sz w:val="24"/>
          <w:szCs w:val="24"/>
        </w:rPr>
        <w:t xml:space="preserve"> and </w:t>
      </w:r>
      <w:r w:rsidR="0AE8A2F2" w:rsidRPr="00315341">
        <w:rPr>
          <w:rFonts w:ascii="Times New Roman" w:eastAsiaTheme="minorEastAsia" w:hAnsi="Times New Roman" w:cs="Times New Roman"/>
          <w:sz w:val="24"/>
          <w:szCs w:val="24"/>
        </w:rPr>
        <w:t>noted a significant effect on global cognition accuracy and speed with an EPA-rich</w:t>
      </w:r>
      <w:r w:rsidR="50274F9E" w:rsidRPr="00315341">
        <w:rPr>
          <w:rFonts w:ascii="Times New Roman" w:eastAsiaTheme="minorEastAsia" w:hAnsi="Times New Roman" w:cs="Times New Roman"/>
          <w:sz w:val="24"/>
          <w:szCs w:val="24"/>
        </w:rPr>
        <w:t>,</w:t>
      </w:r>
      <w:r w:rsidR="0AE8A2F2" w:rsidRPr="00315341">
        <w:rPr>
          <w:rFonts w:ascii="Times New Roman" w:eastAsiaTheme="minorEastAsia" w:hAnsi="Times New Roman" w:cs="Times New Roman"/>
          <w:sz w:val="24"/>
          <w:szCs w:val="24"/>
        </w:rPr>
        <w:t xml:space="preserve"> but not DHA-rich supplement</w:t>
      </w:r>
      <w:r w:rsidR="2DF0D2FE" w:rsidRPr="00315341">
        <w:rPr>
          <w:rFonts w:ascii="Times New Roman" w:eastAsiaTheme="minorEastAsia" w:hAnsi="Times New Roman" w:cs="Times New Roman"/>
          <w:sz w:val="24"/>
          <w:szCs w:val="24"/>
        </w:rPr>
        <w:t xml:space="preserve"> </w:t>
      </w:r>
      <w:r w:rsidR="000B2B85" w:rsidRPr="00315341">
        <w:rPr>
          <w:rFonts w:ascii="Times New Roman" w:eastAsiaTheme="minorEastAsia" w:hAnsi="Times New Roman" w:cs="Times New Roman"/>
          <w:sz w:val="24"/>
          <w:szCs w:val="24"/>
        </w:rPr>
        <w:fldChar w:fldCharType="begin">
          <w:fldData xml:space="preserve">PEVuZE5vdGU+PENpdGU+PEF1dGhvcj5QYXRhbjwvQXV0aG9yPjxZZWFyPjIwMjE8L1llYXI+PFJl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QYXRhbjwvQXV0aG9yPjxZZWFyPjIwMjE8L1llYXI+PFJl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0B2B85" w:rsidRPr="00315341">
        <w:rPr>
          <w:rFonts w:ascii="Times New Roman" w:eastAsiaTheme="minorEastAsia" w:hAnsi="Times New Roman" w:cs="Times New Roman"/>
          <w:sz w:val="24"/>
          <w:szCs w:val="24"/>
        </w:rPr>
      </w:r>
      <w:r w:rsidR="000B2B85"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36)</w:t>
      </w:r>
      <w:r w:rsidR="000B2B85" w:rsidRPr="00315341">
        <w:rPr>
          <w:rFonts w:ascii="Times New Roman" w:eastAsiaTheme="minorEastAsia" w:hAnsi="Times New Roman" w:cs="Times New Roman"/>
          <w:sz w:val="24"/>
          <w:szCs w:val="24"/>
        </w:rPr>
        <w:fldChar w:fldCharType="end"/>
      </w:r>
      <w:r w:rsidR="000B2B85" w:rsidRPr="00315341">
        <w:rPr>
          <w:rFonts w:ascii="Times New Roman" w:eastAsiaTheme="minorEastAsia" w:hAnsi="Times New Roman" w:cs="Times New Roman"/>
          <w:sz w:val="24"/>
          <w:szCs w:val="24"/>
        </w:rPr>
        <w:t xml:space="preserve">. </w:t>
      </w:r>
      <w:r w:rsidR="001048C3" w:rsidRPr="00315341">
        <w:rPr>
          <w:rFonts w:ascii="Times New Roman" w:eastAsiaTheme="minorEastAsia" w:hAnsi="Times New Roman" w:cs="Times New Roman"/>
          <w:sz w:val="24"/>
          <w:szCs w:val="24"/>
        </w:rPr>
        <w:t xml:space="preserve">REDUCE-IT </w:t>
      </w:r>
      <w:r w:rsidR="000D135C" w:rsidRPr="00315341">
        <w:rPr>
          <w:rFonts w:ascii="Times New Roman" w:eastAsiaTheme="minorEastAsia" w:hAnsi="Times New Roman" w:cs="Times New Roman"/>
          <w:sz w:val="24"/>
          <w:szCs w:val="24"/>
        </w:rPr>
        <w:fldChar w:fldCharType="begin">
          <w:fldData xml:space="preserve">PEVuZE5vdGU+PENpdGU+PEF1dGhvcj5CaGF0dDwvQXV0aG9yPjxZZWFyPjIwMTk8L1llYXI+PFJl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CaGF0dDwvQXV0aG9yPjxZZWFyPjIwMTk8L1llYXI+PFJl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0D135C" w:rsidRPr="00315341">
        <w:rPr>
          <w:rFonts w:ascii="Times New Roman" w:eastAsiaTheme="minorEastAsia" w:hAnsi="Times New Roman" w:cs="Times New Roman"/>
          <w:sz w:val="24"/>
          <w:szCs w:val="24"/>
        </w:rPr>
      </w:r>
      <w:r w:rsidR="000D135C"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7)</w:t>
      </w:r>
      <w:r w:rsidR="000D135C" w:rsidRPr="00315341">
        <w:rPr>
          <w:rFonts w:ascii="Times New Roman" w:eastAsiaTheme="minorEastAsia" w:hAnsi="Times New Roman" w:cs="Times New Roman"/>
          <w:sz w:val="24"/>
          <w:szCs w:val="24"/>
        </w:rPr>
        <w:fldChar w:fldCharType="end"/>
      </w:r>
      <w:r w:rsidR="000D135C" w:rsidRPr="00315341">
        <w:rPr>
          <w:rFonts w:ascii="Times New Roman" w:eastAsiaTheme="minorEastAsia" w:hAnsi="Times New Roman" w:cs="Times New Roman"/>
          <w:sz w:val="24"/>
          <w:szCs w:val="24"/>
        </w:rPr>
        <w:t xml:space="preserve"> </w:t>
      </w:r>
      <w:r w:rsidR="001048C3" w:rsidRPr="00315341">
        <w:rPr>
          <w:rFonts w:ascii="Times New Roman" w:eastAsiaTheme="minorEastAsia" w:hAnsi="Times New Roman" w:cs="Times New Roman"/>
          <w:sz w:val="24"/>
          <w:szCs w:val="24"/>
        </w:rPr>
        <w:t xml:space="preserve">and EVAPORATE </w:t>
      </w:r>
      <w:r w:rsidR="000D135C" w:rsidRPr="00315341">
        <w:rPr>
          <w:rFonts w:ascii="Times New Roman" w:eastAsiaTheme="minorEastAsia" w:hAnsi="Times New Roman" w:cs="Times New Roman"/>
          <w:sz w:val="24"/>
          <w:szCs w:val="24"/>
        </w:rPr>
        <w:fldChar w:fldCharType="begin">
          <w:fldData xml:space="preserve">PEVuZE5vdGU+PENpdGU+PEF1dGhvcj5CdWRvZmY8L0F1dGhvcj48WWVhcj4yMDIwPC9ZZWFyPjxS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==
</w:fldData>
        </w:fldChar>
      </w:r>
      <w:r w:rsidR="000E2CEF" w:rsidRPr="00315341">
        <w:rPr>
          <w:rFonts w:ascii="Times New Roman" w:eastAsiaTheme="minorEastAsia" w:hAnsi="Times New Roman" w:cs="Times New Roman"/>
          <w:sz w:val="24"/>
          <w:szCs w:val="24"/>
        </w:rPr>
        <w:instrText xml:space="preserve"> ADDIN EN.CITE </w:instrText>
      </w:r>
      <w:r w:rsidR="000E2CEF" w:rsidRPr="00315341">
        <w:rPr>
          <w:rFonts w:ascii="Times New Roman" w:eastAsiaTheme="minorEastAsia" w:hAnsi="Times New Roman" w:cs="Times New Roman"/>
          <w:sz w:val="24"/>
          <w:szCs w:val="24"/>
        </w:rPr>
        <w:fldChar w:fldCharType="begin">
          <w:fldData xml:space="preserve">PEVuZE5vdGU+PENpdGU+PEF1dGhvcj5CdWRvZmY8L0F1dGhvcj48WWVhcj4yMDIwPC9ZZWFyPjxS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==
</w:fldData>
        </w:fldChar>
      </w:r>
      <w:r w:rsidR="000E2CEF" w:rsidRPr="00315341">
        <w:rPr>
          <w:rFonts w:ascii="Times New Roman" w:eastAsiaTheme="minorEastAsia" w:hAnsi="Times New Roman" w:cs="Times New Roman"/>
          <w:sz w:val="24"/>
          <w:szCs w:val="24"/>
        </w:rPr>
        <w:instrText xml:space="preserve"> ADDIN EN.CITE.DATA </w:instrText>
      </w:r>
      <w:r w:rsidR="000E2CEF" w:rsidRPr="00315341">
        <w:rPr>
          <w:rFonts w:ascii="Times New Roman" w:eastAsiaTheme="minorEastAsia" w:hAnsi="Times New Roman" w:cs="Times New Roman"/>
          <w:sz w:val="24"/>
          <w:szCs w:val="24"/>
        </w:rPr>
      </w:r>
      <w:r w:rsidR="000E2CEF" w:rsidRPr="00315341">
        <w:rPr>
          <w:rFonts w:ascii="Times New Roman" w:eastAsiaTheme="minorEastAsia" w:hAnsi="Times New Roman" w:cs="Times New Roman"/>
          <w:sz w:val="24"/>
          <w:szCs w:val="24"/>
        </w:rPr>
        <w:fldChar w:fldCharType="end"/>
      </w:r>
      <w:r w:rsidR="000D135C" w:rsidRPr="00315341">
        <w:rPr>
          <w:rFonts w:ascii="Times New Roman" w:eastAsiaTheme="minorEastAsia" w:hAnsi="Times New Roman" w:cs="Times New Roman"/>
          <w:sz w:val="24"/>
          <w:szCs w:val="24"/>
        </w:rPr>
      </w:r>
      <w:r w:rsidR="000D135C"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57)</w:t>
      </w:r>
      <w:r w:rsidR="000D135C" w:rsidRPr="00315341">
        <w:rPr>
          <w:rFonts w:ascii="Times New Roman" w:eastAsiaTheme="minorEastAsia" w:hAnsi="Times New Roman" w:cs="Times New Roman"/>
          <w:sz w:val="24"/>
          <w:szCs w:val="24"/>
        </w:rPr>
        <w:fldChar w:fldCharType="end"/>
      </w:r>
      <w:r w:rsidR="000D135C" w:rsidRPr="00315341">
        <w:rPr>
          <w:rFonts w:ascii="Times New Roman" w:eastAsiaTheme="minorEastAsia" w:hAnsi="Times New Roman" w:cs="Times New Roman"/>
          <w:sz w:val="24"/>
          <w:szCs w:val="24"/>
        </w:rPr>
        <w:t xml:space="preserve"> report a 25% reduced incident CVD and 17% reduced coronary plaque volume with high dose EPA (</w:t>
      </w:r>
      <w:r w:rsidR="7D217F7A" w:rsidRPr="00315341">
        <w:rPr>
          <w:rFonts w:ascii="Times New Roman" w:eastAsiaTheme="minorEastAsia" w:hAnsi="Times New Roman" w:cs="Times New Roman"/>
          <w:sz w:val="24"/>
          <w:szCs w:val="24"/>
        </w:rPr>
        <w:t>3.6</w:t>
      </w:r>
      <w:r w:rsidR="000D135C" w:rsidRPr="00315341">
        <w:rPr>
          <w:rFonts w:ascii="Times New Roman" w:eastAsiaTheme="minorEastAsia" w:hAnsi="Times New Roman" w:cs="Times New Roman"/>
          <w:sz w:val="24"/>
          <w:szCs w:val="24"/>
        </w:rPr>
        <w:t xml:space="preserve"> g/day), with no comparable DHA trials allowing a comparison of the relative efficacy</w:t>
      </w:r>
      <w:r w:rsidR="7D217F7A" w:rsidRPr="00315341">
        <w:rPr>
          <w:rFonts w:ascii="Times New Roman" w:eastAsiaTheme="minorEastAsia" w:hAnsi="Times New Roman" w:cs="Times New Roman"/>
          <w:sz w:val="24"/>
          <w:szCs w:val="24"/>
        </w:rPr>
        <w:t xml:space="preserve"> of EPA and DHA</w:t>
      </w:r>
      <w:r w:rsidR="000D135C" w:rsidRPr="00315341">
        <w:rPr>
          <w:rFonts w:ascii="Times New Roman" w:eastAsiaTheme="minorEastAsia" w:hAnsi="Times New Roman" w:cs="Times New Roman"/>
          <w:sz w:val="24"/>
          <w:szCs w:val="24"/>
        </w:rPr>
        <w:t xml:space="preserve">. </w:t>
      </w:r>
      <w:r w:rsidR="5320D20E" w:rsidRPr="00315341">
        <w:rPr>
          <w:rFonts w:ascii="Times New Roman" w:eastAsiaTheme="minorEastAsia" w:hAnsi="Times New Roman" w:cs="Times New Roman"/>
          <w:sz w:val="24"/>
          <w:szCs w:val="24"/>
        </w:rPr>
        <w:t xml:space="preserve">The </w:t>
      </w:r>
      <w:proofErr w:type="spellStart"/>
      <w:r w:rsidR="5320D20E" w:rsidRPr="00315341">
        <w:rPr>
          <w:rFonts w:ascii="Times New Roman" w:eastAsiaTheme="minorEastAsia" w:hAnsi="Times New Roman" w:cs="Times New Roman"/>
          <w:sz w:val="24"/>
          <w:szCs w:val="24"/>
        </w:rPr>
        <w:t>LipiDiDiet</w:t>
      </w:r>
      <w:proofErr w:type="spellEnd"/>
      <w:r w:rsidR="5320D20E" w:rsidRPr="00315341">
        <w:rPr>
          <w:rFonts w:ascii="Times New Roman" w:eastAsiaTheme="minorEastAsia" w:hAnsi="Times New Roman" w:cs="Times New Roman"/>
          <w:sz w:val="24"/>
          <w:szCs w:val="24"/>
        </w:rPr>
        <w:t xml:space="preserve"> study</w:t>
      </w:r>
      <w:r w:rsidR="3E6BA3D9" w:rsidRPr="00315341">
        <w:rPr>
          <w:rFonts w:ascii="Times New Roman" w:eastAsiaTheme="minorEastAsia" w:hAnsi="Times New Roman" w:cs="Times New Roman"/>
          <w:sz w:val="24"/>
          <w:szCs w:val="24"/>
        </w:rPr>
        <w:t xml:space="preserve"> intervening with </w:t>
      </w:r>
      <w:r w:rsidR="00356D81" w:rsidRPr="00315341">
        <w:rPr>
          <w:rFonts w:ascii="Times New Roman" w:eastAsiaTheme="minorEastAsia" w:hAnsi="Times New Roman" w:cs="Times New Roman"/>
          <w:sz w:val="24"/>
          <w:szCs w:val="24"/>
        </w:rPr>
        <w:t>a commercial formulation</w:t>
      </w:r>
      <w:r w:rsidR="3E6BA3D9" w:rsidRPr="00315341">
        <w:rPr>
          <w:rFonts w:ascii="Times New Roman" w:eastAsiaTheme="minorEastAsia" w:hAnsi="Times New Roman" w:cs="Times New Roman"/>
          <w:sz w:val="24"/>
          <w:szCs w:val="24"/>
        </w:rPr>
        <w:t xml:space="preserve"> highlights the benefits of co-supplementing with </w:t>
      </w:r>
      <w:r w:rsidR="0043475D" w:rsidRPr="00315341">
        <w:rPr>
          <w:rFonts w:ascii="Times New Roman" w:eastAsiaTheme="minorEastAsia" w:hAnsi="Times New Roman" w:cs="Times New Roman"/>
          <w:sz w:val="24"/>
          <w:szCs w:val="24"/>
        </w:rPr>
        <w:t xml:space="preserve">other nutrients </w:t>
      </w:r>
      <w:r w:rsidR="3E6BA3D9" w:rsidRPr="00315341">
        <w:rPr>
          <w:rFonts w:ascii="Times New Roman" w:eastAsiaTheme="minorEastAsia" w:hAnsi="Times New Roman" w:cs="Times New Roman"/>
          <w:sz w:val="24"/>
          <w:szCs w:val="24"/>
        </w:rPr>
        <w:t>(</w:t>
      </w:r>
      <w:r w:rsidR="32B583B2" w:rsidRPr="00315341">
        <w:rPr>
          <w:rFonts w:ascii="Times New Roman" w:eastAsiaTheme="minorEastAsia" w:hAnsi="Times New Roman" w:cs="Times New Roman"/>
          <w:sz w:val="24"/>
          <w:szCs w:val="24"/>
        </w:rPr>
        <w:t xml:space="preserve">e.g. </w:t>
      </w:r>
      <w:r w:rsidR="3E6BA3D9" w:rsidRPr="00315341">
        <w:rPr>
          <w:rFonts w:ascii="Times New Roman" w:eastAsiaTheme="minorEastAsia" w:hAnsi="Times New Roman" w:cs="Times New Roman"/>
          <w:sz w:val="24"/>
          <w:szCs w:val="24"/>
        </w:rPr>
        <w:t xml:space="preserve">choline, </w:t>
      </w:r>
      <w:r w:rsidR="21FBF5B7" w:rsidRPr="00315341">
        <w:rPr>
          <w:rFonts w:ascii="Times New Roman" w:eastAsiaTheme="minorEastAsia" w:hAnsi="Times New Roman" w:cs="Times New Roman"/>
          <w:sz w:val="24"/>
          <w:szCs w:val="24"/>
        </w:rPr>
        <w:t>antioxidant vitamins, B-vitamin</w:t>
      </w:r>
      <w:r w:rsidR="1EE2686E" w:rsidRPr="00315341">
        <w:rPr>
          <w:rFonts w:ascii="Times New Roman" w:eastAsiaTheme="minorEastAsia" w:hAnsi="Times New Roman" w:cs="Times New Roman"/>
          <w:sz w:val="24"/>
          <w:szCs w:val="24"/>
        </w:rPr>
        <w:t xml:space="preserve">s and selenium) </w:t>
      </w:r>
      <w:r w:rsidR="3E6BA3D9" w:rsidRPr="00315341">
        <w:rPr>
          <w:rFonts w:ascii="Times New Roman" w:eastAsiaTheme="minorEastAsia" w:hAnsi="Times New Roman" w:cs="Times New Roman"/>
          <w:sz w:val="24"/>
          <w:szCs w:val="24"/>
        </w:rPr>
        <w:t>in addition to DHA and EPA to affect brain health in the short to medium term (i.e. 6 months to 5 years)</w:t>
      </w:r>
      <w:r w:rsidR="00356D81" w:rsidRPr="00315341">
        <w:rPr>
          <w:rFonts w:ascii="Times New Roman" w:eastAsiaTheme="minorEastAsia" w:hAnsi="Times New Roman" w:cs="Times New Roman"/>
          <w:sz w:val="24"/>
          <w:szCs w:val="24"/>
        </w:rPr>
        <w:t xml:space="preserve"> </w:t>
      </w:r>
      <w:r w:rsidR="000B2B85" w:rsidRPr="00315341">
        <w:rPr>
          <w:rFonts w:ascii="Times New Roman" w:eastAsiaTheme="minorEastAsia" w:hAnsi="Times New Roman" w:cs="Times New Roman"/>
          <w:sz w:val="24"/>
          <w:szCs w:val="24"/>
        </w:rPr>
        <w:fldChar w:fldCharType="begin">
          <w:fldData xml:space="preserve">PEVuZE5vdGU+PENpdGU+PEF1dGhvcj5Tb2luaW5lbjwvQXV0aG9yPjxZZWFyPjIwMjE8L1llYXI+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</w:fldData>
        </w:fldChar>
      </w:r>
      <w:r w:rsidR="000E2CEF" w:rsidRPr="00315341">
        <w:rPr>
          <w:rFonts w:ascii="Times New Roman" w:eastAsiaTheme="minorEastAsia" w:hAnsi="Times New Roman" w:cs="Times New Roman"/>
          <w:sz w:val="24"/>
          <w:szCs w:val="24"/>
        </w:rPr>
        <w:instrText xml:space="preserve"> ADDIN EN.CITE </w:instrText>
      </w:r>
      <w:r w:rsidR="000E2CEF" w:rsidRPr="00315341">
        <w:rPr>
          <w:rFonts w:ascii="Times New Roman" w:eastAsiaTheme="minorEastAsia" w:hAnsi="Times New Roman" w:cs="Times New Roman"/>
          <w:sz w:val="24"/>
          <w:szCs w:val="24"/>
        </w:rPr>
        <w:fldChar w:fldCharType="begin">
          <w:fldData xml:space="preserve">PEVuZE5vdGU+PENpdGU+PEF1dGhvcj5Tb2luaW5lbjwvQXV0aG9yPjxZZWFyPjIwMjE8L1llYXI+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</w:fldData>
        </w:fldChar>
      </w:r>
      <w:r w:rsidR="000E2CEF" w:rsidRPr="00315341">
        <w:rPr>
          <w:rFonts w:ascii="Times New Roman" w:eastAsiaTheme="minorEastAsia" w:hAnsi="Times New Roman" w:cs="Times New Roman"/>
          <w:sz w:val="24"/>
          <w:szCs w:val="24"/>
        </w:rPr>
        <w:instrText xml:space="preserve"> ADDIN EN.CITE.DATA </w:instrText>
      </w:r>
      <w:r w:rsidR="000E2CEF" w:rsidRPr="00315341">
        <w:rPr>
          <w:rFonts w:ascii="Times New Roman" w:eastAsiaTheme="minorEastAsia" w:hAnsi="Times New Roman" w:cs="Times New Roman"/>
          <w:sz w:val="24"/>
          <w:szCs w:val="24"/>
        </w:rPr>
      </w:r>
      <w:r w:rsidR="000E2CEF" w:rsidRPr="00315341">
        <w:rPr>
          <w:rFonts w:ascii="Times New Roman" w:eastAsiaTheme="minorEastAsia" w:hAnsi="Times New Roman" w:cs="Times New Roman"/>
          <w:sz w:val="24"/>
          <w:szCs w:val="24"/>
        </w:rPr>
        <w:fldChar w:fldCharType="end"/>
      </w:r>
      <w:r w:rsidR="000B2B85" w:rsidRPr="00315341">
        <w:rPr>
          <w:rFonts w:ascii="Times New Roman" w:eastAsiaTheme="minorEastAsia" w:hAnsi="Times New Roman" w:cs="Times New Roman"/>
          <w:sz w:val="24"/>
          <w:szCs w:val="24"/>
        </w:rPr>
      </w:r>
      <w:r w:rsidR="000B2B85"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58)</w:t>
      </w:r>
      <w:r w:rsidR="000B2B85" w:rsidRPr="00315341">
        <w:rPr>
          <w:rFonts w:ascii="Times New Roman" w:eastAsiaTheme="minorEastAsia" w:hAnsi="Times New Roman" w:cs="Times New Roman"/>
          <w:sz w:val="24"/>
          <w:szCs w:val="24"/>
        </w:rPr>
        <w:fldChar w:fldCharType="end"/>
      </w:r>
      <w:r w:rsidR="000B2B85" w:rsidRPr="00315341">
        <w:rPr>
          <w:rFonts w:ascii="Times New Roman" w:eastAsiaTheme="minorEastAsia" w:hAnsi="Times New Roman" w:cs="Times New Roman"/>
          <w:sz w:val="24"/>
          <w:szCs w:val="24"/>
        </w:rPr>
        <w:t>.</w:t>
      </w:r>
      <w:r w:rsidR="4BF36752" w:rsidRPr="00315341">
        <w:rPr>
          <w:rFonts w:ascii="Times New Roman" w:eastAsiaTheme="minorEastAsia" w:hAnsi="Times New Roman" w:cs="Times New Roman"/>
          <w:sz w:val="24"/>
          <w:szCs w:val="24"/>
        </w:rPr>
        <w:t xml:space="preserve"> </w:t>
      </w:r>
      <w:r w:rsidR="0EC2A7BA" w:rsidRPr="00315341">
        <w:rPr>
          <w:rFonts w:ascii="Times New Roman" w:eastAsiaTheme="minorEastAsia" w:hAnsi="Times New Roman" w:cs="Times New Roman"/>
          <w:sz w:val="24"/>
          <w:szCs w:val="24"/>
        </w:rPr>
        <w:t>New fortification or supplement innovation should consider the EPA:DHA ratio and a multi-nutrient/bioactive approach when targeting specific health outcomes.</w:t>
      </w:r>
    </w:p>
    <w:p w14:paraId="127628C3" w14:textId="2C5EEB6D" w:rsidR="004159B6" w:rsidRPr="00315341" w:rsidRDefault="004159B6" w:rsidP="00A13D98">
      <w:pPr>
        <w:spacing w:after="0" w:line="360" w:lineRule="auto"/>
        <w:jc w:val="both"/>
        <w:rPr>
          <w:rFonts w:ascii="Times New Roman" w:eastAsiaTheme="minorEastAsia" w:hAnsi="Times New Roman" w:cs="Times New Roman"/>
          <w:sz w:val="24"/>
          <w:szCs w:val="24"/>
        </w:rPr>
      </w:pPr>
    </w:p>
    <w:p w14:paraId="3AE7B3C4" w14:textId="4F4B1B52" w:rsidR="004159B6" w:rsidRPr="00315341" w:rsidRDefault="110D1706"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b/>
          <w:bCs/>
          <w:sz w:val="24"/>
          <w:szCs w:val="24"/>
          <w:u w:val="single"/>
        </w:rPr>
        <w:t>Study duration:</w:t>
      </w:r>
      <w:r w:rsidRPr="00315341">
        <w:rPr>
          <w:rFonts w:ascii="Times New Roman" w:eastAsiaTheme="minorEastAsia" w:hAnsi="Times New Roman" w:cs="Times New Roman"/>
          <w:b/>
          <w:bCs/>
          <w:sz w:val="24"/>
          <w:szCs w:val="24"/>
        </w:rPr>
        <w:t xml:space="preserve"> </w:t>
      </w:r>
      <w:r w:rsidRPr="00315341">
        <w:rPr>
          <w:rFonts w:ascii="Times New Roman" w:eastAsiaTheme="minorEastAsia" w:hAnsi="Times New Roman" w:cs="Times New Roman"/>
          <w:sz w:val="24"/>
          <w:szCs w:val="24"/>
        </w:rPr>
        <w:t xml:space="preserve">RCTs </w:t>
      </w:r>
      <w:r w:rsidR="473BD302" w:rsidRPr="00315341">
        <w:rPr>
          <w:rFonts w:ascii="Times New Roman" w:eastAsiaTheme="minorEastAsia" w:hAnsi="Times New Roman" w:cs="Times New Roman"/>
          <w:sz w:val="24"/>
          <w:szCs w:val="24"/>
        </w:rPr>
        <w:t xml:space="preserve">often do not adequately consider length of intervention to establish efficacy. </w:t>
      </w:r>
      <w:r w:rsidR="000D135C" w:rsidRPr="00315341">
        <w:rPr>
          <w:rFonts w:ascii="Times New Roman" w:eastAsiaTheme="minorEastAsia" w:hAnsi="Times New Roman" w:cs="Times New Roman"/>
          <w:sz w:val="24"/>
          <w:szCs w:val="24"/>
        </w:rPr>
        <w:t xml:space="preserve">In cardiovascular research, cardiovascular risk factors such as plasma lipids </w:t>
      </w:r>
      <w:r w:rsidR="00347E21" w:rsidRPr="00315341">
        <w:rPr>
          <w:rFonts w:ascii="Times New Roman" w:eastAsiaTheme="minorEastAsia" w:hAnsi="Times New Roman" w:cs="Times New Roman"/>
          <w:sz w:val="24"/>
          <w:szCs w:val="24"/>
        </w:rPr>
        <w:t xml:space="preserve">and </w:t>
      </w:r>
      <w:r w:rsidR="00347E21" w:rsidRPr="00315341">
        <w:rPr>
          <w:rFonts w:ascii="Times New Roman" w:eastAsiaTheme="minorEastAsia" w:hAnsi="Times New Roman" w:cs="Times New Roman"/>
          <w:sz w:val="24"/>
          <w:szCs w:val="24"/>
        </w:rPr>
        <w:lastRenderedPageBreak/>
        <w:t xml:space="preserve">vascular/endothelial function, can be modulated by EPA+DHA supplementation within weeks to months </w:t>
      </w:r>
      <w:r w:rsidR="00347E21" w:rsidRPr="00315341">
        <w:rPr>
          <w:rFonts w:ascii="Times New Roman" w:eastAsiaTheme="minorEastAsia" w:hAnsi="Times New Roman" w:cs="Times New Roman"/>
          <w:sz w:val="24"/>
          <w:szCs w:val="24"/>
        </w:rPr>
        <w:fldChar w:fldCharType="begin">
          <w:fldData xml:space="preserve">PEVuZE5vdGU+PENpdGU+PEF1dGhvcj5BcmFiaTwvQXV0aG9yPjxZZWFyPjIwMjQ8L1llYXI+PFJl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</w:fldData>
        </w:fldChar>
      </w:r>
      <w:r w:rsidR="000E2CEF" w:rsidRPr="00315341">
        <w:rPr>
          <w:rFonts w:ascii="Times New Roman" w:eastAsiaTheme="minorEastAsia" w:hAnsi="Times New Roman" w:cs="Times New Roman"/>
          <w:sz w:val="24"/>
          <w:szCs w:val="24"/>
        </w:rPr>
        <w:instrText xml:space="preserve"> ADDIN EN.CITE </w:instrText>
      </w:r>
      <w:r w:rsidR="000E2CEF" w:rsidRPr="00315341">
        <w:rPr>
          <w:rFonts w:ascii="Times New Roman" w:eastAsiaTheme="minorEastAsia" w:hAnsi="Times New Roman" w:cs="Times New Roman"/>
          <w:sz w:val="24"/>
          <w:szCs w:val="24"/>
        </w:rPr>
        <w:fldChar w:fldCharType="begin">
          <w:fldData xml:space="preserve">PEVuZE5vdGU+PENpdGU+PEF1dGhvcj5BcmFiaTwvQXV0aG9yPjxZZWFyPjIwMjQ8L1llYXI+PFJl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</w:fldData>
        </w:fldChar>
      </w:r>
      <w:r w:rsidR="000E2CEF" w:rsidRPr="00315341">
        <w:rPr>
          <w:rFonts w:ascii="Times New Roman" w:eastAsiaTheme="minorEastAsia" w:hAnsi="Times New Roman" w:cs="Times New Roman"/>
          <w:sz w:val="24"/>
          <w:szCs w:val="24"/>
        </w:rPr>
        <w:instrText xml:space="preserve"> ADDIN EN.CITE.DATA </w:instrText>
      </w:r>
      <w:r w:rsidR="000E2CEF" w:rsidRPr="00315341">
        <w:rPr>
          <w:rFonts w:ascii="Times New Roman" w:eastAsiaTheme="minorEastAsia" w:hAnsi="Times New Roman" w:cs="Times New Roman"/>
          <w:sz w:val="24"/>
          <w:szCs w:val="24"/>
        </w:rPr>
      </w:r>
      <w:r w:rsidR="000E2CEF" w:rsidRPr="00315341">
        <w:rPr>
          <w:rFonts w:ascii="Times New Roman" w:eastAsiaTheme="minorEastAsia" w:hAnsi="Times New Roman" w:cs="Times New Roman"/>
          <w:sz w:val="24"/>
          <w:szCs w:val="24"/>
        </w:rPr>
        <w:fldChar w:fldCharType="end"/>
      </w:r>
      <w:r w:rsidR="00347E21" w:rsidRPr="00315341">
        <w:rPr>
          <w:rFonts w:ascii="Times New Roman" w:eastAsiaTheme="minorEastAsia" w:hAnsi="Times New Roman" w:cs="Times New Roman"/>
          <w:sz w:val="24"/>
          <w:szCs w:val="24"/>
        </w:rPr>
      </w:r>
      <w:r w:rsidR="00347E21" w:rsidRPr="00315341">
        <w:rPr>
          <w:rFonts w:ascii="Times New Roman" w:eastAsiaTheme="minorEastAsia" w:hAnsi="Times New Roman" w:cs="Times New Roman"/>
          <w:sz w:val="24"/>
          <w:szCs w:val="24"/>
        </w:rPr>
        <w:fldChar w:fldCharType="separate"/>
      </w:r>
      <w:r w:rsidR="000E2CEF" w:rsidRPr="00315341">
        <w:rPr>
          <w:rFonts w:ascii="Times New Roman" w:eastAsiaTheme="minorEastAsia" w:hAnsi="Times New Roman" w:cs="Times New Roman"/>
          <w:noProof/>
          <w:sz w:val="24"/>
          <w:szCs w:val="24"/>
        </w:rPr>
        <w:t>(59, 60)</w:t>
      </w:r>
      <w:r w:rsidR="00347E21" w:rsidRPr="00315341">
        <w:rPr>
          <w:rFonts w:ascii="Times New Roman" w:eastAsiaTheme="minorEastAsia" w:hAnsi="Times New Roman" w:cs="Times New Roman"/>
          <w:sz w:val="24"/>
          <w:szCs w:val="24"/>
        </w:rPr>
        <w:fldChar w:fldCharType="end"/>
      </w:r>
      <w:r w:rsidR="00347E21" w:rsidRPr="00315341">
        <w:rPr>
          <w:rFonts w:ascii="Times New Roman" w:eastAsiaTheme="minorEastAsia" w:hAnsi="Times New Roman" w:cs="Times New Roman"/>
          <w:sz w:val="24"/>
          <w:szCs w:val="24"/>
        </w:rPr>
        <w:t xml:space="preserve">. In contrast, incident disease as the primary outcome requires several years of follow-up particularly for primary prevention studies </w:t>
      </w:r>
      <w:r w:rsidR="00EB37F5" w:rsidRPr="00315341">
        <w:rPr>
          <w:rFonts w:ascii="Times New Roman" w:eastAsiaTheme="minorEastAsia" w:hAnsi="Times New Roman" w:cs="Times New Roman"/>
          <w:sz w:val="24"/>
          <w:szCs w:val="24"/>
        </w:rPr>
        <w:t xml:space="preserve">to </w:t>
      </w:r>
      <w:r w:rsidR="00347E21" w:rsidRPr="00315341">
        <w:rPr>
          <w:rFonts w:ascii="Times New Roman" w:eastAsiaTheme="minorEastAsia" w:hAnsi="Times New Roman" w:cs="Times New Roman"/>
          <w:sz w:val="24"/>
          <w:szCs w:val="24"/>
        </w:rPr>
        <w:t xml:space="preserve">have </w:t>
      </w:r>
      <w:r w:rsidR="00EB37F5" w:rsidRPr="00315341">
        <w:rPr>
          <w:rFonts w:ascii="Times New Roman" w:eastAsiaTheme="minorEastAsia" w:hAnsi="Times New Roman" w:cs="Times New Roman"/>
          <w:sz w:val="24"/>
          <w:szCs w:val="24"/>
        </w:rPr>
        <w:t>sufficient</w:t>
      </w:r>
      <w:r w:rsidR="00347E21" w:rsidRPr="00315341">
        <w:rPr>
          <w:rFonts w:ascii="Times New Roman" w:eastAsiaTheme="minorEastAsia" w:hAnsi="Times New Roman" w:cs="Times New Roman"/>
          <w:sz w:val="24"/>
          <w:szCs w:val="24"/>
        </w:rPr>
        <w:t xml:space="preserve"> case numbers </w:t>
      </w:r>
      <w:r w:rsidR="00347E21" w:rsidRPr="00315341">
        <w:rPr>
          <w:rFonts w:ascii="Times New Roman" w:eastAsiaTheme="minorEastAsia" w:hAnsi="Times New Roman" w:cs="Times New Roman"/>
          <w:sz w:val="24"/>
          <w:szCs w:val="24"/>
        </w:rPr>
        <w:fldChar w:fldCharType="begin">
          <w:fldData xml:space="preserve">PEVuZE5vdGU+PENpdGU+PEF1dGhvcj5TY2h1bHplPC9BdXRob3I+PFllYXI+MjAyMDwvWWVhcj48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TY2h1bHplPC9BdXRob3I+PFllYXI+MjAyMDwvWWVhcj48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347E21" w:rsidRPr="00315341">
        <w:rPr>
          <w:rFonts w:ascii="Times New Roman" w:eastAsiaTheme="minorEastAsia" w:hAnsi="Times New Roman" w:cs="Times New Roman"/>
          <w:sz w:val="24"/>
          <w:szCs w:val="24"/>
        </w:rPr>
      </w:r>
      <w:r w:rsidR="00347E21"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0)</w:t>
      </w:r>
      <w:r w:rsidR="00347E21" w:rsidRPr="00315341">
        <w:rPr>
          <w:rFonts w:ascii="Times New Roman" w:eastAsiaTheme="minorEastAsia" w:hAnsi="Times New Roman" w:cs="Times New Roman"/>
          <w:sz w:val="24"/>
          <w:szCs w:val="24"/>
        </w:rPr>
        <w:fldChar w:fldCharType="end"/>
      </w:r>
      <w:r w:rsidR="00347E21" w:rsidRPr="00315341">
        <w:rPr>
          <w:rFonts w:ascii="Times New Roman" w:eastAsiaTheme="minorEastAsia" w:hAnsi="Times New Roman" w:cs="Times New Roman"/>
          <w:sz w:val="24"/>
          <w:szCs w:val="24"/>
        </w:rPr>
        <w:t>. Length of intervention</w:t>
      </w:r>
      <w:r w:rsidR="4D3F5473" w:rsidRPr="00315341">
        <w:rPr>
          <w:rFonts w:ascii="Times New Roman" w:eastAsiaTheme="minorEastAsia" w:hAnsi="Times New Roman" w:cs="Times New Roman"/>
          <w:sz w:val="24"/>
          <w:szCs w:val="24"/>
        </w:rPr>
        <w:t xml:space="preserve"> </w:t>
      </w:r>
      <w:r w:rsidR="00347E21" w:rsidRPr="00315341">
        <w:rPr>
          <w:rFonts w:ascii="Times New Roman" w:eastAsiaTheme="minorEastAsia" w:hAnsi="Times New Roman" w:cs="Times New Roman"/>
          <w:sz w:val="24"/>
          <w:szCs w:val="24"/>
        </w:rPr>
        <w:t xml:space="preserve">is particularly pertinent, but often </w:t>
      </w:r>
      <w:r w:rsidR="5BED96E2" w:rsidRPr="00315341">
        <w:rPr>
          <w:rFonts w:ascii="Times New Roman" w:eastAsiaTheme="minorEastAsia" w:hAnsi="Times New Roman" w:cs="Times New Roman"/>
          <w:sz w:val="24"/>
          <w:szCs w:val="24"/>
        </w:rPr>
        <w:t xml:space="preserve">not </w:t>
      </w:r>
      <w:r w:rsidR="00347E21" w:rsidRPr="00315341">
        <w:rPr>
          <w:rFonts w:ascii="Times New Roman" w:eastAsiaTheme="minorEastAsia" w:hAnsi="Times New Roman" w:cs="Times New Roman"/>
          <w:sz w:val="24"/>
          <w:szCs w:val="24"/>
        </w:rPr>
        <w:t>adequately considered, in</w:t>
      </w:r>
      <w:r w:rsidR="4D3F5473" w:rsidRPr="00315341">
        <w:rPr>
          <w:rFonts w:ascii="Times New Roman" w:eastAsiaTheme="minorEastAsia" w:hAnsi="Times New Roman" w:cs="Times New Roman"/>
          <w:sz w:val="24"/>
          <w:szCs w:val="24"/>
        </w:rPr>
        <w:t xml:space="preserve"> brain health</w:t>
      </w:r>
      <w:r w:rsidR="00347E21" w:rsidRPr="00315341">
        <w:rPr>
          <w:rFonts w:ascii="Times New Roman" w:eastAsiaTheme="minorEastAsia" w:hAnsi="Times New Roman" w:cs="Times New Roman"/>
          <w:sz w:val="24"/>
          <w:szCs w:val="24"/>
        </w:rPr>
        <w:t xml:space="preserve"> research</w:t>
      </w:r>
      <w:r w:rsidR="4D3F5473" w:rsidRPr="00315341">
        <w:rPr>
          <w:rFonts w:ascii="Times New Roman" w:eastAsiaTheme="minorEastAsia" w:hAnsi="Times New Roman" w:cs="Times New Roman"/>
          <w:sz w:val="24"/>
          <w:szCs w:val="24"/>
        </w:rPr>
        <w:t xml:space="preserve">. </w:t>
      </w:r>
      <w:r w:rsidR="0AE8A2F2" w:rsidRPr="00315341">
        <w:rPr>
          <w:rFonts w:ascii="Times New Roman" w:eastAsiaTheme="minorEastAsia" w:hAnsi="Times New Roman" w:cs="Times New Roman"/>
          <w:sz w:val="24"/>
          <w:szCs w:val="24"/>
        </w:rPr>
        <w:t xml:space="preserve">Often trial durations are less than 1 </w:t>
      </w:r>
      <w:r w:rsidR="5651E92E" w:rsidRPr="00315341">
        <w:rPr>
          <w:rFonts w:ascii="Times New Roman" w:eastAsiaTheme="minorEastAsia" w:hAnsi="Times New Roman" w:cs="Times New Roman"/>
          <w:sz w:val="24"/>
          <w:szCs w:val="24"/>
        </w:rPr>
        <w:t xml:space="preserve">year but </w:t>
      </w:r>
      <w:r w:rsidR="4FD67B21" w:rsidRPr="00315341">
        <w:rPr>
          <w:rFonts w:ascii="Times New Roman" w:eastAsiaTheme="minorEastAsia" w:hAnsi="Times New Roman" w:cs="Times New Roman"/>
          <w:sz w:val="24"/>
          <w:szCs w:val="24"/>
        </w:rPr>
        <w:t>g</w:t>
      </w:r>
      <w:r w:rsidR="0AE8A2F2" w:rsidRPr="00315341">
        <w:rPr>
          <w:rFonts w:ascii="Times New Roman" w:eastAsiaTheme="minorEastAsia" w:hAnsi="Times New Roman" w:cs="Times New Roman"/>
          <w:sz w:val="24"/>
          <w:szCs w:val="24"/>
        </w:rPr>
        <w:t xml:space="preserve">iven that the half-life of brain DHA is more than 2 years </w:t>
      </w:r>
      <w:r w:rsidR="004159B6" w:rsidRPr="00315341">
        <w:rPr>
          <w:rFonts w:ascii="Times New Roman" w:hAnsi="Times New Roman" w:cs="Times New Roman"/>
        </w:rPr>
        <w:fldChar w:fldCharType="begin">
          <w:fldData xml:space="preserve">PEVuZE5vdGU+PENpdGU+PEF1dGhvcj5VbWhhdTwvQXV0aG9yPjxZZWFyPjIwMDk8L1llYXI+PFJl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</w:fldData>
        </w:fldChar>
      </w:r>
      <w:r w:rsidR="00917B65">
        <w:rPr>
          <w:rFonts w:ascii="Times New Roman" w:hAnsi="Times New Roman" w:cs="Times New Roman"/>
        </w:rPr>
        <w:instrText xml:space="preserve"> ADDIN EN.CITE </w:instrText>
      </w:r>
      <w:r w:rsidR="00917B65">
        <w:rPr>
          <w:rFonts w:ascii="Times New Roman" w:hAnsi="Times New Roman" w:cs="Times New Roman"/>
        </w:rPr>
        <w:fldChar w:fldCharType="begin">
          <w:fldData xml:space="preserve">PEVuZE5vdGU+PENpdGU+PEF1dGhvcj5VbWhhdTwvQXV0aG9yPjxZZWFyPjIwMDk8L1llYXI+PFJl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</w:fldData>
        </w:fldChar>
      </w:r>
      <w:r w:rsidR="00917B65">
        <w:rPr>
          <w:rFonts w:ascii="Times New Roman" w:hAnsi="Times New Roman" w:cs="Times New Roman"/>
        </w:rPr>
        <w:instrText xml:space="preserve"> ADDIN EN.CITE.DATA </w:instrText>
      </w:r>
      <w:r w:rsidR="00917B65">
        <w:rPr>
          <w:rFonts w:ascii="Times New Roman" w:hAnsi="Times New Roman" w:cs="Times New Roman"/>
        </w:rPr>
      </w:r>
      <w:r w:rsidR="00917B65">
        <w:rPr>
          <w:rFonts w:ascii="Times New Roman" w:hAnsi="Times New Roman" w:cs="Times New Roman"/>
        </w:rPr>
        <w:fldChar w:fldCharType="end"/>
      </w:r>
      <w:r w:rsidR="004159B6" w:rsidRPr="00315341">
        <w:rPr>
          <w:rFonts w:ascii="Times New Roman" w:hAnsi="Times New Roman" w:cs="Times New Roman"/>
        </w:rPr>
        <w:fldChar w:fldCharType="separate"/>
      </w:r>
      <w:r w:rsidR="00917B65">
        <w:rPr>
          <w:rFonts w:ascii="Times New Roman" w:hAnsi="Times New Roman" w:cs="Times New Roman"/>
          <w:noProof/>
        </w:rPr>
        <w:t>(61)</w:t>
      </w:r>
      <w:r w:rsidR="004159B6" w:rsidRPr="00315341">
        <w:rPr>
          <w:rFonts w:ascii="Times New Roman" w:hAnsi="Times New Roman" w:cs="Times New Roman"/>
        </w:rPr>
        <w:fldChar w:fldCharType="end"/>
      </w:r>
      <w:r w:rsidR="0AE8A2F2" w:rsidRPr="00315341">
        <w:rPr>
          <w:rFonts w:ascii="Times New Roman" w:eastAsiaTheme="minorEastAsia" w:hAnsi="Times New Roman" w:cs="Times New Roman"/>
          <w:sz w:val="24"/>
          <w:szCs w:val="24"/>
        </w:rPr>
        <w:t xml:space="preserve">, cognitive benefits </w:t>
      </w:r>
      <w:r w:rsidR="6149A022" w:rsidRPr="00315341">
        <w:rPr>
          <w:rFonts w:ascii="Times New Roman" w:eastAsiaTheme="minorEastAsia" w:hAnsi="Times New Roman" w:cs="Times New Roman"/>
          <w:sz w:val="24"/>
          <w:szCs w:val="24"/>
        </w:rPr>
        <w:t>which rely on</w:t>
      </w:r>
      <w:r w:rsidR="0AE8A2F2" w:rsidRPr="00315341">
        <w:rPr>
          <w:rFonts w:ascii="Times New Roman" w:eastAsiaTheme="minorEastAsia" w:hAnsi="Times New Roman" w:cs="Times New Roman"/>
          <w:sz w:val="24"/>
          <w:szCs w:val="24"/>
        </w:rPr>
        <w:t xml:space="preserve"> DHA enrichment of brain tissue </w:t>
      </w:r>
      <w:r w:rsidR="69F41D57" w:rsidRPr="00315341">
        <w:rPr>
          <w:rFonts w:ascii="Times New Roman" w:eastAsiaTheme="minorEastAsia" w:hAnsi="Times New Roman" w:cs="Times New Roman"/>
          <w:sz w:val="24"/>
          <w:szCs w:val="24"/>
        </w:rPr>
        <w:t>are likely to</w:t>
      </w:r>
      <w:r w:rsidR="0AE8A2F2" w:rsidRPr="00315341">
        <w:rPr>
          <w:rFonts w:ascii="Times New Roman" w:eastAsiaTheme="minorEastAsia" w:hAnsi="Times New Roman" w:cs="Times New Roman"/>
          <w:sz w:val="24"/>
          <w:szCs w:val="24"/>
        </w:rPr>
        <w:t xml:space="preserve"> require </w:t>
      </w:r>
      <w:r w:rsidR="2579F3AE" w:rsidRPr="00315341">
        <w:rPr>
          <w:rFonts w:ascii="Times New Roman" w:eastAsiaTheme="minorEastAsia" w:hAnsi="Times New Roman" w:cs="Times New Roman"/>
          <w:sz w:val="24"/>
          <w:szCs w:val="24"/>
        </w:rPr>
        <w:t xml:space="preserve">at least a year to manifest. </w:t>
      </w:r>
      <w:r w:rsidR="0AE8A2F2" w:rsidRPr="00315341">
        <w:rPr>
          <w:rFonts w:ascii="Times New Roman" w:eastAsiaTheme="minorEastAsia" w:hAnsi="Times New Roman" w:cs="Times New Roman"/>
          <w:sz w:val="24"/>
          <w:szCs w:val="24"/>
        </w:rPr>
        <w:t xml:space="preserve">This was evident in the </w:t>
      </w:r>
      <w:proofErr w:type="spellStart"/>
      <w:r w:rsidR="0AE8A2F2" w:rsidRPr="00315341">
        <w:rPr>
          <w:rFonts w:ascii="Times New Roman" w:eastAsiaTheme="minorEastAsia" w:hAnsi="Times New Roman" w:cs="Times New Roman"/>
          <w:sz w:val="24"/>
          <w:szCs w:val="24"/>
        </w:rPr>
        <w:t>LipiDiDiet</w:t>
      </w:r>
      <w:proofErr w:type="spellEnd"/>
      <w:r w:rsidR="0AE8A2F2" w:rsidRPr="00315341">
        <w:rPr>
          <w:rFonts w:ascii="Times New Roman" w:eastAsiaTheme="minorEastAsia" w:hAnsi="Times New Roman" w:cs="Times New Roman"/>
          <w:sz w:val="24"/>
          <w:szCs w:val="24"/>
        </w:rPr>
        <w:t xml:space="preserve"> study where no significant impact of </w:t>
      </w:r>
      <w:r w:rsidR="00356D81" w:rsidRPr="00315341">
        <w:rPr>
          <w:rFonts w:ascii="Times New Roman" w:eastAsiaTheme="minorEastAsia" w:hAnsi="Times New Roman" w:cs="Times New Roman"/>
          <w:sz w:val="24"/>
          <w:szCs w:val="24"/>
        </w:rPr>
        <w:t xml:space="preserve">the </w:t>
      </w:r>
      <w:r w:rsidR="0C42D633" w:rsidRPr="00315341">
        <w:rPr>
          <w:rFonts w:ascii="Times New Roman" w:eastAsiaTheme="minorEastAsia" w:hAnsi="Times New Roman" w:cs="Times New Roman"/>
          <w:sz w:val="24"/>
          <w:szCs w:val="24"/>
        </w:rPr>
        <w:t xml:space="preserve">intervention </w:t>
      </w:r>
      <w:r w:rsidR="0AE8A2F2" w:rsidRPr="00315341">
        <w:rPr>
          <w:rFonts w:ascii="Times New Roman" w:eastAsiaTheme="minorEastAsia" w:hAnsi="Times New Roman" w:cs="Times New Roman"/>
          <w:sz w:val="24"/>
          <w:szCs w:val="24"/>
        </w:rPr>
        <w:t xml:space="preserve">on </w:t>
      </w:r>
      <w:r w:rsidR="5EED6790" w:rsidRPr="00315341">
        <w:rPr>
          <w:rFonts w:ascii="Times New Roman" w:eastAsiaTheme="minorEastAsia" w:hAnsi="Times New Roman" w:cs="Times New Roman"/>
          <w:sz w:val="24"/>
          <w:szCs w:val="24"/>
        </w:rPr>
        <w:t xml:space="preserve">the primary outcome, </w:t>
      </w:r>
      <w:r w:rsidR="0AE8A2F2" w:rsidRPr="00315341">
        <w:rPr>
          <w:rFonts w:ascii="Times New Roman" w:eastAsiaTheme="minorEastAsia" w:hAnsi="Times New Roman" w:cs="Times New Roman"/>
          <w:sz w:val="24"/>
          <w:szCs w:val="24"/>
        </w:rPr>
        <w:t>global cognition</w:t>
      </w:r>
      <w:r w:rsidR="00356D81" w:rsidRPr="00315341">
        <w:rPr>
          <w:rFonts w:ascii="Times New Roman" w:eastAsiaTheme="minorEastAsia" w:hAnsi="Times New Roman" w:cs="Times New Roman"/>
          <w:sz w:val="24"/>
          <w:szCs w:val="24"/>
        </w:rPr>
        <w:t>,</w:t>
      </w:r>
      <w:r w:rsidR="0AE8A2F2" w:rsidRPr="00315341">
        <w:rPr>
          <w:rFonts w:ascii="Times New Roman" w:eastAsiaTheme="minorEastAsia" w:hAnsi="Times New Roman" w:cs="Times New Roman"/>
          <w:sz w:val="24"/>
          <w:szCs w:val="24"/>
        </w:rPr>
        <w:t xml:space="preserve"> was evident at 2 years, but significant effects of intervention on both global cognition and brain volumes emerged at the 3-year follow up  </w:t>
      </w:r>
      <w:r w:rsidR="004159B6" w:rsidRPr="00315341">
        <w:rPr>
          <w:rFonts w:ascii="Times New Roman" w:hAnsi="Times New Roman" w:cs="Times New Roman"/>
        </w:rPr>
        <w:fldChar w:fldCharType="begin">
          <w:fldData xml:space="preserve">PEVuZE5vdGU+PENpdGU+PEF1dGhvcj5Tb2luaW5lbjwvQXV0aG9yPjxZZWFyPjIwMTc8L1llYXI+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</w:fldData>
        </w:fldChar>
      </w:r>
      <w:r w:rsidR="00917B65">
        <w:rPr>
          <w:rFonts w:ascii="Times New Roman" w:hAnsi="Times New Roman" w:cs="Times New Roman"/>
        </w:rPr>
        <w:instrText xml:space="preserve"> ADDIN EN.CITE </w:instrText>
      </w:r>
      <w:r w:rsidR="00917B65">
        <w:rPr>
          <w:rFonts w:ascii="Times New Roman" w:hAnsi="Times New Roman" w:cs="Times New Roman"/>
        </w:rPr>
        <w:fldChar w:fldCharType="begin">
          <w:fldData xml:space="preserve">PEVuZE5vdGU+PENpdGU+PEF1dGhvcj5Tb2luaW5lbjwvQXV0aG9yPjxZZWFyPjIwMTc8L1llYXI+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</w:fldData>
        </w:fldChar>
      </w:r>
      <w:r w:rsidR="00917B65">
        <w:rPr>
          <w:rFonts w:ascii="Times New Roman" w:hAnsi="Times New Roman" w:cs="Times New Roman"/>
        </w:rPr>
        <w:instrText xml:space="preserve"> ADDIN EN.CITE.DATA </w:instrText>
      </w:r>
      <w:r w:rsidR="00917B65">
        <w:rPr>
          <w:rFonts w:ascii="Times New Roman" w:hAnsi="Times New Roman" w:cs="Times New Roman"/>
        </w:rPr>
      </w:r>
      <w:r w:rsidR="00917B65">
        <w:rPr>
          <w:rFonts w:ascii="Times New Roman" w:hAnsi="Times New Roman" w:cs="Times New Roman"/>
        </w:rPr>
        <w:fldChar w:fldCharType="end"/>
      </w:r>
      <w:r w:rsidR="004159B6" w:rsidRPr="00315341">
        <w:rPr>
          <w:rFonts w:ascii="Times New Roman" w:hAnsi="Times New Roman" w:cs="Times New Roman"/>
        </w:rPr>
        <w:fldChar w:fldCharType="separate"/>
      </w:r>
      <w:r w:rsidR="00917B65">
        <w:rPr>
          <w:rFonts w:ascii="Times New Roman" w:hAnsi="Times New Roman" w:cs="Times New Roman"/>
          <w:noProof/>
        </w:rPr>
        <w:t>(58, 62)</w:t>
      </w:r>
      <w:r w:rsidR="004159B6" w:rsidRPr="00315341">
        <w:rPr>
          <w:rFonts w:ascii="Times New Roman" w:hAnsi="Times New Roman" w:cs="Times New Roman"/>
        </w:rPr>
        <w:fldChar w:fldCharType="end"/>
      </w:r>
      <w:r w:rsidR="0AE8A2F2" w:rsidRPr="00315341">
        <w:rPr>
          <w:rFonts w:ascii="Times New Roman" w:eastAsiaTheme="minorEastAsia" w:hAnsi="Times New Roman" w:cs="Times New Roman"/>
          <w:sz w:val="24"/>
          <w:szCs w:val="24"/>
        </w:rPr>
        <w:t xml:space="preserve">.  </w:t>
      </w:r>
    </w:p>
    <w:p w14:paraId="1FCE3BAA" w14:textId="77777777" w:rsidR="00F61C5B" w:rsidRPr="00315341" w:rsidRDefault="00F61C5B" w:rsidP="00A13D98">
      <w:pPr>
        <w:spacing w:after="0" w:line="360" w:lineRule="auto"/>
        <w:jc w:val="both"/>
        <w:rPr>
          <w:rFonts w:ascii="Times New Roman" w:eastAsiaTheme="minorEastAsia" w:hAnsi="Times New Roman" w:cs="Times New Roman"/>
          <w:sz w:val="24"/>
          <w:szCs w:val="24"/>
        </w:rPr>
      </w:pPr>
    </w:p>
    <w:p w14:paraId="723CB3E3" w14:textId="22B04F16" w:rsidR="00F61C5B" w:rsidRPr="00315341" w:rsidRDefault="00F61C5B" w:rsidP="00A13D98">
      <w:pPr>
        <w:spacing w:line="360" w:lineRule="auto"/>
        <w:jc w:val="both"/>
        <w:rPr>
          <w:rFonts w:ascii="Times New Roman" w:hAnsi="Times New Roman" w:cs="Times New Roman"/>
          <w:sz w:val="24"/>
          <w:szCs w:val="24"/>
        </w:rPr>
      </w:pPr>
      <w:r w:rsidRPr="00315341">
        <w:rPr>
          <w:rFonts w:ascii="Times New Roman" w:hAnsi="Times New Roman" w:cs="Times New Roman"/>
          <w:b/>
          <w:bCs/>
          <w:sz w:val="24"/>
          <w:szCs w:val="24"/>
          <w:u w:val="single"/>
        </w:rPr>
        <w:t>Sample Size:</w:t>
      </w:r>
      <w:r w:rsidRPr="00315341">
        <w:rPr>
          <w:rFonts w:ascii="Times New Roman" w:hAnsi="Times New Roman" w:cs="Times New Roman"/>
          <w:sz w:val="24"/>
          <w:szCs w:val="24"/>
        </w:rPr>
        <w:t xml:space="preserve"> </w:t>
      </w:r>
      <w:r w:rsidR="003837EC" w:rsidRPr="00315341">
        <w:rPr>
          <w:rFonts w:ascii="Times New Roman" w:hAnsi="Times New Roman" w:cs="Times New Roman"/>
          <w:sz w:val="24"/>
          <w:szCs w:val="24"/>
        </w:rPr>
        <w:t>A robust and clearly reported sample size estimate is a defining feature of well-executed RCT</w:t>
      </w:r>
      <w:r w:rsidR="00743FB7" w:rsidRPr="00315341">
        <w:rPr>
          <w:rFonts w:ascii="Times New Roman" w:hAnsi="Times New Roman" w:cs="Times New Roman"/>
          <w:sz w:val="24"/>
          <w:szCs w:val="24"/>
        </w:rPr>
        <w:t>s</w:t>
      </w:r>
      <w:r w:rsidR="007F2616" w:rsidRPr="00315341">
        <w:rPr>
          <w:rFonts w:ascii="Times New Roman" w:hAnsi="Times New Roman" w:cs="Times New Roman"/>
          <w:sz w:val="24"/>
          <w:szCs w:val="24"/>
        </w:rPr>
        <w:t xml:space="preserve"> </w:t>
      </w:r>
      <w:r w:rsidR="007F2616" w:rsidRPr="00315341">
        <w:rPr>
          <w:rFonts w:ascii="Times New Roman" w:hAnsi="Times New Roman" w:cs="Times New Roman"/>
          <w:sz w:val="24"/>
          <w:szCs w:val="24"/>
        </w:rPr>
        <w:fldChar w:fldCharType="begin">
          <w:fldData xml:space="preserve">PEVuZE5vdGU+PENpdGU+PEF1dGhvcj5TY2h1bHo8L0F1dGhvcj48WWVhcj4yMDEwPC9ZZWFyPjxS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</w:fldData>
        </w:fldChar>
      </w:r>
      <w:r w:rsidR="00917B65">
        <w:rPr>
          <w:rFonts w:ascii="Times New Roman" w:hAnsi="Times New Roman" w:cs="Times New Roman"/>
          <w:sz w:val="24"/>
          <w:szCs w:val="24"/>
        </w:rPr>
        <w:instrText xml:space="preserve"> ADDIN EN.CITE </w:instrText>
      </w:r>
      <w:r w:rsidR="00917B65">
        <w:rPr>
          <w:rFonts w:ascii="Times New Roman" w:hAnsi="Times New Roman" w:cs="Times New Roman"/>
          <w:sz w:val="24"/>
          <w:szCs w:val="24"/>
        </w:rPr>
        <w:fldChar w:fldCharType="begin">
          <w:fldData xml:space="preserve">PEVuZE5vdGU+PENpdGU+PEF1dGhvcj5TY2h1bHo8L0F1dGhvcj48WWVhcj4yMDEwPC9ZZWFyPjxS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</w:fldData>
        </w:fldChar>
      </w:r>
      <w:r w:rsidR="00917B65">
        <w:rPr>
          <w:rFonts w:ascii="Times New Roman" w:hAnsi="Times New Roman" w:cs="Times New Roman"/>
          <w:sz w:val="24"/>
          <w:szCs w:val="24"/>
        </w:rPr>
        <w:instrText xml:space="preserve"> ADDIN EN.CITE.DATA </w:instrText>
      </w:r>
      <w:r w:rsidR="00917B65">
        <w:rPr>
          <w:rFonts w:ascii="Times New Roman" w:hAnsi="Times New Roman" w:cs="Times New Roman"/>
          <w:sz w:val="24"/>
          <w:szCs w:val="24"/>
        </w:rPr>
      </w:r>
      <w:r w:rsidR="00917B65">
        <w:rPr>
          <w:rFonts w:ascii="Times New Roman" w:hAnsi="Times New Roman" w:cs="Times New Roman"/>
          <w:sz w:val="24"/>
          <w:szCs w:val="24"/>
        </w:rPr>
        <w:fldChar w:fldCharType="end"/>
      </w:r>
      <w:r w:rsidR="007F2616" w:rsidRPr="00315341">
        <w:rPr>
          <w:rFonts w:ascii="Times New Roman" w:hAnsi="Times New Roman" w:cs="Times New Roman"/>
          <w:sz w:val="24"/>
          <w:szCs w:val="24"/>
        </w:rPr>
        <w:fldChar w:fldCharType="separate"/>
      </w:r>
      <w:r w:rsidR="00917B65">
        <w:rPr>
          <w:rFonts w:ascii="Times New Roman" w:hAnsi="Times New Roman" w:cs="Times New Roman"/>
          <w:noProof/>
          <w:sz w:val="24"/>
          <w:szCs w:val="24"/>
        </w:rPr>
        <w:t>(63)</w:t>
      </w:r>
      <w:r w:rsidR="007F2616" w:rsidRPr="00315341">
        <w:rPr>
          <w:rFonts w:ascii="Times New Roman" w:hAnsi="Times New Roman" w:cs="Times New Roman"/>
          <w:sz w:val="24"/>
          <w:szCs w:val="24"/>
        </w:rPr>
        <w:fldChar w:fldCharType="end"/>
      </w:r>
      <w:r w:rsidR="003837EC" w:rsidRPr="00315341">
        <w:rPr>
          <w:rFonts w:ascii="Times New Roman" w:hAnsi="Times New Roman" w:cs="Times New Roman"/>
          <w:sz w:val="24"/>
          <w:szCs w:val="24"/>
        </w:rPr>
        <w:t>. However</w:t>
      </w:r>
      <w:r w:rsidR="515E6EDF" w:rsidRPr="00315341">
        <w:rPr>
          <w:rFonts w:ascii="Times New Roman" w:hAnsi="Times New Roman" w:cs="Times New Roman"/>
          <w:sz w:val="24"/>
          <w:szCs w:val="24"/>
        </w:rPr>
        <w:t>,</w:t>
      </w:r>
      <w:r w:rsidR="003837EC" w:rsidRPr="00315341">
        <w:rPr>
          <w:rFonts w:ascii="Times New Roman" w:hAnsi="Times New Roman" w:cs="Times New Roman"/>
          <w:sz w:val="24"/>
          <w:szCs w:val="24"/>
        </w:rPr>
        <w:t xml:space="preserve"> </w:t>
      </w:r>
      <w:r w:rsidR="009C3A17" w:rsidRPr="00315341">
        <w:rPr>
          <w:rFonts w:ascii="Times New Roman" w:hAnsi="Times New Roman" w:cs="Times New Roman"/>
          <w:sz w:val="24"/>
          <w:szCs w:val="24"/>
        </w:rPr>
        <w:t>such estimates</w:t>
      </w:r>
      <w:r w:rsidR="003837EC" w:rsidRPr="00315341">
        <w:rPr>
          <w:rFonts w:ascii="Times New Roman" w:hAnsi="Times New Roman" w:cs="Times New Roman"/>
          <w:sz w:val="24"/>
          <w:szCs w:val="24"/>
        </w:rPr>
        <w:t xml:space="preserve"> are often absent, with a 2019 analysis of RCTs </w:t>
      </w:r>
      <w:r w:rsidR="007F60AC" w:rsidRPr="00315341">
        <w:rPr>
          <w:rFonts w:ascii="Times New Roman" w:hAnsi="Times New Roman" w:cs="Times New Roman"/>
          <w:sz w:val="24"/>
          <w:szCs w:val="24"/>
        </w:rPr>
        <w:t>in</w:t>
      </w:r>
      <w:r w:rsidR="003837EC" w:rsidRPr="00315341">
        <w:rPr>
          <w:rFonts w:ascii="Times New Roman" w:hAnsi="Times New Roman" w:cs="Times New Roman"/>
          <w:sz w:val="24"/>
          <w:szCs w:val="24"/>
        </w:rPr>
        <w:t xml:space="preserve"> macular degeneration reporting that </w:t>
      </w:r>
      <w:r w:rsidR="000C29E0" w:rsidRPr="00315341">
        <w:rPr>
          <w:rFonts w:ascii="Times New Roman" w:hAnsi="Times New Roman" w:cs="Times New Roman"/>
          <w:sz w:val="24"/>
          <w:szCs w:val="24"/>
        </w:rPr>
        <w:t xml:space="preserve">52% did not provide any justification of the number of patients included, and only 8% reporting a correct and complete sample size </w:t>
      </w:r>
      <w:r w:rsidR="000C29E0" w:rsidRPr="00315341">
        <w:rPr>
          <w:rFonts w:ascii="Times New Roman" w:hAnsi="Times New Roman" w:cs="Times New Roman"/>
          <w:sz w:val="24"/>
          <w:szCs w:val="24"/>
        </w:rPr>
        <w:fldChar w:fldCharType="begin">
          <w:fldData xml:space="preserve">PEVuZE5vdGU+PENpdGU+PEF1dGhvcj5UdWxrYTwvQXV0aG9yPjxZZWFyPjIwMTk8L1llYXI+PFJl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</w:fldData>
        </w:fldChar>
      </w:r>
      <w:r w:rsidR="00917B65">
        <w:rPr>
          <w:rFonts w:ascii="Times New Roman" w:hAnsi="Times New Roman" w:cs="Times New Roman"/>
          <w:sz w:val="24"/>
          <w:szCs w:val="24"/>
        </w:rPr>
        <w:instrText xml:space="preserve"> ADDIN EN.CITE </w:instrText>
      </w:r>
      <w:r w:rsidR="00917B65">
        <w:rPr>
          <w:rFonts w:ascii="Times New Roman" w:hAnsi="Times New Roman" w:cs="Times New Roman"/>
          <w:sz w:val="24"/>
          <w:szCs w:val="24"/>
        </w:rPr>
        <w:fldChar w:fldCharType="begin">
          <w:fldData xml:space="preserve">PEVuZE5vdGU+PENpdGU+PEF1dGhvcj5UdWxrYTwvQXV0aG9yPjxZZWFyPjIwMTk8L1llYXI+PFJl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</w:fldData>
        </w:fldChar>
      </w:r>
      <w:r w:rsidR="00917B65">
        <w:rPr>
          <w:rFonts w:ascii="Times New Roman" w:hAnsi="Times New Roman" w:cs="Times New Roman"/>
          <w:sz w:val="24"/>
          <w:szCs w:val="24"/>
        </w:rPr>
        <w:instrText xml:space="preserve"> ADDIN EN.CITE.DATA </w:instrText>
      </w:r>
      <w:r w:rsidR="00917B65">
        <w:rPr>
          <w:rFonts w:ascii="Times New Roman" w:hAnsi="Times New Roman" w:cs="Times New Roman"/>
          <w:sz w:val="24"/>
          <w:szCs w:val="24"/>
        </w:rPr>
      </w:r>
      <w:r w:rsidR="00917B65">
        <w:rPr>
          <w:rFonts w:ascii="Times New Roman" w:hAnsi="Times New Roman" w:cs="Times New Roman"/>
          <w:sz w:val="24"/>
          <w:szCs w:val="24"/>
        </w:rPr>
        <w:fldChar w:fldCharType="end"/>
      </w:r>
      <w:r w:rsidR="000C29E0" w:rsidRPr="00315341">
        <w:rPr>
          <w:rFonts w:ascii="Times New Roman" w:hAnsi="Times New Roman" w:cs="Times New Roman"/>
          <w:sz w:val="24"/>
          <w:szCs w:val="24"/>
        </w:rPr>
        <w:fldChar w:fldCharType="separate"/>
      </w:r>
      <w:r w:rsidR="00917B65">
        <w:rPr>
          <w:rFonts w:ascii="Times New Roman" w:hAnsi="Times New Roman" w:cs="Times New Roman"/>
          <w:noProof/>
          <w:sz w:val="24"/>
          <w:szCs w:val="24"/>
        </w:rPr>
        <w:t>(64)</w:t>
      </w:r>
      <w:r w:rsidR="000C29E0" w:rsidRPr="00315341">
        <w:rPr>
          <w:rFonts w:ascii="Times New Roman" w:hAnsi="Times New Roman" w:cs="Times New Roman"/>
          <w:sz w:val="24"/>
          <w:szCs w:val="24"/>
        </w:rPr>
        <w:fldChar w:fldCharType="end"/>
      </w:r>
      <w:r w:rsidR="000C29E0" w:rsidRPr="00315341">
        <w:rPr>
          <w:rFonts w:ascii="Times New Roman" w:hAnsi="Times New Roman" w:cs="Times New Roman"/>
          <w:sz w:val="24"/>
          <w:szCs w:val="24"/>
        </w:rPr>
        <w:t>.</w:t>
      </w:r>
      <w:r w:rsidR="003837EC" w:rsidRPr="00315341">
        <w:rPr>
          <w:rFonts w:ascii="Times New Roman" w:hAnsi="Times New Roman" w:cs="Times New Roman"/>
          <w:sz w:val="24"/>
          <w:szCs w:val="24"/>
        </w:rPr>
        <w:t xml:space="preserve"> </w:t>
      </w:r>
      <w:r w:rsidRPr="00315341">
        <w:rPr>
          <w:rFonts w:ascii="Times New Roman" w:hAnsi="Times New Roman" w:cs="Times New Roman"/>
          <w:sz w:val="24"/>
          <w:szCs w:val="24"/>
        </w:rPr>
        <w:t>In combination with a short study duration</w:t>
      </w:r>
      <w:r w:rsidR="00743FB7" w:rsidRPr="00315341">
        <w:rPr>
          <w:rFonts w:ascii="Times New Roman" w:hAnsi="Times New Roman" w:cs="Times New Roman"/>
          <w:sz w:val="24"/>
          <w:szCs w:val="24"/>
        </w:rPr>
        <w:t>,</w:t>
      </w:r>
      <w:r w:rsidRPr="00315341">
        <w:rPr>
          <w:rFonts w:ascii="Times New Roman" w:hAnsi="Times New Roman" w:cs="Times New Roman"/>
          <w:sz w:val="24"/>
          <w:szCs w:val="24"/>
        </w:rPr>
        <w:t xml:space="preserve"> an</w:t>
      </w:r>
      <w:r w:rsidR="000C29E0" w:rsidRPr="00315341">
        <w:rPr>
          <w:rFonts w:ascii="Times New Roman" w:hAnsi="Times New Roman" w:cs="Times New Roman"/>
          <w:sz w:val="24"/>
          <w:szCs w:val="24"/>
        </w:rPr>
        <w:t xml:space="preserve"> absent or</w:t>
      </w:r>
      <w:r w:rsidRPr="00315341">
        <w:rPr>
          <w:rFonts w:ascii="Times New Roman" w:hAnsi="Times New Roman" w:cs="Times New Roman"/>
          <w:sz w:val="24"/>
          <w:szCs w:val="24"/>
        </w:rPr>
        <w:t xml:space="preserve"> sub-optimal and poorly derived sample size estimate can result in a false negative result and the inability to detect a statistical or clinically meaningful change in primary and secondary outcomes</w:t>
      </w:r>
      <w:r w:rsidR="00743FB7" w:rsidRPr="00315341">
        <w:rPr>
          <w:rFonts w:ascii="Times New Roman" w:hAnsi="Times New Roman" w:cs="Times New Roman"/>
          <w:sz w:val="24"/>
          <w:szCs w:val="24"/>
        </w:rPr>
        <w:t xml:space="preserve"> in response to intervention</w:t>
      </w:r>
      <w:r w:rsidR="003837EC" w:rsidRPr="00315341">
        <w:rPr>
          <w:rFonts w:ascii="Times New Roman" w:hAnsi="Times New Roman" w:cs="Times New Roman"/>
          <w:sz w:val="24"/>
          <w:szCs w:val="24"/>
        </w:rPr>
        <w:t xml:space="preserve"> </w:t>
      </w:r>
      <w:r w:rsidR="003837EC" w:rsidRPr="00315341">
        <w:rPr>
          <w:rFonts w:ascii="Times New Roman" w:hAnsi="Times New Roman" w:cs="Times New Roman"/>
          <w:sz w:val="24"/>
          <w:szCs w:val="24"/>
        </w:rPr>
        <w:fldChar w:fldCharType="begin">
          <w:fldData xml:space="preserve">PEVuZE5vdGU+PENpdGU+PEF1dGhvcj5CdXJiYWNrPC9BdXRob3I+PFllYXI+MTk5OTwvWWVhcj48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</w:fldData>
        </w:fldChar>
      </w:r>
      <w:r w:rsidR="00917B65">
        <w:rPr>
          <w:rFonts w:ascii="Times New Roman" w:hAnsi="Times New Roman" w:cs="Times New Roman"/>
          <w:sz w:val="24"/>
          <w:szCs w:val="24"/>
        </w:rPr>
        <w:instrText xml:space="preserve"> ADDIN EN.CITE </w:instrText>
      </w:r>
      <w:r w:rsidR="00917B65">
        <w:rPr>
          <w:rFonts w:ascii="Times New Roman" w:hAnsi="Times New Roman" w:cs="Times New Roman"/>
          <w:sz w:val="24"/>
          <w:szCs w:val="24"/>
        </w:rPr>
        <w:fldChar w:fldCharType="begin">
          <w:fldData xml:space="preserve">PEVuZE5vdGU+PENpdGU+PEF1dGhvcj5CdXJiYWNrPC9BdXRob3I+PFllYXI+MTk5OTwvWWVhcj48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</w:fldData>
        </w:fldChar>
      </w:r>
      <w:r w:rsidR="00917B65">
        <w:rPr>
          <w:rFonts w:ascii="Times New Roman" w:hAnsi="Times New Roman" w:cs="Times New Roman"/>
          <w:sz w:val="24"/>
          <w:szCs w:val="24"/>
        </w:rPr>
        <w:instrText xml:space="preserve"> ADDIN EN.CITE.DATA </w:instrText>
      </w:r>
      <w:r w:rsidR="00917B65">
        <w:rPr>
          <w:rFonts w:ascii="Times New Roman" w:hAnsi="Times New Roman" w:cs="Times New Roman"/>
          <w:sz w:val="24"/>
          <w:szCs w:val="24"/>
        </w:rPr>
      </w:r>
      <w:r w:rsidR="00917B65">
        <w:rPr>
          <w:rFonts w:ascii="Times New Roman" w:hAnsi="Times New Roman" w:cs="Times New Roman"/>
          <w:sz w:val="24"/>
          <w:szCs w:val="24"/>
        </w:rPr>
        <w:fldChar w:fldCharType="end"/>
      </w:r>
      <w:r w:rsidR="003837EC" w:rsidRPr="00315341">
        <w:rPr>
          <w:rFonts w:ascii="Times New Roman" w:hAnsi="Times New Roman" w:cs="Times New Roman"/>
          <w:sz w:val="24"/>
          <w:szCs w:val="24"/>
        </w:rPr>
        <w:fldChar w:fldCharType="separate"/>
      </w:r>
      <w:r w:rsidR="00917B65">
        <w:rPr>
          <w:rFonts w:ascii="Times New Roman" w:hAnsi="Times New Roman" w:cs="Times New Roman"/>
          <w:noProof/>
          <w:sz w:val="24"/>
          <w:szCs w:val="24"/>
        </w:rPr>
        <w:t>(30, 65)</w:t>
      </w:r>
      <w:r w:rsidR="003837EC" w:rsidRPr="00315341">
        <w:rPr>
          <w:rFonts w:ascii="Times New Roman" w:hAnsi="Times New Roman" w:cs="Times New Roman"/>
          <w:sz w:val="24"/>
          <w:szCs w:val="24"/>
        </w:rPr>
        <w:fldChar w:fldCharType="end"/>
      </w:r>
      <w:r w:rsidR="009C3A17" w:rsidRPr="00315341">
        <w:rPr>
          <w:rFonts w:ascii="Times New Roman" w:hAnsi="Times New Roman" w:cs="Times New Roman"/>
          <w:sz w:val="24"/>
          <w:szCs w:val="24"/>
        </w:rPr>
        <w:t xml:space="preserve">. This is particularly problematic with incident disease with long prodromal periods such as AD </w:t>
      </w:r>
      <w:r w:rsidR="009C3A17" w:rsidRPr="00315341">
        <w:rPr>
          <w:rFonts w:ascii="Times New Roman" w:hAnsi="Times New Roman" w:cs="Times New Roman"/>
          <w:sz w:val="24"/>
          <w:szCs w:val="24"/>
        </w:rPr>
        <w:fldChar w:fldCharType="begin"/>
      </w:r>
      <w:r w:rsidR="00917B65">
        <w:rPr>
          <w:rFonts w:ascii="Times New Roman" w:hAnsi="Times New Roman" w:cs="Times New Roman"/>
          <w:sz w:val="24"/>
          <w:szCs w:val="24"/>
        </w:rPr>
        <w:instrText xml:space="preserve"> ADDIN EN.CITE &lt;EndNote&gt;&lt;Cite&gt;&lt;Author&gt;Brookmeyer&lt;/Author&gt;&lt;Year&gt;2019&lt;/Year&gt;&lt;RecNum&gt;404&lt;/RecNum&gt;&lt;DisplayText&gt;(66)&lt;/DisplayText&gt;&lt;record&gt;&lt;rec-number&gt;404&lt;/rec-number&gt;&lt;foreign-keys&gt;&lt;key app="EN" db-id="2tr5pefawrd9aaed0e8vvwri50tp9vp0ep9w" timestamp="1732278338"&gt;404&lt;/key&gt;&lt;/foreign-keys&gt;&lt;ref-type name="Journal Article"&gt;17&lt;/ref-type&gt;&lt;contributors&gt;&lt;authors&gt;&lt;author&gt;Brookmeyer, R.&lt;/author&gt;&lt;author&gt;Abdalla, N.&lt;/author&gt;&lt;/authors&gt;&lt;/contributors&gt;&lt;auth-address&gt;Department of Biostatistics, University of California, Los Angeles, Los Angeles, CA, USA.&lt;/auth-address&gt;&lt;titles&gt;&lt;title&gt;Design and sample size considerations for Alzheimer&amp;apos;s disease prevention trials using multistate models&lt;/title&gt;&lt;secondary-title&gt;Clin Trials&lt;/secondary-title&gt;&lt;/titles&gt;&lt;periodical&gt;&lt;full-title&gt;Clin Trials&lt;/full-title&gt;&lt;/periodical&gt;&lt;pages&gt;111-119&lt;/pages&gt;&lt;volume&gt;16&lt;/volume&gt;&lt;number&gt;2&lt;/number&gt;&lt;keywords&gt;&lt;keyword&gt;Age Factors&lt;/keyword&gt;&lt;keyword&gt;Alzheimer Disease/mortality/*prevention &amp;amp; control&lt;/keyword&gt;&lt;keyword&gt;Biomarkers&lt;/keyword&gt;&lt;keyword&gt;Clinical Trials as Topic/*organization &amp;amp; administration&lt;/keyword&gt;&lt;keyword&gt;Cognitive Dysfunction/mortality/*prevention &amp;amp; control&lt;/keyword&gt;&lt;keyword&gt;Disease Progression&lt;/keyword&gt;&lt;keyword&gt;Endpoint Determination&lt;/keyword&gt;&lt;keyword&gt;Humans&lt;/keyword&gt;&lt;keyword&gt;Markov Chains&lt;/keyword&gt;&lt;keyword&gt;Probability&lt;/keyword&gt;&lt;keyword&gt;*Sample Size&lt;/keyword&gt;&lt;keyword&gt;Time Factors&lt;/keyword&gt;&lt;keyword&gt;Alzheimer’s disease&lt;/keyword&gt;&lt;keyword&gt;multistate models&lt;/keyword&gt;&lt;keyword&gt;prevention trials&lt;/keyword&gt;&lt;keyword&gt;sample size&lt;/keyword&gt;&lt;/keywords&gt;&lt;dates&gt;&lt;year&gt;2019&lt;/year&gt;&lt;pub-dates&gt;&lt;date&gt;Apr&lt;/date&gt;&lt;/pub-dates&gt;&lt;/dates&gt;&lt;isbn&gt;1740-7745 (Print)&amp;#xD;1740-7745&lt;/isbn&gt;&lt;accession-num&gt;30922116&lt;/accession-num&gt;&lt;urls&gt;&lt;/urls&gt;&lt;custom2&gt;PMC6442939&lt;/custom2&gt;&lt;custom6&gt;NIHMS1512117&lt;/custom6&gt;&lt;electronic-resource-num&gt;10.1177/1740774518816323&lt;/electronic-resource-num&gt;&lt;remote-database-provider&gt;NLM&lt;/remote-database-provider&gt;&lt;language&gt;eng&lt;/language&gt;&lt;/record&gt;&lt;/Cite&gt;&lt;/EndNote&gt;</w:instrText>
      </w:r>
      <w:r w:rsidR="009C3A17" w:rsidRPr="00315341">
        <w:rPr>
          <w:rFonts w:ascii="Times New Roman" w:hAnsi="Times New Roman" w:cs="Times New Roman"/>
          <w:sz w:val="24"/>
          <w:szCs w:val="24"/>
        </w:rPr>
        <w:fldChar w:fldCharType="separate"/>
      </w:r>
      <w:r w:rsidR="00917B65">
        <w:rPr>
          <w:rFonts w:ascii="Times New Roman" w:hAnsi="Times New Roman" w:cs="Times New Roman"/>
          <w:noProof/>
          <w:sz w:val="24"/>
          <w:szCs w:val="24"/>
        </w:rPr>
        <w:t>(66)</w:t>
      </w:r>
      <w:r w:rsidR="009C3A17" w:rsidRPr="00315341">
        <w:rPr>
          <w:rFonts w:ascii="Times New Roman" w:hAnsi="Times New Roman" w:cs="Times New Roman"/>
          <w:sz w:val="24"/>
          <w:szCs w:val="24"/>
        </w:rPr>
        <w:fldChar w:fldCharType="end"/>
      </w:r>
      <w:r w:rsidRPr="00315341">
        <w:rPr>
          <w:rFonts w:ascii="Times New Roman" w:hAnsi="Times New Roman" w:cs="Times New Roman"/>
          <w:sz w:val="24"/>
          <w:szCs w:val="24"/>
        </w:rPr>
        <w:t>. Overly ambitious effect size estimates or low</w:t>
      </w:r>
      <w:r w:rsidR="009C3A17" w:rsidRPr="00315341">
        <w:rPr>
          <w:rFonts w:ascii="Times New Roman" w:hAnsi="Times New Roman" w:cs="Times New Roman"/>
          <w:sz w:val="24"/>
          <w:szCs w:val="24"/>
        </w:rPr>
        <w:t>er</w:t>
      </w:r>
      <w:r w:rsidRPr="00315341">
        <w:rPr>
          <w:rFonts w:ascii="Times New Roman" w:hAnsi="Times New Roman" w:cs="Times New Roman"/>
          <w:sz w:val="24"/>
          <w:szCs w:val="24"/>
        </w:rPr>
        <w:t xml:space="preserve"> than realistic estimates of the inter-</w:t>
      </w:r>
      <w:r w:rsidR="000C29E0" w:rsidRPr="00315341">
        <w:rPr>
          <w:rFonts w:ascii="Times New Roman" w:hAnsi="Times New Roman" w:cs="Times New Roman"/>
          <w:sz w:val="24"/>
          <w:szCs w:val="24"/>
        </w:rPr>
        <w:t>individual</w:t>
      </w:r>
      <w:r w:rsidRPr="00315341">
        <w:rPr>
          <w:rFonts w:ascii="Times New Roman" w:hAnsi="Times New Roman" w:cs="Times New Roman"/>
          <w:sz w:val="24"/>
          <w:szCs w:val="24"/>
        </w:rPr>
        <w:t xml:space="preserve"> heterogeneity in response both contribute to </w:t>
      </w:r>
      <w:r w:rsidR="001F69CE" w:rsidRPr="00315341">
        <w:rPr>
          <w:rFonts w:ascii="Times New Roman" w:hAnsi="Times New Roman" w:cs="Times New Roman"/>
          <w:sz w:val="24"/>
          <w:szCs w:val="24"/>
        </w:rPr>
        <w:t>inadequate</w:t>
      </w:r>
      <w:r w:rsidR="00743FB7" w:rsidRPr="00315341">
        <w:rPr>
          <w:rFonts w:ascii="Times New Roman" w:hAnsi="Times New Roman" w:cs="Times New Roman"/>
          <w:sz w:val="24"/>
          <w:szCs w:val="24"/>
        </w:rPr>
        <w:t>ly</w:t>
      </w:r>
      <w:r w:rsidR="001F69CE" w:rsidRPr="00315341">
        <w:rPr>
          <w:rFonts w:ascii="Times New Roman" w:hAnsi="Times New Roman" w:cs="Times New Roman"/>
          <w:sz w:val="24"/>
          <w:szCs w:val="24"/>
        </w:rPr>
        <w:t xml:space="preserve"> </w:t>
      </w:r>
      <w:r w:rsidR="000C29E0" w:rsidRPr="00315341">
        <w:rPr>
          <w:rFonts w:ascii="Times New Roman" w:hAnsi="Times New Roman" w:cs="Times New Roman"/>
          <w:sz w:val="24"/>
          <w:szCs w:val="24"/>
        </w:rPr>
        <w:t>low sample size estimates</w:t>
      </w:r>
      <w:r w:rsidR="001F69CE" w:rsidRPr="00315341">
        <w:rPr>
          <w:rFonts w:ascii="Times New Roman" w:hAnsi="Times New Roman" w:cs="Times New Roman"/>
          <w:sz w:val="24"/>
          <w:szCs w:val="24"/>
        </w:rPr>
        <w:t xml:space="preserve"> </w:t>
      </w:r>
      <w:r w:rsidR="001F69CE" w:rsidRPr="00315341">
        <w:rPr>
          <w:rFonts w:ascii="Times New Roman" w:hAnsi="Times New Roman" w:cs="Times New Roman"/>
          <w:sz w:val="24"/>
          <w:szCs w:val="24"/>
        </w:rPr>
        <w:fldChar w:fldCharType="begin"/>
      </w:r>
      <w:r w:rsidR="00917B65">
        <w:rPr>
          <w:rFonts w:ascii="Times New Roman" w:hAnsi="Times New Roman" w:cs="Times New Roman"/>
          <w:sz w:val="24"/>
          <w:szCs w:val="24"/>
        </w:rPr>
        <w:instrText xml:space="preserve"> ADDIN EN.CITE &lt;EndNote&gt;&lt;Cite&gt;&lt;Author&gt;Maxwell&lt;/Author&gt;&lt;Year&gt;2008&lt;/Year&gt;&lt;RecNum&gt;405&lt;/RecNum&gt;&lt;DisplayText&gt;(67)&lt;/DisplayText&gt;&lt;record&gt;&lt;rec-number&gt;405&lt;/rec-number&gt;&lt;foreign-keys&gt;&lt;key app="EN" db-id="2tr5pefawrd9aaed0e8vvwri50tp9vp0ep9w" timestamp="1732279081"&gt;405&lt;/key&gt;&lt;/foreign-keys&gt;&lt;ref-type name="Journal Article"&gt;17&lt;/ref-type&gt;&lt;contributors&gt;&lt;authors&gt;&lt;author&gt;Maxwell, S. E.&lt;/author&gt;&lt;author&gt;Kelley, K.&lt;/author&gt;&lt;author&gt;Rausch, J. R.&lt;/author&gt;&lt;/authors&gt;&lt;/contributors&gt;&lt;auth-address&gt;Department of Psychology, University of Notre Dame, Notre Dame, Indiana 46556, USA. smaxwell@nd.edu&lt;/auth-address&gt;&lt;titles&gt;&lt;title&gt;Sample size planning for statistical power and accuracy in parameter estimation&lt;/title&gt;&lt;secondary-title&gt;Annu Rev Psychol&lt;/secondary-title&gt;&lt;/titles&gt;&lt;periodical&gt;&lt;full-title&gt;Annu Rev Psychol&lt;/full-title&gt;&lt;/periodical&gt;&lt;pages&gt;537-63&lt;/pages&gt;&lt;volume&gt;59&lt;/volume&gt;&lt;keywords&gt;&lt;keyword&gt;Confidence Intervals&lt;/keyword&gt;&lt;keyword&gt;Humans&lt;/keyword&gt;&lt;keyword&gt;Linear Models&lt;/keyword&gt;&lt;keyword&gt;*Models, Psychological&lt;/keyword&gt;&lt;keyword&gt;Psychology/*methods/*statistics &amp;amp; numerical data&lt;/keyword&gt;&lt;keyword&gt;Sampling Studies&lt;/keyword&gt;&lt;/keywords&gt;&lt;dates&gt;&lt;year&gt;2008&lt;/year&gt;&lt;/dates&gt;&lt;isbn&gt;0066-4308 (Print)&amp;#xD;0066-4308&lt;/isbn&gt;&lt;accession-num&gt;17937603&lt;/accession-num&gt;&lt;urls&gt;&lt;/urls&gt;&lt;electronic-resource-num&gt;10.1146/annurev.psych.59.103006.093735&lt;/electronic-resource-num&gt;&lt;remote-database-provider&gt;NLM&lt;/remote-database-provider&gt;&lt;language&gt;eng&lt;/language&gt;&lt;/record&gt;&lt;/Cite&gt;&lt;/EndNote&gt;</w:instrText>
      </w:r>
      <w:r w:rsidR="001F69CE" w:rsidRPr="00315341">
        <w:rPr>
          <w:rFonts w:ascii="Times New Roman" w:hAnsi="Times New Roman" w:cs="Times New Roman"/>
          <w:sz w:val="24"/>
          <w:szCs w:val="24"/>
        </w:rPr>
        <w:fldChar w:fldCharType="separate"/>
      </w:r>
      <w:r w:rsidR="00917B65">
        <w:rPr>
          <w:rFonts w:ascii="Times New Roman" w:hAnsi="Times New Roman" w:cs="Times New Roman"/>
          <w:noProof/>
          <w:sz w:val="24"/>
          <w:szCs w:val="24"/>
        </w:rPr>
        <w:t>(67)</w:t>
      </w:r>
      <w:r w:rsidR="001F69CE" w:rsidRPr="00315341">
        <w:rPr>
          <w:rFonts w:ascii="Times New Roman" w:hAnsi="Times New Roman" w:cs="Times New Roman"/>
          <w:sz w:val="24"/>
          <w:szCs w:val="24"/>
        </w:rPr>
        <w:fldChar w:fldCharType="end"/>
      </w:r>
      <w:r w:rsidRPr="00315341">
        <w:rPr>
          <w:rFonts w:ascii="Times New Roman" w:hAnsi="Times New Roman" w:cs="Times New Roman"/>
          <w:sz w:val="24"/>
          <w:szCs w:val="24"/>
        </w:rPr>
        <w:t>.</w:t>
      </w:r>
      <w:r w:rsidR="000C29E0" w:rsidRPr="00315341">
        <w:rPr>
          <w:rFonts w:ascii="Times New Roman" w:hAnsi="Times New Roman" w:cs="Times New Roman"/>
          <w:sz w:val="24"/>
          <w:szCs w:val="24"/>
        </w:rPr>
        <w:t xml:space="preserve"> </w:t>
      </w:r>
      <w:r w:rsidRPr="00315341">
        <w:rPr>
          <w:rFonts w:ascii="Times New Roman" w:hAnsi="Times New Roman" w:cs="Times New Roman"/>
          <w:sz w:val="24"/>
          <w:szCs w:val="24"/>
        </w:rPr>
        <w:t xml:space="preserve">  </w:t>
      </w:r>
    </w:p>
    <w:p w14:paraId="62DB32EE" w14:textId="77777777" w:rsidR="00F61C5B" w:rsidRPr="00315341" w:rsidRDefault="00F61C5B" w:rsidP="00A13D98">
      <w:pPr>
        <w:spacing w:after="0" w:line="360" w:lineRule="auto"/>
        <w:jc w:val="both"/>
        <w:rPr>
          <w:rFonts w:ascii="Times New Roman" w:eastAsiaTheme="minorEastAsia" w:hAnsi="Times New Roman" w:cs="Times New Roman"/>
          <w:sz w:val="24"/>
          <w:szCs w:val="24"/>
        </w:rPr>
      </w:pPr>
    </w:p>
    <w:p w14:paraId="07E316B3" w14:textId="5B297DB5" w:rsidR="00E25481" w:rsidRPr="00315341" w:rsidRDefault="179DE14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b/>
          <w:bCs/>
          <w:sz w:val="24"/>
          <w:szCs w:val="24"/>
          <w:u w:val="single"/>
        </w:rPr>
        <w:t>Inclusive RCTs</w:t>
      </w:r>
      <w:r w:rsidR="3A09CA2E" w:rsidRPr="00315341">
        <w:rPr>
          <w:rFonts w:ascii="Times New Roman" w:eastAsiaTheme="minorEastAsia" w:hAnsi="Times New Roman" w:cs="Times New Roman"/>
          <w:b/>
          <w:bCs/>
          <w:sz w:val="24"/>
          <w:szCs w:val="24"/>
          <w:u w:val="single"/>
        </w:rPr>
        <w:t>:</w:t>
      </w:r>
      <w:r w:rsidRPr="00315341">
        <w:rPr>
          <w:rFonts w:ascii="Times New Roman" w:eastAsiaTheme="minorEastAsia" w:hAnsi="Times New Roman" w:cs="Times New Roman"/>
          <w:sz w:val="24"/>
          <w:szCs w:val="24"/>
        </w:rPr>
        <w:t xml:space="preserve"> RCTs to date are dominated by white partic</w:t>
      </w:r>
      <w:r w:rsidR="116121CB" w:rsidRPr="00315341">
        <w:rPr>
          <w:rFonts w:ascii="Times New Roman" w:eastAsiaTheme="minorEastAsia" w:hAnsi="Times New Roman" w:cs="Times New Roman"/>
          <w:sz w:val="24"/>
          <w:szCs w:val="24"/>
        </w:rPr>
        <w:t>i</w:t>
      </w:r>
      <w:r w:rsidRPr="00315341">
        <w:rPr>
          <w:rFonts w:ascii="Times New Roman" w:eastAsiaTheme="minorEastAsia" w:hAnsi="Times New Roman" w:cs="Times New Roman"/>
          <w:sz w:val="24"/>
          <w:szCs w:val="24"/>
        </w:rPr>
        <w:t>pants,</w:t>
      </w:r>
      <w:r w:rsidR="23A80647" w:rsidRPr="00315341">
        <w:rPr>
          <w:rFonts w:ascii="Times New Roman" w:eastAsiaTheme="minorEastAsia" w:hAnsi="Times New Roman" w:cs="Times New Roman"/>
          <w:sz w:val="24"/>
          <w:szCs w:val="24"/>
        </w:rPr>
        <w:t xml:space="preserve"> often of higher </w:t>
      </w:r>
      <w:r w:rsidR="007F60AC" w:rsidRPr="00315341">
        <w:rPr>
          <w:rFonts w:ascii="Times New Roman" w:eastAsiaTheme="minorEastAsia" w:hAnsi="Times New Roman" w:cs="Times New Roman"/>
          <w:sz w:val="24"/>
          <w:szCs w:val="24"/>
        </w:rPr>
        <w:t>socioeconomic</w:t>
      </w:r>
      <w:r w:rsidR="23A80647" w:rsidRPr="00315341">
        <w:rPr>
          <w:rFonts w:ascii="Times New Roman" w:eastAsiaTheme="minorEastAsia" w:hAnsi="Times New Roman" w:cs="Times New Roman"/>
          <w:sz w:val="24"/>
          <w:szCs w:val="24"/>
        </w:rPr>
        <w:t xml:space="preserve"> and dietary status</w:t>
      </w:r>
      <w:r w:rsidR="2AC1C8D3" w:rsidRPr="00315341">
        <w:rPr>
          <w:rFonts w:ascii="Times New Roman" w:eastAsiaTheme="minorEastAsia" w:hAnsi="Times New Roman" w:cs="Times New Roman"/>
          <w:sz w:val="24"/>
          <w:szCs w:val="24"/>
        </w:rPr>
        <w:t>, with research not attractive to</w:t>
      </w:r>
      <w:r w:rsidR="3236BB17" w:rsidRPr="00315341">
        <w:rPr>
          <w:rFonts w:ascii="Times New Roman" w:eastAsiaTheme="minorEastAsia" w:hAnsi="Times New Roman" w:cs="Times New Roman"/>
          <w:sz w:val="24"/>
          <w:szCs w:val="24"/>
        </w:rPr>
        <w:t>,</w:t>
      </w:r>
      <w:r w:rsidR="2AC1C8D3" w:rsidRPr="00315341">
        <w:rPr>
          <w:rFonts w:ascii="Times New Roman" w:eastAsiaTheme="minorEastAsia" w:hAnsi="Times New Roman" w:cs="Times New Roman"/>
          <w:sz w:val="24"/>
          <w:szCs w:val="24"/>
        </w:rPr>
        <w:t xml:space="preserve"> or inclusive of</w:t>
      </w:r>
      <w:r w:rsidR="5DEB9466" w:rsidRPr="00315341">
        <w:rPr>
          <w:rFonts w:ascii="Times New Roman" w:eastAsiaTheme="minorEastAsia" w:hAnsi="Times New Roman" w:cs="Times New Roman"/>
          <w:sz w:val="24"/>
          <w:szCs w:val="24"/>
        </w:rPr>
        <w:t>,</w:t>
      </w:r>
      <w:r w:rsidR="63E28C1C" w:rsidRPr="00315341">
        <w:rPr>
          <w:rFonts w:ascii="Times New Roman" w:eastAsiaTheme="minorEastAsia" w:hAnsi="Times New Roman" w:cs="Times New Roman"/>
          <w:sz w:val="24"/>
          <w:szCs w:val="24"/>
        </w:rPr>
        <w:t xml:space="preserve"> many demographic groups, and often of communities who would most benefit from the research findings.</w:t>
      </w:r>
      <w:r w:rsidR="00A2255E" w:rsidRPr="00315341">
        <w:rPr>
          <w:rFonts w:ascii="Times New Roman" w:eastAsiaTheme="minorEastAsia" w:hAnsi="Times New Roman" w:cs="Times New Roman"/>
          <w:sz w:val="24"/>
          <w:szCs w:val="24"/>
        </w:rPr>
        <w:t xml:space="preserve"> In the VITAL trial, great</w:t>
      </w:r>
      <w:r w:rsidR="3B237608" w:rsidRPr="00315341">
        <w:rPr>
          <w:rFonts w:ascii="Times New Roman" w:eastAsiaTheme="minorEastAsia" w:hAnsi="Times New Roman" w:cs="Times New Roman"/>
          <w:sz w:val="24"/>
          <w:szCs w:val="24"/>
        </w:rPr>
        <w:t>er</w:t>
      </w:r>
      <w:r w:rsidR="00A2255E" w:rsidRPr="00315341">
        <w:rPr>
          <w:rFonts w:ascii="Times New Roman" w:eastAsiaTheme="minorEastAsia" w:hAnsi="Times New Roman" w:cs="Times New Roman"/>
          <w:sz w:val="24"/>
          <w:szCs w:val="24"/>
        </w:rPr>
        <w:t xml:space="preserve"> responsiveness to intervention was evident in African American participants, with the authors concluding ‘</w:t>
      </w:r>
      <w:r w:rsidR="00A2255E" w:rsidRPr="00315341">
        <w:rPr>
          <w:rFonts w:ascii="Times New Roman" w:eastAsiaTheme="minorEastAsia" w:hAnsi="Times New Roman" w:cs="Times New Roman"/>
          <w:i/>
          <w:iCs/>
          <w:sz w:val="24"/>
          <w:szCs w:val="24"/>
        </w:rPr>
        <w:t>Finally, there were few black participants in the secondary prevention trials, and our trial suggests that there is a greater coronary benefit of supplemental n−3 fatty acids in this racial group than in others’</w:t>
      </w:r>
      <w:r w:rsidR="00E25481" w:rsidRPr="00315341">
        <w:rPr>
          <w:rFonts w:ascii="Times New Roman" w:eastAsiaTheme="minorEastAsia" w:hAnsi="Times New Roman" w:cs="Times New Roman"/>
          <w:sz w:val="24"/>
          <w:szCs w:val="24"/>
        </w:rPr>
        <w:t xml:space="preserve"> </w:t>
      </w:r>
      <w:r w:rsidR="00E25481"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 </w:instrText>
      </w:r>
      <w:r w:rsidR="00E21AA9" w:rsidRPr="00315341">
        <w:rPr>
          <w:rFonts w:ascii="Times New Roman" w:eastAsiaTheme="minorEastAsia" w:hAnsi="Times New Roman" w:cs="Times New Roman"/>
          <w:sz w:val="24"/>
          <w:szCs w:val="24"/>
        </w:rPr>
        <w:fldChar w:fldCharType="begin">
          <w:fldData xml:space="preserve">PEVuZE5vdGU+PENpdGU+PEF1dGhvcj5NYW5zb248L0F1dGhvcj48WWVhcj4yMDE5PC9ZZWFyPjxS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C9rZXl3b3Jkcz48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</w:fldData>
        </w:fldChar>
      </w:r>
      <w:r w:rsidR="00E21AA9" w:rsidRPr="00315341">
        <w:rPr>
          <w:rFonts w:ascii="Times New Roman" w:eastAsiaTheme="minorEastAsia" w:hAnsi="Times New Roman" w:cs="Times New Roman"/>
          <w:sz w:val="24"/>
          <w:szCs w:val="24"/>
        </w:rPr>
        <w:instrText xml:space="preserve"> ADDIN EN.CITE.DATA </w:instrText>
      </w:r>
      <w:r w:rsidR="00E21AA9" w:rsidRPr="00315341">
        <w:rPr>
          <w:rFonts w:ascii="Times New Roman" w:eastAsiaTheme="minorEastAsia" w:hAnsi="Times New Roman" w:cs="Times New Roman"/>
          <w:sz w:val="24"/>
          <w:szCs w:val="24"/>
        </w:rPr>
      </w:r>
      <w:r w:rsidR="00E21AA9" w:rsidRPr="00315341">
        <w:rPr>
          <w:rFonts w:ascii="Times New Roman" w:eastAsiaTheme="minorEastAsia" w:hAnsi="Times New Roman" w:cs="Times New Roman"/>
          <w:sz w:val="24"/>
          <w:szCs w:val="24"/>
        </w:rPr>
        <w:fldChar w:fldCharType="end"/>
      </w:r>
      <w:r w:rsidR="00E25481" w:rsidRPr="00315341">
        <w:rPr>
          <w:rFonts w:ascii="Times New Roman" w:eastAsiaTheme="minorEastAsia" w:hAnsi="Times New Roman" w:cs="Times New Roman"/>
          <w:sz w:val="24"/>
          <w:szCs w:val="24"/>
        </w:rPr>
      </w:r>
      <w:r w:rsidR="00E25481"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16)</w:t>
      </w:r>
      <w:r w:rsidR="00E25481" w:rsidRPr="00315341">
        <w:rPr>
          <w:rFonts w:ascii="Times New Roman" w:eastAsiaTheme="minorEastAsia" w:hAnsi="Times New Roman" w:cs="Times New Roman"/>
          <w:sz w:val="24"/>
          <w:szCs w:val="24"/>
        </w:rPr>
        <w:fldChar w:fldCharType="end"/>
      </w:r>
      <w:r w:rsidR="00165855" w:rsidRPr="00315341">
        <w:rPr>
          <w:rFonts w:ascii="Times New Roman" w:eastAsiaTheme="minorEastAsia" w:hAnsi="Times New Roman" w:cs="Times New Roman"/>
          <w:sz w:val="24"/>
          <w:szCs w:val="24"/>
        </w:rPr>
        <w:t>.</w:t>
      </w:r>
      <w:r w:rsidR="00E25481" w:rsidRPr="00315341">
        <w:rPr>
          <w:rFonts w:ascii="Times New Roman" w:eastAsiaTheme="minorEastAsia" w:hAnsi="Times New Roman" w:cs="Times New Roman"/>
          <w:sz w:val="24"/>
          <w:szCs w:val="24"/>
        </w:rPr>
        <w:t xml:space="preserve"> In a recent project focussed on engaging UK ethnic minority groups in research </w:t>
      </w:r>
      <w:r w:rsidR="00EB4836" w:rsidRPr="00315341">
        <w:rPr>
          <w:rFonts w:ascii="Times New Roman" w:eastAsiaTheme="minorEastAsia" w:hAnsi="Times New Roman" w:cs="Times New Roman"/>
          <w:sz w:val="24"/>
          <w:szCs w:val="24"/>
        </w:rPr>
        <w:fldChar w:fldCharType="begin">
          <w:fldData xml:space="preserve">PEVuZE5vdGU+PENpdGU+PEF1dGhvcj5HYWZhcmk8L0F1dGhvcj48WWVhcj4yMDI0PC9ZZWFyPjxS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HYWZhcmk8L0F1dGhvcj48WWVhcj4yMDI0PC9ZZWFyPjxS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EB483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68)</w:t>
      </w:r>
      <w:r w:rsidR="00EB4836" w:rsidRPr="00315341">
        <w:rPr>
          <w:rFonts w:ascii="Times New Roman" w:eastAsiaTheme="minorEastAsia" w:hAnsi="Times New Roman" w:cs="Times New Roman"/>
          <w:sz w:val="24"/>
          <w:szCs w:val="24"/>
        </w:rPr>
        <w:fldChar w:fldCharType="end"/>
      </w:r>
      <w:r w:rsidR="00E25481" w:rsidRPr="00315341">
        <w:rPr>
          <w:rFonts w:ascii="Times New Roman" w:eastAsiaTheme="minorEastAsia" w:hAnsi="Times New Roman" w:cs="Times New Roman"/>
          <w:sz w:val="24"/>
          <w:szCs w:val="24"/>
        </w:rPr>
        <w:t xml:space="preserve">, six main strategies were identified that build trust and inclusion: 1) early involvement of Patient and Public Involvement and Engagement (PPIE) partners; 2) relationship-focused activities; 3) co-production and </w:t>
      </w:r>
      <w:r w:rsidR="00E25481" w:rsidRPr="00315341">
        <w:rPr>
          <w:rFonts w:ascii="Times New Roman" w:eastAsiaTheme="minorEastAsia" w:hAnsi="Times New Roman" w:cs="Times New Roman"/>
          <w:sz w:val="24"/>
          <w:szCs w:val="24"/>
        </w:rPr>
        <w:lastRenderedPageBreak/>
        <w:t xml:space="preserve">consultation activities; 4) open communication; 5) co-production of project closure activities, and; 6) diverse research team. </w:t>
      </w:r>
      <w:r w:rsidR="25C03FE2" w:rsidRPr="00315341">
        <w:rPr>
          <w:rFonts w:ascii="Times New Roman" w:eastAsiaTheme="minorEastAsia" w:hAnsi="Times New Roman" w:cs="Times New Roman"/>
          <w:sz w:val="24"/>
          <w:szCs w:val="24"/>
        </w:rPr>
        <w:t xml:space="preserve">Much can </w:t>
      </w:r>
      <w:r w:rsidR="00E25481" w:rsidRPr="00315341">
        <w:rPr>
          <w:rFonts w:ascii="Times New Roman" w:eastAsiaTheme="minorEastAsia" w:hAnsi="Times New Roman" w:cs="Times New Roman"/>
          <w:sz w:val="24"/>
          <w:szCs w:val="24"/>
        </w:rPr>
        <w:t xml:space="preserve">also </w:t>
      </w:r>
      <w:r w:rsidR="25C03FE2" w:rsidRPr="00315341">
        <w:rPr>
          <w:rFonts w:ascii="Times New Roman" w:eastAsiaTheme="minorEastAsia" w:hAnsi="Times New Roman" w:cs="Times New Roman"/>
          <w:sz w:val="24"/>
          <w:szCs w:val="24"/>
        </w:rPr>
        <w:t>be learned from a recent public engagement exercise exploring how a nationwide nutrition study, MedEx-UK, could be made more inclusive</w:t>
      </w:r>
      <w:r w:rsidR="5871BBCC" w:rsidRPr="00315341">
        <w:rPr>
          <w:rFonts w:ascii="Times New Roman" w:eastAsiaTheme="minorEastAsia" w:hAnsi="Times New Roman" w:cs="Times New Roman"/>
          <w:sz w:val="24"/>
          <w:szCs w:val="24"/>
        </w:rPr>
        <w:t xml:space="preserve"> </w:t>
      </w:r>
      <w:r w:rsidR="5871BBCC" w:rsidRPr="00315341">
        <w:rPr>
          <w:rFonts w:ascii="Times New Roman" w:eastAsia="Arial" w:hAnsi="Times New Roman" w:cs="Times New Roman"/>
          <w:color w:val="000000" w:themeColor="text1"/>
        </w:rPr>
        <w:t>(</w:t>
      </w:r>
      <w:hyperlink r:id="rId11" w:history="1">
        <w:r w:rsidR="5871BBCC" w:rsidRPr="00315341">
          <w:rPr>
            <w:rStyle w:val="Hyperlink"/>
            <w:rFonts w:ascii="Times New Roman" w:hAnsi="Times New Roman" w:cs="Times New Roman"/>
          </w:rPr>
          <w:t>https://cdn.sanity.io/files/87v9614m/production/bfb8f61e77055b25b0856f3ac45164b01d020253.pdf</w:t>
        </w:r>
      </w:hyperlink>
      <w:r w:rsidR="5871BBCC" w:rsidRPr="00315341">
        <w:rPr>
          <w:rFonts w:ascii="Times New Roman" w:eastAsia="Arial" w:hAnsi="Times New Roman" w:cs="Times New Roman"/>
        </w:rPr>
        <w:t>)</w:t>
      </w:r>
      <w:r w:rsidR="25C03FE2" w:rsidRPr="00315341">
        <w:rPr>
          <w:rFonts w:ascii="Times New Roman" w:eastAsiaTheme="minorEastAsia" w:hAnsi="Times New Roman" w:cs="Times New Roman"/>
          <w:sz w:val="24"/>
          <w:szCs w:val="24"/>
        </w:rPr>
        <w:t>.</w:t>
      </w:r>
      <w:r w:rsidR="4E04D412" w:rsidRPr="00315341">
        <w:rPr>
          <w:rFonts w:ascii="Times New Roman" w:eastAsiaTheme="minorEastAsia" w:hAnsi="Times New Roman" w:cs="Times New Roman"/>
          <w:sz w:val="24"/>
          <w:szCs w:val="24"/>
        </w:rPr>
        <w:t xml:space="preserve"> </w:t>
      </w:r>
      <w:r w:rsidR="25C03FE2" w:rsidRPr="00315341">
        <w:rPr>
          <w:rFonts w:ascii="Times New Roman" w:eastAsiaTheme="minorEastAsia" w:hAnsi="Times New Roman" w:cs="Times New Roman"/>
          <w:sz w:val="24"/>
          <w:szCs w:val="24"/>
        </w:rPr>
        <w:t>In terms of wider implications for ensuring that nutrition research and recommendations are inclusive, there are four key learnings. First</w:t>
      </w:r>
      <w:r w:rsidR="2B1D226B" w:rsidRPr="00315341">
        <w:rPr>
          <w:rFonts w:ascii="Times New Roman" w:eastAsiaTheme="minorEastAsia" w:hAnsi="Times New Roman" w:cs="Times New Roman"/>
          <w:sz w:val="24"/>
          <w:szCs w:val="24"/>
        </w:rPr>
        <w:t>ly</w:t>
      </w:r>
      <w:r w:rsidR="25C03FE2" w:rsidRPr="00315341">
        <w:rPr>
          <w:rFonts w:ascii="Times New Roman" w:eastAsiaTheme="minorEastAsia" w:hAnsi="Times New Roman" w:cs="Times New Roman"/>
          <w:sz w:val="24"/>
          <w:szCs w:val="24"/>
        </w:rPr>
        <w:t>, there is a desire amongst communities</w:t>
      </w:r>
      <w:r w:rsidR="76A1CF42" w:rsidRPr="00315341">
        <w:rPr>
          <w:rFonts w:ascii="Times New Roman" w:eastAsiaTheme="minorEastAsia" w:hAnsi="Times New Roman" w:cs="Times New Roman"/>
          <w:sz w:val="24"/>
          <w:szCs w:val="24"/>
        </w:rPr>
        <w:t xml:space="preserve"> </w:t>
      </w:r>
      <w:r w:rsidR="25C03FE2" w:rsidRPr="00315341">
        <w:rPr>
          <w:rFonts w:ascii="Times New Roman" w:eastAsiaTheme="minorEastAsia" w:hAnsi="Times New Roman" w:cs="Times New Roman"/>
          <w:sz w:val="24"/>
          <w:szCs w:val="24"/>
        </w:rPr>
        <w:t xml:space="preserve">not currently engaging in research, to learn more about nutrition and to improve their </w:t>
      </w:r>
      <w:r w:rsidR="75B0CFAB" w:rsidRPr="00315341">
        <w:rPr>
          <w:rFonts w:ascii="Times New Roman" w:eastAsiaTheme="minorEastAsia" w:hAnsi="Times New Roman" w:cs="Times New Roman"/>
          <w:sz w:val="24"/>
          <w:szCs w:val="24"/>
        </w:rPr>
        <w:t>diet, alongside</w:t>
      </w:r>
      <w:r w:rsidR="25C03FE2" w:rsidRPr="00315341">
        <w:rPr>
          <w:rFonts w:ascii="Times New Roman" w:eastAsiaTheme="minorEastAsia" w:hAnsi="Times New Roman" w:cs="Times New Roman"/>
          <w:sz w:val="24"/>
          <w:szCs w:val="24"/>
        </w:rPr>
        <w:t xml:space="preserve"> a willingness to take part in studies with </w:t>
      </w:r>
      <w:r w:rsidR="2CCC5C4C" w:rsidRPr="00315341">
        <w:rPr>
          <w:rFonts w:ascii="Times New Roman" w:eastAsiaTheme="minorEastAsia" w:hAnsi="Times New Roman" w:cs="Times New Roman"/>
          <w:sz w:val="24"/>
          <w:szCs w:val="24"/>
        </w:rPr>
        <w:t>appropriate</w:t>
      </w:r>
      <w:r w:rsidR="25C03FE2" w:rsidRPr="00315341">
        <w:rPr>
          <w:rFonts w:ascii="Times New Roman" w:eastAsiaTheme="minorEastAsia" w:hAnsi="Times New Roman" w:cs="Times New Roman"/>
          <w:sz w:val="24"/>
          <w:szCs w:val="24"/>
        </w:rPr>
        <w:t xml:space="preserve"> adjustments. Second</w:t>
      </w:r>
      <w:r w:rsidR="1FE040B3" w:rsidRPr="00315341">
        <w:rPr>
          <w:rFonts w:ascii="Times New Roman" w:eastAsiaTheme="minorEastAsia" w:hAnsi="Times New Roman" w:cs="Times New Roman"/>
          <w:sz w:val="24"/>
          <w:szCs w:val="24"/>
        </w:rPr>
        <w:t>ly</w:t>
      </w:r>
      <w:r w:rsidR="25C03FE2" w:rsidRPr="00315341">
        <w:rPr>
          <w:rFonts w:ascii="Times New Roman" w:eastAsiaTheme="minorEastAsia" w:hAnsi="Times New Roman" w:cs="Times New Roman"/>
          <w:sz w:val="24"/>
          <w:szCs w:val="24"/>
        </w:rPr>
        <w:t>, community engagement is key</w:t>
      </w:r>
      <w:r w:rsidR="00984A43" w:rsidRPr="00315341">
        <w:rPr>
          <w:rFonts w:ascii="Times New Roman" w:eastAsiaTheme="minorEastAsia" w:hAnsi="Times New Roman" w:cs="Times New Roman"/>
          <w:sz w:val="24"/>
          <w:szCs w:val="24"/>
        </w:rPr>
        <w:t xml:space="preserve"> to build </w:t>
      </w:r>
      <w:r w:rsidR="00B069F7" w:rsidRPr="00315341">
        <w:rPr>
          <w:rFonts w:ascii="Times New Roman" w:eastAsiaTheme="minorEastAsia" w:hAnsi="Times New Roman" w:cs="Times New Roman"/>
          <w:sz w:val="24"/>
          <w:szCs w:val="24"/>
        </w:rPr>
        <w:t>rapport</w:t>
      </w:r>
      <w:r w:rsidR="00984A43" w:rsidRPr="00315341">
        <w:rPr>
          <w:rFonts w:ascii="Times New Roman" w:eastAsiaTheme="minorEastAsia" w:hAnsi="Times New Roman" w:cs="Times New Roman"/>
          <w:sz w:val="24"/>
          <w:szCs w:val="24"/>
        </w:rPr>
        <w:t xml:space="preserve"> and trust</w:t>
      </w:r>
      <w:r w:rsidR="25C03FE2" w:rsidRPr="00315341">
        <w:rPr>
          <w:rFonts w:ascii="Times New Roman" w:eastAsiaTheme="minorEastAsia" w:hAnsi="Times New Roman" w:cs="Times New Roman"/>
          <w:sz w:val="24"/>
          <w:szCs w:val="24"/>
        </w:rPr>
        <w:t xml:space="preserve">. Research teams need to go to the participant, in their setting and not expect people to attend University or hospital sites. </w:t>
      </w:r>
      <w:r w:rsidR="2EB52F61" w:rsidRPr="00315341">
        <w:rPr>
          <w:rFonts w:ascii="Times New Roman" w:eastAsiaTheme="minorEastAsia" w:hAnsi="Times New Roman" w:cs="Times New Roman"/>
          <w:sz w:val="24"/>
          <w:szCs w:val="24"/>
        </w:rPr>
        <w:t>Thirdly, interventions</w:t>
      </w:r>
      <w:r w:rsidR="25C03FE2" w:rsidRPr="00315341">
        <w:rPr>
          <w:rFonts w:ascii="Times New Roman" w:eastAsiaTheme="minorEastAsia" w:hAnsi="Times New Roman" w:cs="Times New Roman"/>
          <w:sz w:val="24"/>
          <w:szCs w:val="24"/>
        </w:rPr>
        <w:t xml:space="preserve"> should be </w:t>
      </w:r>
      <w:r w:rsidR="5D84BF22" w:rsidRPr="00315341">
        <w:rPr>
          <w:rFonts w:ascii="Times New Roman" w:eastAsiaTheme="minorEastAsia" w:hAnsi="Times New Roman" w:cs="Times New Roman"/>
          <w:sz w:val="24"/>
          <w:szCs w:val="24"/>
        </w:rPr>
        <w:t>tailored to</w:t>
      </w:r>
      <w:r w:rsidR="25C03FE2" w:rsidRPr="00315341">
        <w:rPr>
          <w:rFonts w:ascii="Times New Roman" w:eastAsiaTheme="minorEastAsia" w:hAnsi="Times New Roman" w:cs="Times New Roman"/>
          <w:sz w:val="24"/>
          <w:szCs w:val="24"/>
        </w:rPr>
        <w:t xml:space="preserve"> limi</w:t>
      </w:r>
      <w:r w:rsidR="2D40697F" w:rsidRPr="00315341">
        <w:rPr>
          <w:rFonts w:ascii="Times New Roman" w:eastAsiaTheme="minorEastAsia" w:hAnsi="Times New Roman" w:cs="Times New Roman"/>
          <w:sz w:val="24"/>
          <w:szCs w:val="24"/>
        </w:rPr>
        <w:t>t</w:t>
      </w:r>
      <w:r w:rsidR="25C03FE2" w:rsidRPr="00315341">
        <w:rPr>
          <w:rFonts w:ascii="Times New Roman" w:eastAsiaTheme="minorEastAsia" w:hAnsi="Times New Roman" w:cs="Times New Roman"/>
          <w:sz w:val="24"/>
          <w:szCs w:val="24"/>
        </w:rPr>
        <w:t xml:space="preserve"> the use of </w:t>
      </w:r>
      <w:r w:rsidR="59FB1997" w:rsidRPr="00315341">
        <w:rPr>
          <w:rFonts w:ascii="Times New Roman" w:eastAsiaTheme="minorEastAsia" w:hAnsi="Times New Roman" w:cs="Times New Roman"/>
          <w:sz w:val="24"/>
          <w:szCs w:val="24"/>
        </w:rPr>
        <w:t>jargon.</w:t>
      </w:r>
      <w:r w:rsidR="25C03FE2" w:rsidRPr="00315341">
        <w:rPr>
          <w:rFonts w:ascii="Times New Roman" w:eastAsiaTheme="minorEastAsia" w:hAnsi="Times New Roman" w:cs="Times New Roman"/>
          <w:sz w:val="24"/>
          <w:szCs w:val="24"/>
        </w:rPr>
        <w:t xml:space="preserve"> </w:t>
      </w:r>
      <w:r w:rsidR="50F43D8A" w:rsidRPr="00315341">
        <w:rPr>
          <w:rFonts w:ascii="Times New Roman" w:eastAsiaTheme="minorEastAsia" w:hAnsi="Times New Roman" w:cs="Times New Roman"/>
          <w:sz w:val="24"/>
          <w:szCs w:val="24"/>
        </w:rPr>
        <w:t>Lastly</w:t>
      </w:r>
      <w:r w:rsidR="25C03FE2" w:rsidRPr="00315341">
        <w:rPr>
          <w:rFonts w:ascii="Times New Roman" w:eastAsiaTheme="minorEastAsia" w:hAnsi="Times New Roman" w:cs="Times New Roman"/>
          <w:sz w:val="24"/>
          <w:szCs w:val="24"/>
        </w:rPr>
        <w:t xml:space="preserve">, research teams must not assume </w:t>
      </w:r>
      <w:r w:rsidR="7AB28A4F" w:rsidRPr="00315341">
        <w:rPr>
          <w:rFonts w:ascii="Times New Roman" w:eastAsiaTheme="minorEastAsia" w:hAnsi="Times New Roman" w:cs="Times New Roman"/>
          <w:sz w:val="24"/>
          <w:szCs w:val="24"/>
        </w:rPr>
        <w:t xml:space="preserve">all </w:t>
      </w:r>
      <w:r w:rsidR="25C03FE2" w:rsidRPr="00315341">
        <w:rPr>
          <w:rFonts w:ascii="Times New Roman" w:eastAsiaTheme="minorEastAsia" w:hAnsi="Times New Roman" w:cs="Times New Roman"/>
          <w:sz w:val="24"/>
          <w:szCs w:val="24"/>
        </w:rPr>
        <w:t>participants have resources, whether th</w:t>
      </w:r>
      <w:r w:rsidR="4534FC57" w:rsidRPr="00315341">
        <w:rPr>
          <w:rFonts w:ascii="Times New Roman" w:eastAsiaTheme="minorEastAsia" w:hAnsi="Times New Roman" w:cs="Times New Roman"/>
          <w:sz w:val="24"/>
          <w:szCs w:val="24"/>
        </w:rPr>
        <w:t>ese</w:t>
      </w:r>
      <w:r w:rsidR="25C03FE2" w:rsidRPr="00315341">
        <w:rPr>
          <w:rFonts w:ascii="Times New Roman" w:eastAsiaTheme="minorEastAsia" w:hAnsi="Times New Roman" w:cs="Times New Roman"/>
          <w:sz w:val="24"/>
          <w:szCs w:val="24"/>
        </w:rPr>
        <w:t xml:space="preserve"> be </w:t>
      </w:r>
      <w:r w:rsidR="00D14640" w:rsidRPr="00315341">
        <w:rPr>
          <w:rFonts w:ascii="Times New Roman" w:eastAsiaTheme="minorEastAsia" w:hAnsi="Times New Roman" w:cs="Times New Roman"/>
          <w:sz w:val="24"/>
          <w:szCs w:val="24"/>
        </w:rPr>
        <w:t xml:space="preserve">access to a computer and </w:t>
      </w:r>
      <w:r w:rsidR="25C03FE2" w:rsidRPr="00315341">
        <w:rPr>
          <w:rFonts w:ascii="Times New Roman" w:eastAsiaTheme="minorEastAsia" w:hAnsi="Times New Roman" w:cs="Times New Roman"/>
          <w:sz w:val="24"/>
          <w:szCs w:val="24"/>
        </w:rPr>
        <w:t>IT, transport or funds for intervention elements</w:t>
      </w:r>
      <w:r w:rsidR="325FDE1E" w:rsidRPr="00315341">
        <w:rPr>
          <w:rFonts w:ascii="Times New Roman" w:eastAsiaTheme="minorEastAsia" w:hAnsi="Times New Roman" w:cs="Times New Roman"/>
          <w:sz w:val="24"/>
          <w:szCs w:val="24"/>
        </w:rPr>
        <w:t>,</w:t>
      </w:r>
      <w:r w:rsidR="25C03FE2" w:rsidRPr="00315341">
        <w:rPr>
          <w:rFonts w:ascii="Times New Roman" w:eastAsiaTheme="minorEastAsia" w:hAnsi="Times New Roman" w:cs="Times New Roman"/>
          <w:sz w:val="24"/>
          <w:szCs w:val="24"/>
        </w:rPr>
        <w:t xml:space="preserve"> </w:t>
      </w:r>
      <w:r w:rsidR="21A3A009" w:rsidRPr="00315341">
        <w:rPr>
          <w:rFonts w:ascii="Times New Roman" w:eastAsiaTheme="minorEastAsia" w:hAnsi="Times New Roman" w:cs="Times New Roman"/>
          <w:sz w:val="24"/>
          <w:szCs w:val="24"/>
        </w:rPr>
        <w:t>and the intervention design needs to ensure that resources are not a barrier to</w:t>
      </w:r>
      <w:r w:rsidR="13E4F11B" w:rsidRPr="00315341">
        <w:rPr>
          <w:rFonts w:ascii="Times New Roman" w:eastAsiaTheme="minorEastAsia" w:hAnsi="Times New Roman" w:cs="Times New Roman"/>
          <w:sz w:val="24"/>
          <w:szCs w:val="24"/>
        </w:rPr>
        <w:t xml:space="preserve"> </w:t>
      </w:r>
      <w:r w:rsidR="21A3A009" w:rsidRPr="00315341">
        <w:rPr>
          <w:rFonts w:ascii="Times New Roman" w:eastAsiaTheme="minorEastAsia" w:hAnsi="Times New Roman" w:cs="Times New Roman"/>
          <w:sz w:val="24"/>
          <w:szCs w:val="24"/>
        </w:rPr>
        <w:t>participation</w:t>
      </w:r>
      <w:r w:rsidR="25C03FE2" w:rsidRPr="00315341">
        <w:rPr>
          <w:rFonts w:ascii="Times New Roman" w:eastAsiaTheme="minorEastAsia" w:hAnsi="Times New Roman" w:cs="Times New Roman"/>
          <w:sz w:val="24"/>
          <w:szCs w:val="24"/>
        </w:rPr>
        <w:t>.</w:t>
      </w:r>
    </w:p>
    <w:p w14:paraId="38B4020C" w14:textId="77777777" w:rsidR="0071510E" w:rsidRPr="00315341" w:rsidRDefault="0071510E" w:rsidP="00A13D98">
      <w:pPr>
        <w:spacing w:after="0" w:line="360" w:lineRule="auto"/>
        <w:jc w:val="both"/>
        <w:rPr>
          <w:rFonts w:ascii="Times New Roman" w:eastAsiaTheme="minorEastAsia" w:hAnsi="Times New Roman" w:cs="Times New Roman"/>
          <w:b/>
          <w:bCs/>
          <w:sz w:val="24"/>
          <w:szCs w:val="24"/>
        </w:rPr>
      </w:pPr>
    </w:p>
    <w:p w14:paraId="221A5F19" w14:textId="77777777" w:rsidR="00C96EED" w:rsidRPr="00315341" w:rsidRDefault="00C96EED" w:rsidP="00A13D98">
      <w:pPr>
        <w:spacing w:after="0" w:line="360" w:lineRule="auto"/>
        <w:jc w:val="both"/>
        <w:rPr>
          <w:rFonts w:ascii="Times New Roman" w:eastAsiaTheme="minorEastAsia" w:hAnsi="Times New Roman" w:cs="Times New Roman"/>
          <w:b/>
          <w:bCs/>
          <w:sz w:val="24"/>
          <w:szCs w:val="24"/>
        </w:rPr>
      </w:pPr>
    </w:p>
    <w:p w14:paraId="7DD7BA67" w14:textId="6C50BF8A" w:rsidR="00B00AF0" w:rsidRPr="00315341" w:rsidRDefault="00B00AF0" w:rsidP="00A13D98">
      <w:pPr>
        <w:pStyle w:val="ListParagraph"/>
        <w:numPr>
          <w:ilvl w:val="0"/>
          <w:numId w:val="14"/>
        </w:numPr>
        <w:spacing w:after="0" w:line="360" w:lineRule="auto"/>
        <w:jc w:val="both"/>
        <w:rPr>
          <w:rFonts w:ascii="Times New Roman" w:hAnsi="Times New Roman" w:cs="Times New Roman"/>
        </w:rPr>
      </w:pPr>
      <w:r w:rsidRPr="00315341">
        <w:rPr>
          <w:rFonts w:ascii="Times New Roman" w:eastAsiaTheme="minorEastAsia" w:hAnsi="Times New Roman" w:cs="Times New Roman"/>
          <w:b/>
          <w:bCs/>
          <w:sz w:val="24"/>
          <w:szCs w:val="24"/>
        </w:rPr>
        <w:t xml:space="preserve">Current </w:t>
      </w:r>
      <w:r w:rsidR="708C1617" w:rsidRPr="00315341">
        <w:rPr>
          <w:rFonts w:ascii="Times New Roman" w:eastAsiaTheme="minorEastAsia" w:hAnsi="Times New Roman" w:cs="Times New Roman"/>
          <w:b/>
          <w:bCs/>
          <w:sz w:val="24"/>
          <w:szCs w:val="24"/>
        </w:rPr>
        <w:t xml:space="preserve">Guideline Intakes </w:t>
      </w:r>
    </w:p>
    <w:p w14:paraId="65B04089" w14:textId="77777777" w:rsidR="00DE6EE7" w:rsidRPr="00315341" w:rsidRDefault="00DE6EE7" w:rsidP="00A13D98">
      <w:pPr>
        <w:spacing w:after="0" w:line="360" w:lineRule="auto"/>
        <w:jc w:val="both"/>
        <w:rPr>
          <w:rFonts w:ascii="Times New Roman" w:eastAsiaTheme="minorEastAsia" w:hAnsi="Times New Roman" w:cs="Times New Roman"/>
          <w:sz w:val="24"/>
          <w:szCs w:val="24"/>
        </w:rPr>
      </w:pPr>
    </w:p>
    <w:p w14:paraId="337F4A95" w14:textId="148705CF" w:rsidR="00954C24" w:rsidRPr="00315341" w:rsidRDefault="5BED96E2" w:rsidP="00A13D98">
      <w:pPr>
        <w:spacing w:line="360" w:lineRule="auto"/>
        <w:jc w:val="both"/>
        <w:rPr>
          <w:rFonts w:ascii="Times New Roman" w:eastAsia="Calibri" w:hAnsi="Times New Roman" w:cs="Times New Roman"/>
          <w:sz w:val="24"/>
          <w:szCs w:val="24"/>
        </w:rPr>
      </w:pPr>
      <w:r w:rsidRPr="00315341">
        <w:rPr>
          <w:rFonts w:ascii="Times New Roman" w:eastAsiaTheme="minorEastAsia" w:hAnsi="Times New Roman" w:cs="Times New Roman"/>
          <w:sz w:val="24"/>
          <w:szCs w:val="24"/>
        </w:rPr>
        <w:t>Globally there is no Daily Recommended Intake (DRI) for EPA+DHA, but guideline intakes do exist. In the UK the advice is to eat two portions of fish per week (140 g each), one of which should be oily, with a recommended EPA+DHA intake greater than 450 mg per day</w:t>
      </w:r>
      <w:r w:rsidR="002D3F91" w:rsidRPr="00315341">
        <w:rPr>
          <w:rFonts w:ascii="Times New Roman" w:eastAsiaTheme="minorEastAsia" w:hAnsi="Times New Roman" w:cs="Times New Roman"/>
          <w:sz w:val="24"/>
          <w:szCs w:val="24"/>
        </w:rPr>
        <w:t xml:space="preserve"> </w:t>
      </w:r>
      <w:r w:rsidR="007C198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ACN&lt;/Author&gt;&lt;Year&gt;2004&lt;/Year&gt;&lt;RecNum&gt;424&lt;/RecNum&gt;&lt;DisplayText&gt;(69)&lt;/DisplayText&gt;&lt;record&gt;&lt;rec-number&gt;424&lt;/rec-number&gt;&lt;foreign-keys&gt;&lt;key app="EN" db-id="2tr5pefawrd9aaed0e8vvwri50tp9vp0ep9w" timestamp="1732294014"&gt;424&lt;/key&gt;&lt;/foreign-keys&gt;&lt;ref-type name="Government Document"&gt;46&lt;/ref-type&gt;&lt;contributors&gt;&lt;authors&gt;&lt;author&gt;SACN &lt;/author&gt;&lt;/authors&gt;&lt;secondary-authors&gt;&lt;author&gt; Food Standards Agency and the Department of Health&lt;/author&gt;&lt;/secondary-authors&gt;&lt;/contributors&gt;&lt;titles&gt;&lt;title&gt;Advice on fish consumption:benefits &amp;amp; risks&lt;/title&gt;&lt;/titles&gt;&lt;dates&gt;&lt;year&gt;2004&lt;/year&gt;&lt;/dates&gt;&lt;pub-location&gt;Norwich, UK&lt;/pub-location&gt;&lt;publisher&gt;The Stationary Office (TSO)&lt;/publisher&gt;&lt;urls&gt;&lt;related-urls&gt;&lt;url&gt;https://www.gov.uk/government/publications/sacn-advice-on-fish-consumption&lt;/url&gt;&lt;/related-urls&gt;&lt;/urls&gt;&lt;/record&gt;&lt;/Cite&gt;&lt;/EndNote&gt;</w:instrText>
      </w:r>
      <w:r w:rsidR="007C198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69)</w:t>
      </w:r>
      <w:r w:rsidR="007C198F" w:rsidRPr="00315341">
        <w:rPr>
          <w:rFonts w:ascii="Times New Roman" w:eastAsiaTheme="minorEastAsia" w:hAnsi="Times New Roman" w:cs="Times New Roman"/>
          <w:sz w:val="24"/>
          <w:szCs w:val="24"/>
        </w:rPr>
        <w:fldChar w:fldCharType="end"/>
      </w:r>
      <w:r w:rsidR="002D3F91"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This is in line with the International Society for the Study of Fatty Acid and Lipids (ISSFAL)</w:t>
      </w:r>
      <w:r w:rsidR="008461E0" w:rsidRPr="00315341">
        <w:rPr>
          <w:rFonts w:ascii="Times New Roman" w:eastAsiaTheme="minorEastAsia" w:hAnsi="Times New Roman" w:cs="Times New Roman"/>
          <w:sz w:val="24"/>
          <w:szCs w:val="24"/>
        </w:rPr>
        <w:t xml:space="preserve"> </w:t>
      </w:r>
      <w:r w:rsidR="008461E0"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ISSFAL&lt;/Author&gt;&lt;Year&gt;2004&lt;/Year&gt;&lt;RecNum&gt;426&lt;/RecNum&gt;&lt;DisplayText&gt;(70)&lt;/DisplayText&gt;&lt;record&gt;&lt;rec-number&gt;426&lt;/rec-number&gt;&lt;foreign-keys&gt;&lt;key app="EN" db-id="2tr5pefawrd9aaed0e8vvwri50tp9vp0ep9w" timestamp="1732294839"&gt;426&lt;/key&gt;&lt;/foreign-keys&gt;&lt;ref-type name="Government Document"&gt;46&lt;/ref-type&gt;&lt;contributors&gt;&lt;authors&gt;&lt;author&gt;ISSFAL&lt;/author&gt;&lt;/authors&gt;&lt;/contributors&gt;&lt;titles&gt;&lt;title&gt;International Society for the Study of Fatty Acids and Lipids: RECOMMENDATIONS FOR INTAKE OF POLYUNSATURATED FATTY ACIDS IN HEALTHY ADULTS&lt;/title&gt;&lt;/titles&gt;&lt;dates&gt;&lt;year&gt;2004&lt;/year&gt;&lt;/dates&gt;&lt;urls&gt;&lt;related-urls&gt;&lt;url&gt;https://www.issfal.org/assets/issfal%2003%20pufaintakereccomdfinalreport.pdf&lt;/url&gt;&lt;/related-urls&gt;&lt;/urls&gt;&lt;/record&gt;&lt;/Cite&gt;&lt;/EndNote&gt;</w:instrText>
      </w:r>
      <w:r w:rsidR="008461E0"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0)</w:t>
      </w:r>
      <w:r w:rsidR="008461E0"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and the American Heart Association (AHA)</w:t>
      </w:r>
      <w:r w:rsidR="007C198F" w:rsidRPr="00315341">
        <w:rPr>
          <w:rFonts w:ascii="Times New Roman" w:eastAsiaTheme="minorEastAsia" w:hAnsi="Times New Roman" w:cs="Times New Roman"/>
          <w:sz w:val="24"/>
          <w:szCs w:val="24"/>
        </w:rPr>
        <w:t xml:space="preserve"> </w:t>
      </w:r>
      <w:r w:rsidR="007C198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Kris-Etherton&lt;/Author&gt;&lt;Year&gt;2002&lt;/Year&gt;&lt;RecNum&gt;425&lt;/RecNum&gt;&lt;DisplayText&gt;(71)&lt;/DisplayText&gt;&lt;record&gt;&lt;rec-number&gt;425&lt;/rec-number&gt;&lt;foreign-keys&gt;&lt;key app="EN" db-id="2tr5pefawrd9aaed0e8vvwri50tp9vp0ep9w" timestamp="1732294512"&gt;425&lt;/key&gt;&lt;/foreign-keys&gt;&lt;ref-type name="Journal Article"&gt;17&lt;/ref-type&gt;&lt;contributors&gt;&lt;authors&gt;&lt;author&gt;Kris-Etherton, P. M.&lt;/author&gt;&lt;author&gt;Harris, W. S.&lt;/author&gt;&lt;author&gt;Appel, L. J.&lt;/author&gt;&lt;/authors&gt;&lt;/contributors&gt;&lt;titles&gt;&lt;title&gt;Fish consumption, fish oil, omega-3 fatty acids, and cardiovascular disease&lt;/title&gt;&lt;secondary-title&gt;Circulation&lt;/secondary-title&gt;&lt;/titles&gt;&lt;periodical&gt;&lt;full-title&gt;Circulation&lt;/full-title&gt;&lt;/periodical&gt;&lt;pages&gt;2747-57&lt;/pages&gt;&lt;volume&gt;106&lt;/volume&gt;&lt;number&gt;21&lt;/number&gt;&lt;keywords&gt;&lt;keyword&gt;American Heart Association&lt;/keyword&gt;&lt;keyword&gt;Cardiovascular Diseases/diet therapy/epidemiology/*prevention &amp;amp; control&lt;/keyword&gt;&lt;keyword&gt;Diet/*standards/statistics &amp;amp; numerical data&lt;/keyword&gt;&lt;keyword&gt;Fatty Acids, Omega-3/*pharmacology&lt;/keyword&gt;&lt;keyword&gt;Feeding Behavior&lt;/keyword&gt;&lt;keyword&gt;Female&lt;/keyword&gt;&lt;keyword&gt;Fish Oils/adverse effects/*pharmacology&lt;/keyword&gt;&lt;keyword&gt;Fish Products/statistics &amp;amp; numerical data&lt;/keyword&gt;&lt;keyword&gt;Humans&lt;/keyword&gt;&lt;keyword&gt;Male&lt;/keyword&gt;&lt;keyword&gt;*Nutrition Policy&lt;/keyword&gt;&lt;keyword&gt;Nutritional Physiological Phenomena&lt;/keyword&gt;&lt;keyword&gt;Randomized Controlled Trials as Topic/statistics &amp;amp; numerical data&lt;/keyword&gt;&lt;keyword&gt;Risk&lt;/keyword&gt;&lt;keyword&gt;Risk Assessment/statistics &amp;amp; numerical data&lt;/keyword&gt;&lt;keyword&gt;United States/epidemiology&lt;/keyword&gt;&lt;/keywords&gt;&lt;dates&gt;&lt;year&gt;2002&lt;/year&gt;&lt;pub-dates&gt;&lt;date&gt;Nov 19&lt;/date&gt;&lt;/pub-dates&gt;&lt;/dates&gt;&lt;isbn&gt;0009-7322&lt;/isbn&gt;&lt;accession-num&gt;12438303&lt;/accession-num&gt;&lt;urls&gt;&lt;/urls&gt;&lt;electronic-resource-num&gt;10.1161/01.cir.0000038493.65177.94&lt;/electronic-resource-num&gt;&lt;remote-database-provider&gt;NLM&lt;/remote-database-provider&gt;&lt;language&gt;eng&lt;/language&gt;&lt;/record&gt;&lt;/Cite&gt;&lt;/EndNote&gt;</w:instrText>
      </w:r>
      <w:r w:rsidR="007C198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1)</w:t>
      </w:r>
      <w:r w:rsidR="007C198F"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recommendations of at least 500 mg per day for the general population and higher than the European Food Safety Authority (EFSA) recommendation of 250 mg EPA+DHA per day</w:t>
      </w:r>
      <w:r w:rsidR="00743FB7" w:rsidRPr="00315341">
        <w:rPr>
          <w:rFonts w:ascii="Times New Roman" w:eastAsiaTheme="minorEastAsia" w:hAnsi="Times New Roman" w:cs="Times New Roman"/>
          <w:sz w:val="24"/>
          <w:szCs w:val="24"/>
        </w:rPr>
        <w:t xml:space="preserve"> </w:t>
      </w:r>
      <w:r w:rsidR="00743FB7"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ISSFAL&lt;/Author&gt;&lt;RecNum&gt;427&lt;/RecNum&gt;&lt;DisplayText&gt;(72)&lt;/DisplayText&gt;&lt;record&gt;&lt;rec-number&gt;427&lt;/rec-number&gt;&lt;foreign-keys&gt;&lt;key app="EN" db-id="2tr5pefawrd9aaed0e8vvwri50tp9vp0ep9w" timestamp="1732295332"&gt;427&lt;/key&gt;&lt;/foreign-keys&gt;&lt;ref-type name="Web Page"&gt;12&lt;/ref-type&gt;&lt;contributors&gt;&lt;authors&gt;&lt;author&gt;ISSFAL&lt;/author&gt;&lt;/authors&gt;&lt;/contributors&gt;&lt;titles&gt;&lt;title&gt;Global recommednations for EPA and DHA intake&lt;/title&gt;&lt;/titles&gt;&lt;dates&gt;&lt;/dates&gt;&lt;urls&gt;&lt;related-urls&gt;&lt;url&gt;https://www.issfal.org/assets/globalrecommendationssummary19nov2014landscape_-3-.pdf&lt;/url&gt;&lt;/related-urls&gt;&lt;/urls&gt;&lt;/record&gt;&lt;/Cite&gt;&lt;/EndNote&gt;</w:instrText>
      </w:r>
      <w:r w:rsidR="00743FB7"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2)</w:t>
      </w:r>
      <w:r w:rsidR="00743FB7"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w:t>
      </w:r>
      <w:r w:rsidRPr="00315341">
        <w:rPr>
          <w:rFonts w:ascii="Times New Roman" w:eastAsia="Calibri" w:hAnsi="Times New Roman" w:cs="Times New Roman"/>
          <w:sz w:val="24"/>
          <w:szCs w:val="24"/>
        </w:rPr>
        <w:t>The AHA recommend at least 1 g of EPA+DHA per day for secondary prevention. Typically, an additional 200-300 mg of DHA or EPA+DHA is recommended during pregnancy and lactation</w:t>
      </w:r>
      <w:r w:rsidR="007C198F" w:rsidRPr="00315341">
        <w:rPr>
          <w:rFonts w:ascii="Times New Roman" w:eastAsia="Calibri" w:hAnsi="Times New Roman" w:cs="Times New Roman"/>
          <w:sz w:val="24"/>
          <w:szCs w:val="24"/>
        </w:rPr>
        <w:t xml:space="preserve"> </w:t>
      </w:r>
      <w:r w:rsidR="008461E0" w:rsidRPr="00315341">
        <w:rPr>
          <w:rFonts w:ascii="Times New Roman" w:eastAsia="Calibri" w:hAnsi="Times New Roman" w:cs="Times New Roman"/>
          <w:sz w:val="24"/>
          <w:szCs w:val="24"/>
        </w:rPr>
        <w:fldChar w:fldCharType="begin"/>
      </w:r>
      <w:r w:rsidR="00917B65">
        <w:rPr>
          <w:rFonts w:ascii="Times New Roman" w:eastAsia="Calibri" w:hAnsi="Times New Roman" w:cs="Times New Roman"/>
          <w:sz w:val="24"/>
          <w:szCs w:val="24"/>
        </w:rPr>
        <w:instrText xml:space="preserve"> ADDIN EN.CITE &lt;EndNote&gt;&lt;Cite&gt;&lt;Author&gt;ISSFAL&lt;/Author&gt;&lt;RecNum&gt;427&lt;/RecNum&gt;&lt;DisplayText&gt;(72)&lt;/DisplayText&gt;&lt;record&gt;&lt;rec-number&gt;427&lt;/rec-number&gt;&lt;foreign-keys&gt;&lt;key app="EN" db-id="2tr5pefawrd9aaed0e8vvwri50tp9vp0ep9w" timestamp="1732295332"&gt;427&lt;/key&gt;&lt;/foreign-keys&gt;&lt;ref-type name="Web Page"&gt;12&lt;/ref-type&gt;&lt;contributors&gt;&lt;authors&gt;&lt;author&gt;ISSFAL&lt;/author&gt;&lt;/authors&gt;&lt;/contributors&gt;&lt;titles&gt;&lt;title&gt;Global recommednations for EPA and DHA intake&lt;/title&gt;&lt;/titles&gt;&lt;dates&gt;&lt;/dates&gt;&lt;urls&gt;&lt;related-urls&gt;&lt;url&gt;https://www.issfal.org/assets/globalrecommendationssummary19nov2014landscape_-3-.pdf&lt;/url&gt;&lt;/related-urls&gt;&lt;/urls&gt;&lt;/record&gt;&lt;/Cite&gt;&lt;/EndNote&gt;</w:instrText>
      </w:r>
      <w:r w:rsidR="008461E0" w:rsidRPr="00315341">
        <w:rPr>
          <w:rFonts w:ascii="Times New Roman" w:eastAsia="Calibri" w:hAnsi="Times New Roman" w:cs="Times New Roman"/>
          <w:sz w:val="24"/>
          <w:szCs w:val="24"/>
        </w:rPr>
        <w:fldChar w:fldCharType="separate"/>
      </w:r>
      <w:r w:rsidR="00917B65">
        <w:rPr>
          <w:rFonts w:ascii="Times New Roman" w:eastAsia="Calibri" w:hAnsi="Times New Roman" w:cs="Times New Roman"/>
          <w:noProof/>
          <w:sz w:val="24"/>
          <w:szCs w:val="24"/>
        </w:rPr>
        <w:t>(72)</w:t>
      </w:r>
      <w:r w:rsidR="008461E0" w:rsidRPr="00315341">
        <w:rPr>
          <w:rFonts w:ascii="Times New Roman" w:eastAsia="Calibri" w:hAnsi="Times New Roman" w:cs="Times New Roman"/>
          <w:sz w:val="24"/>
          <w:szCs w:val="24"/>
        </w:rPr>
        <w:fldChar w:fldCharType="end"/>
      </w:r>
      <w:r w:rsidRPr="00315341">
        <w:rPr>
          <w:rFonts w:ascii="Times New Roman" w:eastAsia="Calibri" w:hAnsi="Times New Roman" w:cs="Times New Roman"/>
          <w:sz w:val="24"/>
          <w:szCs w:val="24"/>
        </w:rPr>
        <w:t>.</w:t>
      </w:r>
    </w:p>
    <w:p w14:paraId="680660B2" w14:textId="77777777" w:rsidR="007D18F1" w:rsidRPr="00315341" w:rsidRDefault="007D18F1" w:rsidP="00A13D98">
      <w:pPr>
        <w:spacing w:after="0" w:line="360" w:lineRule="auto"/>
        <w:jc w:val="both"/>
        <w:rPr>
          <w:rFonts w:ascii="Times New Roman" w:eastAsiaTheme="minorEastAsia" w:hAnsi="Times New Roman" w:cs="Times New Roman"/>
          <w:sz w:val="24"/>
          <w:szCs w:val="24"/>
        </w:rPr>
      </w:pPr>
    </w:p>
    <w:p w14:paraId="315AB2BA" w14:textId="1A855C30" w:rsidR="00D86D7B" w:rsidRPr="00315341" w:rsidRDefault="574323CB" w:rsidP="00A13D98">
      <w:pPr>
        <w:pStyle w:val="ListParagraph"/>
        <w:numPr>
          <w:ilvl w:val="0"/>
          <w:numId w:val="14"/>
        </w:num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Current Intakes</w:t>
      </w:r>
      <w:r w:rsidR="00795D67" w:rsidRPr="00315341">
        <w:rPr>
          <w:rFonts w:ascii="Times New Roman" w:eastAsiaTheme="minorEastAsia" w:hAnsi="Times New Roman" w:cs="Times New Roman"/>
          <w:b/>
          <w:bCs/>
          <w:sz w:val="24"/>
          <w:szCs w:val="24"/>
        </w:rPr>
        <w:t xml:space="preserve"> and Status</w:t>
      </w:r>
    </w:p>
    <w:p w14:paraId="7F874955" w14:textId="77777777" w:rsidR="00D86D7B" w:rsidRPr="00315341" w:rsidRDefault="00D86D7B" w:rsidP="00A13D98">
      <w:pPr>
        <w:autoSpaceDE w:val="0"/>
        <w:autoSpaceDN w:val="0"/>
        <w:adjustRightInd w:val="0"/>
        <w:spacing w:after="0" w:line="360" w:lineRule="auto"/>
        <w:jc w:val="both"/>
        <w:rPr>
          <w:rFonts w:ascii="Times New Roman" w:eastAsiaTheme="minorEastAsia" w:hAnsi="Times New Roman" w:cs="Times New Roman"/>
          <w:sz w:val="24"/>
          <w:szCs w:val="24"/>
        </w:rPr>
      </w:pPr>
    </w:p>
    <w:p w14:paraId="794FEDD4" w14:textId="06FAE079" w:rsidR="00D86D7B" w:rsidRPr="00315341" w:rsidRDefault="450F03F9"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Despite </w:t>
      </w:r>
      <w:r w:rsidR="00FE5212" w:rsidRPr="00315341">
        <w:rPr>
          <w:rFonts w:ascii="Times New Roman" w:eastAsiaTheme="minorEastAsia" w:hAnsi="Times New Roman" w:cs="Times New Roman"/>
          <w:sz w:val="24"/>
          <w:szCs w:val="24"/>
        </w:rPr>
        <w:t>their</w:t>
      </w:r>
      <w:r w:rsidRPr="00315341">
        <w:rPr>
          <w:rFonts w:ascii="Times New Roman" w:eastAsiaTheme="minorEastAsia" w:hAnsi="Times New Roman" w:cs="Times New Roman"/>
          <w:sz w:val="24"/>
          <w:szCs w:val="24"/>
        </w:rPr>
        <w:t xml:space="preserve"> importance to human health</w:t>
      </w:r>
      <w:r w:rsidR="7C92D25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r w:rsidR="00FE5212" w:rsidRPr="00315341">
        <w:rPr>
          <w:rFonts w:ascii="Times New Roman" w:eastAsiaTheme="minorEastAsia" w:hAnsi="Times New Roman" w:cs="Times New Roman"/>
          <w:sz w:val="24"/>
          <w:szCs w:val="24"/>
        </w:rPr>
        <w:t xml:space="preserve">consumption of </w:t>
      </w:r>
      <w:r w:rsidRPr="00315341">
        <w:rPr>
          <w:rFonts w:ascii="Times New Roman" w:eastAsiaTheme="minorEastAsia" w:hAnsi="Times New Roman" w:cs="Times New Roman"/>
          <w:sz w:val="24"/>
          <w:szCs w:val="24"/>
        </w:rPr>
        <w:t>EPA</w:t>
      </w:r>
      <w:r w:rsidR="6977D36E" w:rsidRPr="00315341">
        <w:rPr>
          <w:rFonts w:ascii="Times New Roman" w:eastAsiaTheme="minorEastAsia" w:hAnsi="Times New Roman" w:cs="Times New Roman"/>
          <w:sz w:val="24"/>
          <w:szCs w:val="24"/>
        </w:rPr>
        <w:t xml:space="preserve"> and </w:t>
      </w:r>
      <w:r w:rsidRPr="00315341">
        <w:rPr>
          <w:rFonts w:ascii="Times New Roman" w:eastAsiaTheme="minorEastAsia" w:hAnsi="Times New Roman" w:cs="Times New Roman"/>
          <w:sz w:val="24"/>
          <w:szCs w:val="24"/>
        </w:rPr>
        <w:t>DHA</w:t>
      </w:r>
      <w:r w:rsidR="6ACA5288" w:rsidRPr="00315341">
        <w:rPr>
          <w:rFonts w:ascii="Times New Roman" w:eastAsiaTheme="minorEastAsia" w:hAnsi="Times New Roman" w:cs="Times New Roman"/>
          <w:sz w:val="24"/>
          <w:szCs w:val="24"/>
        </w:rPr>
        <w:t xml:space="preserve"> is</w:t>
      </w:r>
      <w:r w:rsidRPr="00315341">
        <w:rPr>
          <w:rFonts w:ascii="Times New Roman" w:eastAsiaTheme="minorEastAsia" w:hAnsi="Times New Roman" w:cs="Times New Roman"/>
          <w:sz w:val="24"/>
          <w:szCs w:val="24"/>
        </w:rPr>
        <w:t xml:space="preserve"> substantially lower than recommended</w:t>
      </w:r>
      <w:r w:rsidR="12C21EE9" w:rsidRPr="00315341">
        <w:rPr>
          <w:rFonts w:ascii="Times New Roman" w:eastAsiaTheme="minorEastAsia" w:hAnsi="Times New Roman" w:cs="Times New Roman"/>
          <w:sz w:val="24"/>
          <w:szCs w:val="24"/>
        </w:rPr>
        <w:t xml:space="preserve"> intake</w:t>
      </w:r>
      <w:r w:rsidR="403A6DA3" w:rsidRPr="00315341">
        <w:rPr>
          <w:rFonts w:ascii="Times New Roman" w:eastAsiaTheme="minorEastAsia" w:hAnsi="Times New Roman" w:cs="Times New Roman"/>
          <w:sz w:val="24"/>
          <w:szCs w:val="24"/>
        </w:rPr>
        <w:t>s</w:t>
      </w:r>
      <w:r w:rsidR="63E4824D" w:rsidRPr="00315341">
        <w:rPr>
          <w:rFonts w:ascii="Times New Roman" w:eastAsiaTheme="minorEastAsia" w:hAnsi="Times New Roman" w:cs="Times New Roman"/>
          <w:sz w:val="24"/>
          <w:szCs w:val="24"/>
        </w:rPr>
        <w:t xml:space="preserve">. </w:t>
      </w:r>
      <w:r w:rsidR="06E01F5D" w:rsidRPr="00315341">
        <w:rPr>
          <w:rFonts w:ascii="Times New Roman" w:eastAsiaTheme="minorEastAsia" w:hAnsi="Times New Roman" w:cs="Times New Roman"/>
          <w:sz w:val="24"/>
          <w:szCs w:val="24"/>
        </w:rPr>
        <w:t>M</w:t>
      </w:r>
      <w:r w:rsidRPr="00315341">
        <w:rPr>
          <w:rFonts w:ascii="Times New Roman" w:eastAsiaTheme="minorEastAsia" w:hAnsi="Times New Roman" w:cs="Times New Roman"/>
          <w:sz w:val="24"/>
          <w:szCs w:val="24"/>
        </w:rPr>
        <w:t>uch of the UK population consum</w:t>
      </w:r>
      <w:r w:rsidR="4540A1B5" w:rsidRPr="00315341">
        <w:rPr>
          <w:rFonts w:ascii="Times New Roman" w:eastAsiaTheme="minorEastAsia" w:hAnsi="Times New Roman" w:cs="Times New Roman"/>
          <w:sz w:val="24"/>
          <w:szCs w:val="24"/>
        </w:rPr>
        <w:t>e</w:t>
      </w:r>
      <w:r w:rsidRPr="00315341">
        <w:rPr>
          <w:rFonts w:ascii="Times New Roman" w:eastAsiaTheme="minorEastAsia" w:hAnsi="Times New Roman" w:cs="Times New Roman"/>
          <w:sz w:val="24"/>
          <w:szCs w:val="24"/>
        </w:rPr>
        <w:t xml:space="preserve"> &lt;</w:t>
      </w:r>
      <w:r w:rsidR="23C251BE"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50</w:t>
      </w:r>
      <w:r w:rsidR="00FE5212"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mg EPA+DHA</w:t>
      </w:r>
      <w:r w:rsidR="4E11A83E" w:rsidRPr="00315341">
        <w:rPr>
          <w:rFonts w:ascii="Times New Roman" w:eastAsiaTheme="minorEastAsia" w:hAnsi="Times New Roman" w:cs="Times New Roman"/>
          <w:sz w:val="24"/>
          <w:szCs w:val="24"/>
        </w:rPr>
        <w:t xml:space="preserve"> per day</w:t>
      </w:r>
      <w:r w:rsidRPr="00315341">
        <w:rPr>
          <w:rFonts w:ascii="Times New Roman" w:eastAsiaTheme="minorEastAsia" w:hAnsi="Times New Roman" w:cs="Times New Roman"/>
          <w:sz w:val="24"/>
          <w:szCs w:val="24"/>
        </w:rPr>
        <w:t xml:space="preserve"> </w:t>
      </w:r>
      <w:r w:rsidR="23470170" w:rsidRPr="00315341">
        <w:rPr>
          <w:rFonts w:ascii="Times New Roman" w:eastAsiaTheme="minorEastAsia" w:hAnsi="Times New Roman" w:cs="Times New Roman"/>
          <w:sz w:val="24"/>
          <w:szCs w:val="24"/>
        </w:rPr>
        <w:lastRenderedPageBreak/>
        <w:t>with</w:t>
      </w:r>
      <w:r w:rsidRPr="00315341">
        <w:rPr>
          <w:rFonts w:ascii="Times New Roman" w:eastAsiaTheme="minorEastAsia" w:hAnsi="Times New Roman" w:cs="Times New Roman"/>
          <w:sz w:val="24"/>
          <w:szCs w:val="24"/>
        </w:rPr>
        <w:t xml:space="preserve"> an average population intake of less than 250</w:t>
      </w:r>
      <w:r w:rsidR="00FE5212"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mg per day </w:t>
      </w:r>
      <w:r w:rsidR="00271DF0"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Ian Givens&lt;/Author&gt;&lt;Year&gt;2008&lt;/Year&gt;&lt;RecNum&gt;317&lt;/RecNum&gt;&lt;DisplayText&gt;(9)&lt;/DisplayText&gt;&lt;record&gt;&lt;rec-number&gt;317&lt;/rec-number&gt;&lt;foreign-keys&gt;&lt;key app="EN" db-id="2tr5pefawrd9aaed0e8vvwri50tp9vp0ep9w" timestamp="1728928870"&gt;317&lt;/key&gt;&lt;/foreign-keys&gt;&lt;ref-type name="Journal Article"&gt;17&lt;/ref-type&gt;&lt;contributors&gt;&lt;authors&gt;&lt;author&gt;Ian Givens, D.&lt;/author&gt;&lt;author&gt;Gibbs, R. A.&lt;/author&gt;&lt;/authors&gt;&lt;/contributors&gt;&lt;auth-address&gt;Faculty of Life Sciences, Nutritional Sciences Research Unit, School of Agriculture, Policy and Development, University of Reading, Reading RG6 6AR, UK. d.i.givens@reading.ac.uk&lt;/auth-address&gt;&lt;titles&gt;&lt;title&gt;Current intakes of EPA and DHA in European populations and the potential of animal-derived foods to increase them&lt;/title&gt;&lt;secondary-title&gt;Proc Nutr Soc&lt;/secondary-title&gt;&lt;/titles&gt;&lt;periodical&gt;&lt;full-title&gt;Proc Nutr Soc&lt;/full-title&gt;&lt;/periodical&gt;&lt;pages&gt;273-80&lt;/pages&gt;&lt;volume&gt;67&lt;/volume&gt;&lt;number&gt;3&lt;/number&gt;&lt;edition&gt;20080523&lt;/edition&gt;&lt;keywords&gt;&lt;keyword&gt;Docosahexaenoic Acids/*administration &amp;amp; dosage/analysis&lt;/keyword&gt;&lt;keyword&gt;Eicosapentaenoic Acid/*administration &amp;amp; dosage/analysis&lt;/keyword&gt;&lt;keyword&gt;Energy Intake&lt;/keyword&gt;&lt;keyword&gt;Europe&lt;/keyword&gt;&lt;keyword&gt;Feeding Behavior&lt;/keyword&gt;&lt;keyword&gt;Fish Oils/administration &amp;amp; dosage&lt;/keyword&gt;&lt;keyword&gt;Food Analysis/*methods&lt;/keyword&gt;&lt;keyword&gt;Food, Fortified&lt;/keyword&gt;&lt;keyword&gt;Humans&lt;/keyword&gt;&lt;keyword&gt;*Meat/analysis&lt;/keyword&gt;&lt;keyword&gt;Nutrition Policy&lt;/keyword&gt;&lt;/keywords&gt;&lt;dates&gt;&lt;year&gt;2008&lt;/year&gt;&lt;pub-dates&gt;&lt;date&gt;Aug&lt;/date&gt;&lt;/pub-dates&gt;&lt;/dates&gt;&lt;isbn&gt;0029-6651&lt;/isbn&gt;&lt;accession-num&gt;18498671&lt;/accession-num&gt;&lt;urls&gt;&lt;/urls&gt;&lt;electronic-resource-num&gt;10.1017/s0029665108007167&lt;/electronic-resource-num&gt;&lt;remote-database-provider&gt;NLM&lt;/remote-database-provider&gt;&lt;language&gt;eng&lt;/language&gt;&lt;/record&gt;&lt;/Cite&gt;&lt;/EndNote&gt;</w:instrText>
      </w:r>
      <w:r w:rsidR="00271DF0"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9)</w:t>
      </w:r>
      <w:r w:rsidR="00271DF0" w:rsidRPr="00315341">
        <w:rPr>
          <w:rFonts w:ascii="Times New Roman" w:eastAsiaTheme="minorEastAsia" w:hAnsi="Times New Roman" w:cs="Times New Roman"/>
          <w:sz w:val="24"/>
          <w:szCs w:val="24"/>
        </w:rPr>
        <w:fldChar w:fldCharType="end"/>
      </w:r>
      <w:r w:rsidR="001D5102"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heavily skewed by the </w:t>
      </w:r>
      <w:r w:rsidR="25F31BA0" w:rsidRPr="00315341">
        <w:rPr>
          <w:rFonts w:ascii="Times New Roman" w:eastAsiaTheme="minorEastAsia" w:hAnsi="Times New Roman" w:cs="Times New Roman"/>
          <w:sz w:val="24"/>
          <w:szCs w:val="24"/>
        </w:rPr>
        <w:t xml:space="preserve">approximate </w:t>
      </w:r>
      <w:r w:rsidRPr="00315341">
        <w:rPr>
          <w:rFonts w:ascii="Times New Roman" w:eastAsiaTheme="minorEastAsia" w:hAnsi="Times New Roman" w:cs="Times New Roman"/>
          <w:sz w:val="24"/>
          <w:szCs w:val="24"/>
        </w:rPr>
        <w:t xml:space="preserve">25% of the UK population </w:t>
      </w:r>
      <w:r w:rsidR="210C8385" w:rsidRPr="00315341">
        <w:rPr>
          <w:rFonts w:ascii="Times New Roman" w:eastAsiaTheme="minorEastAsia" w:hAnsi="Times New Roman" w:cs="Times New Roman"/>
          <w:sz w:val="24"/>
          <w:szCs w:val="24"/>
        </w:rPr>
        <w:t xml:space="preserve">who are </w:t>
      </w:r>
      <w:r w:rsidR="43BC9958" w:rsidRPr="00315341">
        <w:rPr>
          <w:rFonts w:ascii="Times New Roman" w:eastAsiaTheme="minorEastAsia" w:hAnsi="Times New Roman" w:cs="Times New Roman"/>
          <w:sz w:val="24"/>
          <w:szCs w:val="24"/>
        </w:rPr>
        <w:t xml:space="preserve">oily </w:t>
      </w:r>
      <w:r w:rsidR="210C8385" w:rsidRPr="00315341">
        <w:rPr>
          <w:rFonts w:ascii="Times New Roman" w:eastAsiaTheme="minorEastAsia" w:hAnsi="Times New Roman" w:cs="Times New Roman"/>
          <w:sz w:val="24"/>
          <w:szCs w:val="24"/>
        </w:rPr>
        <w:t>fish consumers</w:t>
      </w:r>
      <w:r w:rsidR="00271DF0" w:rsidRPr="00315341">
        <w:rPr>
          <w:rFonts w:ascii="Times New Roman" w:eastAsiaTheme="minorEastAsia" w:hAnsi="Times New Roman" w:cs="Times New Roman"/>
          <w:sz w:val="24"/>
          <w:szCs w:val="24"/>
        </w:rPr>
        <w:t xml:space="preserve"> </w:t>
      </w:r>
      <w:r w:rsidR="00271DF0"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Derbyshire&lt;/Author&gt;&lt;Year&gt;2019&lt;/Year&gt;&lt;RecNum&gt;315&lt;/RecNum&gt;&lt;DisplayText&gt;(73)&lt;/DisplayText&gt;&lt;record&gt;&lt;rec-number&gt;315&lt;/rec-number&gt;&lt;foreign-keys&gt;&lt;key app="EN" db-id="2tr5pefawrd9aaed0e8vvwri50tp9vp0ep9w" timestamp="1728927808"&gt;315&lt;/key&gt;&lt;/foreign-keys&gt;&lt;ref-type name="Journal Article"&gt;17&lt;/ref-type&gt;&lt;contributors&gt;&lt;authors&gt;&lt;author&gt;Derbyshire, E.&lt;/author&gt;&lt;/authors&gt;&lt;/contributors&gt;&lt;auth-address&gt;Nutritional Insight Limited, London, United Kingdom.&lt;/auth-address&gt;&lt;titles&gt;&lt;title&gt;Oily Fish and Omega-3s Across the Life Stages: A Focus on Intakes and Future Directions&lt;/title&gt;&lt;secondary-title&gt;Front Nutr&lt;/secondary-title&gt;&lt;/titles&gt;&lt;periodical&gt;&lt;full-title&gt;Front Nutr&lt;/full-title&gt;&lt;/periodical&gt;&lt;pages&gt;165&lt;/pages&gt;&lt;volume&gt;6&lt;/volume&gt;&lt;edition&gt;20191112&lt;/edition&gt;&lt;keywords&gt;&lt;keyword&gt;dietary intakes&lt;/keyword&gt;&lt;keyword&gt;health&lt;/keyword&gt;&lt;keyword&gt;oily fish&lt;/keyword&gt;&lt;keyword&gt;omega-3 fatty acids&lt;/keyword&gt;&lt;keyword&gt;supplementation&lt;/keyword&gt;&lt;/keywords&gt;&lt;dates&gt;&lt;year&gt;2019&lt;/year&gt;&lt;/dates&gt;&lt;isbn&gt;2296-861X (Print)&amp;#xD;2296-861x&lt;/isbn&gt;&lt;accession-num&gt;31781570&lt;/accession-num&gt;&lt;urls&gt;&lt;/urls&gt;&lt;custom2&gt;PMC6861329&lt;/custom2&gt;&lt;electronic-resource-num&gt;10.3389/fnut.2019.00165&lt;/electronic-resource-num&gt;&lt;remote-database-provider&gt;NLM&lt;/remote-database-provider&gt;&lt;language&gt;eng&lt;/language&gt;&lt;/record&gt;&lt;/Cite&gt;&lt;/EndNote&gt;</w:instrText>
      </w:r>
      <w:r w:rsidR="00271DF0"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3)</w:t>
      </w:r>
      <w:r w:rsidR="00271DF0" w:rsidRPr="00315341">
        <w:rPr>
          <w:rFonts w:ascii="Times New Roman" w:eastAsiaTheme="minorEastAsia" w:hAnsi="Times New Roman" w:cs="Times New Roman"/>
          <w:sz w:val="24"/>
          <w:szCs w:val="24"/>
        </w:rPr>
        <w:fldChar w:fldCharType="end"/>
      </w:r>
      <w:r w:rsidR="00271DF0" w:rsidRPr="00315341">
        <w:rPr>
          <w:rFonts w:ascii="Times New Roman" w:eastAsiaTheme="minorEastAsia" w:hAnsi="Times New Roman" w:cs="Times New Roman"/>
          <w:sz w:val="24"/>
          <w:szCs w:val="24"/>
        </w:rPr>
        <w:t xml:space="preserve"> (Table 1)</w:t>
      </w:r>
      <w:r w:rsidR="10EEF2A9" w:rsidRPr="00315341">
        <w:rPr>
          <w:rFonts w:ascii="Times New Roman" w:eastAsiaTheme="minorEastAsia" w:hAnsi="Times New Roman" w:cs="Times New Roman"/>
          <w:sz w:val="24"/>
          <w:szCs w:val="24"/>
        </w:rPr>
        <w:t>. Only 16-17% of the UK population meet the oily fish recommendation of at least one 140</w:t>
      </w:r>
      <w:r w:rsidR="00BD55CF" w:rsidRPr="00315341">
        <w:rPr>
          <w:rFonts w:ascii="Times New Roman" w:eastAsiaTheme="minorEastAsia" w:hAnsi="Times New Roman" w:cs="Times New Roman"/>
          <w:sz w:val="24"/>
          <w:szCs w:val="24"/>
        </w:rPr>
        <w:t xml:space="preserve"> </w:t>
      </w:r>
      <w:r w:rsidR="10EEF2A9" w:rsidRPr="00315341">
        <w:rPr>
          <w:rFonts w:ascii="Times New Roman" w:eastAsiaTheme="minorEastAsia" w:hAnsi="Times New Roman" w:cs="Times New Roman"/>
          <w:sz w:val="24"/>
          <w:szCs w:val="24"/>
        </w:rPr>
        <w:t xml:space="preserve">g portion per week </w:t>
      </w:r>
      <w:r w:rsidR="00271DF0" w:rsidRPr="00315341">
        <w:rPr>
          <w:rFonts w:ascii="Times New Roman" w:eastAsiaTheme="minorEastAsia" w:hAnsi="Times New Roman" w:cs="Times New Roman"/>
          <w:sz w:val="24"/>
          <w:szCs w:val="24"/>
        </w:rPr>
        <w:fldChar w:fldCharType="begin">
          <w:fldData xml:space="preserve">PEVuZE5vdGU+PENpdGU+PEF1dGhvcj5EZXJieXNoaXJlPC9BdXRob3I+PFllYXI+MjAxOTwvWWVh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EZXJieXNoaXJlPC9BdXRob3I+PFllYXI+MjAxOTwvWWVh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271DF0"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3, 74)</w:t>
      </w:r>
      <w:r w:rsidR="00271DF0" w:rsidRPr="00315341">
        <w:rPr>
          <w:rFonts w:ascii="Times New Roman" w:eastAsiaTheme="minorEastAsia" w:hAnsi="Times New Roman" w:cs="Times New Roman"/>
          <w:sz w:val="24"/>
          <w:szCs w:val="24"/>
        </w:rPr>
        <w:fldChar w:fldCharType="end"/>
      </w:r>
      <w:r w:rsidR="00795D67" w:rsidRPr="00315341">
        <w:rPr>
          <w:rFonts w:ascii="Times New Roman" w:eastAsiaTheme="minorEastAsia" w:hAnsi="Times New Roman" w:cs="Times New Roman"/>
          <w:sz w:val="24"/>
          <w:szCs w:val="24"/>
        </w:rPr>
        <w:t>.</w:t>
      </w:r>
      <w:r w:rsidR="5A45E200" w:rsidRPr="00315341">
        <w:rPr>
          <w:rFonts w:ascii="Times New Roman" w:eastAsiaTheme="minorEastAsia" w:hAnsi="Times New Roman" w:cs="Times New Roman"/>
          <w:sz w:val="24"/>
          <w:szCs w:val="24"/>
        </w:rPr>
        <w:t xml:space="preserve"> </w:t>
      </w:r>
      <w:r w:rsidR="3A9A25C6" w:rsidRPr="00315341">
        <w:rPr>
          <w:rFonts w:ascii="Times New Roman" w:eastAsiaTheme="minorEastAsia" w:hAnsi="Times New Roman" w:cs="Times New Roman"/>
          <w:sz w:val="24"/>
          <w:szCs w:val="24"/>
        </w:rPr>
        <w:t xml:space="preserve">This problem is not limited to the UK with </w:t>
      </w:r>
      <w:r w:rsidR="00EB37F5" w:rsidRPr="00315341">
        <w:rPr>
          <w:rFonts w:ascii="Times New Roman" w:eastAsiaTheme="minorEastAsia" w:hAnsi="Times New Roman" w:cs="Times New Roman"/>
          <w:sz w:val="24"/>
          <w:szCs w:val="24"/>
        </w:rPr>
        <w:t>most</w:t>
      </w:r>
      <w:r w:rsidR="3A9A25C6" w:rsidRPr="00315341">
        <w:rPr>
          <w:rFonts w:ascii="Times New Roman" w:eastAsiaTheme="minorEastAsia" w:hAnsi="Times New Roman" w:cs="Times New Roman"/>
          <w:sz w:val="24"/>
          <w:szCs w:val="24"/>
        </w:rPr>
        <w:t xml:space="preserve"> </w:t>
      </w:r>
      <w:r w:rsidR="2F480E3D" w:rsidRPr="00315341">
        <w:rPr>
          <w:rFonts w:ascii="Times New Roman" w:eastAsiaTheme="minorEastAsia" w:hAnsi="Times New Roman" w:cs="Times New Roman"/>
          <w:sz w:val="24"/>
          <w:szCs w:val="24"/>
        </w:rPr>
        <w:t xml:space="preserve">global </w:t>
      </w:r>
      <w:r w:rsidR="3A9A25C6" w:rsidRPr="00315341">
        <w:rPr>
          <w:rFonts w:ascii="Times New Roman" w:eastAsiaTheme="minorEastAsia" w:hAnsi="Times New Roman" w:cs="Times New Roman"/>
          <w:sz w:val="24"/>
          <w:szCs w:val="24"/>
        </w:rPr>
        <w:t>populations consuming on average &lt; 200</w:t>
      </w:r>
      <w:r w:rsidR="00BD55CF" w:rsidRPr="00315341">
        <w:rPr>
          <w:rFonts w:ascii="Times New Roman" w:eastAsiaTheme="minorEastAsia" w:hAnsi="Times New Roman" w:cs="Times New Roman"/>
          <w:sz w:val="24"/>
          <w:szCs w:val="24"/>
        </w:rPr>
        <w:t xml:space="preserve"> </w:t>
      </w:r>
      <w:r w:rsidR="3A9A25C6" w:rsidRPr="00315341">
        <w:rPr>
          <w:rFonts w:ascii="Times New Roman" w:eastAsiaTheme="minorEastAsia" w:hAnsi="Times New Roman" w:cs="Times New Roman"/>
          <w:sz w:val="24"/>
          <w:szCs w:val="24"/>
        </w:rPr>
        <w:t xml:space="preserve">mg </w:t>
      </w:r>
      <w:r w:rsidR="00BD55CF" w:rsidRPr="00315341">
        <w:rPr>
          <w:rFonts w:ascii="Times New Roman" w:eastAsiaTheme="minorEastAsia" w:hAnsi="Times New Roman" w:cs="Times New Roman"/>
          <w:sz w:val="24"/>
          <w:szCs w:val="24"/>
        </w:rPr>
        <w:t xml:space="preserve">EPA+DHA </w:t>
      </w:r>
      <w:r w:rsidR="3A9A25C6" w:rsidRPr="00315341">
        <w:rPr>
          <w:rFonts w:ascii="Times New Roman" w:eastAsiaTheme="minorEastAsia" w:hAnsi="Times New Roman" w:cs="Times New Roman"/>
          <w:sz w:val="24"/>
          <w:szCs w:val="24"/>
        </w:rPr>
        <w:t xml:space="preserve">per day </w:t>
      </w:r>
      <w:r w:rsidR="00271DF0" w:rsidRPr="00315341">
        <w:rPr>
          <w:rFonts w:ascii="Times New Roman" w:eastAsiaTheme="minorEastAsia" w:hAnsi="Times New Roman" w:cs="Times New Roman"/>
          <w:sz w:val="24"/>
          <w:szCs w:val="24"/>
        </w:rPr>
        <w:fldChar w:fldCharType="begin">
          <w:fldData xml:space="preserve">PEVuZE5vdGU+PENpdGU+PEF1dGhvcj5NaWNoYTwvQXV0aG9yPjxZZWFyPjIwMTQ8L1llYXI+PFJl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NaWNoYTwvQXV0aG9yPjxZZWFyPjIwMTQ8L1llYXI+PFJl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271DF0"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5)</w:t>
      </w:r>
      <w:r w:rsidR="00271DF0" w:rsidRPr="00315341">
        <w:rPr>
          <w:rFonts w:ascii="Times New Roman" w:eastAsiaTheme="minorEastAsia" w:hAnsi="Times New Roman" w:cs="Times New Roman"/>
          <w:sz w:val="24"/>
          <w:szCs w:val="24"/>
        </w:rPr>
        <w:fldChar w:fldCharType="end"/>
      </w:r>
      <w:r w:rsidR="00271DF0" w:rsidRPr="00315341">
        <w:rPr>
          <w:rFonts w:ascii="Times New Roman" w:eastAsiaTheme="minorEastAsia" w:hAnsi="Times New Roman" w:cs="Times New Roman"/>
          <w:sz w:val="24"/>
          <w:szCs w:val="24"/>
        </w:rPr>
        <w:t xml:space="preserve">. </w:t>
      </w:r>
      <w:r w:rsidR="3A9A25C6" w:rsidRPr="00315341">
        <w:rPr>
          <w:rFonts w:ascii="Times New Roman" w:eastAsiaTheme="minorEastAsia" w:hAnsi="Times New Roman" w:cs="Times New Roman"/>
          <w:sz w:val="24"/>
          <w:szCs w:val="24"/>
        </w:rPr>
        <w:t>In Australia, Meyer</w:t>
      </w:r>
      <w:r w:rsidR="00271DF0" w:rsidRPr="00315341">
        <w:rPr>
          <w:rFonts w:ascii="Times New Roman" w:eastAsiaTheme="minorEastAsia" w:hAnsi="Times New Roman" w:cs="Times New Roman"/>
          <w:sz w:val="24"/>
          <w:szCs w:val="24"/>
        </w:rPr>
        <w:t xml:space="preserve"> and colleagues</w:t>
      </w:r>
      <w:r w:rsidR="3A9A25C6" w:rsidRPr="00315341">
        <w:rPr>
          <w:rFonts w:ascii="Times New Roman" w:eastAsiaTheme="minorEastAsia" w:hAnsi="Times New Roman" w:cs="Times New Roman"/>
          <w:sz w:val="24"/>
          <w:szCs w:val="24"/>
        </w:rPr>
        <w:t xml:space="preserve"> us</w:t>
      </w:r>
      <w:r w:rsidR="74AA4900" w:rsidRPr="00315341">
        <w:rPr>
          <w:rFonts w:ascii="Times New Roman" w:eastAsiaTheme="minorEastAsia" w:hAnsi="Times New Roman" w:cs="Times New Roman"/>
          <w:sz w:val="24"/>
          <w:szCs w:val="24"/>
        </w:rPr>
        <w:t>ing</w:t>
      </w:r>
      <w:r w:rsidR="3A9A25C6" w:rsidRPr="00315341">
        <w:rPr>
          <w:rFonts w:ascii="Times New Roman" w:eastAsiaTheme="minorEastAsia" w:hAnsi="Times New Roman" w:cs="Times New Roman"/>
          <w:sz w:val="24"/>
          <w:szCs w:val="24"/>
        </w:rPr>
        <w:t xml:space="preserve"> data from the 2011–2012 National Nutrition and Physical Activity Survey found median </w:t>
      </w:r>
      <w:r w:rsidR="06D5FB93" w:rsidRPr="00315341">
        <w:rPr>
          <w:rFonts w:ascii="Times New Roman" w:eastAsiaTheme="minorEastAsia" w:hAnsi="Times New Roman" w:cs="Times New Roman"/>
          <w:sz w:val="24"/>
          <w:szCs w:val="24"/>
        </w:rPr>
        <w:t xml:space="preserve">EPA+DHA+DPA intakes </w:t>
      </w:r>
      <w:r w:rsidR="3A9A25C6" w:rsidRPr="00315341">
        <w:rPr>
          <w:rFonts w:ascii="Times New Roman" w:eastAsiaTheme="minorEastAsia" w:hAnsi="Times New Roman" w:cs="Times New Roman"/>
          <w:sz w:val="24"/>
          <w:szCs w:val="24"/>
        </w:rPr>
        <w:t xml:space="preserve">of less than 50% of </w:t>
      </w:r>
      <w:r w:rsidR="1DA89226" w:rsidRPr="00315341">
        <w:rPr>
          <w:rFonts w:ascii="Times New Roman" w:eastAsiaTheme="minorEastAsia" w:hAnsi="Times New Roman" w:cs="Times New Roman"/>
          <w:sz w:val="24"/>
          <w:szCs w:val="24"/>
        </w:rPr>
        <w:t xml:space="preserve">the </w:t>
      </w:r>
      <w:r w:rsidR="3A9A25C6" w:rsidRPr="00315341">
        <w:rPr>
          <w:rFonts w:ascii="Times New Roman" w:eastAsiaTheme="minorEastAsia" w:hAnsi="Times New Roman" w:cs="Times New Roman"/>
          <w:sz w:val="24"/>
          <w:szCs w:val="24"/>
        </w:rPr>
        <w:t>mean</w:t>
      </w:r>
      <w:r w:rsidR="1485FF96" w:rsidRPr="00315341">
        <w:rPr>
          <w:rFonts w:ascii="Times New Roman" w:eastAsiaTheme="minorEastAsia" w:hAnsi="Times New Roman" w:cs="Times New Roman"/>
          <w:sz w:val="24"/>
          <w:szCs w:val="24"/>
        </w:rPr>
        <w:t xml:space="preserve"> </w:t>
      </w:r>
      <w:r w:rsidR="07A028CA" w:rsidRPr="00315341">
        <w:rPr>
          <w:rFonts w:ascii="Times New Roman" w:eastAsiaTheme="minorEastAsia" w:hAnsi="Times New Roman" w:cs="Times New Roman"/>
          <w:sz w:val="24"/>
          <w:szCs w:val="24"/>
        </w:rPr>
        <w:t xml:space="preserve">of </w:t>
      </w:r>
      <w:r w:rsidR="1485FF96" w:rsidRPr="00315341">
        <w:rPr>
          <w:rFonts w:ascii="Times New Roman" w:eastAsiaTheme="minorEastAsia" w:hAnsi="Times New Roman" w:cs="Times New Roman"/>
          <w:color w:val="333333"/>
          <w:sz w:val="24"/>
          <w:szCs w:val="24"/>
        </w:rPr>
        <w:t>~340</w:t>
      </w:r>
      <w:r w:rsidR="00BA091D" w:rsidRPr="00315341">
        <w:rPr>
          <w:rFonts w:ascii="Times New Roman" w:eastAsiaTheme="minorEastAsia" w:hAnsi="Times New Roman" w:cs="Times New Roman"/>
          <w:color w:val="333333"/>
          <w:sz w:val="24"/>
          <w:szCs w:val="24"/>
        </w:rPr>
        <w:t xml:space="preserve"> </w:t>
      </w:r>
      <w:r w:rsidR="1485FF96" w:rsidRPr="00315341">
        <w:rPr>
          <w:rFonts w:ascii="Times New Roman" w:eastAsiaTheme="minorEastAsia" w:hAnsi="Times New Roman" w:cs="Times New Roman"/>
          <w:color w:val="333333"/>
          <w:sz w:val="24"/>
          <w:szCs w:val="24"/>
        </w:rPr>
        <w:t>mg per day</w:t>
      </w:r>
      <w:r w:rsidR="3A9A25C6" w:rsidRPr="00315341">
        <w:rPr>
          <w:rFonts w:ascii="Times New Roman" w:eastAsiaTheme="minorEastAsia" w:hAnsi="Times New Roman" w:cs="Times New Roman"/>
          <w:sz w:val="24"/>
          <w:szCs w:val="24"/>
        </w:rPr>
        <w:t xml:space="preserve"> intake</w:t>
      </w:r>
      <w:r w:rsidR="5E3D769F" w:rsidRPr="00315341">
        <w:rPr>
          <w:rFonts w:ascii="Times New Roman" w:eastAsiaTheme="minorEastAsia" w:hAnsi="Times New Roman" w:cs="Times New Roman"/>
          <w:sz w:val="24"/>
          <w:szCs w:val="24"/>
        </w:rPr>
        <w:t>,</w:t>
      </w:r>
      <w:r w:rsidR="3A9A25C6" w:rsidRPr="00315341">
        <w:rPr>
          <w:rFonts w:ascii="Times New Roman" w:eastAsiaTheme="minorEastAsia" w:hAnsi="Times New Roman" w:cs="Times New Roman"/>
          <w:sz w:val="24"/>
          <w:szCs w:val="24"/>
        </w:rPr>
        <w:t xml:space="preserve"> which </w:t>
      </w:r>
      <w:r w:rsidR="64D9D3BF" w:rsidRPr="00315341">
        <w:rPr>
          <w:rFonts w:ascii="Times New Roman" w:eastAsiaTheme="minorEastAsia" w:hAnsi="Times New Roman" w:cs="Times New Roman"/>
          <w:sz w:val="24"/>
          <w:szCs w:val="24"/>
        </w:rPr>
        <w:t xml:space="preserve">again </w:t>
      </w:r>
      <w:r w:rsidR="3A9A25C6" w:rsidRPr="00315341">
        <w:rPr>
          <w:rFonts w:ascii="Times New Roman" w:eastAsiaTheme="minorEastAsia" w:hAnsi="Times New Roman" w:cs="Times New Roman"/>
          <w:sz w:val="24"/>
          <w:szCs w:val="24"/>
        </w:rPr>
        <w:t xml:space="preserve">illustrates highly-skewed </w:t>
      </w:r>
      <w:r w:rsidR="12A99C91" w:rsidRPr="00315341">
        <w:rPr>
          <w:rFonts w:ascii="Times New Roman" w:eastAsiaTheme="minorEastAsia" w:hAnsi="Times New Roman" w:cs="Times New Roman"/>
          <w:sz w:val="24"/>
          <w:szCs w:val="24"/>
        </w:rPr>
        <w:t>omega-3</w:t>
      </w:r>
      <w:r w:rsidR="3A9A25C6" w:rsidRPr="00315341">
        <w:rPr>
          <w:rFonts w:ascii="Times New Roman" w:eastAsiaTheme="minorEastAsia" w:hAnsi="Times New Roman" w:cs="Times New Roman"/>
          <w:sz w:val="24"/>
          <w:szCs w:val="24"/>
        </w:rPr>
        <w:t xml:space="preserve"> </w:t>
      </w:r>
      <w:r w:rsidR="001D5102" w:rsidRPr="00315341">
        <w:rPr>
          <w:rFonts w:ascii="Times New Roman" w:eastAsiaTheme="minorEastAsia" w:hAnsi="Times New Roman" w:cs="Times New Roman"/>
          <w:sz w:val="24"/>
          <w:szCs w:val="24"/>
        </w:rPr>
        <w:t xml:space="preserve">PUFA </w:t>
      </w:r>
      <w:r w:rsidR="3A9A25C6" w:rsidRPr="00315341">
        <w:rPr>
          <w:rFonts w:ascii="Times New Roman" w:eastAsiaTheme="minorEastAsia" w:hAnsi="Times New Roman" w:cs="Times New Roman"/>
          <w:sz w:val="24"/>
          <w:szCs w:val="24"/>
        </w:rPr>
        <w:t>intakes</w:t>
      </w:r>
      <w:r w:rsidR="00271DF0" w:rsidRPr="00315341">
        <w:rPr>
          <w:rFonts w:ascii="Times New Roman" w:eastAsiaTheme="minorEastAsia" w:hAnsi="Times New Roman" w:cs="Times New Roman"/>
          <w:sz w:val="24"/>
          <w:szCs w:val="24"/>
        </w:rPr>
        <w:t xml:space="preserve"> </w:t>
      </w:r>
      <w:r w:rsidR="00271DF0" w:rsidRPr="00315341">
        <w:rPr>
          <w:rFonts w:ascii="Times New Roman" w:eastAsiaTheme="minorEastAsia" w:hAnsi="Times New Roman" w:cs="Times New Roman"/>
          <w:sz w:val="24"/>
          <w:szCs w:val="24"/>
        </w:rPr>
        <w:fldChar w:fldCharType="begin">
          <w:fldData xml:space="preserve">PEVuZE5vdGU+PENpdGU+PEF1dGhvcj5NZXllcjwvQXV0aG9yPjxZZWFyPjIwMTY8L1llYXI+PFJl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=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NZXllcjwvQXV0aG9yPjxZZWFyPjIwMTY8L1llYXI+PFJl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=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271DF0"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6)</w:t>
      </w:r>
      <w:r w:rsidR="00271DF0" w:rsidRPr="00315341">
        <w:rPr>
          <w:rFonts w:ascii="Times New Roman" w:eastAsiaTheme="minorEastAsia" w:hAnsi="Times New Roman" w:cs="Times New Roman"/>
          <w:sz w:val="24"/>
          <w:szCs w:val="24"/>
        </w:rPr>
        <w:fldChar w:fldCharType="end"/>
      </w:r>
      <w:r w:rsidR="3A9A25C6" w:rsidRPr="00315341">
        <w:rPr>
          <w:rFonts w:ascii="Times New Roman" w:eastAsiaTheme="minorEastAsia" w:hAnsi="Times New Roman" w:cs="Times New Roman"/>
          <w:sz w:val="24"/>
          <w:szCs w:val="24"/>
        </w:rPr>
        <w:t xml:space="preserve">. </w:t>
      </w:r>
    </w:p>
    <w:p w14:paraId="158F28E4" w14:textId="1B3A890F" w:rsidR="79E474F0" w:rsidRPr="00315341" w:rsidRDefault="79E474F0" w:rsidP="00A13D98">
      <w:pPr>
        <w:spacing w:after="0" w:line="360" w:lineRule="auto"/>
        <w:jc w:val="both"/>
        <w:rPr>
          <w:rFonts w:ascii="Times New Roman" w:eastAsiaTheme="minorEastAsia" w:hAnsi="Times New Roman" w:cs="Times New Roman"/>
          <w:sz w:val="24"/>
          <w:szCs w:val="24"/>
        </w:rPr>
      </w:pPr>
    </w:p>
    <w:p w14:paraId="7437E14F" w14:textId="0CD6F513" w:rsidR="00100EA7" w:rsidRPr="00315341" w:rsidRDefault="00100EA7" w:rsidP="00A13D98">
      <w:pPr>
        <w:spacing w:after="0" w:line="360" w:lineRule="auto"/>
        <w:jc w:val="both"/>
        <w:rPr>
          <w:rFonts w:ascii="Times New Roman" w:hAnsi="Times New Roman" w:cs="Times New Roman"/>
          <w:b/>
          <w:bCs/>
          <w:noProof/>
        </w:rPr>
      </w:pPr>
      <w:r w:rsidRPr="00315341">
        <w:rPr>
          <w:rFonts w:ascii="Times New Roman" w:hAnsi="Times New Roman" w:cs="Times New Roman"/>
          <w:b/>
          <w:bCs/>
          <w:noProof/>
        </w:rPr>
        <w:t>Table 1</w:t>
      </w:r>
    </w:p>
    <w:p w14:paraId="65D64B7D" w14:textId="77777777" w:rsidR="00100EA7" w:rsidRPr="00315341" w:rsidRDefault="00100EA7" w:rsidP="00A13D98">
      <w:pPr>
        <w:spacing w:after="0" w:line="360" w:lineRule="auto"/>
        <w:jc w:val="both"/>
        <w:rPr>
          <w:rFonts w:ascii="Times New Roman" w:hAnsi="Times New Roman" w:cs="Times New Roman"/>
          <w:b/>
          <w:bCs/>
          <w:noProof/>
        </w:rPr>
      </w:pPr>
    </w:p>
    <w:p w14:paraId="4F86541D" w14:textId="77AA94DC" w:rsidR="00D86D7B" w:rsidRPr="00315341" w:rsidRDefault="7D217F7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Oily fish consumption demonstrates a strong </w:t>
      </w:r>
      <w:r w:rsidR="001D5102" w:rsidRPr="00315341">
        <w:rPr>
          <w:rFonts w:ascii="Times New Roman" w:eastAsiaTheme="minorEastAsia" w:hAnsi="Times New Roman" w:cs="Times New Roman"/>
          <w:sz w:val="24"/>
          <w:szCs w:val="24"/>
        </w:rPr>
        <w:t>socio</w:t>
      </w:r>
      <w:r w:rsidR="3A16DC11" w:rsidRPr="00315341">
        <w:rPr>
          <w:rFonts w:ascii="Times New Roman" w:eastAsiaTheme="minorEastAsia" w:hAnsi="Times New Roman" w:cs="Times New Roman"/>
          <w:sz w:val="24"/>
          <w:szCs w:val="24"/>
        </w:rPr>
        <w:t>-</w:t>
      </w:r>
      <w:r w:rsidR="001D5102" w:rsidRPr="00315341">
        <w:rPr>
          <w:rFonts w:ascii="Times New Roman" w:eastAsiaTheme="minorEastAsia" w:hAnsi="Times New Roman" w:cs="Times New Roman"/>
          <w:sz w:val="24"/>
          <w:szCs w:val="24"/>
        </w:rPr>
        <w:t>economic</w:t>
      </w:r>
      <w:r w:rsidRPr="00315341">
        <w:rPr>
          <w:rFonts w:ascii="Times New Roman" w:eastAsiaTheme="minorEastAsia" w:hAnsi="Times New Roman" w:cs="Times New Roman"/>
          <w:sz w:val="24"/>
          <w:szCs w:val="24"/>
        </w:rPr>
        <w:t xml:space="preserve"> gradient with </w:t>
      </w:r>
      <w:r w:rsidR="001D5102" w:rsidRPr="00315341">
        <w:rPr>
          <w:rFonts w:ascii="Times New Roman" w:eastAsiaTheme="minorEastAsia" w:hAnsi="Times New Roman" w:cs="Times New Roman"/>
          <w:sz w:val="24"/>
          <w:szCs w:val="24"/>
        </w:rPr>
        <w:t>affluent</w:t>
      </w:r>
      <w:r w:rsidRPr="00315341">
        <w:rPr>
          <w:rFonts w:ascii="Times New Roman" w:eastAsiaTheme="minorEastAsia" w:hAnsi="Times New Roman" w:cs="Times New Roman"/>
          <w:sz w:val="24"/>
          <w:szCs w:val="24"/>
        </w:rPr>
        <w:t xml:space="preserve"> groups 2.4-4.0 times more likely to eat oily fish than </w:t>
      </w:r>
      <w:r w:rsidR="001D5102" w:rsidRPr="00315341">
        <w:rPr>
          <w:rFonts w:ascii="Times New Roman" w:eastAsiaTheme="minorEastAsia" w:hAnsi="Times New Roman" w:cs="Times New Roman"/>
          <w:sz w:val="24"/>
          <w:szCs w:val="24"/>
        </w:rPr>
        <w:t>the least affluent</w:t>
      </w:r>
      <w:r w:rsidRPr="00315341">
        <w:rPr>
          <w:rFonts w:ascii="Times New Roman" w:eastAsiaTheme="minorEastAsia" w:hAnsi="Times New Roman" w:cs="Times New Roman"/>
          <w:sz w:val="24"/>
          <w:szCs w:val="24"/>
        </w:rPr>
        <w:t xml:space="preserve"> groups in the UK </w:t>
      </w:r>
      <w:r w:rsidRPr="00315341">
        <w:rPr>
          <w:rFonts w:ascii="Times New Roman" w:hAnsi="Times New Roman" w:cs="Times New Roman"/>
        </w:rPr>
        <w:fldChar w:fldCharType="begin">
          <w:fldData xml:space="preserve">PEVuZE5vdGU+PENpdGU+PEF1dGhvcj5NYWd1aXJlPC9BdXRob3I+PFllYXI+MjAxNTwvWWVhcj48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</w:fldData>
        </w:fldChar>
      </w:r>
      <w:r w:rsidR="00917B65">
        <w:rPr>
          <w:rFonts w:ascii="Times New Roman" w:hAnsi="Times New Roman" w:cs="Times New Roman"/>
        </w:rPr>
        <w:instrText xml:space="preserve"> ADDIN EN.CITE </w:instrText>
      </w:r>
      <w:r w:rsidR="00917B65">
        <w:rPr>
          <w:rFonts w:ascii="Times New Roman" w:hAnsi="Times New Roman" w:cs="Times New Roman"/>
        </w:rPr>
        <w:fldChar w:fldCharType="begin">
          <w:fldData xml:space="preserve">PEVuZE5vdGU+PENpdGU+PEF1dGhvcj5NYWd1aXJlPC9BdXRob3I+PFllYXI+MjAxNTwvWWVhcj48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</w:fldData>
        </w:fldChar>
      </w:r>
      <w:r w:rsidR="00917B65">
        <w:rPr>
          <w:rFonts w:ascii="Times New Roman" w:hAnsi="Times New Roman" w:cs="Times New Roman"/>
        </w:rPr>
        <w:instrText xml:space="preserve"> ADDIN EN.CITE.DATA </w:instrText>
      </w:r>
      <w:r w:rsidR="00917B65">
        <w:rPr>
          <w:rFonts w:ascii="Times New Roman" w:hAnsi="Times New Roman" w:cs="Times New Roman"/>
        </w:rPr>
      </w:r>
      <w:r w:rsidR="00917B65">
        <w:rPr>
          <w:rFonts w:ascii="Times New Roman" w:hAnsi="Times New Roman" w:cs="Times New Roman"/>
        </w:rPr>
        <w:fldChar w:fldCharType="end"/>
      </w:r>
      <w:r w:rsidRPr="00315341">
        <w:rPr>
          <w:rFonts w:ascii="Times New Roman" w:hAnsi="Times New Roman" w:cs="Times New Roman"/>
        </w:rPr>
        <w:fldChar w:fldCharType="separate"/>
      </w:r>
      <w:r w:rsidR="00917B65">
        <w:rPr>
          <w:rFonts w:ascii="Times New Roman" w:hAnsi="Times New Roman" w:cs="Times New Roman"/>
          <w:noProof/>
        </w:rPr>
        <w:t>(77)</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Affordability of products containing EPA and DHA is likely to be a contributor to low intakes in many communities.</w:t>
      </w:r>
    </w:p>
    <w:p w14:paraId="519073E5" w14:textId="77777777" w:rsidR="00171278" w:rsidRPr="00315341" w:rsidRDefault="00171278" w:rsidP="00A13D98">
      <w:pPr>
        <w:spacing w:after="0" w:line="360" w:lineRule="auto"/>
        <w:jc w:val="both"/>
        <w:rPr>
          <w:rFonts w:ascii="Times New Roman" w:eastAsiaTheme="minorEastAsia" w:hAnsi="Times New Roman" w:cs="Times New Roman"/>
          <w:sz w:val="24"/>
          <w:szCs w:val="24"/>
        </w:rPr>
      </w:pPr>
    </w:p>
    <w:p w14:paraId="074C6163" w14:textId="74794740" w:rsidR="00171278" w:rsidRPr="00315341" w:rsidRDefault="00171278"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Given that oily fish is the almost exclusive current </w:t>
      </w:r>
      <w:r w:rsidR="000E4D40" w:rsidRPr="00315341">
        <w:rPr>
          <w:rFonts w:ascii="Times New Roman" w:eastAsiaTheme="minorEastAsia" w:hAnsi="Times New Roman" w:cs="Times New Roman"/>
          <w:sz w:val="24"/>
          <w:szCs w:val="24"/>
        </w:rPr>
        <w:t xml:space="preserve">dietary </w:t>
      </w:r>
      <w:r w:rsidRPr="00315341">
        <w:rPr>
          <w:rFonts w:ascii="Times New Roman" w:eastAsiaTheme="minorEastAsia" w:hAnsi="Times New Roman" w:cs="Times New Roman"/>
          <w:sz w:val="24"/>
          <w:szCs w:val="24"/>
        </w:rPr>
        <w:t>source of EPA and DHA, vegetarian</w:t>
      </w:r>
      <w:r w:rsidR="000E4D40"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and vegan</w:t>
      </w:r>
      <w:r w:rsidR="000E4D40" w:rsidRPr="00315341">
        <w:rPr>
          <w:rFonts w:ascii="Times New Roman" w:eastAsiaTheme="minorEastAsia" w:hAnsi="Times New Roman" w:cs="Times New Roman"/>
          <w:sz w:val="24"/>
          <w:szCs w:val="24"/>
        </w:rPr>
        <w:t>s would</w:t>
      </w:r>
      <w:r w:rsidRPr="00315341">
        <w:rPr>
          <w:rFonts w:ascii="Times New Roman" w:eastAsiaTheme="minorEastAsia" w:hAnsi="Times New Roman" w:cs="Times New Roman"/>
          <w:sz w:val="24"/>
          <w:szCs w:val="24"/>
        </w:rPr>
        <w:t xml:space="preserve"> </w:t>
      </w:r>
      <w:r w:rsidR="000E4D40" w:rsidRPr="00315341">
        <w:rPr>
          <w:rFonts w:ascii="Times New Roman" w:eastAsiaTheme="minorEastAsia" w:hAnsi="Times New Roman" w:cs="Times New Roman"/>
          <w:sz w:val="24"/>
          <w:szCs w:val="24"/>
        </w:rPr>
        <w:t>be expected to have</w:t>
      </w:r>
      <w:r w:rsidRPr="00315341">
        <w:rPr>
          <w:rFonts w:ascii="Times New Roman" w:eastAsiaTheme="minorEastAsia" w:hAnsi="Times New Roman" w:cs="Times New Roman"/>
          <w:sz w:val="24"/>
          <w:szCs w:val="24"/>
        </w:rPr>
        <w:t xml:space="preserve"> </w:t>
      </w:r>
      <w:r w:rsidR="000E4D40" w:rsidRPr="00315341">
        <w:rPr>
          <w:rFonts w:ascii="Times New Roman" w:eastAsiaTheme="minorEastAsia" w:hAnsi="Times New Roman" w:cs="Times New Roman"/>
          <w:sz w:val="24"/>
          <w:szCs w:val="24"/>
        </w:rPr>
        <w:t>negligible intakes relative to fish consumers</w:t>
      </w:r>
      <w:r w:rsidR="00352BA0" w:rsidRPr="00315341">
        <w:rPr>
          <w:rFonts w:ascii="Times New Roman" w:eastAsiaTheme="minorEastAsia" w:hAnsi="Times New Roman" w:cs="Times New Roman"/>
          <w:sz w:val="24"/>
          <w:szCs w:val="24"/>
        </w:rPr>
        <w:t>;</w:t>
      </w:r>
      <w:r w:rsidR="000E4D40" w:rsidRPr="00315341">
        <w:rPr>
          <w:rFonts w:ascii="Times New Roman" w:eastAsiaTheme="minorEastAsia" w:hAnsi="Times New Roman" w:cs="Times New Roman"/>
          <w:sz w:val="24"/>
          <w:szCs w:val="24"/>
        </w:rPr>
        <w:t xml:space="preserve"> however data </w:t>
      </w:r>
      <w:r w:rsidR="00352BA0" w:rsidRPr="00315341">
        <w:rPr>
          <w:rFonts w:ascii="Times New Roman" w:eastAsiaTheme="minorEastAsia" w:hAnsi="Times New Roman" w:cs="Times New Roman"/>
          <w:sz w:val="24"/>
          <w:szCs w:val="24"/>
        </w:rPr>
        <w:t>on this are</w:t>
      </w:r>
      <w:r w:rsidR="000E4D40" w:rsidRPr="00315341">
        <w:rPr>
          <w:rFonts w:ascii="Times New Roman" w:eastAsiaTheme="minorEastAsia" w:hAnsi="Times New Roman" w:cs="Times New Roman"/>
          <w:sz w:val="24"/>
          <w:szCs w:val="24"/>
        </w:rPr>
        <w:t xml:space="preserve"> limited. In the EPIC-Norfolk cohort, EPA/DHA intakes of 0.13/0.19, 0.02/0.02 and 0.01/0.00 g per day were evident in male fish eaters, vegetarians and vegans respectively with equivalent intakes in females of  0.11/0.15, 0.02/0.01 and 0.02/0.00 g per day </w:t>
      </w:r>
      <w:r w:rsidR="000E4D40" w:rsidRPr="00315341">
        <w:rPr>
          <w:rFonts w:ascii="Times New Roman" w:eastAsiaTheme="minorEastAsia" w:hAnsi="Times New Roman" w:cs="Times New Roman"/>
          <w:sz w:val="24"/>
          <w:szCs w:val="24"/>
        </w:rPr>
        <w:fldChar w:fldCharType="begin">
          <w:fldData xml:space="preserve">PEVuZE5vdGU+PENpdGU+PEF1dGhvcj5XZWxjaDwvQXV0aG9yPjxZZWFyPjIwMTA8L1llYXI+PFJl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XZWxjaDwvQXV0aG9yPjxZZWFyPjIwMTA8L1llYXI+PFJl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0E4D40"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8)</w:t>
      </w:r>
      <w:r w:rsidR="000E4D40" w:rsidRPr="00315341">
        <w:rPr>
          <w:rFonts w:ascii="Times New Roman" w:eastAsiaTheme="minorEastAsia" w:hAnsi="Times New Roman" w:cs="Times New Roman"/>
          <w:sz w:val="24"/>
          <w:szCs w:val="24"/>
        </w:rPr>
        <w:fldChar w:fldCharType="end"/>
      </w:r>
      <w:r w:rsidR="00844D3F" w:rsidRPr="00315341">
        <w:rPr>
          <w:rFonts w:ascii="Times New Roman" w:eastAsiaTheme="minorEastAsia" w:hAnsi="Times New Roman" w:cs="Times New Roman"/>
          <w:sz w:val="24"/>
          <w:szCs w:val="24"/>
        </w:rPr>
        <w:t xml:space="preserve">. </w:t>
      </w:r>
    </w:p>
    <w:p w14:paraId="21E8E16C" w14:textId="77777777" w:rsidR="00795D67" w:rsidRPr="00315341" w:rsidRDefault="00795D67" w:rsidP="00A13D98">
      <w:pPr>
        <w:spacing w:after="0" w:line="360" w:lineRule="auto"/>
        <w:jc w:val="both"/>
        <w:rPr>
          <w:rFonts w:ascii="Times New Roman" w:eastAsiaTheme="minorEastAsia" w:hAnsi="Times New Roman" w:cs="Times New Roman"/>
          <w:sz w:val="24"/>
          <w:szCs w:val="24"/>
        </w:rPr>
      </w:pPr>
    </w:p>
    <w:p w14:paraId="77DB12E4" w14:textId="33D4D7CD" w:rsidR="00795D67" w:rsidRPr="00315341" w:rsidRDefault="00795D67"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In addition to intake, it is important to have an accurate objective measurement of status. The omega-3 index (OM3I), which is the % contribution of EPA+DHA to total fatty acids in erythrocytes, is becoming widely used in research and clinical practice as a standardised measurement of omega-3 fatty acid status and prognostic measure of future chronic disease risk </w:t>
      </w:r>
      <w:r w:rsidRPr="00315341">
        <w:rPr>
          <w:rFonts w:ascii="Times New Roman" w:hAnsi="Times New Roman" w:cs="Times New Roman"/>
        </w:rPr>
        <w:fldChar w:fldCharType="begin"/>
      </w:r>
      <w:r w:rsidR="00917B65">
        <w:rPr>
          <w:rFonts w:ascii="Times New Roman" w:hAnsi="Times New Roman" w:cs="Times New Roman"/>
        </w:rPr>
        <w:instrText xml:space="preserve"> ADDIN EN.CITE &lt;EndNote&gt;&lt;Cite&gt;&lt;Author&gt;Harris&lt;/Author&gt;&lt;Year&gt;2010&lt;/Year&gt;&lt;RecNum&gt;3&lt;/RecNum&gt;&lt;DisplayText&gt;(79)&lt;/DisplayText&gt;&lt;record&gt;&lt;rec-number&gt;3&lt;/rec-number&gt;&lt;foreign-keys&gt;&lt;key app="EN" db-id="2tr5pefawrd9aaed0e8vvwri50tp9vp0ep9w" timestamp="1697887081"&gt;3&lt;/key&gt;&lt;/foreign-keys&gt;&lt;ref-type name="Journal Article"&gt;17&lt;/ref-type&gt;&lt;contributors&gt;&lt;authors&gt;&lt;author&gt;Harris, W. S.&lt;/author&gt;&lt;/authors&gt;&lt;/contributors&gt;&lt;auth-address&gt;Cardiovascular Health Research Center Sanford Research/USD, 2301 East 60th Street North, Sioux Falls, SD 57104-0589, USA. bill.harris@sanfordhealth.org&lt;/auth-address&gt;&lt;titles&gt;&lt;title&gt;The omega-3 index: clinical utility for therapeutic intervention&lt;/title&gt;&lt;secondary-title&gt;Curr Cardiol Rep&lt;/secondary-title&gt;&lt;/titles&gt;&lt;periodical&gt;&lt;full-title&gt;Curr Cardiol Rep&lt;/full-title&gt;&lt;/periodical&gt;&lt;pages&gt;503-8&lt;/pages&gt;&lt;volume&gt;12&lt;/volume&gt;&lt;number&gt;6&lt;/number&gt;&lt;edition&gt;2010/09/03&lt;/edition&gt;&lt;keywords&gt;&lt;keyword&gt;Biomarkers&lt;/keyword&gt;&lt;keyword&gt;Death, Sudden, Cardiac/prevention &amp;amp; control&lt;/keyword&gt;&lt;keyword&gt;Docosahexaenoic Acids/*blood&lt;/keyword&gt;&lt;keyword&gt;Eicosapentaenoic Acid/*blood&lt;/keyword&gt;&lt;keyword&gt;Erythrocytes/*chemistry&lt;/keyword&gt;&lt;keyword&gt;Fatty Acids, Omega-3/administration &amp;amp; dosage&lt;/keyword&gt;&lt;keyword&gt;Health Status&lt;/keyword&gt;&lt;keyword&gt;Health Status Indicators&lt;/keyword&gt;&lt;keyword&gt;Humans&lt;/keyword&gt;&lt;keyword&gt;Risk Factors&lt;/keyword&gt;&lt;keyword&gt;United States/epidemiology&lt;/keyword&gt;&lt;/keywords&gt;&lt;dates&gt;&lt;year&gt;2010&lt;/year&gt;&lt;pub-dates&gt;&lt;date&gt;Nov&lt;/date&gt;&lt;/pub-dates&gt;&lt;/dates&gt;&lt;isbn&gt;1523-3782&lt;/isbn&gt;&lt;accession-num&gt;20809235&lt;/accession-num&gt;&lt;urls&gt;&lt;/urls&gt;&lt;electronic-resource-num&gt;10.1007/s11886-010-0141-6&lt;/electronic-resource-num&gt;&lt;remote-database-provider&gt;NLM&lt;/remote-database-provider&gt;&lt;language&gt;eng&lt;/language&gt;&lt;/record&gt;&lt;/Cite&gt;&lt;/EndNote&gt;</w:instrText>
      </w:r>
      <w:r w:rsidRPr="00315341">
        <w:rPr>
          <w:rFonts w:ascii="Times New Roman" w:hAnsi="Times New Roman" w:cs="Times New Roman"/>
        </w:rPr>
        <w:fldChar w:fldCharType="separate"/>
      </w:r>
      <w:r w:rsidR="00917B65">
        <w:rPr>
          <w:rFonts w:ascii="Times New Roman" w:hAnsi="Times New Roman" w:cs="Times New Roman"/>
          <w:noProof/>
        </w:rPr>
        <w:t>(79)</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It is proposed that an OM3I of &gt;</w:t>
      </w:r>
      <w:r w:rsidR="473E0764"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8% is desirable (“green zone”), 4-8% is intermediate (“yellow zone”), and &lt;</w:t>
      </w:r>
      <w:r w:rsidR="3D51D793"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4% is undesirable (“red zone”). M</w:t>
      </w:r>
      <w:r w:rsidR="5C89AF5A" w:rsidRPr="00315341">
        <w:rPr>
          <w:rFonts w:ascii="Times New Roman" w:eastAsiaTheme="minorEastAsia" w:hAnsi="Times New Roman" w:cs="Times New Roman"/>
          <w:sz w:val="24"/>
          <w:szCs w:val="24"/>
        </w:rPr>
        <w:t xml:space="preserve">uch </w:t>
      </w:r>
      <w:r w:rsidRPr="00315341">
        <w:rPr>
          <w:rFonts w:ascii="Times New Roman" w:eastAsiaTheme="minorEastAsia" w:hAnsi="Times New Roman" w:cs="Times New Roman"/>
          <w:sz w:val="24"/>
          <w:szCs w:val="24"/>
        </w:rPr>
        <w:t>of the UK and global population</w:t>
      </w:r>
      <w:r w:rsidR="007D0253"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have a sub-optimal OM3I of &lt;</w:t>
      </w:r>
      <w:r w:rsidR="714F1D10"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4%. In a recent analysis</w:t>
      </w:r>
      <w:r w:rsidR="4F478B7E"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hich included 48 count</w:t>
      </w:r>
      <w:r w:rsidR="001D5102" w:rsidRPr="00315341">
        <w:rPr>
          <w:rFonts w:ascii="Times New Roman" w:eastAsiaTheme="minorEastAsia" w:hAnsi="Times New Roman" w:cs="Times New Roman"/>
          <w:sz w:val="24"/>
          <w:szCs w:val="24"/>
        </w:rPr>
        <w:t>r</w:t>
      </w:r>
      <w:r w:rsidRPr="00315341">
        <w:rPr>
          <w:rFonts w:ascii="Times New Roman" w:eastAsiaTheme="minorEastAsia" w:hAnsi="Times New Roman" w:cs="Times New Roman"/>
          <w:sz w:val="24"/>
          <w:szCs w:val="24"/>
        </w:rPr>
        <w:t xml:space="preserve">ies/regions, the average </w:t>
      </w:r>
      <w:r w:rsidR="00352BA0" w:rsidRPr="00315341">
        <w:rPr>
          <w:rFonts w:ascii="Times New Roman" w:eastAsiaTheme="minorEastAsia" w:hAnsi="Times New Roman" w:cs="Times New Roman"/>
          <w:sz w:val="24"/>
          <w:szCs w:val="24"/>
        </w:rPr>
        <w:t>O</w:t>
      </w:r>
      <w:r w:rsidR="003A577E" w:rsidRPr="00315341">
        <w:rPr>
          <w:rFonts w:ascii="Times New Roman" w:eastAsiaTheme="minorEastAsia" w:hAnsi="Times New Roman" w:cs="Times New Roman"/>
          <w:sz w:val="24"/>
          <w:szCs w:val="24"/>
        </w:rPr>
        <w:t>M3</w:t>
      </w:r>
      <w:r w:rsidR="00352BA0" w:rsidRPr="00315341">
        <w:rPr>
          <w:rFonts w:ascii="Times New Roman" w:eastAsiaTheme="minorEastAsia" w:hAnsi="Times New Roman" w:cs="Times New Roman"/>
          <w:sz w:val="24"/>
          <w:szCs w:val="24"/>
        </w:rPr>
        <w:t>I</w:t>
      </w:r>
      <w:r w:rsidRPr="00315341">
        <w:rPr>
          <w:rFonts w:ascii="Times New Roman" w:eastAsiaTheme="minorEastAsia" w:hAnsi="Times New Roman" w:cs="Times New Roman"/>
          <w:sz w:val="24"/>
          <w:szCs w:val="24"/>
        </w:rPr>
        <w:t xml:space="preserve"> in most countries was &lt;</w:t>
      </w:r>
      <w:r w:rsidR="413B1194"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6% with only Iceland, Norway, Finland, South Korea, Japan, Alaska and Greenland having an average OM3I &gt; 8% </w:t>
      </w:r>
      <w:r w:rsidRPr="00315341">
        <w:rPr>
          <w:rFonts w:ascii="Times New Roman" w:eastAsiaTheme="minorEastAsia" w:hAnsi="Times New Roman" w:cs="Times New Roman"/>
          <w:sz w:val="24"/>
          <w:szCs w:val="24"/>
        </w:rPr>
        <w:fldChar w:fldCharType="begin">
          <w:fldData xml:space="preserve">PEVuZE5vdGU+PENpdGU+PEF1dGhvcj5TY2h1Y2hhcmR0PC9BdXRob3I+PFllYXI+MjAyNDwvWWVh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TY2h1Y2hhcmR0PC9BdXRob3I+PFllYXI+MjAyNDwvWWVh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80)</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In the UK BIOBANK the mean OM3I is 5.58% with just 36% of participants presenting with a value of ≥ 8% </w:t>
      </w:r>
      <w:r w:rsidRPr="00315341">
        <w:rPr>
          <w:rFonts w:ascii="Times New Roman" w:hAnsi="Times New Roman" w:cs="Times New Roman"/>
        </w:rPr>
        <w:fldChar w:fldCharType="begin"/>
      </w:r>
      <w:r w:rsidR="00917B65">
        <w:rPr>
          <w:rFonts w:ascii="Times New Roman" w:hAnsi="Times New Roman" w:cs="Times New Roman"/>
        </w:rPr>
        <w:instrText xml:space="preserve"> ADDIN EN.CITE &lt;EndNote&gt;&lt;Cite&gt;&lt;Author&gt;Schuchardt&lt;/Author&gt;&lt;Year&gt;2023&lt;/Year&gt;&lt;RecNum&gt;110&lt;/RecNum&gt;&lt;DisplayText&gt;(81)&lt;/DisplayText&gt;&lt;record&gt;&lt;rec-number&gt;110&lt;/rec-number&gt;&lt;foreign-keys&gt;&lt;key app="EN" db-id="2tr5pefawrd9aaed0e8vvwri50tp9vp0ep9w" timestamp="1703082199"&gt;110&lt;/key&gt;&lt;/foreign-keys&gt;&lt;ref-type name="Journal Article"&gt;17&lt;/ref-type&gt;&lt;contributors&gt;&lt;authors&gt;&lt;author&gt;Schuchardt, J. P.&lt;/author&gt;&lt;author&gt;Tintle, N.&lt;/author&gt;&lt;author&gt;Westra, J.&lt;/author&gt;&lt;author&gt;Harris, W. S.&lt;/author&gt;&lt;/authors&gt;&lt;/contributors&gt;&lt;auth-address&gt;The Fatty Acid Research Institute, Sioux Falls, SD, USA.&amp;#xD;Institute of Food Science and Human Nutrition, Leibniz University Hannover, Hannover, Germany.&amp;#xD;Department of Population Health Nursing Science, College of Nursing, University of Illinois - Chicago, Chicago, IL, USA.&amp;#xD;Department of Internal Medicine, Sanford School of Medicine, University of South Dakota, Sioux Falls, SD, USA.&lt;/auth-address&gt;&lt;titles&gt;&lt;title&gt;Estimation and predictors of the Omega-3 Index in the UK Biobank&lt;/title&gt;&lt;secondary-title&gt;Br J Nutr&lt;/secondary-title&gt;&lt;/titles&gt;&lt;periodical&gt;&lt;full-title&gt;Br J Nutr&lt;/full-title&gt;&lt;/periodical&gt;&lt;pages&gt;312-322&lt;/pages&gt;&lt;volume&gt;130&lt;/volume&gt;&lt;number&gt;2&lt;/number&gt;&lt;edition&gt;2022/10/11&lt;/edition&gt;&lt;keywords&gt;&lt;keyword&gt;Female&lt;/keyword&gt;&lt;keyword&gt;Animals&lt;/keyword&gt;&lt;keyword&gt;*Eicosapentaenoic Acid&lt;/keyword&gt;&lt;keyword&gt;Docosahexaenoic Acids&lt;/keyword&gt;&lt;keyword&gt;Biological Specimen Banks&lt;/keyword&gt;&lt;keyword&gt;*Fatty Acids, Omega-3&lt;/keyword&gt;&lt;keyword&gt;Dietary Supplements&lt;/keyword&gt;&lt;keyword&gt;United Kingdom&lt;/keyword&gt;&lt;keyword&gt;Dha&lt;/keyword&gt;&lt;keyword&gt;Epa&lt;/keyword&gt;&lt;keyword&gt;Erythrocyte&lt;/keyword&gt;&lt;keyword&gt;Fish intake&lt;/keyword&gt;&lt;keyword&gt;Predictor&lt;/keyword&gt;&lt;/keywords&gt;&lt;dates&gt;&lt;year&gt;2023&lt;/year&gt;&lt;pub-dates&gt;&lt;date&gt;Jul 28&lt;/date&gt;&lt;/pub-dates&gt;&lt;/dates&gt;&lt;isbn&gt;0007-1145 (Print)&amp;#xD;0007-1145&lt;/isbn&gt;&lt;accession-num&gt;36210531&lt;/accession-num&gt;&lt;urls&gt;&lt;/urls&gt;&lt;custom2&gt;PMC10277661&lt;/custom2&gt;&lt;electronic-resource-num&gt;10.1017/s0007114522003282&lt;/electronic-resource-num&gt;&lt;remote-database-provider&gt;NLM&lt;/remote-database-provider&gt;&lt;language&gt;eng&lt;/language&gt;&lt;/record&gt;&lt;/Cite&gt;&lt;/EndNote&gt;</w:instrText>
      </w:r>
      <w:r w:rsidRPr="00315341">
        <w:rPr>
          <w:rFonts w:ascii="Times New Roman" w:hAnsi="Times New Roman" w:cs="Times New Roman"/>
        </w:rPr>
        <w:fldChar w:fldCharType="separate"/>
      </w:r>
      <w:r w:rsidR="00917B65">
        <w:rPr>
          <w:rFonts w:ascii="Times New Roman" w:hAnsi="Times New Roman" w:cs="Times New Roman"/>
          <w:noProof/>
        </w:rPr>
        <w:t>(81)</w:t>
      </w:r>
      <w:r w:rsidRPr="00315341">
        <w:rPr>
          <w:rFonts w:ascii="Times New Roman" w:hAnsi="Times New Roman" w:cs="Times New Roman"/>
        </w:rPr>
        <w:fldChar w:fldCharType="end"/>
      </w:r>
      <w:r w:rsidRPr="00315341">
        <w:rPr>
          <w:rFonts w:ascii="Times New Roman" w:eastAsiaTheme="minorEastAsia" w:hAnsi="Times New Roman" w:cs="Times New Roman"/>
          <w:sz w:val="24"/>
          <w:szCs w:val="24"/>
        </w:rPr>
        <w:t xml:space="preserve">. </w:t>
      </w:r>
      <w:r w:rsidR="5BED96E2" w:rsidRPr="00315341">
        <w:rPr>
          <w:rFonts w:ascii="Times New Roman" w:eastAsiaTheme="minorEastAsia" w:hAnsi="Times New Roman" w:cs="Times New Roman"/>
          <w:sz w:val="24"/>
          <w:szCs w:val="24"/>
        </w:rPr>
        <w:t>Wider screening for OM3I could inform policy and the targeting of research and intervention according to habitual status.</w:t>
      </w:r>
    </w:p>
    <w:p w14:paraId="01FFFFA8" w14:textId="6FA8BAF1" w:rsidR="00844D3F" w:rsidRPr="00315341" w:rsidRDefault="00844D3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lastRenderedPageBreak/>
        <w:t>Despite a 10-fold lower EPA+DHA intake, blood EPA+DHA status, including OM3I</w:t>
      </w:r>
      <w:r w:rsidR="00637B3A"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are typically &lt;</w:t>
      </w:r>
      <w:r w:rsidR="00352BA0"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25% lower in vegetarian</w:t>
      </w:r>
      <w:r w:rsidR="00637B3A"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and vegan</w:t>
      </w:r>
      <w:r w:rsidR="00637B3A" w:rsidRPr="00315341">
        <w:rPr>
          <w:rFonts w:ascii="Times New Roman" w:eastAsiaTheme="minorEastAsia" w:hAnsi="Times New Roman" w:cs="Times New Roman"/>
          <w:sz w:val="24"/>
          <w:szCs w:val="24"/>
        </w:rPr>
        <w:t xml:space="preserve">s </w:t>
      </w:r>
      <w:r w:rsidR="00637B3A" w:rsidRPr="00315341">
        <w:rPr>
          <w:rFonts w:ascii="Times New Roman" w:eastAsiaTheme="minorEastAsia" w:hAnsi="Times New Roman" w:cs="Times New Roman"/>
          <w:sz w:val="24"/>
          <w:szCs w:val="24"/>
        </w:rPr>
        <w:fldChar w:fldCharType="begin">
          <w:fldData xml:space="preserve">PEVuZE5vdGU+PENpdGU+PEF1dGhvcj5CdXJkZ2U8L0F1dGhvcj48WWVhcj4yMDE3PC9ZZWFyPjxS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CdXJkZ2U8L0F1dGhvcj48WWVhcj4yMDE3PC9ZZWFyPjxS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637B3A"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78, 82, 83)</w:t>
      </w:r>
      <w:r w:rsidR="00637B3A"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potentially reflecting </w:t>
      </w:r>
      <w:r w:rsidR="00637B3A" w:rsidRPr="00315341">
        <w:rPr>
          <w:rFonts w:ascii="Times New Roman" w:eastAsiaTheme="minorEastAsia" w:hAnsi="Times New Roman" w:cs="Times New Roman"/>
          <w:sz w:val="24"/>
          <w:szCs w:val="24"/>
        </w:rPr>
        <w:t>efficient</w:t>
      </w:r>
      <w:r w:rsidRPr="00315341">
        <w:rPr>
          <w:rFonts w:ascii="Times New Roman" w:eastAsiaTheme="minorEastAsia" w:hAnsi="Times New Roman" w:cs="Times New Roman"/>
          <w:sz w:val="24"/>
          <w:szCs w:val="24"/>
        </w:rPr>
        <w:t xml:space="preserve"> endogenous synthesis </w:t>
      </w:r>
      <w:r w:rsidR="00352BA0" w:rsidRPr="00315341">
        <w:rPr>
          <w:rFonts w:ascii="Times New Roman" w:eastAsiaTheme="minorEastAsia" w:hAnsi="Times New Roman" w:cs="Times New Roman"/>
          <w:sz w:val="24"/>
          <w:szCs w:val="24"/>
        </w:rPr>
        <w:t xml:space="preserve">or retention </w:t>
      </w:r>
      <w:r w:rsidRPr="00315341">
        <w:rPr>
          <w:rFonts w:ascii="Times New Roman" w:eastAsiaTheme="minorEastAsia" w:hAnsi="Times New Roman" w:cs="Times New Roman"/>
          <w:sz w:val="24"/>
          <w:szCs w:val="24"/>
        </w:rPr>
        <w:t>in these groups</w:t>
      </w:r>
      <w:r w:rsidR="00637B3A" w:rsidRPr="00315341">
        <w:rPr>
          <w:rFonts w:ascii="Times New Roman" w:eastAsiaTheme="minorEastAsia" w:hAnsi="Times New Roman" w:cs="Times New Roman"/>
          <w:sz w:val="24"/>
          <w:szCs w:val="24"/>
        </w:rPr>
        <w:t xml:space="preserve"> (see section 6.7)</w:t>
      </w:r>
      <w:r w:rsidRPr="00315341">
        <w:rPr>
          <w:rFonts w:ascii="Times New Roman" w:eastAsiaTheme="minorEastAsia" w:hAnsi="Times New Roman" w:cs="Times New Roman"/>
          <w:sz w:val="24"/>
          <w:szCs w:val="24"/>
        </w:rPr>
        <w:t>.</w:t>
      </w:r>
    </w:p>
    <w:p w14:paraId="2F32AC3C" w14:textId="77777777" w:rsidR="00795D67" w:rsidRPr="00315341" w:rsidRDefault="00795D67" w:rsidP="00A13D98">
      <w:pPr>
        <w:spacing w:after="0" w:line="360" w:lineRule="auto"/>
        <w:jc w:val="both"/>
        <w:rPr>
          <w:rFonts w:ascii="Times New Roman" w:eastAsiaTheme="minorEastAsia" w:hAnsi="Times New Roman" w:cs="Times New Roman"/>
          <w:sz w:val="24"/>
          <w:szCs w:val="24"/>
        </w:rPr>
      </w:pPr>
    </w:p>
    <w:p w14:paraId="6F810CFC" w14:textId="77777777" w:rsidR="00B00AF0" w:rsidRPr="00315341" w:rsidRDefault="00B00AF0" w:rsidP="00A13D98">
      <w:pPr>
        <w:spacing w:after="0" w:line="360" w:lineRule="auto"/>
        <w:jc w:val="both"/>
        <w:rPr>
          <w:rFonts w:ascii="Times New Roman" w:eastAsiaTheme="minorEastAsia" w:hAnsi="Times New Roman" w:cs="Times New Roman"/>
          <w:b/>
          <w:bCs/>
          <w:sz w:val="24"/>
          <w:szCs w:val="24"/>
        </w:rPr>
      </w:pPr>
    </w:p>
    <w:p w14:paraId="51EEE44A" w14:textId="1B7E58C0" w:rsidR="00BE69E8" w:rsidRPr="00315341" w:rsidRDefault="00BE69E8" w:rsidP="00A13D98">
      <w:pPr>
        <w:pStyle w:val="ListParagraph"/>
        <w:numPr>
          <w:ilvl w:val="0"/>
          <w:numId w:val="14"/>
        </w:num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Sustainability challenges</w:t>
      </w:r>
    </w:p>
    <w:p w14:paraId="4A3F6B91" w14:textId="77777777" w:rsidR="00B00AF0" w:rsidRPr="00315341" w:rsidRDefault="00B00AF0" w:rsidP="00A13D98">
      <w:pPr>
        <w:spacing w:after="0" w:line="360" w:lineRule="auto"/>
        <w:jc w:val="both"/>
        <w:rPr>
          <w:rFonts w:ascii="Times New Roman" w:eastAsiaTheme="minorEastAsia" w:hAnsi="Times New Roman" w:cs="Times New Roman"/>
          <w:sz w:val="24"/>
          <w:szCs w:val="24"/>
        </w:rPr>
      </w:pPr>
    </w:p>
    <w:p w14:paraId="27F6BD31" w14:textId="482E9D6E" w:rsidR="00CC4596" w:rsidRPr="00315341" w:rsidRDefault="7E8A67C6"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Seafood</w:t>
      </w:r>
      <w:r w:rsidR="4AE9E332" w:rsidRPr="00315341">
        <w:rPr>
          <w:rFonts w:ascii="Times New Roman" w:eastAsiaTheme="minorEastAsia" w:hAnsi="Times New Roman" w:cs="Times New Roman"/>
          <w:sz w:val="24"/>
          <w:szCs w:val="24"/>
        </w:rPr>
        <w:t xml:space="preserve"> not only provides EPA and DHA but also other essential nutrients</w:t>
      </w:r>
      <w:r w:rsidR="57144ADB" w:rsidRPr="00315341">
        <w:rPr>
          <w:rFonts w:ascii="Times New Roman" w:eastAsiaTheme="minorEastAsia" w:hAnsi="Times New Roman" w:cs="Times New Roman"/>
          <w:sz w:val="24"/>
          <w:szCs w:val="24"/>
        </w:rPr>
        <w:t>, including iron, vitamin D and iodine</w:t>
      </w:r>
      <w:r w:rsidR="7B15C5E9" w:rsidRPr="00315341">
        <w:rPr>
          <w:rFonts w:ascii="Times New Roman" w:eastAsiaTheme="minorEastAsia" w:hAnsi="Times New Roman" w:cs="Times New Roman"/>
          <w:sz w:val="24"/>
          <w:szCs w:val="24"/>
        </w:rPr>
        <w:t xml:space="preserve"> </w:t>
      </w:r>
      <w:r w:rsidR="00C8769E" w:rsidRPr="00315341">
        <w:rPr>
          <w:rFonts w:ascii="Times New Roman" w:eastAsiaTheme="minorEastAsia" w:hAnsi="Times New Roman" w:cs="Times New Roman"/>
          <w:sz w:val="24"/>
          <w:szCs w:val="24"/>
        </w:rPr>
        <w:fldChar w:fldCharType="begin">
          <w:fldData xml:space="preserve">PEVuZE5vdGU+PENpdGU+PEF1dGhvcj5Hb2xkZW48L0F1dGhvcj48WWVhcj4yMDIxPC9ZZWFyPjxS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Hb2xkZW48L0F1dGhvcj48WWVhcj4yMDIxPC9ZZWFyPjxS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C8769E"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84)</w:t>
      </w:r>
      <w:r w:rsidR="00C8769E" w:rsidRPr="00315341">
        <w:rPr>
          <w:rFonts w:ascii="Times New Roman" w:eastAsiaTheme="minorEastAsia" w:hAnsi="Times New Roman" w:cs="Times New Roman"/>
          <w:sz w:val="24"/>
          <w:szCs w:val="24"/>
        </w:rPr>
        <w:fldChar w:fldCharType="end"/>
      </w:r>
      <w:r w:rsidR="35120DD6" w:rsidRPr="00315341">
        <w:rPr>
          <w:rFonts w:ascii="Times New Roman" w:eastAsiaTheme="minorEastAsia" w:hAnsi="Times New Roman" w:cs="Times New Roman"/>
          <w:sz w:val="24"/>
          <w:szCs w:val="24"/>
        </w:rPr>
        <w:t xml:space="preserve">, </w:t>
      </w:r>
      <w:r w:rsidR="7FC5051F" w:rsidRPr="00315341">
        <w:rPr>
          <w:rFonts w:ascii="Times New Roman" w:eastAsiaTheme="minorEastAsia" w:hAnsi="Times New Roman" w:cs="Times New Roman"/>
          <w:sz w:val="24"/>
          <w:szCs w:val="24"/>
        </w:rPr>
        <w:t>and over half (58%)</w:t>
      </w:r>
      <w:r w:rsidR="28CC4A83" w:rsidRPr="00315341">
        <w:rPr>
          <w:rFonts w:ascii="Times New Roman" w:eastAsiaTheme="minorEastAsia" w:hAnsi="Times New Roman" w:cs="Times New Roman"/>
          <w:sz w:val="24"/>
          <w:szCs w:val="24"/>
        </w:rPr>
        <w:t xml:space="preserve"> of food-based dietary guidelines globally include a mention of fish</w:t>
      </w:r>
      <w:r w:rsidR="35120DD6" w:rsidRPr="00315341">
        <w:rPr>
          <w:rFonts w:ascii="Times New Roman" w:eastAsiaTheme="minorEastAsia" w:hAnsi="Times New Roman" w:cs="Times New Roman"/>
          <w:sz w:val="24"/>
          <w:szCs w:val="24"/>
        </w:rPr>
        <w:t xml:space="preserve"> </w:t>
      </w:r>
      <w:r w:rsidR="00C8769E"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Herforth&lt;/Author&gt;&lt;Year&gt;2019&lt;/Year&gt;&lt;RecNum&gt;366&lt;/RecNum&gt;&lt;DisplayText&gt;(85)&lt;/DisplayText&gt;&lt;record&gt;&lt;rec-number&gt;366&lt;/rec-number&gt;&lt;foreign-keys&gt;&lt;key app="EN" db-id="2tr5pefawrd9aaed0e8vvwri50tp9vp0ep9w" timestamp="1729521594"&gt;366&lt;/key&gt;&lt;/foreign-keys&gt;&lt;ref-type name="Journal Article"&gt;17&lt;/ref-type&gt;&lt;contributors&gt;&lt;authors&gt;&lt;author&gt;Herforth, A.&lt;/author&gt;&lt;author&gt;Arimond, M.&lt;/author&gt;&lt;author&gt;Álvarez-Sánchez, C.&lt;/author&gt;&lt;author&gt;Coates, J.&lt;/author&gt;&lt;author&gt;Christianson, K.&lt;/author&gt;&lt;author&gt;Muehlhoff, E.&lt;/author&gt;&lt;/authors&gt;&lt;/contributors&gt;&lt;auth-address&gt;Intake, Center for Dietary Assessment, FHI 360, Washington, DC.&amp;#xD;Independent.&amp;#xD;FAO Statistics Division, Rome, Italy.&amp;#xD;Tufts University Friedman School of Nutrition Science and Policy, Boston, MA.&amp;#xD;FAO Regional Office for Africa, Division of Partnerships and South-South Cooperation, Accra, Ghana.&lt;/auth-address&gt;&lt;titles&gt;&lt;title&gt;A Global Review of Food-Based Dietary Guidelines&lt;/title&gt;&lt;secondary-title&gt;Adv Nutr&lt;/secondary-title&gt;&lt;/titles&gt;&lt;periodical&gt;&lt;full-title&gt;Adv Nutr&lt;/full-title&gt;&lt;/periodical&gt;&lt;pages&gt;590-605&lt;/pages&gt;&lt;volume&gt;10&lt;/volume&gt;&lt;number&gt;4&lt;/number&gt;&lt;keywords&gt;&lt;keyword&gt;Diet, Healthy/*standards&lt;/keyword&gt;&lt;keyword&gt;Food/*standards&lt;/keyword&gt;&lt;keyword&gt;Global Health&lt;/keyword&gt;&lt;keyword&gt;Humans&lt;/keyword&gt;&lt;keyword&gt;*Nutrition Policy&lt;/keyword&gt;&lt;keyword&gt;Recommended Dietary Allowances&lt;/keyword&gt;&lt;keyword&gt;dietary recommendations&lt;/keyword&gt;&lt;keyword&gt;food-based dietary guidelines&lt;/keyword&gt;&lt;keyword&gt;healthy diet&lt;/keyword&gt;&lt;keyword&gt;nutritious diet&lt;/keyword&gt;&lt;keyword&gt;recommended diet&lt;/keyword&gt;&lt;/keywords&gt;&lt;dates&gt;&lt;year&gt;2019&lt;/year&gt;&lt;pub-dates&gt;&lt;date&gt;Jul 1&lt;/date&gt;&lt;/pub-dates&gt;&lt;/dates&gt;&lt;isbn&gt;2161-8313 (Print)&amp;#xD;2161-8313&lt;/isbn&gt;&lt;accession-num&gt;31041447&lt;/accession-num&gt;&lt;urls&gt;&lt;/urls&gt;&lt;custom2&gt;PMC6628851&lt;/custom2&gt;&lt;electronic-resource-num&gt;10.1093/advances/nmy130&lt;/electronic-resource-num&gt;&lt;remote-database-provider&gt;NLM&lt;/remote-database-provider&gt;&lt;language&gt;eng&lt;/language&gt;&lt;/record&gt;&lt;/Cite&gt;&lt;/EndNote&gt;</w:instrText>
      </w:r>
      <w:r w:rsidR="00C8769E"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85)</w:t>
      </w:r>
      <w:r w:rsidR="00C8769E" w:rsidRPr="00315341">
        <w:rPr>
          <w:rFonts w:ascii="Times New Roman" w:eastAsiaTheme="minorEastAsia" w:hAnsi="Times New Roman" w:cs="Times New Roman"/>
          <w:sz w:val="24"/>
          <w:szCs w:val="24"/>
        </w:rPr>
        <w:fldChar w:fldCharType="end"/>
      </w:r>
      <w:r w:rsidR="35120DD6" w:rsidRPr="00315341">
        <w:rPr>
          <w:rFonts w:ascii="Times New Roman" w:eastAsiaTheme="minorEastAsia" w:hAnsi="Times New Roman" w:cs="Times New Roman"/>
          <w:sz w:val="24"/>
          <w:szCs w:val="24"/>
        </w:rPr>
        <w:t xml:space="preserve">. </w:t>
      </w:r>
      <w:r w:rsidR="476258C9" w:rsidRPr="00315341">
        <w:rPr>
          <w:rFonts w:ascii="Times New Roman" w:eastAsiaTheme="minorEastAsia" w:hAnsi="Times New Roman" w:cs="Times New Roman"/>
          <w:sz w:val="24"/>
          <w:szCs w:val="24"/>
        </w:rPr>
        <w:t>However, t</w:t>
      </w:r>
      <w:r w:rsidR="497831B6" w:rsidRPr="00315341">
        <w:rPr>
          <w:rFonts w:ascii="Times New Roman" w:eastAsiaTheme="minorEastAsia" w:hAnsi="Times New Roman" w:cs="Times New Roman"/>
          <w:sz w:val="24"/>
          <w:szCs w:val="24"/>
        </w:rPr>
        <w:t>he seafood sector faces many challenges</w:t>
      </w:r>
      <w:r w:rsidR="118024B9" w:rsidRPr="00315341">
        <w:rPr>
          <w:rFonts w:ascii="Times New Roman" w:eastAsiaTheme="minorEastAsia" w:hAnsi="Times New Roman" w:cs="Times New Roman"/>
          <w:sz w:val="24"/>
          <w:szCs w:val="24"/>
        </w:rPr>
        <w:t xml:space="preserve"> </w:t>
      </w:r>
      <w:r w:rsidR="6A85D837" w:rsidRPr="00315341">
        <w:rPr>
          <w:rFonts w:ascii="Times New Roman" w:eastAsiaTheme="minorEastAsia" w:hAnsi="Times New Roman" w:cs="Times New Roman"/>
          <w:sz w:val="24"/>
          <w:szCs w:val="24"/>
        </w:rPr>
        <w:t>as a sustainable source of long-chain omega-3 fatty acids</w:t>
      </w:r>
      <w:r w:rsidR="25C138E7" w:rsidRPr="00315341">
        <w:rPr>
          <w:rFonts w:ascii="Times New Roman" w:eastAsiaTheme="minorEastAsia" w:hAnsi="Times New Roman" w:cs="Times New Roman"/>
          <w:sz w:val="24"/>
          <w:szCs w:val="24"/>
        </w:rPr>
        <w:t xml:space="preserve"> (and other nutrients)</w:t>
      </w:r>
      <w:r w:rsidR="497831B6" w:rsidRPr="00315341">
        <w:rPr>
          <w:rFonts w:ascii="Times New Roman" w:eastAsiaTheme="minorEastAsia" w:hAnsi="Times New Roman" w:cs="Times New Roman"/>
          <w:sz w:val="24"/>
          <w:szCs w:val="24"/>
        </w:rPr>
        <w:t xml:space="preserve">, </w:t>
      </w:r>
      <w:r w:rsidR="53089B85" w:rsidRPr="00315341">
        <w:rPr>
          <w:rFonts w:ascii="Times New Roman" w:eastAsiaTheme="minorEastAsia" w:hAnsi="Times New Roman" w:cs="Times New Roman"/>
          <w:sz w:val="24"/>
          <w:szCs w:val="24"/>
        </w:rPr>
        <w:t>including the influence of</w:t>
      </w:r>
      <w:r w:rsidR="497831B6" w:rsidRPr="00315341">
        <w:rPr>
          <w:rFonts w:ascii="Times New Roman" w:eastAsiaTheme="minorEastAsia" w:hAnsi="Times New Roman" w:cs="Times New Roman"/>
          <w:sz w:val="24"/>
          <w:szCs w:val="24"/>
        </w:rPr>
        <w:t xml:space="preserve"> </w:t>
      </w:r>
      <w:r w:rsidR="73280058" w:rsidRPr="00315341">
        <w:rPr>
          <w:rFonts w:ascii="Times New Roman" w:eastAsiaTheme="minorEastAsia" w:hAnsi="Times New Roman" w:cs="Times New Roman"/>
          <w:sz w:val="24"/>
          <w:szCs w:val="24"/>
        </w:rPr>
        <w:t>c</w:t>
      </w:r>
      <w:r w:rsidR="497831B6" w:rsidRPr="00315341">
        <w:rPr>
          <w:rFonts w:ascii="Times New Roman" w:eastAsiaTheme="minorEastAsia" w:hAnsi="Times New Roman" w:cs="Times New Roman"/>
          <w:sz w:val="24"/>
          <w:szCs w:val="24"/>
        </w:rPr>
        <w:t xml:space="preserve">limate </w:t>
      </w:r>
      <w:r w:rsidR="73280058" w:rsidRPr="00315341">
        <w:rPr>
          <w:rFonts w:ascii="Times New Roman" w:eastAsiaTheme="minorEastAsia" w:hAnsi="Times New Roman" w:cs="Times New Roman"/>
          <w:sz w:val="24"/>
          <w:szCs w:val="24"/>
        </w:rPr>
        <w:t>c</w:t>
      </w:r>
      <w:r w:rsidR="497831B6" w:rsidRPr="00315341">
        <w:rPr>
          <w:rFonts w:ascii="Times New Roman" w:eastAsiaTheme="minorEastAsia" w:hAnsi="Times New Roman" w:cs="Times New Roman"/>
          <w:sz w:val="24"/>
          <w:szCs w:val="24"/>
        </w:rPr>
        <w:t>hange.</w:t>
      </w:r>
      <w:r w:rsidR="33048FB3" w:rsidRPr="00315341">
        <w:rPr>
          <w:rFonts w:ascii="Times New Roman" w:eastAsiaTheme="minorEastAsia" w:hAnsi="Times New Roman" w:cs="Times New Roman"/>
          <w:sz w:val="24"/>
          <w:szCs w:val="24"/>
        </w:rPr>
        <w:t xml:space="preserve"> </w:t>
      </w:r>
      <w:r w:rsidR="497831B6" w:rsidRPr="00315341">
        <w:rPr>
          <w:rFonts w:ascii="Times New Roman" w:eastAsiaTheme="minorEastAsia" w:hAnsi="Times New Roman" w:cs="Times New Roman"/>
          <w:sz w:val="24"/>
          <w:szCs w:val="24"/>
        </w:rPr>
        <w:t>It is estimated that the oceans have absorbed over a quarter of CO</w:t>
      </w:r>
      <w:r w:rsidR="497831B6" w:rsidRPr="00315341">
        <w:rPr>
          <w:rFonts w:ascii="Times New Roman" w:eastAsiaTheme="minorEastAsia" w:hAnsi="Times New Roman" w:cs="Times New Roman"/>
          <w:sz w:val="24"/>
          <w:szCs w:val="24"/>
          <w:vertAlign w:val="subscript"/>
        </w:rPr>
        <w:t>2</w:t>
      </w:r>
      <w:r w:rsidR="497831B6" w:rsidRPr="00315341">
        <w:rPr>
          <w:rFonts w:ascii="Times New Roman" w:eastAsiaTheme="minorEastAsia" w:hAnsi="Times New Roman" w:cs="Times New Roman"/>
          <w:sz w:val="24"/>
          <w:szCs w:val="24"/>
        </w:rPr>
        <w:t xml:space="preserve"> entering the atmosphere since the start of the industrial revolution</w:t>
      </w:r>
      <w:r w:rsidR="67F85F71" w:rsidRPr="00315341">
        <w:rPr>
          <w:rFonts w:ascii="Times New Roman" w:eastAsiaTheme="minorEastAsia" w:hAnsi="Times New Roman" w:cs="Times New Roman"/>
          <w:sz w:val="24"/>
          <w:szCs w:val="24"/>
        </w:rPr>
        <w:t xml:space="preserve"> </w:t>
      </w:r>
      <w:r w:rsidR="00B6302A" w:rsidRPr="00315341">
        <w:rPr>
          <w:rFonts w:ascii="Times New Roman" w:eastAsiaTheme="minorEastAsia" w:hAnsi="Times New Roman" w:cs="Times New Roman"/>
          <w:sz w:val="24"/>
          <w:szCs w:val="24"/>
        </w:rPr>
        <w:fldChar w:fldCharType="begin">
          <w:fldData xml:space="preserve">PEVuZE5vdGU+PENpdGU+PEF1dGhvcj5HcnViZXI8L0F1dGhvcj48WWVhcj4yMDE5PC9ZZWFyPjxS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HcnViZXI8L0F1dGhvcj48WWVhcj4yMDE5PC9ZZWFyPjxS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B6302A"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86)</w:t>
      </w:r>
      <w:r w:rsidR="00B6302A" w:rsidRPr="00315341">
        <w:rPr>
          <w:rFonts w:ascii="Times New Roman" w:eastAsiaTheme="minorEastAsia" w:hAnsi="Times New Roman" w:cs="Times New Roman"/>
          <w:sz w:val="24"/>
          <w:szCs w:val="24"/>
        </w:rPr>
        <w:fldChar w:fldCharType="end"/>
      </w:r>
      <w:r w:rsidR="67F85F71" w:rsidRPr="00315341">
        <w:rPr>
          <w:rFonts w:ascii="Times New Roman" w:eastAsiaTheme="minorEastAsia" w:hAnsi="Times New Roman" w:cs="Times New Roman"/>
          <w:sz w:val="24"/>
          <w:szCs w:val="24"/>
        </w:rPr>
        <w:t>.</w:t>
      </w:r>
      <w:r w:rsidR="497831B6" w:rsidRPr="00315341">
        <w:rPr>
          <w:rFonts w:ascii="Times New Roman" w:eastAsiaTheme="minorEastAsia" w:hAnsi="Times New Roman" w:cs="Times New Roman"/>
          <w:sz w:val="24"/>
          <w:szCs w:val="24"/>
        </w:rPr>
        <w:t xml:space="preserve"> This leads to acidification and</w:t>
      </w:r>
      <w:r w:rsidR="00352BA0" w:rsidRPr="00315341">
        <w:rPr>
          <w:rFonts w:ascii="Times New Roman" w:eastAsiaTheme="minorEastAsia" w:hAnsi="Times New Roman" w:cs="Times New Roman"/>
          <w:sz w:val="24"/>
          <w:szCs w:val="24"/>
        </w:rPr>
        <w:t>,</w:t>
      </w:r>
      <w:r w:rsidR="7DDB81AD" w:rsidRPr="00315341">
        <w:rPr>
          <w:rFonts w:ascii="Times New Roman" w:eastAsiaTheme="minorEastAsia" w:hAnsi="Times New Roman" w:cs="Times New Roman"/>
          <w:sz w:val="24"/>
          <w:szCs w:val="24"/>
        </w:rPr>
        <w:t xml:space="preserve"> </w:t>
      </w:r>
      <w:r w:rsidR="497831B6" w:rsidRPr="00315341">
        <w:rPr>
          <w:rFonts w:ascii="Times New Roman" w:eastAsiaTheme="minorEastAsia" w:hAnsi="Times New Roman" w:cs="Times New Roman"/>
          <w:sz w:val="24"/>
          <w:szCs w:val="24"/>
        </w:rPr>
        <w:t>alongside rising ocean temperatures</w:t>
      </w:r>
      <w:r w:rsidR="00352BA0" w:rsidRPr="00315341">
        <w:rPr>
          <w:rFonts w:ascii="Times New Roman" w:eastAsiaTheme="minorEastAsia" w:hAnsi="Times New Roman" w:cs="Times New Roman"/>
          <w:sz w:val="24"/>
          <w:szCs w:val="24"/>
        </w:rPr>
        <w:t>,</w:t>
      </w:r>
      <w:r w:rsidR="497831B6" w:rsidRPr="00315341">
        <w:rPr>
          <w:rFonts w:ascii="Times New Roman" w:eastAsiaTheme="minorEastAsia" w:hAnsi="Times New Roman" w:cs="Times New Roman"/>
          <w:sz w:val="24"/>
          <w:szCs w:val="24"/>
        </w:rPr>
        <w:t xml:space="preserve"> </w:t>
      </w:r>
      <w:r w:rsidR="25ABC0D2" w:rsidRPr="00315341">
        <w:rPr>
          <w:rFonts w:ascii="Times New Roman" w:eastAsiaTheme="minorEastAsia" w:hAnsi="Times New Roman" w:cs="Times New Roman"/>
          <w:sz w:val="24"/>
          <w:szCs w:val="24"/>
        </w:rPr>
        <w:t>h</w:t>
      </w:r>
      <w:r w:rsidR="497831B6" w:rsidRPr="00315341">
        <w:rPr>
          <w:rFonts w:ascii="Times New Roman" w:eastAsiaTheme="minorEastAsia" w:hAnsi="Times New Roman" w:cs="Times New Roman"/>
          <w:sz w:val="24"/>
          <w:szCs w:val="24"/>
        </w:rPr>
        <w:t xml:space="preserve">as negatively impacted </w:t>
      </w:r>
      <w:r w:rsidR="07813E31" w:rsidRPr="00315341">
        <w:rPr>
          <w:rFonts w:ascii="Times New Roman" w:eastAsiaTheme="minorEastAsia" w:hAnsi="Times New Roman" w:cs="Times New Roman"/>
          <w:sz w:val="24"/>
          <w:szCs w:val="24"/>
        </w:rPr>
        <w:t>f</w:t>
      </w:r>
      <w:r w:rsidR="497831B6" w:rsidRPr="00315341">
        <w:rPr>
          <w:rFonts w:ascii="Times New Roman" w:eastAsiaTheme="minorEastAsia" w:hAnsi="Times New Roman" w:cs="Times New Roman"/>
          <w:sz w:val="24"/>
          <w:szCs w:val="24"/>
        </w:rPr>
        <w:t>ish stocks within economic exclusion zones</w:t>
      </w:r>
      <w:r w:rsidR="5410EEE4" w:rsidRPr="00315341">
        <w:rPr>
          <w:rFonts w:ascii="Times New Roman" w:eastAsiaTheme="minorEastAsia" w:hAnsi="Times New Roman" w:cs="Times New Roman"/>
          <w:sz w:val="24"/>
          <w:szCs w:val="24"/>
        </w:rPr>
        <w:t xml:space="preserve"> (areas within </w:t>
      </w:r>
      <w:r w:rsidR="22653C28" w:rsidRPr="00315341">
        <w:rPr>
          <w:rFonts w:ascii="Times New Roman" w:eastAsiaTheme="minorEastAsia" w:hAnsi="Times New Roman" w:cs="Times New Roman"/>
          <w:sz w:val="24"/>
          <w:szCs w:val="24"/>
        </w:rPr>
        <w:t>which a country retains fishing rights)</w:t>
      </w:r>
      <w:r w:rsidR="728F3F50" w:rsidRPr="00315341">
        <w:rPr>
          <w:rFonts w:ascii="Times New Roman" w:eastAsiaTheme="minorEastAsia" w:hAnsi="Times New Roman" w:cs="Times New Roman"/>
          <w:sz w:val="24"/>
          <w:szCs w:val="24"/>
        </w:rPr>
        <w:t xml:space="preserve">, </w:t>
      </w:r>
      <w:r w:rsidR="497831B6" w:rsidRPr="00315341">
        <w:rPr>
          <w:rFonts w:ascii="Times New Roman" w:eastAsiaTheme="minorEastAsia" w:hAnsi="Times New Roman" w:cs="Times New Roman"/>
          <w:sz w:val="24"/>
          <w:szCs w:val="24"/>
        </w:rPr>
        <w:t>due to migration to cooler/deeper waters. In addition</w:t>
      </w:r>
      <w:r w:rsidR="0971BFC9" w:rsidRPr="00315341">
        <w:rPr>
          <w:rFonts w:ascii="Times New Roman" w:eastAsiaTheme="minorEastAsia" w:hAnsi="Times New Roman" w:cs="Times New Roman"/>
          <w:sz w:val="24"/>
          <w:szCs w:val="24"/>
        </w:rPr>
        <w:t>,</w:t>
      </w:r>
      <w:r w:rsidR="225EE30B" w:rsidRPr="00315341">
        <w:rPr>
          <w:rFonts w:ascii="Times New Roman" w:eastAsiaTheme="minorEastAsia" w:hAnsi="Times New Roman" w:cs="Times New Roman"/>
          <w:sz w:val="24"/>
          <w:szCs w:val="24"/>
        </w:rPr>
        <w:t xml:space="preserve"> acidification </w:t>
      </w:r>
      <w:r w:rsidR="584CFED4" w:rsidRPr="00315341">
        <w:rPr>
          <w:rFonts w:ascii="Times New Roman" w:eastAsiaTheme="minorEastAsia" w:hAnsi="Times New Roman" w:cs="Times New Roman"/>
          <w:sz w:val="24"/>
          <w:szCs w:val="24"/>
        </w:rPr>
        <w:t xml:space="preserve">can affect </w:t>
      </w:r>
      <w:r w:rsidR="0E58B344" w:rsidRPr="00315341">
        <w:rPr>
          <w:rFonts w:ascii="Times New Roman" w:eastAsiaTheme="minorEastAsia" w:hAnsi="Times New Roman" w:cs="Times New Roman"/>
          <w:sz w:val="24"/>
          <w:szCs w:val="24"/>
        </w:rPr>
        <w:t>c</w:t>
      </w:r>
      <w:r w:rsidR="497831B6" w:rsidRPr="00315341">
        <w:rPr>
          <w:rFonts w:ascii="Times New Roman" w:eastAsiaTheme="minorEastAsia" w:hAnsi="Times New Roman" w:cs="Times New Roman"/>
          <w:sz w:val="24"/>
          <w:szCs w:val="24"/>
        </w:rPr>
        <w:t>alcification of shells in some species</w:t>
      </w:r>
      <w:r w:rsidR="00420FE9" w:rsidRPr="00315341">
        <w:rPr>
          <w:rFonts w:ascii="Times New Roman" w:eastAsiaTheme="minorEastAsia" w:hAnsi="Times New Roman" w:cs="Times New Roman"/>
          <w:sz w:val="24"/>
          <w:szCs w:val="24"/>
        </w:rPr>
        <w:t xml:space="preserve"> </w:t>
      </w:r>
      <w:r w:rsidR="001B2EC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Figuerola&lt;/Author&gt;&lt;Year&gt;2021&lt;/Year&gt;&lt;RecNum&gt;441&lt;/RecNum&gt;&lt;DisplayText&gt;(87)&lt;/DisplayText&gt;&lt;record&gt;&lt;rec-number&gt;441&lt;/rec-number&gt;&lt;foreign-keys&gt;&lt;key app="EN" db-id="2tr5pefawrd9aaed0e8vvwri50tp9vp0ep9w" timestamp="1734276675"&gt;441&lt;/key&gt;&lt;/foreign-keys&gt;&lt;ref-type name="Journal Article"&gt;17&lt;/ref-type&gt;&lt;contributors&gt;&lt;authors&gt;&lt;author&gt;Figuerola, B. &lt;/author&gt;&lt;author&gt;Hancock, A.M. &lt;/author&gt;&lt;author&gt;Bax, N.&lt;/author&gt;&lt;author&gt;Cummings, V.J.&lt;/author&gt;&lt;author&gt;Downey, R. &lt;/author&gt;&lt;author&gt;Griffiths, H.J.&lt;/author&gt;&lt;author&gt;Smith, J&lt;/author&gt;&lt;author&gt;Stark, J.S.&lt;/author&gt;&lt;/authors&gt;&lt;/contributors&gt;&lt;titles&gt;&lt;title&gt;A Review and Meta-Analysis of Potential Impacts of Ocean Acidification on Marine Calcifiers From the Southern Ocean&lt;/title&gt;&lt;secondary-title&gt;Frontiers in Marine Science&lt;/secondary-title&gt;&lt;/titles&gt;&lt;periodical&gt;&lt;full-title&gt;Frontiers in Marine Science&lt;/full-title&gt;&lt;/periodical&gt;&lt;pages&gt;584445-584452&lt;/pages&gt;&lt;volume&gt;8&lt;/volume&gt;&lt;num-vols&gt;24&lt;/num-vols&gt;&lt;dates&gt;&lt;year&gt;2021&lt;/year&gt;&lt;/dates&gt;&lt;urls&gt;&lt;/urls&gt;&lt;/record&gt;&lt;/Cite&gt;&lt;/EndNote&gt;</w:instrText>
      </w:r>
      <w:r w:rsidR="001B2EC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87)</w:t>
      </w:r>
      <w:r w:rsidR="001B2ECF" w:rsidRPr="00315341">
        <w:rPr>
          <w:rFonts w:ascii="Times New Roman" w:eastAsiaTheme="minorEastAsia" w:hAnsi="Times New Roman" w:cs="Times New Roman"/>
          <w:sz w:val="24"/>
          <w:szCs w:val="24"/>
        </w:rPr>
        <w:fldChar w:fldCharType="end"/>
      </w:r>
      <w:r w:rsidR="46078C69" w:rsidRPr="00315341">
        <w:rPr>
          <w:rFonts w:ascii="Times New Roman" w:eastAsiaTheme="minorEastAsia" w:hAnsi="Times New Roman" w:cs="Times New Roman"/>
          <w:sz w:val="24"/>
          <w:szCs w:val="24"/>
        </w:rPr>
        <w:t xml:space="preserve"> </w:t>
      </w:r>
      <w:r w:rsidR="6250A929" w:rsidRPr="00315341">
        <w:rPr>
          <w:rFonts w:ascii="Times New Roman" w:eastAsiaTheme="minorEastAsia" w:hAnsi="Times New Roman" w:cs="Times New Roman"/>
          <w:sz w:val="24"/>
          <w:szCs w:val="24"/>
        </w:rPr>
        <w:t>and possibly</w:t>
      </w:r>
      <w:r w:rsidR="63450DF8" w:rsidRPr="00315341">
        <w:rPr>
          <w:rFonts w:ascii="Times New Roman" w:eastAsiaTheme="minorEastAsia" w:hAnsi="Times New Roman" w:cs="Times New Roman"/>
          <w:sz w:val="24"/>
          <w:szCs w:val="24"/>
        </w:rPr>
        <w:t xml:space="preserve"> w</w:t>
      </w:r>
      <w:r w:rsidR="497831B6" w:rsidRPr="00315341">
        <w:rPr>
          <w:rFonts w:ascii="Times New Roman" w:eastAsiaTheme="minorEastAsia" w:hAnsi="Times New Roman" w:cs="Times New Roman"/>
          <w:sz w:val="24"/>
          <w:szCs w:val="24"/>
        </w:rPr>
        <w:t>ild fish growth rates</w:t>
      </w:r>
      <w:r w:rsidR="703460AC" w:rsidRPr="00315341">
        <w:rPr>
          <w:rFonts w:ascii="Times New Roman" w:eastAsiaTheme="minorEastAsia" w:hAnsi="Times New Roman" w:cs="Times New Roman"/>
          <w:sz w:val="24"/>
          <w:szCs w:val="24"/>
        </w:rPr>
        <w:t xml:space="preserve"> </w:t>
      </w:r>
      <w:r w:rsidR="001B2EC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Huang&lt;/Author&gt;&lt;Year&gt;2021&lt;/Year&gt;&lt;RecNum&gt;442&lt;/RecNum&gt;&lt;DisplayText&gt;(88)&lt;/DisplayText&gt;&lt;record&gt;&lt;rec-number&gt;442&lt;/rec-number&gt;&lt;foreign-keys&gt;&lt;key app="EN" db-id="2tr5pefawrd9aaed0e8vvwri50tp9vp0ep9w" timestamp="1734277077"&gt;442&lt;/key&gt;&lt;/foreign-keys&gt;&lt;ref-type name="Journal Article"&gt;17&lt;/ref-type&gt;&lt;contributors&gt;&lt;authors&gt;&lt;author&gt;Huang, M. &lt;/author&gt;&lt;author&gt;Ding, L.&lt;/author&gt;&lt;author&gt;Wang, J.&lt;/author&gt;&lt;author&gt;Ding, C &lt;/author&gt;&lt;author&gt;Tao, J&lt;/author&gt;&lt;/authors&gt;&lt;/contributors&gt;&lt;titles&gt;&lt;title&gt;The impacts of climate change on fish growth: A summary of conducted studies and current knowledge &lt;/title&gt;&lt;secondary-title&gt;Ecological Indicators&lt;/secondary-title&gt;&lt;/titles&gt;&lt;periodical&gt;&lt;full-title&gt;Ecological Indicators&lt;/full-title&gt;&lt;/periodical&gt;&lt;pages&gt;106976&lt;/pages&gt;&lt;volume&gt;121&lt;/volume&gt;&lt;dates&gt;&lt;year&gt;2021&lt;/year&gt;&lt;/dates&gt;&lt;urls&gt;&lt;/urls&gt;&lt;/record&gt;&lt;/Cite&gt;&lt;/EndNote&gt;</w:instrText>
      </w:r>
      <w:r w:rsidR="001B2EC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88)</w:t>
      </w:r>
      <w:r w:rsidR="001B2ECF" w:rsidRPr="00315341">
        <w:rPr>
          <w:rFonts w:ascii="Times New Roman" w:eastAsiaTheme="minorEastAsia" w:hAnsi="Times New Roman" w:cs="Times New Roman"/>
          <w:sz w:val="24"/>
          <w:szCs w:val="24"/>
        </w:rPr>
        <w:fldChar w:fldCharType="end"/>
      </w:r>
      <w:r w:rsidR="00CC4596" w:rsidRPr="00315341">
        <w:rPr>
          <w:rFonts w:ascii="Times New Roman" w:eastAsiaTheme="minorEastAsia" w:hAnsi="Times New Roman" w:cs="Times New Roman"/>
          <w:sz w:val="24"/>
          <w:szCs w:val="24"/>
        </w:rPr>
        <w:t>.</w:t>
      </w:r>
    </w:p>
    <w:p w14:paraId="323B01E7" w14:textId="77777777" w:rsidR="00352BA0" w:rsidRPr="00315341" w:rsidRDefault="00352BA0" w:rsidP="00A13D98">
      <w:pPr>
        <w:spacing w:after="0" w:line="360" w:lineRule="auto"/>
        <w:jc w:val="both"/>
        <w:rPr>
          <w:rFonts w:ascii="Times New Roman" w:eastAsiaTheme="minorEastAsia" w:hAnsi="Times New Roman" w:cs="Times New Roman"/>
          <w:sz w:val="24"/>
          <w:szCs w:val="24"/>
        </w:rPr>
      </w:pPr>
    </w:p>
    <w:p w14:paraId="1DD0FAEC" w14:textId="286B4499" w:rsidR="00BD37C8" w:rsidRPr="00315341" w:rsidRDefault="497831B6"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Overfishing poses another challenge to the seafood sector</w:t>
      </w:r>
      <w:r w:rsidR="7AEA60F6"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about </w:t>
      </w:r>
      <w:r w:rsidR="3E87014A" w:rsidRPr="00315341">
        <w:rPr>
          <w:rFonts w:ascii="Times New Roman" w:eastAsiaTheme="minorEastAsia" w:hAnsi="Times New Roman" w:cs="Times New Roman"/>
          <w:sz w:val="24"/>
          <w:szCs w:val="24"/>
        </w:rPr>
        <w:t>one third</w:t>
      </w:r>
      <w:r w:rsidRPr="00315341">
        <w:rPr>
          <w:rFonts w:ascii="Times New Roman" w:eastAsiaTheme="minorEastAsia" w:hAnsi="Times New Roman" w:cs="Times New Roman"/>
          <w:sz w:val="24"/>
          <w:szCs w:val="24"/>
        </w:rPr>
        <w:t xml:space="preserve"> of global fish stocks are overfished</w:t>
      </w:r>
      <w:r w:rsidR="35120DD6" w:rsidRPr="00315341">
        <w:rPr>
          <w:rFonts w:ascii="Times New Roman" w:eastAsiaTheme="minorEastAsia" w:hAnsi="Times New Roman" w:cs="Times New Roman"/>
          <w:sz w:val="24"/>
          <w:szCs w:val="24"/>
        </w:rPr>
        <w:t xml:space="preserve"> </w:t>
      </w:r>
      <w:r w:rsidR="00474055"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FAO&lt;/Author&gt;&lt;Year&gt;2020&lt;/Year&gt;&lt;RecNum&gt;367&lt;/RecNum&gt;&lt;DisplayText&gt;(89)&lt;/DisplayText&gt;&lt;record&gt;&lt;rec-number&gt;367&lt;/rec-number&gt;&lt;foreign-keys&gt;&lt;key app="EN" db-id="2tr5pefawrd9aaed0e8vvwri50tp9vp0ep9w" timestamp="1729521849"&gt;367&lt;/key&gt;&lt;/foreign-keys&gt;&lt;ref-type name="Government Document"&gt;46&lt;/ref-type&gt;&lt;contributors&gt;&lt;authors&gt;&lt;author&gt;FAO&lt;/author&gt;&lt;/authors&gt;&lt;/contributors&gt;&lt;titles&gt;&lt;title&gt;The State of World Fisheries and Aquaculture 2020. In brief. Sustainability in action.&lt;/title&gt;&lt;/titles&gt;&lt;dates&gt;&lt;year&gt;2020&lt;/year&gt;&lt;/dates&gt;&lt;pub-location&gt;Rome&lt;/pub-location&gt;&lt;urls&gt;&lt;/urls&gt;&lt;electronic-resource-num&gt;https://doi.org/10.4060/ca9231en&lt;/electronic-resource-num&gt;&lt;/record&gt;&lt;/Cite&gt;&lt;/EndNote&gt;</w:instrText>
      </w:r>
      <w:r w:rsidR="00474055"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89)</w:t>
      </w:r>
      <w:r w:rsidR="00474055" w:rsidRPr="00315341">
        <w:rPr>
          <w:rFonts w:ascii="Times New Roman" w:eastAsiaTheme="minorEastAsia" w:hAnsi="Times New Roman" w:cs="Times New Roman"/>
          <w:sz w:val="24"/>
          <w:szCs w:val="24"/>
        </w:rPr>
        <w:fldChar w:fldCharType="end"/>
      </w:r>
      <w:r w:rsidR="35120DD6" w:rsidRPr="00315341">
        <w:rPr>
          <w:rFonts w:ascii="Times New Roman" w:eastAsiaTheme="minorEastAsia" w:hAnsi="Times New Roman" w:cs="Times New Roman"/>
          <w:sz w:val="24"/>
          <w:szCs w:val="24"/>
        </w:rPr>
        <w:t>.</w:t>
      </w:r>
      <w:r w:rsidR="33FFCB5A" w:rsidRPr="00315341">
        <w:rPr>
          <w:rFonts w:ascii="Times New Roman" w:eastAsiaTheme="minorEastAsia" w:hAnsi="Times New Roman" w:cs="Times New Roman"/>
          <w:sz w:val="24"/>
          <w:szCs w:val="24"/>
        </w:rPr>
        <w:t xml:space="preserve"> </w:t>
      </w:r>
      <w:r w:rsidR="237DFD04" w:rsidRPr="00315341">
        <w:rPr>
          <w:rFonts w:ascii="Times New Roman" w:eastAsiaTheme="minorEastAsia" w:hAnsi="Times New Roman" w:cs="Times New Roman"/>
          <w:sz w:val="24"/>
          <w:szCs w:val="24"/>
        </w:rPr>
        <w:t>While</w:t>
      </w:r>
      <w:r w:rsidR="42DD2780"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the remaining </w:t>
      </w:r>
      <w:r w:rsidR="03F9678C" w:rsidRPr="00315341">
        <w:rPr>
          <w:rFonts w:ascii="Times New Roman" w:eastAsiaTheme="minorEastAsia" w:hAnsi="Times New Roman" w:cs="Times New Roman"/>
          <w:sz w:val="24"/>
          <w:szCs w:val="24"/>
        </w:rPr>
        <w:t>two thirds</w:t>
      </w:r>
      <w:r w:rsidR="1B56981C" w:rsidRPr="00315341">
        <w:rPr>
          <w:rFonts w:ascii="Times New Roman" w:eastAsiaTheme="minorEastAsia" w:hAnsi="Times New Roman" w:cs="Times New Roman"/>
          <w:sz w:val="24"/>
          <w:szCs w:val="24"/>
        </w:rPr>
        <w:t xml:space="preserve"> are</w:t>
      </w:r>
      <w:r w:rsidR="2417F48A"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fished within biologically sustainable levels</w:t>
      </w:r>
      <w:r w:rsidR="38FAB704" w:rsidRPr="00315341">
        <w:rPr>
          <w:rFonts w:ascii="Times New Roman" w:eastAsiaTheme="minorEastAsia" w:hAnsi="Times New Roman" w:cs="Times New Roman"/>
          <w:sz w:val="24"/>
          <w:szCs w:val="24"/>
        </w:rPr>
        <w:t xml:space="preserve">, </w:t>
      </w:r>
      <w:r w:rsidR="21801822" w:rsidRPr="00315341">
        <w:rPr>
          <w:rFonts w:ascii="Times New Roman" w:eastAsiaTheme="minorEastAsia" w:hAnsi="Times New Roman" w:cs="Times New Roman"/>
          <w:sz w:val="24"/>
          <w:szCs w:val="24"/>
        </w:rPr>
        <w:t xml:space="preserve">meeting </w:t>
      </w:r>
      <w:r w:rsidR="3EF3FD17" w:rsidRPr="00315341">
        <w:rPr>
          <w:rFonts w:ascii="Times New Roman" w:eastAsiaTheme="minorEastAsia" w:hAnsi="Times New Roman" w:cs="Times New Roman"/>
          <w:sz w:val="24"/>
          <w:szCs w:val="24"/>
        </w:rPr>
        <w:t>the rising</w:t>
      </w:r>
      <w:r w:rsidR="21801822" w:rsidRPr="00315341">
        <w:rPr>
          <w:rFonts w:ascii="Times New Roman" w:eastAsiaTheme="minorEastAsia" w:hAnsi="Times New Roman" w:cs="Times New Roman"/>
          <w:sz w:val="24"/>
          <w:szCs w:val="24"/>
        </w:rPr>
        <w:t xml:space="preserve"> global demand for fish in a sustainabl</w:t>
      </w:r>
      <w:r w:rsidR="636ED553" w:rsidRPr="00315341">
        <w:rPr>
          <w:rFonts w:ascii="Times New Roman" w:eastAsiaTheme="minorEastAsia" w:hAnsi="Times New Roman" w:cs="Times New Roman"/>
          <w:sz w:val="24"/>
          <w:szCs w:val="24"/>
        </w:rPr>
        <w:t>e way</w:t>
      </w:r>
      <w:r w:rsidR="21801822" w:rsidRPr="00315341">
        <w:rPr>
          <w:rFonts w:ascii="Times New Roman" w:eastAsiaTheme="minorEastAsia" w:hAnsi="Times New Roman" w:cs="Times New Roman"/>
          <w:sz w:val="24"/>
          <w:szCs w:val="24"/>
        </w:rPr>
        <w:t xml:space="preserve"> will require </w:t>
      </w:r>
      <w:r w:rsidR="03850503" w:rsidRPr="00315341">
        <w:rPr>
          <w:rFonts w:ascii="Times New Roman" w:eastAsiaTheme="minorEastAsia" w:hAnsi="Times New Roman" w:cs="Times New Roman"/>
          <w:sz w:val="24"/>
          <w:szCs w:val="24"/>
        </w:rPr>
        <w:t>concerted efforts to protect and restor</w:t>
      </w:r>
      <w:r w:rsidR="3449D80D" w:rsidRPr="00315341">
        <w:rPr>
          <w:rFonts w:ascii="Times New Roman" w:eastAsiaTheme="minorEastAsia" w:hAnsi="Times New Roman" w:cs="Times New Roman"/>
          <w:sz w:val="24"/>
          <w:szCs w:val="24"/>
        </w:rPr>
        <w:t>e</w:t>
      </w:r>
      <w:r w:rsidR="636ED553" w:rsidRPr="00315341">
        <w:rPr>
          <w:rFonts w:ascii="Times New Roman" w:eastAsiaTheme="minorEastAsia" w:hAnsi="Times New Roman" w:cs="Times New Roman"/>
          <w:sz w:val="24"/>
          <w:szCs w:val="24"/>
        </w:rPr>
        <w:t xml:space="preserve"> </w:t>
      </w:r>
      <w:r w:rsidR="3449D80D" w:rsidRPr="00315341">
        <w:rPr>
          <w:rFonts w:ascii="Times New Roman" w:eastAsiaTheme="minorEastAsia" w:hAnsi="Times New Roman" w:cs="Times New Roman"/>
          <w:sz w:val="24"/>
          <w:szCs w:val="24"/>
        </w:rPr>
        <w:t>g</w:t>
      </w:r>
      <w:r w:rsidR="636ED553" w:rsidRPr="00315341">
        <w:rPr>
          <w:rFonts w:ascii="Times New Roman" w:eastAsiaTheme="minorEastAsia" w:hAnsi="Times New Roman" w:cs="Times New Roman"/>
          <w:sz w:val="24"/>
          <w:szCs w:val="24"/>
        </w:rPr>
        <w:t>lobal fish stocks</w:t>
      </w:r>
      <w:r w:rsidR="35120DD6" w:rsidRPr="00315341">
        <w:rPr>
          <w:rFonts w:ascii="Times New Roman" w:eastAsiaTheme="minorEastAsia" w:hAnsi="Times New Roman" w:cs="Times New Roman"/>
          <w:sz w:val="24"/>
          <w:szCs w:val="24"/>
        </w:rPr>
        <w:t xml:space="preserve"> </w:t>
      </w:r>
      <w:r w:rsidR="00474055" w:rsidRPr="00315341">
        <w:rPr>
          <w:rFonts w:ascii="Times New Roman" w:eastAsiaTheme="minorEastAsia" w:hAnsi="Times New Roman" w:cs="Times New Roman"/>
          <w:sz w:val="24"/>
          <w:szCs w:val="24"/>
        </w:rPr>
        <w:fldChar w:fldCharType="begin">
          <w:fldData xml:space="preserve">PEVuZE5vdGU+PENpdGU+PEF1dGhvcj5IaWxib3JuPC9BdXRob3I+PFllYXI+MjAyMDwvWWVhcj48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IaWxib3JuPC9BdXRob3I+PFllYXI+MjAyMDwvWWVhcj48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474055"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0)</w:t>
      </w:r>
      <w:r w:rsidR="00474055" w:rsidRPr="00315341">
        <w:rPr>
          <w:rFonts w:ascii="Times New Roman" w:eastAsiaTheme="minorEastAsia" w:hAnsi="Times New Roman" w:cs="Times New Roman"/>
          <w:sz w:val="24"/>
          <w:szCs w:val="24"/>
        </w:rPr>
        <w:fldChar w:fldCharType="end"/>
      </w:r>
      <w:r w:rsidR="225B0507" w:rsidRPr="00315341">
        <w:rPr>
          <w:rFonts w:ascii="Times New Roman" w:eastAsiaTheme="minorEastAsia" w:hAnsi="Times New Roman" w:cs="Times New Roman"/>
          <w:sz w:val="24"/>
          <w:szCs w:val="24"/>
        </w:rPr>
        <w:t>.</w:t>
      </w:r>
      <w:r w:rsidR="00352BA0"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The growth of aquaculture </w:t>
      </w:r>
      <w:r w:rsidR="5D9BBFAF" w:rsidRPr="00315341">
        <w:rPr>
          <w:rFonts w:ascii="Times New Roman" w:eastAsiaTheme="minorEastAsia" w:hAnsi="Times New Roman" w:cs="Times New Roman"/>
          <w:sz w:val="24"/>
          <w:szCs w:val="24"/>
        </w:rPr>
        <w:t xml:space="preserve">to meet </w:t>
      </w:r>
      <w:r w:rsidR="72F16964" w:rsidRPr="00315341">
        <w:rPr>
          <w:rFonts w:ascii="Times New Roman" w:eastAsiaTheme="minorEastAsia" w:hAnsi="Times New Roman" w:cs="Times New Roman"/>
          <w:sz w:val="24"/>
          <w:szCs w:val="24"/>
        </w:rPr>
        <w:t>increased demand</w:t>
      </w:r>
      <w:r w:rsidR="5D9BBFAF"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has also led to environmental and animal welfare issues</w:t>
      </w:r>
      <w:r w:rsidR="3464A2EA"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The use of smaller </w:t>
      </w:r>
      <w:r w:rsidR="1C9A7910" w:rsidRPr="00315341">
        <w:rPr>
          <w:rFonts w:ascii="Times New Roman" w:eastAsiaTheme="minorEastAsia" w:hAnsi="Times New Roman" w:cs="Times New Roman"/>
          <w:sz w:val="24"/>
          <w:szCs w:val="24"/>
        </w:rPr>
        <w:t xml:space="preserve">oily fish </w:t>
      </w:r>
      <w:r w:rsidRPr="00315341">
        <w:rPr>
          <w:rFonts w:ascii="Times New Roman" w:eastAsiaTheme="minorEastAsia" w:hAnsi="Times New Roman" w:cs="Times New Roman"/>
          <w:sz w:val="24"/>
          <w:szCs w:val="24"/>
        </w:rPr>
        <w:t xml:space="preserve">species </w:t>
      </w:r>
      <w:r w:rsidR="3D51627E" w:rsidRPr="00315341">
        <w:rPr>
          <w:rFonts w:ascii="Times New Roman" w:eastAsiaTheme="minorEastAsia" w:hAnsi="Times New Roman" w:cs="Times New Roman"/>
          <w:sz w:val="24"/>
          <w:szCs w:val="24"/>
        </w:rPr>
        <w:t>(</w:t>
      </w:r>
      <w:r w:rsidR="554C4C66" w:rsidRPr="00315341">
        <w:rPr>
          <w:rFonts w:ascii="Times New Roman" w:eastAsiaTheme="minorEastAsia" w:hAnsi="Times New Roman" w:cs="Times New Roman"/>
          <w:sz w:val="24"/>
          <w:szCs w:val="24"/>
        </w:rPr>
        <w:t>e.g.</w:t>
      </w:r>
      <w:r w:rsidR="3D51627E"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sardines</w:t>
      </w:r>
      <w:r w:rsidR="041E41D3"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in fish feed has led to an increase in demand</w:t>
      </w:r>
      <w:r w:rsidR="4354A3EC" w:rsidRPr="00315341">
        <w:rPr>
          <w:rFonts w:ascii="Times New Roman" w:eastAsiaTheme="minorEastAsia" w:hAnsi="Times New Roman" w:cs="Times New Roman"/>
          <w:sz w:val="24"/>
          <w:szCs w:val="24"/>
        </w:rPr>
        <w:t xml:space="preserve"> for farmed species (e.g. salmon)</w:t>
      </w:r>
      <w:r w:rsidR="217C894B" w:rsidRPr="00315341">
        <w:rPr>
          <w:rFonts w:ascii="Times New Roman" w:eastAsiaTheme="minorEastAsia" w:hAnsi="Times New Roman" w:cs="Times New Roman"/>
          <w:sz w:val="24"/>
          <w:szCs w:val="24"/>
        </w:rPr>
        <w:t xml:space="preserve">, </w:t>
      </w:r>
      <w:r w:rsidR="0089AA93" w:rsidRPr="00315341">
        <w:rPr>
          <w:rFonts w:ascii="Times New Roman" w:eastAsiaTheme="minorEastAsia" w:hAnsi="Times New Roman" w:cs="Times New Roman"/>
          <w:sz w:val="24"/>
          <w:szCs w:val="24"/>
        </w:rPr>
        <w:t xml:space="preserve">with </w:t>
      </w:r>
      <w:r w:rsidR="217C894B" w:rsidRPr="00315341">
        <w:rPr>
          <w:rFonts w:ascii="Times New Roman" w:eastAsiaTheme="minorEastAsia" w:hAnsi="Times New Roman" w:cs="Times New Roman"/>
          <w:sz w:val="24"/>
          <w:szCs w:val="24"/>
        </w:rPr>
        <w:t>p</w:t>
      </w:r>
      <w:r w:rsidRPr="00315341">
        <w:rPr>
          <w:rFonts w:ascii="Times New Roman" w:eastAsiaTheme="minorEastAsia" w:hAnsi="Times New Roman" w:cs="Times New Roman"/>
          <w:sz w:val="24"/>
          <w:szCs w:val="24"/>
        </w:rPr>
        <w:t>oorly managed fish farming facilitat</w:t>
      </w:r>
      <w:r w:rsidR="1E1C6C63" w:rsidRPr="00315341">
        <w:rPr>
          <w:rFonts w:ascii="Times New Roman" w:eastAsiaTheme="minorEastAsia" w:hAnsi="Times New Roman" w:cs="Times New Roman"/>
          <w:sz w:val="24"/>
          <w:szCs w:val="24"/>
        </w:rPr>
        <w:t>ing</w:t>
      </w:r>
      <w:r w:rsidRPr="00315341">
        <w:rPr>
          <w:rFonts w:ascii="Times New Roman" w:eastAsiaTheme="minorEastAsia" w:hAnsi="Times New Roman" w:cs="Times New Roman"/>
          <w:sz w:val="24"/>
          <w:szCs w:val="24"/>
        </w:rPr>
        <w:t xml:space="preserve"> </w:t>
      </w:r>
      <w:r w:rsidR="3AC46659" w:rsidRPr="00315341">
        <w:rPr>
          <w:rFonts w:ascii="Times New Roman" w:eastAsiaTheme="minorEastAsia" w:hAnsi="Times New Roman" w:cs="Times New Roman"/>
          <w:sz w:val="24"/>
          <w:szCs w:val="24"/>
        </w:rPr>
        <w:t xml:space="preserve">growth of </w:t>
      </w:r>
      <w:r w:rsidRPr="00315341">
        <w:rPr>
          <w:rFonts w:ascii="Times New Roman" w:eastAsiaTheme="minorEastAsia" w:hAnsi="Times New Roman" w:cs="Times New Roman"/>
          <w:sz w:val="24"/>
          <w:szCs w:val="24"/>
        </w:rPr>
        <w:t>pathogens, pests and parasites</w:t>
      </w:r>
      <w:r w:rsidR="590976FA" w:rsidRPr="00315341">
        <w:rPr>
          <w:rFonts w:ascii="Times New Roman" w:eastAsiaTheme="minorEastAsia" w:hAnsi="Times New Roman" w:cs="Times New Roman"/>
          <w:sz w:val="24"/>
          <w:szCs w:val="24"/>
        </w:rPr>
        <w:t xml:space="preserve">, and </w:t>
      </w:r>
      <w:r w:rsidRPr="00315341">
        <w:rPr>
          <w:rFonts w:ascii="Times New Roman" w:eastAsiaTheme="minorEastAsia" w:hAnsi="Times New Roman" w:cs="Times New Roman"/>
          <w:sz w:val="24"/>
          <w:szCs w:val="24"/>
        </w:rPr>
        <w:t xml:space="preserve">habitat damage </w:t>
      </w:r>
      <w:r w:rsidR="4E7AA76F" w:rsidRPr="00315341">
        <w:rPr>
          <w:rFonts w:ascii="Times New Roman" w:eastAsiaTheme="minorEastAsia" w:hAnsi="Times New Roman" w:cs="Times New Roman"/>
          <w:sz w:val="24"/>
          <w:szCs w:val="24"/>
        </w:rPr>
        <w:t xml:space="preserve">which </w:t>
      </w:r>
      <w:r w:rsidRPr="00315341">
        <w:rPr>
          <w:rFonts w:ascii="Times New Roman" w:eastAsiaTheme="minorEastAsia" w:hAnsi="Times New Roman" w:cs="Times New Roman"/>
          <w:sz w:val="24"/>
          <w:szCs w:val="24"/>
        </w:rPr>
        <w:t>may also contribute to climate change effects</w:t>
      </w:r>
      <w:r w:rsidR="602AAAF0" w:rsidRPr="00315341">
        <w:rPr>
          <w:rFonts w:ascii="Times New Roman" w:eastAsiaTheme="minorEastAsia" w:hAnsi="Times New Roman" w:cs="Times New Roman"/>
          <w:sz w:val="24"/>
          <w:szCs w:val="24"/>
        </w:rPr>
        <w:t xml:space="preserve"> </w:t>
      </w:r>
      <w:r w:rsidR="006D6158"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Naylor&lt;/Author&gt;&lt;Year&gt;2021&lt;/Year&gt;&lt;RecNum&gt;443&lt;/RecNum&gt;&lt;DisplayText&gt;(91)&lt;/DisplayText&gt;&lt;record&gt;&lt;rec-number&gt;443&lt;/rec-number&gt;&lt;foreign-keys&gt;&lt;key app="EN" db-id="2tr5pefawrd9aaed0e8vvwri50tp9vp0ep9w" timestamp="1734277564"&gt;443&lt;/key&gt;&lt;/foreign-keys&gt;&lt;ref-type name="Journal Article"&gt;17&lt;/ref-type&gt;&lt;contributors&gt;&lt;authors&gt;&lt;author&gt;Naylor, R.L.&lt;/author&gt;&lt;author&gt;Hardy, R.W.&lt;/author&gt;&lt;author&gt;Buschmann, A.H.&lt;/author&gt;&lt;author&gt;Bush, S.R.&lt;/author&gt;&lt;author&gt;Cao, L.&lt;/author&gt;&lt;author&gt;Klinger, D.H.&lt;/author&gt;&lt;author&gt;Little, D.C. &lt;/author&gt;&lt;author&gt;Lubchenco, J. &lt;/author&gt;&lt;author&gt;Shumway, S.E &lt;/author&gt;&lt;author&gt;Troell, M&lt;/author&gt;&lt;/authors&gt;&lt;/contributors&gt;&lt;titles&gt;&lt;title&gt;A 20-year retrospective review of global aquaculture&lt;/title&gt;&lt;secondary-title&gt;Nature&lt;/secondary-title&gt;&lt;/titles&gt;&lt;periodical&gt;&lt;full-title&gt;Nature&lt;/full-title&gt;&lt;/periodical&gt;&lt;pages&gt;551-563&lt;/pages&gt;&lt;volume&gt;591&lt;/volume&gt;&lt;number&gt;7851&lt;/number&gt;&lt;dates&gt;&lt;year&gt;2021&lt;/year&gt;&lt;/dates&gt;&lt;urls&gt;&lt;/urls&gt;&lt;/record&gt;&lt;/Cite&gt;&lt;/EndNote&gt;</w:instrText>
      </w:r>
      <w:r w:rsidR="006D6158"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1)</w:t>
      </w:r>
      <w:r w:rsidR="006D6158" w:rsidRPr="00315341">
        <w:rPr>
          <w:rFonts w:ascii="Times New Roman" w:eastAsiaTheme="minorEastAsia" w:hAnsi="Times New Roman" w:cs="Times New Roman"/>
          <w:sz w:val="24"/>
          <w:szCs w:val="24"/>
        </w:rPr>
        <w:fldChar w:fldCharType="end"/>
      </w:r>
      <w:r w:rsidR="006D6158" w:rsidRPr="00315341">
        <w:rPr>
          <w:rFonts w:ascii="Times New Roman" w:eastAsiaTheme="minorEastAsia" w:hAnsi="Times New Roman" w:cs="Times New Roman"/>
          <w:sz w:val="24"/>
          <w:szCs w:val="24"/>
        </w:rPr>
        <w:t>.</w:t>
      </w:r>
    </w:p>
    <w:p w14:paraId="7606C96A" w14:textId="77777777" w:rsidR="005616F5" w:rsidRPr="00315341" w:rsidRDefault="005616F5" w:rsidP="00A13D98">
      <w:pPr>
        <w:spacing w:after="0" w:line="360" w:lineRule="auto"/>
        <w:jc w:val="both"/>
        <w:rPr>
          <w:rFonts w:ascii="Times New Roman" w:eastAsiaTheme="minorEastAsia" w:hAnsi="Times New Roman" w:cs="Times New Roman"/>
          <w:sz w:val="24"/>
          <w:szCs w:val="24"/>
        </w:rPr>
      </w:pPr>
    </w:p>
    <w:p w14:paraId="7536F6EA" w14:textId="40A2F4A1" w:rsidR="00BD37C8" w:rsidRPr="00315341" w:rsidRDefault="1888F436"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B</w:t>
      </w:r>
      <w:r w:rsidR="4A407D0D" w:rsidRPr="00315341">
        <w:rPr>
          <w:rFonts w:ascii="Times New Roman" w:eastAsiaTheme="minorEastAsia" w:hAnsi="Times New Roman" w:cs="Times New Roman"/>
          <w:sz w:val="24"/>
          <w:szCs w:val="24"/>
        </w:rPr>
        <w:t>ased on the most commonly used recommendation of 500</w:t>
      </w:r>
      <w:r w:rsidR="67D15320" w:rsidRPr="00315341">
        <w:rPr>
          <w:rFonts w:ascii="Times New Roman" w:eastAsiaTheme="minorEastAsia" w:hAnsi="Times New Roman" w:cs="Times New Roman"/>
          <w:sz w:val="24"/>
          <w:szCs w:val="24"/>
        </w:rPr>
        <w:t xml:space="preserve"> </w:t>
      </w:r>
      <w:r w:rsidR="4A407D0D" w:rsidRPr="00315341">
        <w:rPr>
          <w:rFonts w:ascii="Times New Roman" w:eastAsiaTheme="minorEastAsia" w:hAnsi="Times New Roman" w:cs="Times New Roman"/>
          <w:sz w:val="24"/>
          <w:szCs w:val="24"/>
        </w:rPr>
        <w:t>mg EPA+DHA per day</w:t>
      </w:r>
      <w:r w:rsidR="4C1755C6" w:rsidRPr="00315341">
        <w:rPr>
          <w:rFonts w:ascii="Times New Roman" w:eastAsiaTheme="minorEastAsia" w:hAnsi="Times New Roman" w:cs="Times New Roman"/>
          <w:sz w:val="24"/>
          <w:szCs w:val="24"/>
        </w:rPr>
        <w:t xml:space="preserve"> and a current global population of 8.2 billion</w:t>
      </w:r>
      <w:r w:rsidR="4A407D0D" w:rsidRPr="00315341">
        <w:rPr>
          <w:rFonts w:ascii="Times New Roman" w:eastAsiaTheme="minorEastAsia" w:hAnsi="Times New Roman" w:cs="Times New Roman"/>
          <w:sz w:val="24"/>
          <w:szCs w:val="24"/>
        </w:rPr>
        <w:t>, 1.</w:t>
      </w:r>
      <w:r w:rsidR="4C1755C6" w:rsidRPr="00315341">
        <w:rPr>
          <w:rFonts w:ascii="Times New Roman" w:eastAsiaTheme="minorEastAsia" w:hAnsi="Times New Roman" w:cs="Times New Roman"/>
          <w:sz w:val="24"/>
          <w:szCs w:val="24"/>
        </w:rPr>
        <w:t>5</w:t>
      </w:r>
      <w:r w:rsidR="4A407D0D" w:rsidRPr="00315341">
        <w:rPr>
          <w:rFonts w:ascii="Times New Roman" w:eastAsiaTheme="minorEastAsia" w:hAnsi="Times New Roman" w:cs="Times New Roman"/>
          <w:sz w:val="24"/>
          <w:szCs w:val="24"/>
        </w:rPr>
        <w:t xml:space="preserve"> million tonnes </w:t>
      </w:r>
      <w:r w:rsidRPr="00315341">
        <w:rPr>
          <w:rFonts w:ascii="Times New Roman" w:eastAsiaTheme="minorEastAsia" w:hAnsi="Times New Roman" w:cs="Times New Roman"/>
          <w:sz w:val="24"/>
          <w:szCs w:val="24"/>
        </w:rPr>
        <w:t xml:space="preserve">of EPA+DHA </w:t>
      </w:r>
      <w:r w:rsidR="4A407D0D" w:rsidRPr="00315341">
        <w:rPr>
          <w:rFonts w:ascii="Times New Roman" w:eastAsiaTheme="minorEastAsia" w:hAnsi="Times New Roman" w:cs="Times New Roman"/>
          <w:sz w:val="24"/>
          <w:szCs w:val="24"/>
        </w:rPr>
        <w:t xml:space="preserve">would be required per year to meet </w:t>
      </w:r>
      <w:r w:rsidR="1E55203E" w:rsidRPr="00315341">
        <w:rPr>
          <w:rFonts w:ascii="Times New Roman" w:eastAsiaTheme="minorEastAsia" w:hAnsi="Times New Roman" w:cs="Times New Roman"/>
          <w:sz w:val="24"/>
          <w:szCs w:val="24"/>
        </w:rPr>
        <w:t xml:space="preserve">the </w:t>
      </w:r>
      <w:r w:rsidR="4A407D0D" w:rsidRPr="00315341">
        <w:rPr>
          <w:rFonts w:ascii="Times New Roman" w:eastAsiaTheme="minorEastAsia" w:hAnsi="Times New Roman" w:cs="Times New Roman"/>
          <w:sz w:val="24"/>
          <w:szCs w:val="24"/>
        </w:rPr>
        <w:t>demand</w:t>
      </w:r>
      <w:r w:rsidR="4C1755C6" w:rsidRPr="00315341">
        <w:rPr>
          <w:rFonts w:ascii="Times New Roman" w:eastAsiaTheme="minorEastAsia" w:hAnsi="Times New Roman" w:cs="Times New Roman"/>
          <w:sz w:val="24"/>
          <w:szCs w:val="24"/>
        </w:rPr>
        <w:t xml:space="preserve"> from</w:t>
      </w:r>
      <w:r w:rsidR="64C3B4F1" w:rsidRPr="00315341">
        <w:rPr>
          <w:rFonts w:ascii="Times New Roman" w:eastAsiaTheme="minorEastAsia" w:hAnsi="Times New Roman" w:cs="Times New Roman"/>
          <w:sz w:val="24"/>
          <w:szCs w:val="24"/>
        </w:rPr>
        <w:t xml:space="preserve"> fisheries and other marine sources</w:t>
      </w:r>
      <w:r w:rsidR="4C1755C6" w:rsidRPr="00315341">
        <w:rPr>
          <w:rFonts w:ascii="Times New Roman" w:eastAsiaTheme="minorEastAsia" w:hAnsi="Times New Roman" w:cs="Times New Roman"/>
          <w:sz w:val="24"/>
          <w:szCs w:val="24"/>
        </w:rPr>
        <w:t>,</w:t>
      </w:r>
      <w:r w:rsidR="64C3B4F1" w:rsidRPr="00315341">
        <w:rPr>
          <w:rFonts w:ascii="Times New Roman" w:eastAsiaTheme="minorEastAsia" w:hAnsi="Times New Roman" w:cs="Times New Roman"/>
          <w:sz w:val="24"/>
          <w:szCs w:val="24"/>
        </w:rPr>
        <w:t xml:space="preserve"> </w:t>
      </w:r>
      <w:r w:rsidR="4C1755C6" w:rsidRPr="00315341">
        <w:rPr>
          <w:rFonts w:ascii="Times New Roman" w:eastAsiaTheme="minorEastAsia" w:hAnsi="Times New Roman" w:cs="Times New Roman"/>
          <w:sz w:val="24"/>
          <w:szCs w:val="24"/>
        </w:rPr>
        <w:t xml:space="preserve">with deficits between supply and demand of 0.4 million tonnes and 1 million tonnes currently reported which will be </w:t>
      </w:r>
      <w:r w:rsidR="64C3B4F1" w:rsidRPr="00315341">
        <w:rPr>
          <w:rFonts w:ascii="Times New Roman" w:eastAsiaTheme="minorEastAsia" w:hAnsi="Times New Roman" w:cs="Times New Roman"/>
          <w:sz w:val="24"/>
          <w:szCs w:val="24"/>
        </w:rPr>
        <w:t>exacerbated by population growth</w:t>
      </w:r>
      <w:r w:rsidR="4C1755C6" w:rsidRPr="00315341">
        <w:rPr>
          <w:rFonts w:ascii="Times New Roman" w:eastAsiaTheme="minorEastAsia" w:hAnsi="Times New Roman" w:cs="Times New Roman"/>
          <w:sz w:val="24"/>
          <w:szCs w:val="24"/>
        </w:rPr>
        <w:t xml:space="preserve"> </w:t>
      </w:r>
      <w:r w:rsidR="003B18AE" w:rsidRPr="00315341">
        <w:rPr>
          <w:rFonts w:ascii="Times New Roman" w:eastAsiaTheme="minorEastAsia" w:hAnsi="Times New Roman" w:cs="Times New Roman"/>
          <w:sz w:val="24"/>
          <w:szCs w:val="24"/>
        </w:rPr>
        <w:fldChar w:fldCharType="begin">
          <w:fldData xml:space="preserve">PEVuZE5vdGU+PENpdGU+PEF1dGhvcj5IYW1pbHRvbjwvQXV0aG9yPjxZZWFyPjIwMjA8L1llYXI+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IYW1pbHRvbjwvQXV0aG9yPjxZZWFyPjIwMjA8L1llYXI+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3B18AE"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2-94)</w:t>
      </w:r>
      <w:r w:rsidR="003B18AE" w:rsidRPr="00315341">
        <w:rPr>
          <w:rFonts w:ascii="Times New Roman" w:eastAsiaTheme="minorEastAsia" w:hAnsi="Times New Roman" w:cs="Times New Roman"/>
          <w:sz w:val="24"/>
          <w:szCs w:val="24"/>
        </w:rPr>
        <w:fldChar w:fldCharType="end"/>
      </w:r>
      <w:r w:rsidR="4CFC2C7E" w:rsidRPr="00315341">
        <w:rPr>
          <w:rFonts w:ascii="Times New Roman" w:eastAsiaTheme="minorEastAsia" w:hAnsi="Times New Roman" w:cs="Times New Roman"/>
          <w:sz w:val="24"/>
          <w:szCs w:val="24"/>
        </w:rPr>
        <w:t>.</w:t>
      </w:r>
      <w:r w:rsidR="3D646939" w:rsidRPr="00315341">
        <w:rPr>
          <w:rFonts w:ascii="Times New Roman" w:eastAsiaTheme="minorEastAsia" w:hAnsi="Times New Roman" w:cs="Times New Roman"/>
          <w:sz w:val="24"/>
          <w:szCs w:val="24"/>
        </w:rPr>
        <w:t xml:space="preserve"> </w:t>
      </w:r>
      <w:r w:rsidR="076A1075" w:rsidRPr="00315341">
        <w:rPr>
          <w:rFonts w:ascii="Times New Roman" w:eastAsiaTheme="minorEastAsia" w:hAnsi="Times New Roman" w:cs="Times New Roman"/>
          <w:sz w:val="24"/>
          <w:szCs w:val="24"/>
        </w:rPr>
        <w:t xml:space="preserve">This starkly highlights the need for </w:t>
      </w:r>
      <w:r w:rsidR="004B1D11" w:rsidRPr="00315341">
        <w:rPr>
          <w:rFonts w:ascii="Times New Roman" w:eastAsiaTheme="minorEastAsia" w:hAnsi="Times New Roman" w:cs="Times New Roman"/>
          <w:sz w:val="24"/>
          <w:szCs w:val="24"/>
        </w:rPr>
        <w:t xml:space="preserve">improved fisheries management </w:t>
      </w:r>
      <w:r w:rsidR="076A1075" w:rsidRPr="00315341">
        <w:rPr>
          <w:rFonts w:ascii="Times New Roman" w:eastAsiaTheme="minorEastAsia" w:hAnsi="Times New Roman" w:cs="Times New Roman"/>
          <w:sz w:val="24"/>
          <w:szCs w:val="24"/>
        </w:rPr>
        <w:t>and targeting of existing marine EPA and DHA and the development of non-marine sources.</w:t>
      </w:r>
    </w:p>
    <w:p w14:paraId="37780D49" w14:textId="77777777" w:rsidR="00C8240A" w:rsidRPr="00315341" w:rsidRDefault="00C8240A" w:rsidP="00A13D98">
      <w:pPr>
        <w:spacing w:after="0" w:line="360" w:lineRule="auto"/>
        <w:jc w:val="both"/>
        <w:rPr>
          <w:rFonts w:ascii="Times New Roman" w:eastAsiaTheme="minorEastAsia" w:hAnsi="Times New Roman" w:cs="Times New Roman"/>
          <w:sz w:val="24"/>
          <w:szCs w:val="24"/>
        </w:rPr>
      </w:pPr>
    </w:p>
    <w:p w14:paraId="58AB5E46" w14:textId="7EBDEAC7" w:rsidR="00BD37C8" w:rsidRPr="00315341" w:rsidRDefault="3D6201E7"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One approach utilised by the aquaculture industry to deal with cost, supply and sustainability issues has been to reduce the use of fishmeal and fish oil in farmed fish diets, with reduced EPA+DHA in the resulting farmed fish for human consumption. The EPA+DHA content of Scottish farmed salmon approximately halved between 2006 and 2015 (Figure 2) </w:t>
      </w:r>
      <w:r w:rsidR="1C6A8BDB"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prague&lt;/Author&gt;&lt;Year&gt;2016&lt;/Year&gt;&lt;RecNum&gt;342&lt;/RecNum&gt;&lt;DisplayText&gt;(95)&lt;/DisplayText&gt;&lt;record&gt;&lt;rec-number&gt;342&lt;/rec-number&gt;&lt;foreign-keys&gt;&lt;key app="EN" db-id="2tr5pefawrd9aaed0e8vvwri50tp9vp0ep9w" timestamp="1729177748"&gt;342&lt;/key&gt;&lt;/foreign-keys&gt;&lt;ref-type name="Journal Article"&gt;17&lt;/ref-type&gt;&lt;contributors&gt;&lt;authors&gt;&lt;author&gt;Sprague, M.&lt;/author&gt;&lt;author&gt;Dick, J. R.&lt;/author&gt;&lt;author&gt;Tocher, D. R.&lt;/author&gt;&lt;/authors&gt;&lt;/contributors&gt;&lt;auth-address&gt;Institute of Aquaculture, School of Natural Sciences, University of Stirling, Stirling FK9 4LA, Scotland, UK.&lt;/auth-address&gt;&lt;titles&gt;&lt;title&gt;Impact of sustainable feeds on omega-3 long-chain fatty acid levels in farmed Atlantic salmon, 2006-2015&lt;/title&gt;&lt;secondary-title&gt;Sci Rep&lt;/secondary-title&gt;&lt;/titles&gt;&lt;periodical&gt;&lt;full-title&gt;Sci Rep&lt;/full-title&gt;&lt;/periodical&gt;&lt;pages&gt;21892&lt;/pages&gt;&lt;volume&gt;6&lt;/volume&gt;&lt;edition&gt;20160222&lt;/edition&gt;&lt;keywords&gt;&lt;keyword&gt;*Animal Feed&lt;/keyword&gt;&lt;keyword&gt;Animals&lt;/keyword&gt;&lt;keyword&gt;Diet&lt;/keyword&gt;&lt;keyword&gt;Fatty Acids, Omega-3/*metabolism&lt;/keyword&gt;&lt;keyword&gt;Fisheries&lt;/keyword&gt;&lt;keyword&gt;Food Quality&lt;/keyword&gt;&lt;keyword&gt;Humans&lt;/keyword&gt;&lt;keyword&gt;Lipid Metabolism&lt;/keyword&gt;&lt;keyword&gt;Salmo salar/*metabolism&lt;/keyword&gt;&lt;/keywords&gt;&lt;dates&gt;&lt;year&gt;2016&lt;/year&gt;&lt;pub-dates&gt;&lt;date&gt;Feb 22&lt;/date&gt;&lt;/pub-dates&gt;&lt;/dates&gt;&lt;isbn&gt;2045-2322&lt;/isbn&gt;&lt;accession-num&gt;26899924&lt;/accession-num&gt;&lt;urls&gt;&lt;/urls&gt;&lt;custom2&gt;PMC4761991&lt;/custom2&gt;&lt;electronic-resource-num&gt;10.1038/srep21892&lt;/electronic-resource-num&gt;&lt;remote-database-provider&gt;NLM&lt;/remote-database-provider&gt;&lt;language&gt;eng&lt;/language&gt;&lt;/record&gt;&lt;/Cite&gt;&lt;/EndNote&gt;</w:instrText>
      </w:r>
      <w:r w:rsidR="1C6A8BDB"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5)</w:t>
      </w:r>
      <w:r w:rsidR="1C6A8BDB"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The implication of this reduced omega-3 PUFA content is that oily fish intake recommendations need to increase substantially if farmed salmon is a major dietary source of EPA+DHA. One option for the aquaculture industry is to maintain or return to traditional EPA+DHA concentrations in fish by using approved more sustainable sources of EPA+DHA in the fish feed, such as EPA/DHA-rich microalgae or EPA/DHA-containing oilseeds</w:t>
      </w:r>
      <w:r w:rsidR="004B1D11" w:rsidRPr="00315341">
        <w:rPr>
          <w:rFonts w:ascii="Times New Roman" w:eastAsiaTheme="minorEastAsia" w:hAnsi="Times New Roman" w:cs="Times New Roman"/>
          <w:sz w:val="24"/>
          <w:szCs w:val="24"/>
        </w:rPr>
        <w:t xml:space="preserve"> which has started to happen in </w:t>
      </w:r>
      <w:r w:rsidR="00343704" w:rsidRPr="00315341">
        <w:rPr>
          <w:rFonts w:ascii="Times New Roman" w:eastAsiaTheme="minorEastAsia" w:hAnsi="Times New Roman" w:cs="Times New Roman"/>
          <w:sz w:val="24"/>
          <w:szCs w:val="24"/>
        </w:rPr>
        <w:t>recent years</w:t>
      </w:r>
      <w:r w:rsidRPr="00315341">
        <w:rPr>
          <w:rFonts w:ascii="Times New Roman" w:eastAsiaTheme="minorEastAsia" w:hAnsi="Times New Roman" w:cs="Times New Roman"/>
          <w:sz w:val="24"/>
          <w:szCs w:val="24"/>
        </w:rPr>
        <w:t xml:space="preserve"> </w:t>
      </w:r>
      <w:r w:rsidR="00791721"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teenson&lt;/Author&gt;&lt;Year&gt;2022&lt;/Year&gt;&lt;RecNum&gt;444&lt;/RecNum&gt;&lt;DisplayText&gt;(96)&lt;/DisplayText&gt;&lt;record&gt;&lt;rec-number&gt;444&lt;/rec-number&gt;&lt;foreign-keys&gt;&lt;key app="EN" db-id="2tr5pefawrd9aaed0e8vvwri50tp9vp0ep9w" timestamp="1734277729"&gt;444&lt;/key&gt;&lt;/foreign-keys&gt;&lt;ref-type name="Journal Article"&gt;17&lt;/ref-type&gt;&lt;contributors&gt;&lt;authors&gt;&lt;author&gt;Steenson, S.&lt;/author&gt;&lt;author&gt;Creedon, A.&lt;/author&gt;&lt;/authors&gt;&lt;/contributors&gt;&lt;titles&gt;&lt;title&gt;Plenty more fish in the sea? - is there a place for seafood within a healthier and more sustainable diet?&lt;/title&gt;&lt;secondary-title&gt;Nutrition Bulletin&lt;/secondary-title&gt;&lt;/titles&gt;&lt;periodical&gt;&lt;full-title&gt;Nutrition Bulletin&lt;/full-title&gt;&lt;/periodical&gt;&lt;pages&gt;261-272&lt;/pages&gt;&lt;volume&gt;47&lt;/volume&gt;&lt;num-vols&gt;2&lt;/num-vols&gt;&lt;dates&gt;&lt;year&gt;2022&lt;/year&gt;&lt;/dates&gt;&lt;urls&gt;&lt;/urls&gt;&lt;/record&gt;&lt;/Cite&gt;&lt;/EndNote&gt;</w:instrText>
      </w:r>
      <w:r w:rsidR="00791721"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6)</w:t>
      </w:r>
      <w:r w:rsidR="00791721"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see section 6.4). </w:t>
      </w:r>
    </w:p>
    <w:p w14:paraId="414C9998" w14:textId="77777777" w:rsidR="00BD37C8" w:rsidRPr="00315341" w:rsidRDefault="00BD37C8" w:rsidP="00A13D98">
      <w:pPr>
        <w:spacing w:after="0" w:line="360" w:lineRule="auto"/>
        <w:jc w:val="both"/>
        <w:rPr>
          <w:rFonts w:ascii="Times New Roman" w:eastAsiaTheme="minorEastAsia" w:hAnsi="Times New Roman" w:cs="Times New Roman"/>
          <w:sz w:val="24"/>
          <w:szCs w:val="24"/>
        </w:rPr>
      </w:pPr>
    </w:p>
    <w:p w14:paraId="36D233B9" w14:textId="11775523" w:rsidR="00BD37C8" w:rsidRPr="00315341" w:rsidRDefault="00BD37C8" w:rsidP="00100EA7">
      <w:pPr>
        <w:spacing w:after="0" w:line="24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Figure </w:t>
      </w:r>
      <w:r w:rsidR="007373DF" w:rsidRPr="00315341">
        <w:rPr>
          <w:rFonts w:ascii="Times New Roman" w:eastAsiaTheme="minorEastAsia" w:hAnsi="Times New Roman" w:cs="Times New Roman"/>
          <w:b/>
          <w:bCs/>
          <w:sz w:val="24"/>
          <w:szCs w:val="24"/>
        </w:rPr>
        <w:t xml:space="preserve">2: Fatty acid composition of Scottish Atlantic salmon famed between 2006 and 2015 </w:t>
      </w:r>
      <w:r w:rsidR="007373DF" w:rsidRPr="00315341">
        <w:rPr>
          <w:rFonts w:ascii="Times New Roman" w:eastAsiaTheme="minorEastAsia" w:hAnsi="Times New Roman" w:cs="Times New Roman"/>
          <w:b/>
          <w:bCs/>
          <w:sz w:val="24"/>
          <w:szCs w:val="24"/>
        </w:rPr>
        <w:fldChar w:fldCharType="begin"/>
      </w:r>
      <w:r w:rsidR="00917B65">
        <w:rPr>
          <w:rFonts w:ascii="Times New Roman" w:eastAsiaTheme="minorEastAsia" w:hAnsi="Times New Roman" w:cs="Times New Roman"/>
          <w:b/>
          <w:bCs/>
          <w:sz w:val="24"/>
          <w:szCs w:val="24"/>
        </w:rPr>
        <w:instrText xml:space="preserve"> ADDIN EN.CITE &lt;EndNote&gt;&lt;Cite&gt;&lt;Author&gt;Sprague&lt;/Author&gt;&lt;Year&gt;2016&lt;/Year&gt;&lt;RecNum&gt;342&lt;/RecNum&gt;&lt;DisplayText&gt;(95)&lt;/DisplayText&gt;&lt;record&gt;&lt;rec-number&gt;342&lt;/rec-number&gt;&lt;foreign-keys&gt;&lt;key app="EN" db-id="2tr5pefawrd9aaed0e8vvwri50tp9vp0ep9w" timestamp="1729177748"&gt;342&lt;/key&gt;&lt;/foreign-keys&gt;&lt;ref-type name="Journal Article"&gt;17&lt;/ref-type&gt;&lt;contributors&gt;&lt;authors&gt;&lt;author&gt;Sprague, M.&lt;/author&gt;&lt;author&gt;Dick, J. R.&lt;/author&gt;&lt;author&gt;Tocher, D. R.&lt;/author&gt;&lt;/authors&gt;&lt;/contributors&gt;&lt;auth-address&gt;Institute of Aquaculture, School of Natural Sciences, University of Stirling, Stirling FK9 4LA, Scotland, UK.&lt;/auth-address&gt;&lt;titles&gt;&lt;title&gt;Impact of sustainable feeds on omega-3 long-chain fatty acid levels in farmed Atlantic salmon, 2006-2015&lt;/title&gt;&lt;secondary-title&gt;Sci Rep&lt;/secondary-title&gt;&lt;/titles&gt;&lt;periodical&gt;&lt;full-title&gt;Sci Rep&lt;/full-title&gt;&lt;/periodical&gt;&lt;pages&gt;21892&lt;/pages&gt;&lt;volume&gt;6&lt;/volume&gt;&lt;edition&gt;20160222&lt;/edition&gt;&lt;keywords&gt;&lt;keyword&gt;*Animal Feed&lt;/keyword&gt;&lt;keyword&gt;Animals&lt;/keyword&gt;&lt;keyword&gt;Diet&lt;/keyword&gt;&lt;keyword&gt;Fatty Acids, Omega-3/*metabolism&lt;/keyword&gt;&lt;keyword&gt;Fisheries&lt;/keyword&gt;&lt;keyword&gt;Food Quality&lt;/keyword&gt;&lt;keyword&gt;Humans&lt;/keyword&gt;&lt;keyword&gt;Lipid Metabolism&lt;/keyword&gt;&lt;keyword&gt;Salmo salar/*metabolism&lt;/keyword&gt;&lt;/keywords&gt;&lt;dates&gt;&lt;year&gt;2016&lt;/year&gt;&lt;pub-dates&gt;&lt;date&gt;Feb 22&lt;/date&gt;&lt;/pub-dates&gt;&lt;/dates&gt;&lt;isbn&gt;2045-2322&lt;/isbn&gt;&lt;accession-num&gt;26899924&lt;/accession-num&gt;&lt;urls&gt;&lt;/urls&gt;&lt;custom2&gt;PMC4761991&lt;/custom2&gt;&lt;electronic-resource-num&gt;10.1038/srep21892&lt;/electronic-resource-num&gt;&lt;remote-database-provider&gt;NLM&lt;/remote-database-provider&gt;&lt;language&gt;eng&lt;/language&gt;&lt;/record&gt;&lt;/Cite&gt;&lt;/EndNote&gt;</w:instrText>
      </w:r>
      <w:r w:rsidR="007373DF" w:rsidRPr="00315341">
        <w:rPr>
          <w:rFonts w:ascii="Times New Roman" w:eastAsiaTheme="minorEastAsia" w:hAnsi="Times New Roman" w:cs="Times New Roman"/>
          <w:b/>
          <w:bCs/>
          <w:sz w:val="24"/>
          <w:szCs w:val="24"/>
        </w:rPr>
        <w:fldChar w:fldCharType="separate"/>
      </w:r>
      <w:r w:rsidR="00917B65">
        <w:rPr>
          <w:rFonts w:ascii="Times New Roman" w:eastAsiaTheme="minorEastAsia" w:hAnsi="Times New Roman" w:cs="Times New Roman"/>
          <w:b/>
          <w:bCs/>
          <w:noProof/>
          <w:sz w:val="24"/>
          <w:szCs w:val="24"/>
        </w:rPr>
        <w:t>(95)</w:t>
      </w:r>
      <w:r w:rsidR="007373DF" w:rsidRPr="00315341">
        <w:rPr>
          <w:rFonts w:ascii="Times New Roman" w:eastAsiaTheme="minorEastAsia" w:hAnsi="Times New Roman" w:cs="Times New Roman"/>
          <w:b/>
          <w:bCs/>
          <w:sz w:val="24"/>
          <w:szCs w:val="24"/>
        </w:rPr>
        <w:fldChar w:fldCharType="end"/>
      </w:r>
    </w:p>
    <w:p w14:paraId="0EC53D17" w14:textId="77777777" w:rsidR="00654CF6" w:rsidRPr="00315341" w:rsidRDefault="00654CF6" w:rsidP="00A13D98">
      <w:pPr>
        <w:autoSpaceDE w:val="0"/>
        <w:autoSpaceDN w:val="0"/>
        <w:adjustRightInd w:val="0"/>
        <w:spacing w:after="0" w:line="360" w:lineRule="auto"/>
        <w:jc w:val="both"/>
        <w:rPr>
          <w:rFonts w:ascii="Times New Roman" w:eastAsiaTheme="minorEastAsia" w:hAnsi="Times New Roman" w:cs="Times New Roman"/>
          <w:sz w:val="24"/>
          <w:szCs w:val="24"/>
        </w:rPr>
      </w:pPr>
    </w:p>
    <w:p w14:paraId="40DAE2DB" w14:textId="77777777" w:rsidR="00EC5999" w:rsidRPr="00315341" w:rsidRDefault="00EC5999" w:rsidP="00A13D98">
      <w:pPr>
        <w:spacing w:after="0" w:line="360" w:lineRule="auto"/>
        <w:jc w:val="both"/>
        <w:rPr>
          <w:rFonts w:ascii="Times New Roman" w:eastAsiaTheme="minorEastAsia" w:hAnsi="Times New Roman" w:cs="Times New Roman"/>
          <w:sz w:val="24"/>
          <w:szCs w:val="24"/>
        </w:rPr>
      </w:pPr>
    </w:p>
    <w:p w14:paraId="100A175A" w14:textId="788E018D" w:rsidR="00DE0A2B" w:rsidRPr="00315341" w:rsidRDefault="00BE10CC" w:rsidP="00A13D98">
      <w:pPr>
        <w:pStyle w:val="ListParagraph"/>
        <w:numPr>
          <w:ilvl w:val="0"/>
          <w:numId w:val="14"/>
        </w:num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Diversity of </w:t>
      </w:r>
      <w:r w:rsidR="00AD453F" w:rsidRPr="00315341">
        <w:rPr>
          <w:rFonts w:ascii="Times New Roman" w:eastAsiaTheme="minorEastAsia" w:hAnsi="Times New Roman" w:cs="Times New Roman"/>
          <w:b/>
          <w:bCs/>
          <w:sz w:val="24"/>
          <w:szCs w:val="24"/>
        </w:rPr>
        <w:t xml:space="preserve">EPA+DHA </w:t>
      </w:r>
      <w:r w:rsidRPr="00315341">
        <w:rPr>
          <w:rFonts w:ascii="Times New Roman" w:eastAsiaTheme="minorEastAsia" w:hAnsi="Times New Roman" w:cs="Times New Roman"/>
          <w:b/>
          <w:bCs/>
          <w:sz w:val="24"/>
          <w:szCs w:val="24"/>
        </w:rPr>
        <w:t>s</w:t>
      </w:r>
      <w:r w:rsidR="00DE0A2B" w:rsidRPr="00315341">
        <w:rPr>
          <w:rFonts w:ascii="Times New Roman" w:eastAsiaTheme="minorEastAsia" w:hAnsi="Times New Roman" w:cs="Times New Roman"/>
          <w:b/>
          <w:bCs/>
          <w:sz w:val="24"/>
          <w:szCs w:val="24"/>
        </w:rPr>
        <w:t>ource</w:t>
      </w:r>
      <w:r w:rsidR="00D14640" w:rsidRPr="00315341">
        <w:rPr>
          <w:rFonts w:ascii="Times New Roman" w:eastAsiaTheme="minorEastAsia" w:hAnsi="Times New Roman" w:cs="Times New Roman"/>
          <w:b/>
          <w:bCs/>
          <w:sz w:val="24"/>
          <w:szCs w:val="24"/>
        </w:rPr>
        <w:t>s</w:t>
      </w:r>
    </w:p>
    <w:p w14:paraId="6913A90E" w14:textId="77777777" w:rsidR="00BE10CC" w:rsidRPr="00315341" w:rsidRDefault="00BE10CC" w:rsidP="00A13D98">
      <w:pPr>
        <w:spacing w:after="0" w:line="360" w:lineRule="auto"/>
        <w:jc w:val="both"/>
        <w:rPr>
          <w:rFonts w:ascii="Times New Roman" w:eastAsiaTheme="minorEastAsia" w:hAnsi="Times New Roman" w:cs="Times New Roman"/>
          <w:sz w:val="24"/>
          <w:szCs w:val="24"/>
        </w:rPr>
      </w:pPr>
    </w:p>
    <w:p w14:paraId="324963EA" w14:textId="100F428C" w:rsidR="00BE10CC" w:rsidRPr="00315341" w:rsidRDefault="535CE651"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Although there are no </w:t>
      </w:r>
      <w:r w:rsidR="4020C2B2" w:rsidRPr="00315341">
        <w:rPr>
          <w:rFonts w:ascii="Times New Roman" w:eastAsiaTheme="minorEastAsia" w:hAnsi="Times New Roman" w:cs="Times New Roman"/>
          <w:sz w:val="24"/>
          <w:szCs w:val="24"/>
        </w:rPr>
        <w:t xml:space="preserve">other </w:t>
      </w:r>
      <w:r w:rsidRPr="00315341">
        <w:rPr>
          <w:rFonts w:ascii="Times New Roman" w:eastAsiaTheme="minorEastAsia" w:hAnsi="Times New Roman" w:cs="Times New Roman"/>
          <w:sz w:val="24"/>
          <w:szCs w:val="24"/>
        </w:rPr>
        <w:t xml:space="preserve">foods that </w:t>
      </w:r>
      <w:r w:rsidR="003F18C5" w:rsidRPr="00315341">
        <w:rPr>
          <w:rFonts w:ascii="Times New Roman" w:eastAsiaTheme="minorEastAsia" w:hAnsi="Times New Roman" w:cs="Times New Roman"/>
          <w:sz w:val="24"/>
          <w:szCs w:val="24"/>
        </w:rPr>
        <w:t>contain</w:t>
      </w:r>
      <w:r w:rsidRPr="00315341">
        <w:rPr>
          <w:rFonts w:ascii="Times New Roman" w:eastAsiaTheme="minorEastAsia" w:hAnsi="Times New Roman" w:cs="Times New Roman"/>
          <w:sz w:val="24"/>
          <w:szCs w:val="24"/>
        </w:rPr>
        <w:t xml:space="preserve"> </w:t>
      </w:r>
      <w:r w:rsidR="111FD319" w:rsidRPr="00315341">
        <w:rPr>
          <w:rFonts w:ascii="Times New Roman" w:eastAsiaTheme="minorEastAsia" w:hAnsi="Times New Roman" w:cs="Times New Roman"/>
          <w:sz w:val="24"/>
          <w:szCs w:val="24"/>
        </w:rPr>
        <w:t>comparable</w:t>
      </w:r>
      <w:r w:rsidRPr="00315341">
        <w:rPr>
          <w:rFonts w:ascii="Times New Roman" w:eastAsiaTheme="minorEastAsia" w:hAnsi="Times New Roman" w:cs="Times New Roman"/>
          <w:sz w:val="24"/>
          <w:szCs w:val="24"/>
        </w:rPr>
        <w:t xml:space="preserve"> quantities of EPA+DHA on a per 100 g </w:t>
      </w:r>
      <w:r w:rsidR="003F18C5" w:rsidRPr="00315341">
        <w:rPr>
          <w:rFonts w:ascii="Times New Roman" w:eastAsiaTheme="minorEastAsia" w:hAnsi="Times New Roman" w:cs="Times New Roman"/>
          <w:sz w:val="24"/>
          <w:szCs w:val="24"/>
        </w:rPr>
        <w:t xml:space="preserve">or </w:t>
      </w:r>
      <w:r w:rsidRPr="00315341">
        <w:rPr>
          <w:rFonts w:ascii="Times New Roman" w:eastAsiaTheme="minorEastAsia" w:hAnsi="Times New Roman" w:cs="Times New Roman"/>
          <w:sz w:val="24"/>
          <w:szCs w:val="24"/>
        </w:rPr>
        <w:t xml:space="preserve">per serving basis as oily fish, it has previously been suggested by Givens and </w:t>
      </w:r>
      <w:r w:rsidR="008E2414" w:rsidRPr="00315341">
        <w:rPr>
          <w:rFonts w:ascii="Times New Roman" w:eastAsiaTheme="minorEastAsia" w:hAnsi="Times New Roman" w:cs="Times New Roman"/>
          <w:sz w:val="24"/>
          <w:szCs w:val="24"/>
        </w:rPr>
        <w:t xml:space="preserve">Gibbs </w:t>
      </w:r>
      <w:r w:rsidR="008E2414" w:rsidRPr="00315341">
        <w:rPr>
          <w:rFonts w:ascii="Times New Roman" w:eastAsiaTheme="minorEastAsia" w:hAnsi="Times New Roman" w:cs="Times New Roman"/>
          <w:sz w:val="24"/>
          <w:szCs w:val="24"/>
        </w:rPr>
        <w:fldChar w:fldCharType="begin">
          <w:fldData xml:space="preserve">PEVuZE5vdGU+PENpdGU+PEF1dGhvcj5JYW4gR2l2ZW5zPC9BdXRob3I+PFllYXI+MjAwODwvWWVh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JYW4gR2l2ZW5zPC9BdXRob3I+PFllYXI+MjAwODwvWWVh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8E2414"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 97)</w:t>
      </w:r>
      <w:r w:rsidR="008E2414" w:rsidRPr="00315341">
        <w:rPr>
          <w:rFonts w:ascii="Times New Roman" w:eastAsiaTheme="minorEastAsia" w:hAnsi="Times New Roman" w:cs="Times New Roman"/>
          <w:sz w:val="24"/>
          <w:szCs w:val="24"/>
        </w:rPr>
        <w:fldChar w:fldCharType="end"/>
      </w:r>
      <w:r w:rsidR="008E2414"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that a</w:t>
      </w:r>
      <w:r w:rsidR="35607955" w:rsidRPr="00315341">
        <w:rPr>
          <w:rFonts w:ascii="Times New Roman" w:eastAsiaTheme="minorEastAsia" w:hAnsi="Times New Roman" w:cs="Times New Roman"/>
          <w:sz w:val="24"/>
          <w:szCs w:val="24"/>
        </w:rPr>
        <w:t xml:space="preserve"> </w:t>
      </w:r>
      <w:r w:rsidR="00241D2B" w:rsidRPr="00315341">
        <w:rPr>
          <w:rFonts w:ascii="Times New Roman" w:eastAsiaTheme="minorEastAsia" w:hAnsi="Times New Roman" w:cs="Times New Roman"/>
          <w:sz w:val="24"/>
          <w:szCs w:val="24"/>
        </w:rPr>
        <w:t>‘</w:t>
      </w:r>
      <w:r w:rsidR="28EB4EE0" w:rsidRPr="00315341">
        <w:rPr>
          <w:rFonts w:ascii="Times New Roman" w:eastAsiaTheme="minorEastAsia" w:hAnsi="Times New Roman" w:cs="Times New Roman"/>
          <w:sz w:val="24"/>
          <w:szCs w:val="24"/>
        </w:rPr>
        <w:t>su</w:t>
      </w:r>
      <w:r w:rsidR="19D93247" w:rsidRPr="00315341">
        <w:rPr>
          <w:rFonts w:ascii="Times New Roman" w:eastAsiaTheme="minorEastAsia" w:hAnsi="Times New Roman" w:cs="Times New Roman"/>
          <w:sz w:val="24"/>
          <w:szCs w:val="24"/>
        </w:rPr>
        <w:t xml:space="preserve">permarket </w:t>
      </w:r>
      <w:r w:rsidRPr="00315341">
        <w:rPr>
          <w:rFonts w:ascii="Times New Roman" w:eastAsiaTheme="minorEastAsia" w:hAnsi="Times New Roman" w:cs="Times New Roman"/>
          <w:sz w:val="24"/>
          <w:szCs w:val="24"/>
        </w:rPr>
        <w:t>basket</w:t>
      </w:r>
      <w:r w:rsidR="00241D2B" w:rsidRPr="00315341">
        <w:rPr>
          <w:rFonts w:ascii="Times New Roman" w:eastAsiaTheme="minorEastAsia" w:hAnsi="Times New Roman" w:cs="Times New Roman"/>
          <w:sz w:val="24"/>
          <w:szCs w:val="24"/>
        </w:rPr>
        <w:t>’</w:t>
      </w:r>
      <w:r w:rsidR="45956E06" w:rsidRPr="00315341">
        <w:rPr>
          <w:rFonts w:ascii="Times New Roman" w:eastAsiaTheme="minorEastAsia" w:hAnsi="Times New Roman" w:cs="Times New Roman"/>
          <w:sz w:val="24"/>
          <w:szCs w:val="24"/>
        </w:rPr>
        <w:t xml:space="preserve"> approach</w:t>
      </w:r>
      <w:r w:rsidR="3B46BE51" w:rsidRPr="00315341">
        <w:rPr>
          <w:rFonts w:ascii="Times New Roman" w:eastAsiaTheme="minorEastAsia" w:hAnsi="Times New Roman" w:cs="Times New Roman"/>
          <w:sz w:val="24"/>
          <w:szCs w:val="24"/>
        </w:rPr>
        <w:t xml:space="preserve"> with a range of </w:t>
      </w:r>
      <w:r w:rsidR="00E8382E" w:rsidRPr="00315341">
        <w:rPr>
          <w:rFonts w:ascii="Times New Roman" w:eastAsiaTheme="minorEastAsia" w:hAnsi="Times New Roman" w:cs="Times New Roman"/>
          <w:sz w:val="24"/>
          <w:szCs w:val="24"/>
        </w:rPr>
        <w:t xml:space="preserve">contributing </w:t>
      </w:r>
      <w:r w:rsidR="3B46BE51" w:rsidRPr="00315341">
        <w:rPr>
          <w:rFonts w:ascii="Times New Roman" w:eastAsiaTheme="minorEastAsia" w:hAnsi="Times New Roman" w:cs="Times New Roman"/>
          <w:sz w:val="24"/>
          <w:szCs w:val="24"/>
        </w:rPr>
        <w:t>foods</w:t>
      </w:r>
      <w:r w:rsidR="570D84EB" w:rsidRPr="00315341">
        <w:rPr>
          <w:rFonts w:ascii="Times New Roman" w:eastAsiaTheme="minorEastAsia" w:hAnsi="Times New Roman" w:cs="Times New Roman"/>
          <w:sz w:val="24"/>
          <w:szCs w:val="24"/>
        </w:rPr>
        <w:t>, should</w:t>
      </w:r>
      <w:r w:rsidR="3B46BE51" w:rsidRPr="00315341">
        <w:rPr>
          <w:rFonts w:ascii="Times New Roman" w:eastAsiaTheme="minorEastAsia" w:hAnsi="Times New Roman" w:cs="Times New Roman"/>
          <w:sz w:val="24"/>
          <w:szCs w:val="24"/>
        </w:rPr>
        <w:t xml:space="preserve"> </w:t>
      </w:r>
      <w:r w:rsidR="005534A6" w:rsidRPr="00315341">
        <w:rPr>
          <w:rFonts w:ascii="Times New Roman" w:eastAsiaTheme="minorEastAsia" w:hAnsi="Times New Roman" w:cs="Times New Roman"/>
          <w:sz w:val="24"/>
          <w:szCs w:val="24"/>
        </w:rPr>
        <w:t>be</w:t>
      </w:r>
      <w:r w:rsidR="3B46BE51"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considered. </w:t>
      </w:r>
      <w:r w:rsidR="52421416" w:rsidRPr="00315341">
        <w:rPr>
          <w:rFonts w:ascii="Times New Roman" w:eastAsiaTheme="minorEastAsia" w:hAnsi="Times New Roman" w:cs="Times New Roman"/>
          <w:sz w:val="24"/>
          <w:szCs w:val="24"/>
        </w:rPr>
        <w:t>W</w:t>
      </w:r>
      <w:r w:rsidRPr="00315341">
        <w:rPr>
          <w:rFonts w:ascii="Times New Roman" w:eastAsiaTheme="minorEastAsia" w:hAnsi="Times New Roman" w:cs="Times New Roman"/>
          <w:sz w:val="24"/>
          <w:szCs w:val="24"/>
        </w:rPr>
        <w:t xml:space="preserve">hat foods should we focus on as meaningful contributors to our </w:t>
      </w:r>
      <w:r w:rsidR="003F18C5"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basket</w:t>
      </w:r>
      <w:r w:rsidR="003F18C5"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of EPA+DHA</w:t>
      </w:r>
      <w:r w:rsidR="103D7074" w:rsidRPr="00315341">
        <w:rPr>
          <w:rFonts w:ascii="Times New Roman" w:eastAsiaTheme="minorEastAsia" w:hAnsi="Times New Roman" w:cs="Times New Roman"/>
          <w:sz w:val="24"/>
          <w:szCs w:val="24"/>
        </w:rPr>
        <w:t xml:space="preserve"> and</w:t>
      </w:r>
      <w:r w:rsidRPr="00315341">
        <w:rPr>
          <w:rFonts w:ascii="Times New Roman" w:eastAsiaTheme="minorEastAsia" w:hAnsi="Times New Roman" w:cs="Times New Roman"/>
          <w:sz w:val="24"/>
          <w:szCs w:val="24"/>
        </w:rPr>
        <w:t xml:space="preserve"> can they be </w:t>
      </w:r>
      <w:r w:rsidR="725E7901" w:rsidRPr="00315341">
        <w:rPr>
          <w:rFonts w:ascii="Times New Roman" w:eastAsiaTheme="minorEastAsia" w:hAnsi="Times New Roman" w:cs="Times New Roman"/>
          <w:sz w:val="24"/>
          <w:szCs w:val="24"/>
        </w:rPr>
        <w:t xml:space="preserve">meaningfully </w:t>
      </w:r>
      <w:r w:rsidRPr="00315341">
        <w:rPr>
          <w:rFonts w:ascii="Times New Roman" w:eastAsiaTheme="minorEastAsia" w:hAnsi="Times New Roman" w:cs="Times New Roman"/>
          <w:sz w:val="24"/>
          <w:szCs w:val="24"/>
        </w:rPr>
        <w:t>bio</w:t>
      </w:r>
      <w:r w:rsidR="001861C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enriched? </w:t>
      </w:r>
    </w:p>
    <w:p w14:paraId="70DF44BC" w14:textId="77777777" w:rsidR="00DE0A2B" w:rsidRPr="00315341" w:rsidRDefault="00DE0A2B" w:rsidP="00A13D98">
      <w:pPr>
        <w:spacing w:after="0" w:line="360" w:lineRule="auto"/>
        <w:jc w:val="both"/>
        <w:rPr>
          <w:rFonts w:ascii="Times New Roman" w:eastAsiaTheme="minorEastAsia" w:hAnsi="Times New Roman" w:cs="Times New Roman"/>
          <w:sz w:val="24"/>
          <w:szCs w:val="24"/>
        </w:rPr>
      </w:pPr>
    </w:p>
    <w:p w14:paraId="7BD8A9BF" w14:textId="13AE4421" w:rsidR="00EC5999" w:rsidRPr="00315341" w:rsidRDefault="4441D58E"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6.1 </w:t>
      </w:r>
      <w:r w:rsidR="54E857CC" w:rsidRPr="00315341">
        <w:rPr>
          <w:rFonts w:ascii="Times New Roman" w:eastAsiaTheme="minorEastAsia" w:hAnsi="Times New Roman" w:cs="Times New Roman"/>
          <w:b/>
          <w:bCs/>
          <w:sz w:val="24"/>
          <w:szCs w:val="24"/>
        </w:rPr>
        <w:t>White meat</w:t>
      </w:r>
      <w:r w:rsidR="40BC839C" w:rsidRPr="00315341">
        <w:rPr>
          <w:rFonts w:ascii="Times New Roman" w:eastAsiaTheme="minorEastAsia" w:hAnsi="Times New Roman" w:cs="Times New Roman"/>
          <w:b/>
          <w:bCs/>
          <w:sz w:val="24"/>
          <w:szCs w:val="24"/>
        </w:rPr>
        <w:t xml:space="preserve"> (</w:t>
      </w:r>
      <w:r w:rsidR="54E857CC" w:rsidRPr="00315341">
        <w:rPr>
          <w:rFonts w:ascii="Times New Roman" w:eastAsiaTheme="minorEastAsia" w:hAnsi="Times New Roman" w:cs="Times New Roman"/>
          <w:b/>
          <w:bCs/>
          <w:sz w:val="24"/>
          <w:szCs w:val="24"/>
        </w:rPr>
        <w:t>chicken</w:t>
      </w:r>
      <w:r w:rsidR="1D56DB83" w:rsidRPr="00315341">
        <w:rPr>
          <w:rFonts w:ascii="Times New Roman" w:eastAsiaTheme="minorEastAsia" w:hAnsi="Times New Roman" w:cs="Times New Roman"/>
          <w:b/>
          <w:bCs/>
          <w:sz w:val="24"/>
          <w:szCs w:val="24"/>
        </w:rPr>
        <w:t xml:space="preserve">, </w:t>
      </w:r>
      <w:r w:rsidR="54E857CC" w:rsidRPr="00315341">
        <w:rPr>
          <w:rFonts w:ascii="Times New Roman" w:eastAsiaTheme="minorEastAsia" w:hAnsi="Times New Roman" w:cs="Times New Roman"/>
          <w:b/>
          <w:bCs/>
          <w:sz w:val="24"/>
          <w:szCs w:val="24"/>
        </w:rPr>
        <w:t>turkey</w:t>
      </w:r>
      <w:r w:rsidR="2AFA5892" w:rsidRPr="00315341">
        <w:rPr>
          <w:rFonts w:ascii="Times New Roman" w:eastAsiaTheme="minorEastAsia" w:hAnsi="Times New Roman" w:cs="Times New Roman"/>
          <w:b/>
          <w:bCs/>
          <w:sz w:val="24"/>
          <w:szCs w:val="24"/>
        </w:rPr>
        <w:t xml:space="preserve"> </w:t>
      </w:r>
      <w:r w:rsidR="4D1E162A" w:rsidRPr="00315341">
        <w:rPr>
          <w:rFonts w:ascii="Times New Roman" w:eastAsiaTheme="minorEastAsia" w:hAnsi="Times New Roman" w:cs="Times New Roman"/>
          <w:b/>
          <w:bCs/>
          <w:sz w:val="24"/>
          <w:szCs w:val="24"/>
        </w:rPr>
        <w:t>and pork</w:t>
      </w:r>
      <w:r w:rsidRPr="00315341">
        <w:rPr>
          <w:rFonts w:ascii="Times New Roman" w:eastAsiaTheme="minorEastAsia" w:hAnsi="Times New Roman" w:cs="Times New Roman"/>
          <w:b/>
          <w:bCs/>
          <w:sz w:val="24"/>
          <w:szCs w:val="24"/>
        </w:rPr>
        <w:t xml:space="preserve">) </w:t>
      </w:r>
    </w:p>
    <w:p w14:paraId="3C22CBEE" w14:textId="77777777" w:rsidR="00EC5999" w:rsidRPr="00315341" w:rsidRDefault="00EC5999" w:rsidP="00A13D98">
      <w:pPr>
        <w:spacing w:after="0" w:line="360" w:lineRule="auto"/>
        <w:jc w:val="both"/>
        <w:rPr>
          <w:rFonts w:ascii="Times New Roman" w:eastAsiaTheme="minorEastAsia" w:hAnsi="Times New Roman" w:cs="Times New Roman"/>
          <w:sz w:val="24"/>
          <w:szCs w:val="24"/>
        </w:rPr>
      </w:pPr>
    </w:p>
    <w:p w14:paraId="28B39779" w14:textId="023B0F25" w:rsidR="00EC5999"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In the UK</w:t>
      </w:r>
      <w:r w:rsidR="1C861AD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hite meat (poultry) is consumed at 35.7 g</w:t>
      </w:r>
      <w:r w:rsidR="003F18C5" w:rsidRPr="00315341">
        <w:rPr>
          <w:rFonts w:ascii="Times New Roman" w:eastAsiaTheme="minorEastAsia" w:hAnsi="Times New Roman" w:cs="Times New Roman"/>
          <w:sz w:val="24"/>
          <w:szCs w:val="24"/>
        </w:rPr>
        <w:t xml:space="preserve"> per day</w:t>
      </w:r>
      <w:r w:rsidRPr="00315341">
        <w:rPr>
          <w:rFonts w:ascii="Times New Roman" w:eastAsiaTheme="minorEastAsia" w:hAnsi="Times New Roman" w:cs="Times New Roman"/>
          <w:sz w:val="24"/>
          <w:szCs w:val="24"/>
        </w:rPr>
        <w:t xml:space="preserve"> per capita, with 79% of the population classed as consumers of white meat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tewart&lt;/Author&gt;&lt;Year&gt;2021&lt;/Year&gt;&lt;RecNum&gt;328&lt;/RecNum&gt;&lt;DisplayText&gt;(98)&lt;/DisplayText&gt;&lt;record&gt;&lt;rec-number&gt;328&lt;/rec-number&gt;&lt;foreign-keys&gt;&lt;key app="EN" db-id="2tr5pefawrd9aaed0e8vvwri50tp9vp0ep9w" timestamp="1729171943"&gt;328&lt;/key&gt;&lt;/foreign-keys&gt;&lt;ref-type name="Journal Article"&gt;17&lt;/ref-type&gt;&lt;contributors&gt;&lt;authors&gt;&lt;author&gt;Stewart, C.&lt;/author&gt;&lt;author&gt;Piernas, C.&lt;/author&gt;&lt;author&gt;Cook, B.&lt;/author&gt;&lt;author&gt;Jebb, S. A.&lt;/author&gt;&lt;/authors&gt;&lt;/contributors&gt;&lt;auth-address&gt;Nuffield Department of Primary Care Health Sciences, University of Oxford, Oxford, UK. Electronic address: cristina.stewart@phc.ox.ac.uk.&amp;#xD;Nuffield Department of Primary Care Health Sciences, University of Oxford, Oxford, UK.&lt;/auth-address&gt;&lt;titles&gt;&lt;title&gt;Trends in UK meat consumption: analysis of data from years 1-11 (2008-09 to 2018-19) of the National Diet and Nutrition Survey rolling programme&lt;/title&gt;&lt;secondary-title&gt;Lancet Planet Health&lt;/secondary-title&gt;&lt;/titles&gt;&lt;periodical&gt;&lt;full-title&gt;Lancet Planet Health&lt;/full-title&gt;&lt;/periodical&gt;&lt;pages&gt;e699-e708&lt;/pages&gt;&lt;volume&gt;5&lt;/volume&gt;&lt;number&gt;10&lt;/number&gt;&lt;keywords&gt;&lt;keyword&gt;*Diet&lt;/keyword&gt;&lt;keyword&gt;Health Promotion&lt;/keyword&gt;&lt;keyword&gt;Humans&lt;/keyword&gt;&lt;keyword&gt;*Meat&lt;/keyword&gt;&lt;keyword&gt;Middle Aged&lt;/keyword&gt;&lt;keyword&gt;Nutrition Surveys&lt;/keyword&gt;&lt;keyword&gt;United Kingdom&lt;/keyword&gt;&lt;/keywords&gt;&lt;dates&gt;&lt;year&gt;2021&lt;/year&gt;&lt;pub-dates&gt;&lt;date&gt;Oct&lt;/date&gt;&lt;/pub-dates&gt;&lt;/dates&gt;&lt;isbn&gt;2542-5196&lt;/isbn&gt;&lt;accession-num&gt;34627474&lt;/accession-num&gt;&lt;urls&gt;&lt;/urls&gt;&lt;custom1&gt;Declaration of interests We declare no competing interests.&lt;/custom1&gt;&lt;custom2&gt;PMC8515514&lt;/custom2&gt;&lt;electronic-resource-num&gt;10.1016/s2542-5196(21)00228-x&lt;/electronic-resource-num&gt;&lt;remote-database-provider&gt;NLM&lt;/remote-database-provider&gt;&lt;language&gt;eng&lt;/language&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8)</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This means that consumers </w:t>
      </w:r>
      <w:r w:rsidR="003F18C5" w:rsidRPr="00315341">
        <w:rPr>
          <w:rFonts w:ascii="Times New Roman" w:eastAsiaTheme="minorEastAsia" w:hAnsi="Times New Roman" w:cs="Times New Roman"/>
          <w:sz w:val="24"/>
          <w:szCs w:val="24"/>
        </w:rPr>
        <w:t xml:space="preserve">eat </w:t>
      </w:r>
      <w:r w:rsidRPr="00315341">
        <w:rPr>
          <w:rFonts w:ascii="Times New Roman" w:eastAsiaTheme="minorEastAsia" w:hAnsi="Times New Roman" w:cs="Times New Roman"/>
          <w:sz w:val="24"/>
          <w:szCs w:val="24"/>
        </w:rPr>
        <w:t xml:space="preserve">45 g per person per day or 316 g per person per week, which is comparable to a previous figure of 374 g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Givens&lt;/Author&gt;&lt;Year&gt;2006&lt;/Year&gt;&lt;RecNum&gt;373&lt;/RecNum&gt;&lt;DisplayText&gt;(97)&lt;/DisplayText&gt;&lt;record&gt;&lt;rec-number&gt;373&lt;/rec-number&gt;&lt;foreign-keys&gt;&lt;key app="EN" db-id="2tr5pefawrd9aaed0e8vvwri50tp9vp0ep9w" timestamp="1729523465"&gt;373&lt;/key&gt;&lt;/foreign-keys&gt;&lt;ref-type name="Journal Article"&gt;17&lt;/ref-type&gt;&lt;contributors&gt;&lt;authors&gt;&lt;author&gt;Givens, D.I.&lt;/author&gt;&lt;author&gt;Gibbs, R.A.&lt;/author&gt;&lt;/authors&gt;&lt;/contributors&gt;&lt;titles&gt;&lt;title&gt;Very long chain n-3 polyunsaturated fatty acids in the food chain in the UK and the potential of animal-derived foods to increase intake&lt;/title&gt;&lt;secondary-title&gt;Nutrition Bulletin&lt;/secondary-title&gt;&lt;/titles&gt;&lt;periodical&gt;&lt;full-title&gt;Nutrition Bulletin&lt;/full-title&gt;&lt;/periodical&gt;&lt;pages&gt;104-110&lt;/pages&gt;&lt;volume&gt;31&lt;/volume&gt;&lt;dates&gt;&lt;year&gt;2006&lt;/year&gt;&lt;/dates&gt;&lt;urls&gt;&lt;/urls&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7)</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This high and widespread consumption makes poultry an interesting vehicle for EPA+DHA provision.  </w:t>
      </w:r>
    </w:p>
    <w:p w14:paraId="5B401E1D" w14:textId="19E01C86" w:rsidR="00EC5999" w:rsidRPr="00315341" w:rsidRDefault="41076DC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Several</w:t>
      </w:r>
      <w:r w:rsidR="54E857CC" w:rsidRPr="00315341">
        <w:rPr>
          <w:rFonts w:ascii="Times New Roman" w:eastAsiaTheme="minorEastAsia" w:hAnsi="Times New Roman" w:cs="Times New Roman"/>
          <w:sz w:val="24"/>
          <w:szCs w:val="24"/>
        </w:rPr>
        <w:t xml:space="preserve"> experiments have been described in which broiler chickens (chickens reared for their meat) </w:t>
      </w:r>
      <w:r w:rsidR="00C4344A" w:rsidRPr="00315341">
        <w:rPr>
          <w:rFonts w:ascii="Times New Roman" w:eastAsiaTheme="minorEastAsia" w:hAnsi="Times New Roman" w:cs="Times New Roman"/>
          <w:sz w:val="24"/>
          <w:szCs w:val="24"/>
        </w:rPr>
        <w:t xml:space="preserve">were </w:t>
      </w:r>
      <w:r w:rsidR="54E857CC" w:rsidRPr="00315341">
        <w:rPr>
          <w:rFonts w:ascii="Times New Roman" w:eastAsiaTheme="minorEastAsia" w:hAnsi="Times New Roman" w:cs="Times New Roman"/>
          <w:sz w:val="24"/>
          <w:szCs w:val="24"/>
        </w:rPr>
        <w:t>fed diets enriched with DHA-rich microalgae biomass or oil</w:t>
      </w:r>
      <w:r w:rsidR="008E2414" w:rsidRPr="00315341">
        <w:rPr>
          <w:rFonts w:ascii="Times New Roman" w:eastAsiaTheme="minorEastAsia" w:hAnsi="Times New Roman" w:cs="Times New Roman"/>
          <w:sz w:val="24"/>
          <w:szCs w:val="24"/>
        </w:rPr>
        <w:t xml:space="preserve"> </w:t>
      </w:r>
      <w:r w:rsidR="008E2414" w:rsidRPr="00315341">
        <w:rPr>
          <w:rFonts w:ascii="Times New Roman" w:eastAsiaTheme="minorEastAsia" w:hAnsi="Times New Roman" w:cs="Times New Roman"/>
          <w:sz w:val="24"/>
          <w:szCs w:val="24"/>
        </w:rPr>
        <w:fldChar w:fldCharType="begin">
          <w:fldData xml:space="preserve">PEVuZE5vdGU+PENpdGU+PEF1dGhvcj5LaGFuPC9BdXRob3I+PFllYXI+MjAyMTwvWWVhcj48UmVj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LaGFuPC9BdXRob3I+PFllYXI+MjAyMTwvWWVhcj48UmVj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8E2414"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9-101)</w:t>
      </w:r>
      <w:r w:rsidR="008E2414" w:rsidRPr="00315341">
        <w:rPr>
          <w:rFonts w:ascii="Times New Roman" w:eastAsiaTheme="minorEastAsia" w:hAnsi="Times New Roman" w:cs="Times New Roman"/>
          <w:sz w:val="24"/>
          <w:szCs w:val="24"/>
        </w:rPr>
        <w:fldChar w:fldCharType="end"/>
      </w:r>
      <w:r w:rsidR="54E857CC" w:rsidRPr="00315341">
        <w:rPr>
          <w:rFonts w:ascii="Times New Roman" w:eastAsiaTheme="minorEastAsia" w:hAnsi="Times New Roman" w:cs="Times New Roman"/>
          <w:sz w:val="24"/>
          <w:szCs w:val="24"/>
        </w:rPr>
        <w:t>. The birds grow as normal</w:t>
      </w:r>
      <w:r w:rsidR="247E2979" w:rsidRPr="00315341">
        <w:rPr>
          <w:rFonts w:ascii="Times New Roman" w:eastAsiaTheme="minorEastAsia" w:hAnsi="Times New Roman" w:cs="Times New Roman"/>
          <w:sz w:val="24"/>
          <w:szCs w:val="24"/>
        </w:rPr>
        <w:t>,</w:t>
      </w:r>
      <w:r w:rsidR="1923C3C4" w:rsidRPr="00315341">
        <w:rPr>
          <w:rFonts w:ascii="Times New Roman" w:eastAsiaTheme="minorEastAsia" w:hAnsi="Times New Roman" w:cs="Times New Roman"/>
          <w:sz w:val="24"/>
          <w:szCs w:val="24"/>
        </w:rPr>
        <w:t xml:space="preserve"> and </w:t>
      </w:r>
      <w:r w:rsidR="1461D501" w:rsidRPr="00315341">
        <w:rPr>
          <w:rFonts w:ascii="Times New Roman" w:eastAsiaTheme="minorEastAsia" w:hAnsi="Times New Roman" w:cs="Times New Roman"/>
          <w:sz w:val="24"/>
          <w:szCs w:val="24"/>
        </w:rPr>
        <w:t>a</w:t>
      </w:r>
      <w:r w:rsidR="54E857CC" w:rsidRPr="00315341">
        <w:rPr>
          <w:rFonts w:ascii="Times New Roman" w:eastAsiaTheme="minorEastAsia" w:hAnsi="Times New Roman" w:cs="Times New Roman"/>
          <w:sz w:val="24"/>
          <w:szCs w:val="24"/>
        </w:rPr>
        <w:t xml:space="preserve">nalysis of the meat shows that the concentration of </w:t>
      </w:r>
      <w:r w:rsidR="11466D99" w:rsidRPr="00315341">
        <w:rPr>
          <w:rFonts w:ascii="Times New Roman" w:eastAsiaTheme="minorEastAsia" w:hAnsi="Times New Roman" w:cs="Times New Roman"/>
          <w:sz w:val="24"/>
          <w:szCs w:val="24"/>
        </w:rPr>
        <w:t>DHA is</w:t>
      </w:r>
      <w:r w:rsidR="54E857CC" w:rsidRPr="00315341">
        <w:rPr>
          <w:rFonts w:ascii="Times New Roman" w:eastAsiaTheme="minorEastAsia" w:hAnsi="Times New Roman" w:cs="Times New Roman"/>
          <w:sz w:val="24"/>
          <w:szCs w:val="24"/>
        </w:rPr>
        <w:t xml:space="preserve"> proportional </w:t>
      </w:r>
      <w:r w:rsidR="54E857CC" w:rsidRPr="00315341">
        <w:rPr>
          <w:rFonts w:ascii="Times New Roman" w:eastAsiaTheme="minorEastAsia" w:hAnsi="Times New Roman" w:cs="Times New Roman"/>
          <w:sz w:val="24"/>
          <w:szCs w:val="24"/>
        </w:rPr>
        <w:lastRenderedPageBreak/>
        <w:t xml:space="preserve">to the concentration of DHA in the diet. </w:t>
      </w:r>
      <w:r w:rsidR="731539B9" w:rsidRPr="00315341">
        <w:rPr>
          <w:rFonts w:ascii="Times New Roman" w:eastAsiaTheme="minorEastAsia" w:hAnsi="Times New Roman" w:cs="Times New Roman"/>
          <w:sz w:val="24"/>
          <w:szCs w:val="24"/>
        </w:rPr>
        <w:t>In practice 100</w:t>
      </w:r>
      <w:r w:rsidR="0080448D" w:rsidRPr="00315341">
        <w:rPr>
          <w:rFonts w:ascii="Times New Roman" w:eastAsiaTheme="minorEastAsia" w:hAnsi="Times New Roman" w:cs="Times New Roman"/>
          <w:sz w:val="24"/>
          <w:szCs w:val="24"/>
        </w:rPr>
        <w:t xml:space="preserve"> </w:t>
      </w:r>
      <w:r w:rsidR="731539B9" w:rsidRPr="00315341">
        <w:rPr>
          <w:rFonts w:ascii="Times New Roman" w:eastAsiaTheme="minorEastAsia" w:hAnsi="Times New Roman" w:cs="Times New Roman"/>
          <w:sz w:val="24"/>
          <w:szCs w:val="24"/>
        </w:rPr>
        <w:t>g</w:t>
      </w:r>
      <w:r w:rsidR="00B16A43" w:rsidRPr="00315341">
        <w:rPr>
          <w:rFonts w:ascii="Times New Roman" w:eastAsiaTheme="minorEastAsia" w:hAnsi="Times New Roman" w:cs="Times New Roman"/>
          <w:sz w:val="24"/>
          <w:szCs w:val="24"/>
        </w:rPr>
        <w:t xml:space="preserve"> o</w:t>
      </w:r>
      <w:r w:rsidR="731539B9" w:rsidRPr="00315341">
        <w:rPr>
          <w:rFonts w:ascii="Times New Roman" w:eastAsiaTheme="minorEastAsia" w:hAnsi="Times New Roman" w:cs="Times New Roman"/>
          <w:sz w:val="24"/>
          <w:szCs w:val="24"/>
        </w:rPr>
        <w:t xml:space="preserve">f chicken could provide at least </w:t>
      </w:r>
      <w:r w:rsidR="003F2574" w:rsidRPr="00315341">
        <w:rPr>
          <w:rFonts w:ascii="Times New Roman" w:eastAsiaTheme="minorEastAsia" w:hAnsi="Times New Roman" w:cs="Times New Roman"/>
          <w:sz w:val="24"/>
          <w:szCs w:val="24"/>
        </w:rPr>
        <w:t>6</w:t>
      </w:r>
      <w:r w:rsidR="731539B9" w:rsidRPr="00315341">
        <w:rPr>
          <w:rFonts w:ascii="Times New Roman" w:eastAsiaTheme="minorEastAsia" w:hAnsi="Times New Roman" w:cs="Times New Roman"/>
          <w:sz w:val="24"/>
          <w:szCs w:val="24"/>
        </w:rPr>
        <w:t>0</w:t>
      </w:r>
      <w:r w:rsidR="0080448D" w:rsidRPr="00315341">
        <w:rPr>
          <w:rFonts w:ascii="Times New Roman" w:eastAsiaTheme="minorEastAsia" w:hAnsi="Times New Roman" w:cs="Times New Roman"/>
          <w:sz w:val="24"/>
          <w:szCs w:val="24"/>
        </w:rPr>
        <w:t xml:space="preserve"> </w:t>
      </w:r>
      <w:r w:rsidR="731539B9" w:rsidRPr="00315341">
        <w:rPr>
          <w:rFonts w:ascii="Times New Roman" w:eastAsiaTheme="minorEastAsia" w:hAnsi="Times New Roman" w:cs="Times New Roman"/>
          <w:sz w:val="24"/>
          <w:szCs w:val="24"/>
        </w:rPr>
        <w:t xml:space="preserve">mg of DHA </w:t>
      </w:r>
      <w:r w:rsidR="00DF2489"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Moran&lt;/Author&gt;&lt;Year&gt;2018&lt;/Year&gt;&lt;RecNum&gt;323&lt;/RecNum&gt;&lt;DisplayText&gt;(102)&lt;/DisplayText&gt;&lt;record&gt;&lt;rec-number&gt;323&lt;/rec-number&gt;&lt;foreign-keys&gt;&lt;key app="EN" db-id="2tr5pefawrd9aaed0e8vvwri50tp9vp0ep9w" timestamp="1729169463"&gt;323&lt;/key&gt;&lt;/foreign-keys&gt;&lt;ref-type name="Journal Article"&gt;17&lt;/ref-type&gt;&lt;contributors&gt;&lt;authors&gt;&lt;author&gt;Moran, C. A.&lt;/author&gt;&lt;author&gt;Currie, D.&lt;/author&gt;&lt;author&gt;Keegan, J. D.&lt;/author&gt;&lt;author&gt;Knox, A.&lt;/author&gt;&lt;/authors&gt;&lt;/contributors&gt;&lt;auth-address&gt;Regulatory Affairs Department, Alltech SARL, Vire, Rue Charles Amand, 14500 Vire, France. cmoran@alltech.com.&amp;#xD;Roslin Nutrition Ltd., Gosford Estate, Aberlady EH32 0PX, UK. Douglas.Currie@roslinnutrition.co.uk.&amp;#xD;Regulatory Affairs Department, Alltech European Bioscience Centre, A86 X006 Meath, Ireland. jkeegan@alltech.com.&amp;#xD;Roslin Nutrition Ltd., Gosford Estate, Aberlady EH32 0PX, UK. Anne.Knox@roslinnutrition.co.uk.&lt;/auth-address&gt;&lt;titles&gt;&lt;title&gt;Tolerance of Broilers to Dietary Supplementation with High Levels of the DHA-Rich Microalga, Aurantiochytrium Limacinum: Effects on Health and Productivity&lt;/title&gt;&lt;secondary-title&gt;Animals (Basel)&lt;/secondary-title&gt;&lt;/titles&gt;&lt;periodical&gt;&lt;full-title&gt;Animals (Basel)&lt;/full-title&gt;&lt;/periodical&gt;&lt;volume&gt;8&lt;/volume&gt;&lt;number&gt;10&lt;/number&gt;&lt;edition&gt;20181016&lt;/edition&gt;&lt;keywords&gt;&lt;keyword&gt;Dha&lt;/keyword&gt;&lt;keyword&gt;broilers&lt;/keyword&gt;&lt;keyword&gt;fatty acids&lt;/keyword&gt;&lt;keyword&gt;omega-3&lt;/keyword&gt;&lt;keyword&gt;safety&lt;/keyword&gt;&lt;keyword&gt;tolerance&lt;/keyword&gt;&lt;/keywords&gt;&lt;dates&gt;&lt;year&gt;2018&lt;/year&gt;&lt;pub-dates&gt;&lt;date&gt;Oct 16&lt;/date&gt;&lt;/pub-dates&gt;&lt;/dates&gt;&lt;isbn&gt;2076-2615 (Print)&amp;#xD;2076-2615&lt;/isbn&gt;&lt;accession-num&gt;30332814&lt;/accession-num&gt;&lt;urls&gt;&lt;/urls&gt;&lt;custom1&gt;The authors C.A.M. and J.D.K. are employees of Alltech which produces and markets ALL-G-RICH(®), the commercial product used in this study.&lt;/custom1&gt;&lt;custom2&gt;PMC6211075&lt;/custom2&gt;&lt;electronic-resource-num&gt;10.3390/ani8100180&lt;/electronic-resource-num&gt;&lt;remote-database-provider&gt;NLM&lt;/remote-database-provider&gt;&lt;language&gt;eng&lt;/language&gt;&lt;/record&gt;&lt;/Cite&gt;&lt;/EndNote&gt;</w:instrText>
      </w:r>
      <w:r w:rsidR="00DF24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2)</w:t>
      </w:r>
      <w:r w:rsidR="00DF2489" w:rsidRPr="00315341">
        <w:rPr>
          <w:rFonts w:ascii="Times New Roman" w:eastAsiaTheme="minorEastAsia" w:hAnsi="Times New Roman" w:cs="Times New Roman"/>
          <w:sz w:val="24"/>
          <w:szCs w:val="24"/>
        </w:rPr>
        <w:fldChar w:fldCharType="end"/>
      </w:r>
      <w:r w:rsidR="00DF2489" w:rsidRPr="00315341">
        <w:rPr>
          <w:rFonts w:ascii="Times New Roman" w:eastAsiaTheme="minorEastAsia" w:hAnsi="Times New Roman" w:cs="Times New Roman"/>
          <w:sz w:val="24"/>
          <w:szCs w:val="24"/>
        </w:rPr>
        <w:t xml:space="preserve">. </w:t>
      </w:r>
      <w:r w:rsidR="54E857CC" w:rsidRPr="00315341">
        <w:rPr>
          <w:rFonts w:ascii="Times New Roman" w:eastAsiaTheme="minorEastAsia" w:hAnsi="Times New Roman" w:cs="Times New Roman"/>
          <w:sz w:val="24"/>
          <w:szCs w:val="24"/>
        </w:rPr>
        <w:t xml:space="preserve">Although not reaching the </w:t>
      </w:r>
      <w:r w:rsidR="60F1977A" w:rsidRPr="00315341">
        <w:rPr>
          <w:rFonts w:ascii="Times New Roman" w:eastAsiaTheme="minorEastAsia" w:hAnsi="Times New Roman" w:cs="Times New Roman"/>
          <w:sz w:val="24"/>
          <w:szCs w:val="24"/>
        </w:rPr>
        <w:t xml:space="preserve">concentrations of </w:t>
      </w:r>
      <w:r w:rsidR="54E857CC" w:rsidRPr="00315341">
        <w:rPr>
          <w:rFonts w:ascii="Times New Roman" w:eastAsiaTheme="minorEastAsia" w:hAnsi="Times New Roman" w:cs="Times New Roman"/>
          <w:sz w:val="24"/>
          <w:szCs w:val="24"/>
        </w:rPr>
        <w:t>EPA+DHA</w:t>
      </w:r>
      <w:r w:rsidR="14666DD6" w:rsidRPr="00315341">
        <w:rPr>
          <w:rFonts w:ascii="Times New Roman" w:eastAsiaTheme="minorEastAsia" w:hAnsi="Times New Roman" w:cs="Times New Roman"/>
          <w:sz w:val="24"/>
          <w:szCs w:val="24"/>
        </w:rPr>
        <w:t xml:space="preserve"> </w:t>
      </w:r>
      <w:r w:rsidR="5B07768F" w:rsidRPr="00315341">
        <w:rPr>
          <w:rFonts w:ascii="Times New Roman" w:eastAsiaTheme="minorEastAsia" w:hAnsi="Times New Roman" w:cs="Times New Roman"/>
          <w:sz w:val="24"/>
          <w:szCs w:val="24"/>
        </w:rPr>
        <w:t>found</w:t>
      </w:r>
      <w:r w:rsidR="14666DD6" w:rsidRPr="00315341">
        <w:rPr>
          <w:rFonts w:ascii="Times New Roman" w:eastAsiaTheme="minorEastAsia" w:hAnsi="Times New Roman" w:cs="Times New Roman"/>
          <w:sz w:val="24"/>
          <w:szCs w:val="24"/>
        </w:rPr>
        <w:t xml:space="preserve"> in oily fish</w:t>
      </w:r>
      <w:r w:rsidR="54E857CC" w:rsidRPr="00315341">
        <w:rPr>
          <w:rFonts w:ascii="Times New Roman" w:eastAsiaTheme="minorEastAsia" w:hAnsi="Times New Roman" w:cs="Times New Roman"/>
          <w:sz w:val="24"/>
          <w:szCs w:val="24"/>
        </w:rPr>
        <w:t>, its widespread consumption</w:t>
      </w:r>
      <w:r w:rsidR="633E8C2F" w:rsidRPr="00315341">
        <w:rPr>
          <w:rFonts w:ascii="Times New Roman" w:eastAsiaTheme="minorEastAsia" w:hAnsi="Times New Roman" w:cs="Times New Roman"/>
          <w:sz w:val="24"/>
          <w:szCs w:val="24"/>
        </w:rPr>
        <w:t xml:space="preserve"> means that</w:t>
      </w:r>
      <w:r w:rsidR="54E857CC" w:rsidRPr="00315341">
        <w:rPr>
          <w:rFonts w:ascii="Times New Roman" w:eastAsiaTheme="minorEastAsia" w:hAnsi="Times New Roman" w:cs="Times New Roman"/>
          <w:sz w:val="24"/>
          <w:szCs w:val="24"/>
        </w:rPr>
        <w:t xml:space="preserve"> </w:t>
      </w:r>
      <w:r w:rsidR="003F18C5" w:rsidRPr="00315341">
        <w:rPr>
          <w:rFonts w:ascii="Times New Roman" w:eastAsiaTheme="minorEastAsia" w:hAnsi="Times New Roman" w:cs="Times New Roman"/>
          <w:sz w:val="24"/>
          <w:szCs w:val="24"/>
        </w:rPr>
        <w:t>EPA and DHA</w:t>
      </w:r>
      <w:r w:rsidR="0080448D" w:rsidRPr="00315341">
        <w:rPr>
          <w:rFonts w:ascii="Times New Roman" w:eastAsiaTheme="minorEastAsia" w:hAnsi="Times New Roman" w:cs="Times New Roman"/>
          <w:sz w:val="24"/>
          <w:szCs w:val="24"/>
        </w:rPr>
        <w:t xml:space="preserve"> </w:t>
      </w:r>
      <w:r w:rsidR="5C834AA0" w:rsidRPr="00315341">
        <w:rPr>
          <w:rFonts w:ascii="Times New Roman" w:eastAsiaTheme="minorEastAsia" w:hAnsi="Times New Roman" w:cs="Times New Roman"/>
          <w:sz w:val="24"/>
          <w:szCs w:val="24"/>
        </w:rPr>
        <w:t>e</w:t>
      </w:r>
      <w:r w:rsidR="6C3FDAAB" w:rsidRPr="00315341">
        <w:rPr>
          <w:rFonts w:ascii="Times New Roman" w:eastAsiaTheme="minorEastAsia" w:hAnsi="Times New Roman" w:cs="Times New Roman"/>
          <w:sz w:val="24"/>
          <w:szCs w:val="24"/>
        </w:rPr>
        <w:t>n</w:t>
      </w:r>
      <w:r w:rsidR="5C834AA0" w:rsidRPr="00315341">
        <w:rPr>
          <w:rFonts w:ascii="Times New Roman" w:eastAsiaTheme="minorEastAsia" w:hAnsi="Times New Roman" w:cs="Times New Roman"/>
          <w:sz w:val="24"/>
          <w:szCs w:val="24"/>
        </w:rPr>
        <w:t>riched</w:t>
      </w:r>
      <w:r w:rsidR="54E857CC" w:rsidRPr="00315341">
        <w:rPr>
          <w:rFonts w:ascii="Times New Roman" w:eastAsiaTheme="minorEastAsia" w:hAnsi="Times New Roman" w:cs="Times New Roman"/>
          <w:sz w:val="24"/>
          <w:szCs w:val="24"/>
        </w:rPr>
        <w:t xml:space="preserve"> poultry meat </w:t>
      </w:r>
      <w:r w:rsidR="068B603B" w:rsidRPr="00315341">
        <w:rPr>
          <w:rFonts w:ascii="Times New Roman" w:eastAsiaTheme="minorEastAsia" w:hAnsi="Times New Roman" w:cs="Times New Roman"/>
          <w:sz w:val="24"/>
          <w:szCs w:val="24"/>
        </w:rPr>
        <w:t>could</w:t>
      </w:r>
      <w:r w:rsidR="66200131" w:rsidRPr="00315341">
        <w:rPr>
          <w:rFonts w:ascii="Times New Roman" w:eastAsiaTheme="minorEastAsia" w:hAnsi="Times New Roman" w:cs="Times New Roman"/>
          <w:sz w:val="24"/>
          <w:szCs w:val="24"/>
        </w:rPr>
        <w:t xml:space="preserve"> act as an</w:t>
      </w:r>
      <w:r w:rsidR="54E857CC" w:rsidRPr="00315341">
        <w:rPr>
          <w:rFonts w:ascii="Times New Roman" w:eastAsiaTheme="minorEastAsia" w:hAnsi="Times New Roman" w:cs="Times New Roman"/>
          <w:sz w:val="24"/>
          <w:szCs w:val="24"/>
        </w:rPr>
        <w:t xml:space="preserve"> important </w:t>
      </w:r>
      <w:r w:rsidR="1345C55D" w:rsidRPr="00315341">
        <w:rPr>
          <w:rFonts w:ascii="Times New Roman" w:eastAsiaTheme="minorEastAsia" w:hAnsi="Times New Roman" w:cs="Times New Roman"/>
          <w:sz w:val="24"/>
          <w:szCs w:val="24"/>
        </w:rPr>
        <w:t>population source</w:t>
      </w:r>
      <w:r w:rsidR="008F6DA8" w:rsidRPr="00315341">
        <w:rPr>
          <w:rFonts w:ascii="Times New Roman" w:eastAsiaTheme="minorEastAsia" w:hAnsi="Times New Roman" w:cs="Times New Roman"/>
          <w:sz w:val="24"/>
          <w:szCs w:val="24"/>
        </w:rPr>
        <w:t>.</w:t>
      </w:r>
    </w:p>
    <w:p w14:paraId="1F28D8FB" w14:textId="2603E703" w:rsidR="00B86DE0" w:rsidRPr="00315341" w:rsidRDefault="034EF341" w:rsidP="003A577E">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Because of the poor efficiency of converting ALA to EPA and potentially DHA due to low Δ6-desaturase activity</w:t>
      </w:r>
      <w:r w:rsidR="3EA91C22" w:rsidRPr="00315341">
        <w:rPr>
          <w:rFonts w:ascii="Times New Roman" w:eastAsiaTheme="minorEastAsia" w:hAnsi="Times New Roman" w:cs="Times New Roman"/>
          <w:sz w:val="24"/>
          <w:szCs w:val="24"/>
        </w:rPr>
        <w:t xml:space="preserve"> (Figure 1)</w:t>
      </w:r>
      <w:r w:rsidRPr="00315341">
        <w:rPr>
          <w:rFonts w:ascii="Times New Roman" w:eastAsiaTheme="minorEastAsia" w:hAnsi="Times New Roman" w:cs="Times New Roman"/>
          <w:sz w:val="24"/>
          <w:szCs w:val="24"/>
        </w:rPr>
        <w:t xml:space="preserve">, an alternative could be to supply dietary sources of </w:t>
      </w:r>
      <w:proofErr w:type="spellStart"/>
      <w:r w:rsidRPr="00315341">
        <w:rPr>
          <w:rFonts w:ascii="Times New Roman" w:eastAsiaTheme="minorEastAsia" w:hAnsi="Times New Roman" w:cs="Times New Roman"/>
          <w:sz w:val="24"/>
          <w:szCs w:val="24"/>
        </w:rPr>
        <w:t>stearidonic</w:t>
      </w:r>
      <w:proofErr w:type="spellEnd"/>
      <w:r w:rsidRPr="00315341">
        <w:rPr>
          <w:rFonts w:ascii="Times New Roman" w:eastAsiaTheme="minorEastAsia" w:hAnsi="Times New Roman" w:cs="Times New Roman"/>
          <w:sz w:val="24"/>
          <w:szCs w:val="24"/>
        </w:rPr>
        <w:t xml:space="preserve"> acid (SDA; 18:4n-3), a product of Δ6-desaturase. </w:t>
      </w:r>
      <w:proofErr w:type="spellStart"/>
      <w:r w:rsidRPr="00315341">
        <w:rPr>
          <w:rFonts w:ascii="Times New Roman" w:eastAsiaTheme="minorEastAsia" w:hAnsi="Times New Roman" w:cs="Times New Roman"/>
          <w:sz w:val="24"/>
          <w:szCs w:val="24"/>
        </w:rPr>
        <w:t>Rymer</w:t>
      </w:r>
      <w:proofErr w:type="spellEnd"/>
      <w:r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i/>
          <w:iCs/>
          <w:sz w:val="24"/>
          <w:szCs w:val="24"/>
        </w:rPr>
        <w:t>et al.</w:t>
      </w:r>
      <w:r w:rsidRPr="00315341">
        <w:rPr>
          <w:rFonts w:ascii="Times New Roman" w:eastAsiaTheme="minorEastAsia" w:hAnsi="Times New Roman" w:cs="Times New Roman"/>
          <w:sz w:val="24"/>
          <w:szCs w:val="24"/>
        </w:rPr>
        <w:t xml:space="preserve"> </w:t>
      </w:r>
      <w:r w:rsidR="00CE021D"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Rymer&lt;/Author&gt;&lt;Year&gt;2011&lt;/Year&gt;&lt;RecNum&gt;379&lt;/RecNum&gt;&lt;DisplayText&gt;(103)&lt;/DisplayText&gt;&lt;record&gt;&lt;rec-number&gt;379&lt;/rec-number&gt;&lt;foreign-keys&gt;&lt;key app="EN" db-id="2tr5pefawrd9aaed0e8vvwri50tp9vp0ep9w" timestamp="1729595993"&gt;379&lt;/key&gt;&lt;/foreign-keys&gt;&lt;ref-type name="Journal Article"&gt;17&lt;/ref-type&gt;&lt;contributors&gt;&lt;authors&gt;&lt;author&gt;Rymer, C.&lt;/author&gt;&lt;author&gt;Hartnell, G. F.&lt;/author&gt;&lt;author&gt;Givens, D. I.&lt;/author&gt;&lt;/authors&gt;&lt;/contributors&gt;&lt;auth-address&gt;School of Agriculture, Policy and Development, University of Reading, Reading RG6 6AR, UK. c.rymer@reading.ac.uk&lt;/auth-address&gt;&lt;titles&gt;&lt;title&gt;The effect of feeding modified soyabean oil enriched with C18 : 4 n-3 to broilers on the deposition of n-3 fatty acids in chicken meat&lt;/title&gt;&lt;secondary-title&gt;Br J Nutr&lt;/secondary-title&gt;&lt;/titles&gt;&lt;periodical&gt;&lt;full-title&gt;Br J Nutr&lt;/full-title&gt;&lt;/periodical&gt;&lt;pages&gt;866-78&lt;/pages&gt;&lt;volume&gt;105&lt;/volume&gt;&lt;number&gt;6&lt;/number&gt;&lt;edition&gt;20101122&lt;/edition&gt;&lt;keywords&gt;&lt;keyword&gt;Animals&lt;/keyword&gt;&lt;keyword&gt;Chickens&lt;/keyword&gt;&lt;keyword&gt;Dietary Fats/*administration &amp;amp; dosage&lt;/keyword&gt;&lt;keyword&gt;Fatty Acids, Omega-3/*analysis&lt;/keyword&gt;&lt;keyword&gt;Fish Oils/*pharmacology&lt;/keyword&gt;&lt;keyword&gt;Meat/*analysis&lt;/keyword&gt;&lt;keyword&gt;Odorants&lt;/keyword&gt;&lt;keyword&gt;*Plants, Genetically Modified&lt;/keyword&gt;&lt;keyword&gt;Smell&lt;/keyword&gt;&lt;keyword&gt;Soybean Oil/*pharmacology&lt;/keyword&gt;&lt;keyword&gt;Glycine max/*chemistry/genetics&lt;/keyword&gt;&lt;keyword&gt;Taste&lt;/keyword&gt;&lt;/keywords&gt;&lt;dates&gt;&lt;year&gt;2011&lt;/year&gt;&lt;pub-dates&gt;&lt;date&gt;Mar&lt;/date&gt;&lt;/pub-dates&gt;&lt;/dates&gt;&lt;isbn&gt;0007-1145&lt;/isbn&gt;&lt;accession-num&gt;21092372&lt;/accession-num&gt;&lt;urls&gt;&lt;/urls&gt;&lt;electronic-resource-num&gt;10.1017/s0007114510004502&lt;/electronic-resource-num&gt;&lt;remote-database-provider&gt;NLM&lt;/remote-database-provider&gt;&lt;language&gt;eng&lt;/language&gt;&lt;/record&gt;&lt;/Cite&gt;&lt;/EndNote&gt;</w:instrText>
      </w:r>
      <w:r w:rsidR="00CE021D"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3)</w:t>
      </w:r>
      <w:r w:rsidR="00CE021D"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examined the effect of feeding poultry a diet containing oil from genetically modified soya beans containing SDA (240 mg/g oil)</w:t>
      </w:r>
      <w:r w:rsidR="3EA91C22" w:rsidRPr="00315341">
        <w:rPr>
          <w:rFonts w:ascii="Times New Roman" w:eastAsiaTheme="minorEastAsia" w:hAnsi="Times New Roman" w:cs="Times New Roman"/>
          <w:sz w:val="24"/>
          <w:szCs w:val="24"/>
        </w:rPr>
        <w:t xml:space="preserve">, relative to </w:t>
      </w:r>
      <w:r w:rsidRPr="00315341">
        <w:rPr>
          <w:rFonts w:ascii="Times New Roman" w:eastAsiaTheme="minorEastAsia" w:hAnsi="Times New Roman" w:cs="Times New Roman"/>
          <w:sz w:val="24"/>
          <w:szCs w:val="24"/>
        </w:rPr>
        <w:t>a</w:t>
      </w:r>
      <w:r w:rsidR="3EA91C22" w:rsidRPr="00315341">
        <w:rPr>
          <w:rFonts w:ascii="Times New Roman" w:eastAsiaTheme="minorEastAsia" w:hAnsi="Times New Roman" w:cs="Times New Roman"/>
          <w:sz w:val="24"/>
          <w:szCs w:val="24"/>
        </w:rPr>
        <w:t xml:space="preserve">n </w:t>
      </w:r>
      <w:r w:rsidRPr="00315341">
        <w:rPr>
          <w:rFonts w:ascii="Times New Roman" w:eastAsiaTheme="minorEastAsia" w:hAnsi="Times New Roman" w:cs="Times New Roman"/>
          <w:sz w:val="24"/>
          <w:szCs w:val="24"/>
        </w:rPr>
        <w:t>oil with no SDA from near-isogenic soya beans. Whilst small increases in EPA and DPA (but not DHA except in skinless breast meat) were seen in the meat from the SDA</w:t>
      </w:r>
      <w:r w:rsidR="7D6E6533" w:rsidRPr="00315341">
        <w:rPr>
          <w:rFonts w:ascii="Times New Roman" w:eastAsiaTheme="minorEastAsia" w:hAnsi="Times New Roman" w:cs="Times New Roman"/>
          <w:sz w:val="24"/>
          <w:szCs w:val="24"/>
        </w:rPr>
        <w:t>-fed birds</w:t>
      </w:r>
      <w:r w:rsidRPr="00315341">
        <w:rPr>
          <w:rFonts w:ascii="Times New Roman" w:eastAsiaTheme="minorEastAsia" w:hAnsi="Times New Roman" w:cs="Times New Roman"/>
          <w:sz w:val="24"/>
          <w:szCs w:val="24"/>
        </w:rPr>
        <w:t>, the major effect was a significant increase in SDA (treatment 231</w:t>
      </w:r>
      <w:r w:rsidR="67D15320"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mg</w:t>
      </w:r>
      <w:r w:rsidR="67D15320" w:rsidRPr="00315341">
        <w:rPr>
          <w:rFonts w:ascii="Times New Roman" w:eastAsiaTheme="minorEastAsia" w:hAnsi="Times New Roman" w:cs="Times New Roman"/>
          <w:sz w:val="24"/>
          <w:szCs w:val="24"/>
        </w:rPr>
        <w:t>/g fresh tissue vs</w:t>
      </w:r>
      <w:r w:rsidRPr="00315341">
        <w:rPr>
          <w:rFonts w:ascii="Times New Roman" w:eastAsiaTheme="minorEastAsia" w:hAnsi="Times New Roman" w:cs="Times New Roman"/>
          <w:sz w:val="24"/>
          <w:szCs w:val="24"/>
        </w:rPr>
        <w:t xml:space="preserve"> control 3 mg/g). There was therefore no indication that birds converted SDA to </w:t>
      </w:r>
      <w:r w:rsidR="3EA91C22" w:rsidRPr="00315341">
        <w:rPr>
          <w:rFonts w:ascii="Times New Roman" w:eastAsiaTheme="minorEastAsia" w:hAnsi="Times New Roman" w:cs="Times New Roman"/>
          <w:sz w:val="24"/>
          <w:szCs w:val="24"/>
        </w:rPr>
        <w:t xml:space="preserve">EPA and DHA </w:t>
      </w:r>
      <w:r w:rsidRPr="00315341">
        <w:rPr>
          <w:rFonts w:ascii="Times New Roman" w:eastAsiaTheme="minorEastAsia" w:hAnsi="Times New Roman" w:cs="Times New Roman"/>
          <w:sz w:val="24"/>
          <w:szCs w:val="24"/>
        </w:rPr>
        <w:t xml:space="preserve">any more efficiently than from ALA. </w:t>
      </w:r>
      <w:r w:rsidR="00B86DE0" w:rsidRPr="00315341">
        <w:rPr>
          <w:rFonts w:ascii="Times New Roman" w:hAnsi="Times New Roman" w:cs="Times New Roman"/>
          <w:sz w:val="24"/>
          <w:szCs w:val="24"/>
        </w:rPr>
        <w:t>A recent study with 60 male chickens compared diets containing lipid sources from soya</w:t>
      </w:r>
      <w:r w:rsidR="003A577E" w:rsidRPr="00315341">
        <w:rPr>
          <w:rFonts w:ascii="Times New Roman" w:hAnsi="Times New Roman" w:cs="Times New Roman"/>
          <w:sz w:val="24"/>
          <w:szCs w:val="24"/>
        </w:rPr>
        <w:t>bean</w:t>
      </w:r>
      <w:r w:rsidR="00B86DE0" w:rsidRPr="00315341">
        <w:rPr>
          <w:rFonts w:ascii="Times New Roman" w:hAnsi="Times New Roman" w:cs="Times New Roman"/>
          <w:sz w:val="24"/>
          <w:szCs w:val="24"/>
        </w:rPr>
        <w:t xml:space="preserve"> oil (SO) rich in </w:t>
      </w:r>
      <w:r w:rsidR="00B86DE0" w:rsidRPr="00917B65">
        <w:rPr>
          <w:rFonts w:ascii="Times New Roman" w:hAnsi="Times New Roman" w:cs="Times New Roman"/>
          <w:sz w:val="24"/>
          <w:szCs w:val="24"/>
          <w:highlight w:val="yellow"/>
        </w:rPr>
        <w:t>18:2 n-6,</w:t>
      </w:r>
      <w:r w:rsidR="00B86DE0" w:rsidRPr="00315341">
        <w:rPr>
          <w:rFonts w:ascii="Times New Roman" w:hAnsi="Times New Roman" w:cs="Times New Roman"/>
          <w:sz w:val="24"/>
          <w:szCs w:val="24"/>
        </w:rPr>
        <w:t xml:space="preserve"> linseed oil (LO) rich in </w:t>
      </w:r>
      <w:r w:rsidR="00B86DE0" w:rsidRPr="00917B65">
        <w:rPr>
          <w:rFonts w:ascii="Times New Roman" w:hAnsi="Times New Roman" w:cs="Times New Roman"/>
          <w:sz w:val="24"/>
          <w:szCs w:val="24"/>
          <w:highlight w:val="yellow"/>
        </w:rPr>
        <w:t>18:3 n-3</w:t>
      </w:r>
      <w:r w:rsidR="00B86DE0" w:rsidRPr="00315341">
        <w:rPr>
          <w:rFonts w:ascii="Times New Roman" w:hAnsi="Times New Roman" w:cs="Times New Roman"/>
          <w:sz w:val="24"/>
          <w:szCs w:val="24"/>
        </w:rPr>
        <w:t xml:space="preserve"> and a balanced combination of 18:2 n-6 and 18:3 n-3 and rich in SDA (mean 3.71 g/100g total fatty acids) (</w:t>
      </w:r>
      <w:r w:rsidR="00D92872" w:rsidRPr="00315341">
        <w:rPr>
          <w:rFonts w:ascii="Times New Roman" w:hAnsi="Times New Roman" w:cs="Times New Roman"/>
          <w:sz w:val="24"/>
          <w:szCs w:val="24"/>
        </w:rPr>
        <w:t xml:space="preserve">Echium oil; </w:t>
      </w:r>
      <w:r w:rsidR="00B86DE0" w:rsidRPr="00315341">
        <w:rPr>
          <w:rFonts w:ascii="Times New Roman" w:hAnsi="Times New Roman" w:cs="Times New Roman"/>
          <w:sz w:val="24"/>
          <w:szCs w:val="24"/>
        </w:rPr>
        <w:t>EO)</w:t>
      </w:r>
      <w:r w:rsidR="00D92872" w:rsidRPr="00315341">
        <w:rPr>
          <w:rFonts w:ascii="Times New Roman" w:hAnsi="Times New Roman" w:cs="Times New Roman"/>
          <w:sz w:val="24"/>
          <w:szCs w:val="24"/>
        </w:rPr>
        <w:t xml:space="preserve"> </w:t>
      </w:r>
      <w:r w:rsidR="00B86DE0" w:rsidRPr="00315341">
        <w:rPr>
          <w:rFonts w:ascii="Times New Roman" w:hAnsi="Times New Roman" w:cs="Times New Roman"/>
          <w:sz w:val="24"/>
          <w:szCs w:val="24"/>
        </w:rPr>
        <w:fldChar w:fldCharType="begin">
          <w:fldData xml:space="preserve">PEVuZE5vdGU+PENpdGU+PEF1dGhvcj5WaWxsb3JhPC9BdXRob3I+PFllYXI+MjAyNTwvWWVhcj48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</w:fldData>
        </w:fldChar>
      </w:r>
      <w:r w:rsidR="00917B65">
        <w:rPr>
          <w:rFonts w:ascii="Times New Roman" w:hAnsi="Times New Roman" w:cs="Times New Roman"/>
          <w:sz w:val="24"/>
          <w:szCs w:val="24"/>
        </w:rPr>
        <w:instrText xml:space="preserve"> ADDIN EN.CITE </w:instrText>
      </w:r>
      <w:r w:rsidR="00917B65">
        <w:rPr>
          <w:rFonts w:ascii="Times New Roman" w:hAnsi="Times New Roman" w:cs="Times New Roman"/>
          <w:sz w:val="24"/>
          <w:szCs w:val="24"/>
        </w:rPr>
        <w:fldChar w:fldCharType="begin">
          <w:fldData xml:space="preserve">PEVuZE5vdGU+PENpdGU+PEF1dGhvcj5WaWxsb3JhPC9BdXRob3I+PFllYXI+MjAyNTwvWWVhcj48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</w:fldData>
        </w:fldChar>
      </w:r>
      <w:r w:rsidR="00917B65">
        <w:rPr>
          <w:rFonts w:ascii="Times New Roman" w:hAnsi="Times New Roman" w:cs="Times New Roman"/>
          <w:sz w:val="24"/>
          <w:szCs w:val="24"/>
        </w:rPr>
        <w:instrText xml:space="preserve"> ADDIN EN.CITE.DATA </w:instrText>
      </w:r>
      <w:r w:rsidR="00917B65">
        <w:rPr>
          <w:rFonts w:ascii="Times New Roman" w:hAnsi="Times New Roman" w:cs="Times New Roman"/>
          <w:sz w:val="24"/>
          <w:szCs w:val="24"/>
        </w:rPr>
      </w:r>
      <w:r w:rsidR="00917B65">
        <w:rPr>
          <w:rFonts w:ascii="Times New Roman" w:hAnsi="Times New Roman" w:cs="Times New Roman"/>
          <w:sz w:val="24"/>
          <w:szCs w:val="24"/>
        </w:rPr>
        <w:fldChar w:fldCharType="end"/>
      </w:r>
      <w:r w:rsidR="00B86DE0" w:rsidRPr="00315341">
        <w:rPr>
          <w:rFonts w:ascii="Times New Roman" w:hAnsi="Times New Roman" w:cs="Times New Roman"/>
          <w:sz w:val="24"/>
          <w:szCs w:val="24"/>
        </w:rPr>
        <w:fldChar w:fldCharType="separate"/>
      </w:r>
      <w:r w:rsidR="00917B65">
        <w:rPr>
          <w:rFonts w:ascii="Times New Roman" w:hAnsi="Times New Roman" w:cs="Times New Roman"/>
          <w:noProof/>
          <w:sz w:val="24"/>
          <w:szCs w:val="24"/>
        </w:rPr>
        <w:t>(104)</w:t>
      </w:r>
      <w:r w:rsidR="00B86DE0" w:rsidRPr="00315341">
        <w:rPr>
          <w:rFonts w:ascii="Times New Roman" w:hAnsi="Times New Roman" w:cs="Times New Roman"/>
          <w:sz w:val="24"/>
          <w:szCs w:val="24"/>
        </w:rPr>
        <w:fldChar w:fldCharType="end"/>
      </w:r>
      <w:r w:rsidR="00B86DE0" w:rsidRPr="00315341">
        <w:rPr>
          <w:rFonts w:ascii="Times New Roman" w:hAnsi="Times New Roman" w:cs="Times New Roman"/>
          <w:sz w:val="24"/>
          <w:szCs w:val="24"/>
        </w:rPr>
        <w:t xml:space="preserve">. The EO treatment was more efficient than LO at enhancing chicken thigh meat with </w:t>
      </w:r>
      <w:r w:rsidR="00D92872" w:rsidRPr="00315341">
        <w:rPr>
          <w:rFonts w:ascii="Times New Roman" w:hAnsi="Times New Roman" w:cs="Times New Roman"/>
          <w:sz w:val="24"/>
          <w:szCs w:val="24"/>
        </w:rPr>
        <w:t>long-chain</w:t>
      </w:r>
      <w:r w:rsidR="00B86DE0" w:rsidRPr="00315341">
        <w:rPr>
          <w:rFonts w:ascii="Times New Roman" w:hAnsi="Times New Roman" w:cs="Times New Roman"/>
          <w:sz w:val="24"/>
          <w:szCs w:val="24"/>
        </w:rPr>
        <w:t xml:space="preserve"> </w:t>
      </w:r>
      <w:r w:rsidR="00D92872" w:rsidRPr="00315341">
        <w:rPr>
          <w:rFonts w:ascii="Times New Roman" w:hAnsi="Times New Roman" w:cs="Times New Roman"/>
          <w:sz w:val="24"/>
          <w:szCs w:val="24"/>
        </w:rPr>
        <w:t>omega</w:t>
      </w:r>
      <w:r w:rsidR="00B86DE0" w:rsidRPr="00315341">
        <w:rPr>
          <w:rFonts w:ascii="Times New Roman" w:hAnsi="Times New Roman" w:cs="Times New Roman"/>
          <w:sz w:val="24"/>
          <w:szCs w:val="24"/>
        </w:rPr>
        <w:t>-3 fatty acids (6.0 vs 4.2 g/100</w:t>
      </w:r>
      <w:r w:rsidR="00D92872" w:rsidRPr="00315341">
        <w:rPr>
          <w:rFonts w:ascii="Times New Roman" w:hAnsi="Times New Roman" w:cs="Times New Roman"/>
          <w:sz w:val="24"/>
          <w:szCs w:val="24"/>
        </w:rPr>
        <w:t xml:space="preserve"> </w:t>
      </w:r>
      <w:r w:rsidR="00B86DE0" w:rsidRPr="00315341">
        <w:rPr>
          <w:rFonts w:ascii="Times New Roman" w:hAnsi="Times New Roman" w:cs="Times New Roman"/>
          <w:sz w:val="24"/>
          <w:szCs w:val="24"/>
        </w:rPr>
        <w:t>g total fatty acids). The</w:t>
      </w:r>
      <w:r w:rsidR="00D92872" w:rsidRPr="00315341">
        <w:rPr>
          <w:rFonts w:ascii="Times New Roman" w:hAnsi="Times New Roman" w:cs="Times New Roman"/>
          <w:sz w:val="24"/>
          <w:szCs w:val="24"/>
        </w:rPr>
        <w:t xml:space="preserve"> long-chain</w:t>
      </w:r>
      <w:r w:rsidR="00B86DE0" w:rsidRPr="00315341">
        <w:rPr>
          <w:rFonts w:ascii="Times New Roman" w:hAnsi="Times New Roman" w:cs="Times New Roman"/>
          <w:sz w:val="24"/>
          <w:szCs w:val="24"/>
        </w:rPr>
        <w:t xml:space="preserve"> </w:t>
      </w:r>
      <w:r w:rsidR="00D92872" w:rsidRPr="00315341">
        <w:rPr>
          <w:rFonts w:ascii="Times New Roman" w:hAnsi="Times New Roman" w:cs="Times New Roman"/>
          <w:sz w:val="24"/>
          <w:szCs w:val="24"/>
        </w:rPr>
        <w:t>omega</w:t>
      </w:r>
      <w:r w:rsidR="00B86DE0" w:rsidRPr="00315341">
        <w:rPr>
          <w:rFonts w:ascii="Times New Roman" w:hAnsi="Times New Roman" w:cs="Times New Roman"/>
          <w:sz w:val="24"/>
          <w:szCs w:val="24"/>
        </w:rPr>
        <w:t>-3 fatty acids in the meat from EO</w:t>
      </w:r>
      <w:r w:rsidR="00D92872" w:rsidRPr="00315341">
        <w:rPr>
          <w:rFonts w:ascii="Times New Roman" w:hAnsi="Times New Roman" w:cs="Times New Roman"/>
          <w:sz w:val="24"/>
          <w:szCs w:val="24"/>
        </w:rPr>
        <w:t>-fed birds</w:t>
      </w:r>
      <w:r w:rsidR="00B86DE0" w:rsidRPr="00315341">
        <w:rPr>
          <w:rFonts w:ascii="Times New Roman" w:hAnsi="Times New Roman" w:cs="Times New Roman"/>
          <w:sz w:val="24"/>
          <w:szCs w:val="24"/>
        </w:rPr>
        <w:t xml:space="preserve"> included </w:t>
      </w:r>
      <w:r w:rsidR="00B86DE0" w:rsidRPr="00917B65">
        <w:rPr>
          <w:rFonts w:ascii="Times New Roman" w:hAnsi="Times New Roman" w:cs="Times New Roman"/>
          <w:sz w:val="24"/>
          <w:szCs w:val="24"/>
          <w:highlight w:val="yellow"/>
        </w:rPr>
        <w:t>SDA 0.3</w:t>
      </w:r>
      <w:r w:rsidR="00917B65" w:rsidRPr="00917B65">
        <w:rPr>
          <w:rFonts w:ascii="Times New Roman" w:hAnsi="Times New Roman" w:cs="Times New Roman"/>
          <w:sz w:val="24"/>
          <w:szCs w:val="24"/>
          <w:highlight w:val="yellow"/>
        </w:rPr>
        <w:t>0</w:t>
      </w:r>
      <w:r w:rsidR="00B86DE0" w:rsidRPr="00917B65">
        <w:rPr>
          <w:rFonts w:ascii="Times New Roman" w:hAnsi="Times New Roman" w:cs="Times New Roman"/>
          <w:sz w:val="24"/>
          <w:szCs w:val="24"/>
          <w:highlight w:val="yellow"/>
        </w:rPr>
        <w:t xml:space="preserve">, </w:t>
      </w:r>
      <w:r w:rsidR="00917B65" w:rsidRPr="00917B65">
        <w:rPr>
          <w:rFonts w:ascii="Times New Roman" w:hAnsi="Times New Roman" w:cs="Times New Roman"/>
          <w:sz w:val="24"/>
          <w:szCs w:val="24"/>
          <w:highlight w:val="yellow"/>
        </w:rPr>
        <w:t>EPA 0.72, DPA 3.41</w:t>
      </w:r>
      <w:r w:rsidR="00917B65" w:rsidRPr="00917B65">
        <w:rPr>
          <w:rFonts w:ascii="Times New Roman" w:hAnsi="Times New Roman" w:cs="Times New Roman"/>
          <w:sz w:val="24"/>
          <w:szCs w:val="24"/>
          <w:highlight w:val="yellow"/>
        </w:rPr>
        <w:t xml:space="preserve"> </w:t>
      </w:r>
      <w:r w:rsidR="00B86DE0" w:rsidRPr="00917B65">
        <w:rPr>
          <w:rFonts w:ascii="Times New Roman" w:hAnsi="Times New Roman" w:cs="Times New Roman"/>
          <w:sz w:val="24"/>
          <w:szCs w:val="24"/>
          <w:highlight w:val="yellow"/>
        </w:rPr>
        <w:t>and DHA 1.83</w:t>
      </w:r>
      <w:r w:rsidR="00B86DE0" w:rsidRPr="00315341">
        <w:rPr>
          <w:rFonts w:ascii="Times New Roman" w:hAnsi="Times New Roman" w:cs="Times New Roman"/>
          <w:sz w:val="24"/>
          <w:szCs w:val="24"/>
        </w:rPr>
        <w:t xml:space="preserve"> g/100g total fatty acids. The authors concluded that a combination of lowering the 18:2 n-6/18:3 n-3 ratio and increasing SDA in the diet for chickens would increase the birds’ metabolic ability for enhancing their meat with</w:t>
      </w:r>
      <w:r w:rsidR="00D92872" w:rsidRPr="00315341">
        <w:rPr>
          <w:rFonts w:ascii="Times New Roman" w:hAnsi="Times New Roman" w:cs="Times New Roman"/>
          <w:sz w:val="24"/>
          <w:szCs w:val="24"/>
        </w:rPr>
        <w:t xml:space="preserve"> long-chain omega</w:t>
      </w:r>
      <w:r w:rsidR="00B86DE0" w:rsidRPr="00315341">
        <w:rPr>
          <w:rFonts w:ascii="Times New Roman" w:hAnsi="Times New Roman" w:cs="Times New Roman"/>
          <w:sz w:val="24"/>
          <w:szCs w:val="24"/>
        </w:rPr>
        <w:t>-3 fatty acids.</w:t>
      </w:r>
    </w:p>
    <w:p w14:paraId="5EF0D6E7" w14:textId="2683D890" w:rsidR="00B3372A" w:rsidRPr="00315341" w:rsidRDefault="034EF341"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James </w:t>
      </w:r>
      <w:r w:rsidRPr="00315341">
        <w:rPr>
          <w:rFonts w:ascii="Times New Roman" w:eastAsiaTheme="minorEastAsia" w:hAnsi="Times New Roman" w:cs="Times New Roman"/>
          <w:i/>
          <w:iCs/>
          <w:sz w:val="24"/>
          <w:szCs w:val="24"/>
        </w:rPr>
        <w:t>et al.</w:t>
      </w:r>
      <w:r w:rsidRPr="00315341">
        <w:rPr>
          <w:rFonts w:ascii="Times New Roman" w:eastAsiaTheme="minorEastAsia" w:hAnsi="Times New Roman" w:cs="Times New Roman"/>
          <w:sz w:val="24"/>
          <w:szCs w:val="24"/>
        </w:rPr>
        <w:t xml:space="preserve"> </w:t>
      </w:r>
      <w:r w:rsidR="00BA3017" w:rsidRPr="00315341">
        <w:rPr>
          <w:rFonts w:ascii="Times New Roman" w:eastAsiaTheme="minorEastAsia" w:hAnsi="Times New Roman" w:cs="Times New Roman"/>
          <w:sz w:val="24"/>
          <w:szCs w:val="24"/>
        </w:rPr>
        <w:fldChar w:fldCharType="begin">
          <w:fldData xml:space="preserve">PEVuZE5vdGU+PENpdGU+PEF1dGhvcj5KYW1lczwvQXV0aG9yPjxZZWFyPjIwMDM8L1llYXI+PFJl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KYW1lczwvQXV0aG9yPjxZZWFyPjIwMDM8L1llYXI+PFJl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BA3017"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5)</w:t>
      </w:r>
      <w:r w:rsidR="00BA3017" w:rsidRPr="00315341">
        <w:rPr>
          <w:rFonts w:ascii="Times New Roman" w:eastAsiaTheme="minorEastAsia" w:hAnsi="Times New Roman" w:cs="Times New Roman"/>
          <w:sz w:val="24"/>
          <w:szCs w:val="24"/>
        </w:rPr>
        <w:fldChar w:fldCharType="end"/>
      </w:r>
      <w:r w:rsidR="57C53E5B"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suggested that</w:t>
      </w:r>
      <w:r w:rsidR="67D1532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r w:rsidR="67D15320" w:rsidRPr="00315341">
        <w:rPr>
          <w:rFonts w:ascii="Times New Roman" w:eastAsiaTheme="minorEastAsia" w:hAnsi="Times New Roman" w:cs="Times New Roman"/>
          <w:sz w:val="24"/>
          <w:szCs w:val="24"/>
        </w:rPr>
        <w:t xml:space="preserve">based on EPA enrichment of plasma and erythrocytes, </w:t>
      </w:r>
      <w:r w:rsidRPr="00315341">
        <w:rPr>
          <w:rFonts w:ascii="Times New Roman" w:eastAsiaTheme="minorEastAsia" w:hAnsi="Times New Roman" w:cs="Times New Roman"/>
          <w:sz w:val="24"/>
          <w:szCs w:val="24"/>
        </w:rPr>
        <w:t>3 g</w:t>
      </w:r>
      <w:r w:rsidR="67D15320" w:rsidRPr="00315341">
        <w:rPr>
          <w:rFonts w:ascii="Times New Roman" w:eastAsiaTheme="minorEastAsia" w:hAnsi="Times New Roman" w:cs="Times New Roman"/>
          <w:sz w:val="24"/>
          <w:szCs w:val="24"/>
        </w:rPr>
        <w:t>/</w:t>
      </w:r>
      <w:r w:rsidR="3EA91C22" w:rsidRPr="00315341">
        <w:rPr>
          <w:rFonts w:ascii="Times New Roman" w:eastAsiaTheme="minorEastAsia" w:hAnsi="Times New Roman" w:cs="Times New Roman"/>
          <w:sz w:val="24"/>
          <w:szCs w:val="24"/>
        </w:rPr>
        <w:t xml:space="preserve">day </w:t>
      </w:r>
      <w:r w:rsidRPr="00315341">
        <w:rPr>
          <w:rFonts w:ascii="Times New Roman" w:eastAsiaTheme="minorEastAsia" w:hAnsi="Times New Roman" w:cs="Times New Roman"/>
          <w:sz w:val="24"/>
          <w:szCs w:val="24"/>
        </w:rPr>
        <w:t xml:space="preserve">SDA was equivalent to </w:t>
      </w:r>
      <w:r w:rsidR="67D15320" w:rsidRPr="00315341">
        <w:rPr>
          <w:rFonts w:ascii="Times New Roman" w:eastAsiaTheme="minorEastAsia" w:hAnsi="Times New Roman" w:cs="Times New Roman"/>
          <w:sz w:val="24"/>
          <w:szCs w:val="24"/>
        </w:rPr>
        <w:t xml:space="preserve">0.6 to </w:t>
      </w:r>
      <w:r w:rsidRPr="00315341">
        <w:rPr>
          <w:rFonts w:ascii="Times New Roman" w:eastAsiaTheme="minorEastAsia" w:hAnsi="Times New Roman" w:cs="Times New Roman"/>
          <w:sz w:val="24"/>
          <w:szCs w:val="24"/>
        </w:rPr>
        <w:t>1 g</w:t>
      </w:r>
      <w:r w:rsidR="67D15320" w:rsidRPr="00315341">
        <w:rPr>
          <w:rFonts w:ascii="Times New Roman" w:eastAsiaTheme="minorEastAsia" w:hAnsi="Times New Roman" w:cs="Times New Roman"/>
          <w:sz w:val="24"/>
          <w:szCs w:val="24"/>
        </w:rPr>
        <w:t>/day</w:t>
      </w:r>
      <w:r w:rsidRPr="00315341">
        <w:rPr>
          <w:rFonts w:ascii="Times New Roman" w:eastAsiaTheme="minorEastAsia" w:hAnsi="Times New Roman" w:cs="Times New Roman"/>
          <w:sz w:val="24"/>
          <w:szCs w:val="24"/>
        </w:rPr>
        <w:t xml:space="preserve"> EPA</w:t>
      </w:r>
      <w:r w:rsidR="0CE30B0B" w:rsidRPr="00315341">
        <w:rPr>
          <w:rFonts w:ascii="Times New Roman" w:eastAsiaTheme="minorEastAsia" w:hAnsi="Times New Roman" w:cs="Times New Roman"/>
          <w:sz w:val="24"/>
          <w:szCs w:val="24"/>
        </w:rPr>
        <w:t xml:space="preserve"> in humans</w:t>
      </w:r>
      <w:r w:rsidR="67D15320" w:rsidRPr="00315341">
        <w:rPr>
          <w:rFonts w:ascii="Times New Roman" w:eastAsiaTheme="minorEastAsia" w:hAnsi="Times New Roman" w:cs="Times New Roman"/>
          <w:sz w:val="24"/>
          <w:szCs w:val="24"/>
        </w:rPr>
        <w:t>. A</w:t>
      </w:r>
      <w:r w:rsidRPr="00315341">
        <w:rPr>
          <w:rFonts w:ascii="Times New Roman" w:eastAsiaTheme="minorEastAsia" w:hAnsi="Times New Roman" w:cs="Times New Roman"/>
          <w:sz w:val="24"/>
          <w:szCs w:val="24"/>
        </w:rPr>
        <w:t xml:space="preserve"> review </w:t>
      </w:r>
      <w:r w:rsidR="67D15320" w:rsidRPr="00315341">
        <w:rPr>
          <w:rFonts w:ascii="Times New Roman" w:eastAsiaTheme="minorEastAsia" w:hAnsi="Times New Roman" w:cs="Times New Roman"/>
          <w:sz w:val="24"/>
          <w:szCs w:val="24"/>
        </w:rPr>
        <w:t xml:space="preserve">of several </w:t>
      </w:r>
      <w:r w:rsidR="42994937" w:rsidRPr="00315341">
        <w:rPr>
          <w:rFonts w:ascii="Times New Roman" w:eastAsiaTheme="minorEastAsia" w:hAnsi="Times New Roman" w:cs="Times New Roman"/>
          <w:sz w:val="24"/>
          <w:szCs w:val="24"/>
        </w:rPr>
        <w:t>human</w:t>
      </w:r>
      <w:r w:rsidR="446DFE20" w:rsidRPr="00315341">
        <w:rPr>
          <w:rFonts w:ascii="Times New Roman" w:eastAsiaTheme="minorEastAsia" w:hAnsi="Times New Roman" w:cs="Times New Roman"/>
          <w:sz w:val="24"/>
          <w:szCs w:val="24"/>
        </w:rPr>
        <w:t xml:space="preserve"> </w:t>
      </w:r>
      <w:r w:rsidR="67D15320" w:rsidRPr="00315341">
        <w:rPr>
          <w:rFonts w:ascii="Times New Roman" w:eastAsiaTheme="minorEastAsia" w:hAnsi="Times New Roman" w:cs="Times New Roman"/>
          <w:sz w:val="24"/>
          <w:szCs w:val="24"/>
        </w:rPr>
        <w:t>studies</w:t>
      </w:r>
      <w:r w:rsidRPr="00315341">
        <w:rPr>
          <w:rFonts w:ascii="Times New Roman" w:eastAsiaTheme="minorEastAsia" w:hAnsi="Times New Roman" w:cs="Times New Roman"/>
          <w:sz w:val="24"/>
          <w:szCs w:val="24"/>
        </w:rPr>
        <w:t xml:space="preserve"> concluded that enrichment of EPA in red blood cells by dietary EPA was about nine-times more per gram consumed than from dietary SDA</w:t>
      </w:r>
      <w:r w:rsidR="57C53E5B" w:rsidRPr="00315341">
        <w:rPr>
          <w:rFonts w:ascii="Times New Roman" w:eastAsiaTheme="minorEastAsia" w:hAnsi="Times New Roman" w:cs="Times New Roman"/>
          <w:sz w:val="24"/>
          <w:szCs w:val="24"/>
        </w:rPr>
        <w:t xml:space="preserve"> </w:t>
      </w:r>
      <w:r w:rsidR="00BA3017"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Walker&lt;/Author&gt;&lt;Year&gt;2013&lt;/Year&gt;&lt;RecNum&gt;409&lt;/RecNum&gt;&lt;DisplayText&gt;(106)&lt;/DisplayText&gt;&lt;record&gt;&lt;rec-number&gt;409&lt;/rec-number&gt;&lt;foreign-keys&gt;&lt;key app="EN" db-id="2tr5pefawrd9aaed0e8vvwri50tp9vp0ep9w" timestamp="1732289285"&gt;409&lt;/key&gt;&lt;/foreign-keys&gt;&lt;ref-type name="Journal Article"&gt;17&lt;/ref-type&gt;&lt;contributors&gt;&lt;authors&gt;&lt;author&gt;Walker, C. G.&lt;/author&gt;&lt;author&gt;Jebb, S. A.&lt;/author&gt;&lt;author&gt;Calder, P. C.&lt;/author&gt;&lt;/authors&gt;&lt;/contributors&gt;&lt;auth-address&gt;MRC Human Nutrition Research, Elsie Widdowson Laboratory, Cambridge, United Kingdom. Celia.Walker@mrc-hnr.cam.ac.uk&lt;/auth-address&gt;&lt;titles&gt;&lt;title&gt;Stearidonic acid as a supplemental source of ω-3 polyunsaturated fatty acids to enhance status for improved human health&lt;/title&gt;&lt;secondary-title&gt;Nutrition&lt;/secondary-title&gt;&lt;/titles&gt;&lt;periodical&gt;&lt;full-title&gt;Nutrition&lt;/full-title&gt;&lt;/periodical&gt;&lt;pages&gt;363-9&lt;/pages&gt;&lt;volume&gt;29&lt;/volume&gt;&lt;number&gt;2&lt;/number&gt;&lt;edition&gt;20121024&lt;/edition&gt;&lt;keywords&gt;&lt;keyword&gt;Animals&lt;/keyword&gt;&lt;keyword&gt;Diet&lt;/keyword&gt;&lt;keyword&gt;*Dietary Supplements&lt;/keyword&gt;&lt;keyword&gt;Docosahexaenoic Acids/*administration &amp;amp; dosage&lt;/keyword&gt;&lt;keyword&gt;Eicosapentaenoic Acid/*administration &amp;amp; dosage&lt;/keyword&gt;&lt;keyword&gt;Erythrocytes/metabolism&lt;/keyword&gt;&lt;keyword&gt;Fatty Acids, Omega-3/*administration &amp;amp; dosage&lt;/keyword&gt;&lt;keyword&gt;Fishes&lt;/keyword&gt;&lt;keyword&gt;Humans&lt;/keyword&gt;&lt;keyword&gt;Seafood&lt;/keyword&gt;&lt;keyword&gt;alpha-Linolenic Acid/*administration &amp;amp; dosage&lt;/keyword&gt;&lt;/keywords&gt;&lt;dates&gt;&lt;year&gt;2013&lt;/year&gt;&lt;pub-dates&gt;&lt;date&gt;Feb&lt;/date&gt;&lt;/pub-dates&gt;&lt;/dates&gt;&lt;isbn&gt;0899-9007&lt;/isbn&gt;&lt;accession-num&gt;23102888&lt;/accession-num&gt;&lt;urls&gt;&lt;/urls&gt;&lt;electronic-resource-num&gt;10.1016/j.nut.2012.06.003&lt;/electronic-resource-num&gt;&lt;remote-database-provider&gt;NLM&lt;/remote-database-provider&gt;&lt;language&gt;eng&lt;/language&gt;&lt;/record&gt;&lt;/Cite&gt;&lt;/EndNote&gt;</w:instrText>
      </w:r>
      <w:r w:rsidR="00BA3017"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6)</w:t>
      </w:r>
      <w:r w:rsidR="00BA3017"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w:t>
      </w:r>
      <w:r w:rsidR="57C53E5B" w:rsidRPr="00315341">
        <w:rPr>
          <w:rFonts w:ascii="Times New Roman" w:eastAsiaTheme="minorEastAsia" w:hAnsi="Times New Roman" w:cs="Times New Roman"/>
          <w:sz w:val="24"/>
          <w:szCs w:val="24"/>
        </w:rPr>
        <w:t xml:space="preserve"> Baker and colleagues </w:t>
      </w:r>
      <w:r w:rsidR="00BA3017" w:rsidRPr="00315341">
        <w:rPr>
          <w:rFonts w:ascii="Times New Roman" w:eastAsiaTheme="minorEastAsia" w:hAnsi="Times New Roman" w:cs="Times New Roman"/>
          <w:sz w:val="24"/>
          <w:szCs w:val="24"/>
        </w:rPr>
        <w:fldChar w:fldCharType="begin">
          <w:fldData xml:space="preserve">PEVuZE5vdGU+PENpdGU+PEF1dGhvcj5CYWtlcjwvQXV0aG9yPjxZZWFyPjIwMTY8L1llYXI+PFJl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CYWtlcjwvQXV0aG9yPjxZZWFyPjIwMTY8L1llYXI+PFJl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BA3017"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7)</w:t>
      </w:r>
      <w:r w:rsidR="00BA3017"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concluded that</w:t>
      </w:r>
      <w:r w:rsidR="67D1532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although both dietary ALA and SDA may be an alternative to dietary EPA, they are unlikely to be so for DHA. More recently </w:t>
      </w:r>
      <w:r w:rsidR="3EA91C22" w:rsidRPr="00315341">
        <w:rPr>
          <w:rFonts w:ascii="Times New Roman" w:eastAsiaTheme="minorEastAsia" w:hAnsi="Times New Roman" w:cs="Times New Roman"/>
          <w:sz w:val="24"/>
          <w:szCs w:val="24"/>
        </w:rPr>
        <w:t xml:space="preserve">in a </w:t>
      </w:r>
      <w:r w:rsidRPr="00315341">
        <w:rPr>
          <w:rFonts w:ascii="Times New Roman" w:eastAsiaTheme="minorEastAsia" w:hAnsi="Times New Roman" w:cs="Times New Roman"/>
          <w:sz w:val="24"/>
          <w:szCs w:val="24"/>
        </w:rPr>
        <w:t xml:space="preserve">human intervention study </w:t>
      </w:r>
      <w:r w:rsidR="3EA91C22" w:rsidRPr="00315341">
        <w:rPr>
          <w:rFonts w:ascii="Times New Roman" w:eastAsiaTheme="minorEastAsia" w:hAnsi="Times New Roman" w:cs="Times New Roman"/>
          <w:sz w:val="24"/>
          <w:szCs w:val="24"/>
        </w:rPr>
        <w:t xml:space="preserve">feeding </w:t>
      </w:r>
      <w:proofErr w:type="spellStart"/>
      <w:r w:rsidR="3EA91C22" w:rsidRPr="00315341">
        <w:rPr>
          <w:rFonts w:ascii="Times New Roman" w:eastAsiaTheme="minorEastAsia" w:hAnsi="Times New Roman" w:cs="Times New Roman"/>
          <w:sz w:val="24"/>
          <w:szCs w:val="24"/>
        </w:rPr>
        <w:t>Ahiflower</w:t>
      </w:r>
      <w:proofErr w:type="spellEnd"/>
      <w:r w:rsidR="3EA91C22" w:rsidRPr="00315341">
        <w:rPr>
          <w:rFonts w:ascii="Times New Roman" w:eastAsiaTheme="minorEastAsia" w:hAnsi="Times New Roman" w:cs="Times New Roman"/>
          <w:sz w:val="24"/>
          <w:szCs w:val="24"/>
        </w:rPr>
        <w:t xml:space="preserve"> oil from seeds of </w:t>
      </w:r>
      <w:proofErr w:type="spellStart"/>
      <w:r w:rsidR="3EA91C22" w:rsidRPr="00315341">
        <w:rPr>
          <w:rFonts w:ascii="Times New Roman" w:eastAsiaTheme="minorEastAsia" w:hAnsi="Times New Roman" w:cs="Times New Roman"/>
          <w:i/>
          <w:iCs/>
          <w:sz w:val="24"/>
          <w:szCs w:val="24"/>
        </w:rPr>
        <w:t>Buglossoides</w:t>
      </w:r>
      <w:proofErr w:type="spellEnd"/>
      <w:r w:rsidR="3EA91C22" w:rsidRPr="00315341">
        <w:rPr>
          <w:rFonts w:ascii="Times New Roman" w:eastAsiaTheme="minorEastAsia" w:hAnsi="Times New Roman" w:cs="Times New Roman"/>
          <w:i/>
          <w:iCs/>
          <w:sz w:val="24"/>
          <w:szCs w:val="24"/>
        </w:rPr>
        <w:t xml:space="preserve"> </w:t>
      </w:r>
      <w:proofErr w:type="spellStart"/>
      <w:r w:rsidR="3EA91C22" w:rsidRPr="00315341">
        <w:rPr>
          <w:rFonts w:ascii="Times New Roman" w:eastAsiaTheme="minorEastAsia" w:hAnsi="Times New Roman" w:cs="Times New Roman"/>
          <w:i/>
          <w:iCs/>
          <w:sz w:val="24"/>
          <w:szCs w:val="24"/>
        </w:rPr>
        <w:t>arvenis</w:t>
      </w:r>
      <w:proofErr w:type="spellEnd"/>
      <w:r w:rsidR="3EA91C22" w:rsidRPr="00315341">
        <w:rPr>
          <w:rFonts w:ascii="Times New Roman" w:eastAsiaTheme="minorEastAsia" w:hAnsi="Times New Roman" w:cs="Times New Roman"/>
          <w:sz w:val="24"/>
          <w:szCs w:val="24"/>
        </w:rPr>
        <w:t xml:space="preserve"> which is rich in ALA and SDA (44.3 and 20.9 g/100g total fatty acids respectively) increased circulating EPA but not DHA, although the relative impact of ALA vs SDA was not assessed </w:t>
      </w:r>
      <w:r w:rsidR="00DF2489"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eidel&lt;/Author&gt;&lt;Year&gt;2024&lt;/Year&gt;&lt;RecNum&gt;324&lt;/RecNum&gt;&lt;DisplayText&gt;(108)&lt;/DisplayText&gt;&lt;record&gt;&lt;rec-number&gt;324&lt;/rec-number&gt;&lt;foreign-keys&gt;&lt;key app="EN" db-id="2tr5pefawrd9aaed0e8vvwri50tp9vp0ep9w" timestamp="1729169678"&gt;324&lt;/key&gt;&lt;/foreign-keys&gt;&lt;ref-type name="Journal Article"&gt;17&lt;/ref-type&gt;&lt;contributors&gt;&lt;authors&gt;&lt;author&gt;Seidel, U.&lt;/author&gt;&lt;author&gt;Eberhardt, K.&lt;/author&gt;&lt;author&gt;Wiebel, M.&lt;/author&gt;&lt;author&gt;Luersen, K.&lt;/author&gt;&lt;author&gt;Ipharraguerre, I. R.&lt;/author&gt;&lt;author&gt;Haegele, F. A.&lt;/author&gt;&lt;author&gt;Winterhalter, P.&lt;/author&gt;&lt;author&gt;Bosy-Westphal, A.&lt;/author&gt;&lt;author&gt;Schebb, N. H.&lt;/author&gt;&lt;author&gt;Rimbach, G.&lt;/author&gt;&lt;/authors&gt;&lt;/contributors&gt;&lt;auth-address&gt;Institute of Human Nutrition and Food Science, University of Kiel, Kiel, Germany.&amp;#xD;Institute of Food Chemistry, TU Braunschweig, Braunschweig, Germany.&amp;#xD;Chair of Food Chemistry, Faculty of Mathematics and Natural Sciences, University of Wuppertal, Wuppertal, Germany.&lt;/auth-address&gt;&lt;titles&gt;&lt;title&gt;Stearidonic acid improves eicosapentaenoic acid status: studies in humans and cultured hepatocytes&lt;/title&gt;&lt;secondary-title&gt;Front Nutr&lt;/secondary-title&gt;&lt;/titles&gt;&lt;periodical&gt;&lt;full-title&gt;Front Nutr&lt;/full-title&gt;&lt;/periodical&gt;&lt;pages&gt;1359958&lt;/pages&gt;&lt;volume&gt;11&lt;/volume&gt;&lt;edition&gt;20240404&lt;/edition&gt;&lt;keywords&gt;&lt;keyword&gt;HepG2 cells&lt;/keyword&gt;&lt;keyword&gt;ahiflower oil&lt;/keyword&gt;&lt;keyword&gt;crossover-study&lt;/keyword&gt;&lt;keyword&gt;eicosanoids&lt;/keyword&gt;&lt;keyword&gt;oxylipins&lt;/keyword&gt;&lt;keyword&gt;taurine&lt;/keyword&gt;&lt;/keywords&gt;&lt;dates&gt;&lt;year&gt;2024&lt;/year&gt;&lt;/dates&gt;&lt;isbn&gt;2296-861X (Print)&amp;#xD;2296-861x&lt;/isbn&gt;&lt;accession-num&gt;38974810&lt;/accession-num&gt;&lt;urls&gt;&lt;/urls&gt;&lt;custom1&gt;The authors declare that the research was conducted in the absence of any commercial or financial relationships that could be construed as a potential conflict of interest.&lt;/custom1&gt;&lt;custom2&gt;PMC11225816&lt;/custom2&gt;&lt;electronic-resource-num&gt;10.3389/fnut.2024.1359958&lt;/electronic-resource-num&gt;&lt;remote-database-provider&gt;NLM&lt;/remote-database-provider&gt;&lt;language&gt;eng&lt;/language&gt;&lt;/record&gt;&lt;/Cite&gt;&lt;/EndNote&gt;</w:instrText>
      </w:r>
      <w:r w:rsidR="00DF24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8)</w:t>
      </w:r>
      <w:r w:rsidR="00DF2489" w:rsidRPr="00315341">
        <w:rPr>
          <w:rFonts w:ascii="Times New Roman" w:eastAsiaTheme="minorEastAsia" w:hAnsi="Times New Roman" w:cs="Times New Roman"/>
          <w:sz w:val="24"/>
          <w:szCs w:val="24"/>
        </w:rPr>
        <w:fldChar w:fldCharType="end"/>
      </w:r>
      <w:r w:rsidR="3EA91C22"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p>
    <w:p w14:paraId="17DA6353" w14:textId="77777777" w:rsidR="002E5CBA" w:rsidRPr="00315341" w:rsidRDefault="002E5CBA" w:rsidP="00A13D98">
      <w:pPr>
        <w:spacing w:after="0" w:line="360" w:lineRule="auto"/>
        <w:jc w:val="both"/>
        <w:rPr>
          <w:rFonts w:ascii="Times New Roman" w:eastAsiaTheme="minorEastAsia" w:hAnsi="Times New Roman" w:cs="Times New Roman"/>
          <w:sz w:val="24"/>
          <w:szCs w:val="24"/>
        </w:rPr>
      </w:pPr>
    </w:p>
    <w:p w14:paraId="430633DA" w14:textId="06D6F0A6" w:rsidR="00EC5999" w:rsidRPr="00315341" w:rsidRDefault="19303261"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Although consumed in small quantities, at 6</w:t>
      </w:r>
      <w:r w:rsidR="23F668F8"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g</w:t>
      </w:r>
      <w:r w:rsidR="3EA91C22" w:rsidRPr="00315341">
        <w:rPr>
          <w:rFonts w:ascii="Times New Roman" w:eastAsiaTheme="minorEastAsia" w:hAnsi="Times New Roman" w:cs="Times New Roman"/>
          <w:sz w:val="24"/>
          <w:szCs w:val="24"/>
        </w:rPr>
        <w:t xml:space="preserve"> per day</w:t>
      </w:r>
      <w:r w:rsidRPr="00315341">
        <w:rPr>
          <w:rFonts w:ascii="Times New Roman" w:eastAsiaTheme="minorEastAsia" w:hAnsi="Times New Roman" w:cs="Times New Roman"/>
          <w:sz w:val="24"/>
          <w:szCs w:val="24"/>
        </w:rPr>
        <w:t xml:space="preserve"> per capita</w:t>
      </w:r>
      <w:r w:rsidR="00027C41" w:rsidRPr="00315341">
        <w:rPr>
          <w:rFonts w:ascii="Times New Roman" w:eastAsiaTheme="minorEastAsia" w:hAnsi="Times New Roman" w:cs="Times New Roman"/>
          <w:sz w:val="24"/>
          <w:szCs w:val="24"/>
        </w:rPr>
        <w:t xml:space="preserve"> (with </w:t>
      </w:r>
      <w:r w:rsidR="00441E21" w:rsidRPr="00315341">
        <w:rPr>
          <w:rFonts w:ascii="Times New Roman" w:eastAsiaTheme="minorEastAsia" w:hAnsi="Times New Roman" w:cs="Times New Roman"/>
          <w:sz w:val="24"/>
          <w:szCs w:val="24"/>
        </w:rPr>
        <w:t xml:space="preserve">10 g per day per capita </w:t>
      </w:r>
      <w:r w:rsidR="00DF417D" w:rsidRPr="00315341">
        <w:rPr>
          <w:rFonts w:ascii="Times New Roman" w:eastAsiaTheme="minorEastAsia" w:hAnsi="Times New Roman" w:cs="Times New Roman"/>
          <w:sz w:val="24"/>
          <w:szCs w:val="24"/>
        </w:rPr>
        <w:t>consumption of sausages</w:t>
      </w:r>
      <w:r w:rsidR="00EC05D2" w:rsidRPr="00315341">
        <w:rPr>
          <w:rFonts w:ascii="Times New Roman" w:eastAsiaTheme="minorEastAsia" w:hAnsi="Times New Roman" w:cs="Times New Roman"/>
          <w:sz w:val="24"/>
          <w:szCs w:val="24"/>
        </w:rPr>
        <w:t>,</w:t>
      </w:r>
      <w:r w:rsidR="00DF417D" w:rsidRPr="00315341">
        <w:rPr>
          <w:rFonts w:ascii="Times New Roman" w:eastAsiaTheme="minorEastAsia" w:hAnsi="Times New Roman" w:cs="Times New Roman"/>
          <w:sz w:val="24"/>
          <w:szCs w:val="24"/>
        </w:rPr>
        <w:t xml:space="preserve"> which </w:t>
      </w:r>
      <w:r w:rsidR="00EC05D2" w:rsidRPr="00315341">
        <w:rPr>
          <w:rFonts w:ascii="Times New Roman" w:eastAsiaTheme="minorEastAsia" w:hAnsi="Times New Roman" w:cs="Times New Roman"/>
          <w:sz w:val="24"/>
          <w:szCs w:val="24"/>
        </w:rPr>
        <w:t>are</w:t>
      </w:r>
      <w:r w:rsidR="00DF417D" w:rsidRPr="00315341">
        <w:rPr>
          <w:rFonts w:ascii="Times New Roman" w:eastAsiaTheme="minorEastAsia" w:hAnsi="Times New Roman" w:cs="Times New Roman"/>
          <w:sz w:val="24"/>
          <w:szCs w:val="24"/>
        </w:rPr>
        <w:t xml:space="preserve"> likely to be predominately pork as the meat source)</w:t>
      </w:r>
      <w:r w:rsidRPr="00315341">
        <w:rPr>
          <w:rFonts w:ascii="Times New Roman" w:eastAsiaTheme="minorEastAsia" w:hAnsi="Times New Roman" w:cs="Times New Roman"/>
          <w:sz w:val="24"/>
          <w:szCs w:val="24"/>
        </w:rPr>
        <w:t xml:space="preserve">, and </w:t>
      </w:r>
      <w:r w:rsidRPr="00315341">
        <w:rPr>
          <w:rFonts w:ascii="Times New Roman" w:eastAsiaTheme="minorEastAsia" w:hAnsi="Times New Roman" w:cs="Times New Roman"/>
          <w:sz w:val="24"/>
          <w:szCs w:val="24"/>
        </w:rPr>
        <w:lastRenderedPageBreak/>
        <w:t>by just 24% of consumers</w:t>
      </w:r>
      <w:r w:rsidR="5C42E9E2" w:rsidRPr="00315341">
        <w:rPr>
          <w:rFonts w:ascii="Times New Roman" w:eastAsiaTheme="minorEastAsia" w:hAnsi="Times New Roman" w:cs="Times New Roman"/>
          <w:sz w:val="24"/>
          <w:szCs w:val="24"/>
        </w:rPr>
        <w:t xml:space="preserve"> </w:t>
      </w:r>
      <w:r w:rsidR="00C5412A"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tewart&lt;/Author&gt;&lt;Year&gt;2021&lt;/Year&gt;&lt;RecNum&gt;328&lt;/RecNum&gt;&lt;DisplayText&gt;(98)&lt;/DisplayText&gt;&lt;record&gt;&lt;rec-number&gt;328&lt;/rec-number&gt;&lt;foreign-keys&gt;&lt;key app="EN" db-id="2tr5pefawrd9aaed0e8vvwri50tp9vp0ep9w" timestamp="1729171943"&gt;328&lt;/key&gt;&lt;/foreign-keys&gt;&lt;ref-type name="Journal Article"&gt;17&lt;/ref-type&gt;&lt;contributors&gt;&lt;authors&gt;&lt;author&gt;Stewart, C.&lt;/author&gt;&lt;author&gt;Piernas, C.&lt;/author&gt;&lt;author&gt;Cook, B.&lt;/author&gt;&lt;author&gt;Jebb, S. A.&lt;/author&gt;&lt;/authors&gt;&lt;/contributors&gt;&lt;auth-address&gt;Nuffield Department of Primary Care Health Sciences, University of Oxford, Oxford, UK. Electronic address: cristina.stewart@phc.ox.ac.uk.&amp;#xD;Nuffield Department of Primary Care Health Sciences, University of Oxford, Oxford, UK.&lt;/auth-address&gt;&lt;titles&gt;&lt;title&gt;Trends in UK meat consumption: analysis of data from years 1-11 (2008-09 to 2018-19) of the National Diet and Nutrition Survey rolling programme&lt;/title&gt;&lt;secondary-title&gt;Lancet Planet Health&lt;/secondary-title&gt;&lt;/titles&gt;&lt;periodical&gt;&lt;full-title&gt;Lancet Planet Health&lt;/full-title&gt;&lt;/periodical&gt;&lt;pages&gt;e699-e708&lt;/pages&gt;&lt;volume&gt;5&lt;/volume&gt;&lt;number&gt;10&lt;/number&gt;&lt;keywords&gt;&lt;keyword&gt;*Diet&lt;/keyword&gt;&lt;keyword&gt;Health Promotion&lt;/keyword&gt;&lt;keyword&gt;Humans&lt;/keyword&gt;&lt;keyword&gt;*Meat&lt;/keyword&gt;&lt;keyword&gt;Middle Aged&lt;/keyword&gt;&lt;keyword&gt;Nutrition Surveys&lt;/keyword&gt;&lt;keyword&gt;United Kingdom&lt;/keyword&gt;&lt;/keywords&gt;&lt;dates&gt;&lt;year&gt;2021&lt;/year&gt;&lt;pub-dates&gt;&lt;date&gt;Oct&lt;/date&gt;&lt;/pub-dates&gt;&lt;/dates&gt;&lt;isbn&gt;2542-5196&lt;/isbn&gt;&lt;accession-num&gt;34627474&lt;/accession-num&gt;&lt;urls&gt;&lt;/urls&gt;&lt;custom1&gt;Declaration of interests We declare no competing interests.&lt;/custom1&gt;&lt;custom2&gt;PMC8515514&lt;/custom2&gt;&lt;electronic-resource-num&gt;10.1016/s2542-5196(21)00228-x&lt;/electronic-resource-num&gt;&lt;remote-database-provider&gt;NLM&lt;/remote-database-provider&gt;&lt;language&gt;eng&lt;/language&gt;&lt;/record&gt;&lt;/Cite&gt;&lt;/EndNote&gt;</w:instrText>
      </w:r>
      <w:r w:rsidR="00C5412A"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8)</w:t>
      </w:r>
      <w:r w:rsidR="00C5412A" w:rsidRPr="00315341">
        <w:rPr>
          <w:rFonts w:ascii="Times New Roman" w:eastAsiaTheme="minorEastAsia" w:hAnsi="Times New Roman" w:cs="Times New Roman"/>
          <w:sz w:val="24"/>
          <w:szCs w:val="24"/>
        </w:rPr>
        <w:fldChar w:fldCharType="end"/>
      </w:r>
      <w:r w:rsidR="3DE8C623"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pork has also been shown to have a place in the basket. Experiments show that when pigs are fed a diet enriched with DHA, the resulting meat is enriched in DHA</w:t>
      </w:r>
      <w:r w:rsidR="4513518C" w:rsidRPr="00315341">
        <w:rPr>
          <w:rFonts w:ascii="Times New Roman" w:eastAsiaTheme="minorEastAsia" w:hAnsi="Times New Roman" w:cs="Times New Roman"/>
          <w:sz w:val="24"/>
          <w:szCs w:val="24"/>
        </w:rPr>
        <w:t xml:space="preserve">, with </w:t>
      </w:r>
      <w:r w:rsidR="32D1A687" w:rsidRPr="00315341">
        <w:rPr>
          <w:rFonts w:ascii="Times New Roman" w:eastAsiaTheme="minorEastAsia" w:hAnsi="Times New Roman" w:cs="Times New Roman"/>
          <w:sz w:val="24"/>
          <w:szCs w:val="24"/>
        </w:rPr>
        <w:t>7</w:t>
      </w:r>
      <w:r w:rsidR="4513518C" w:rsidRPr="00315341">
        <w:rPr>
          <w:rFonts w:ascii="Times New Roman" w:eastAsiaTheme="minorEastAsia" w:hAnsi="Times New Roman" w:cs="Times New Roman"/>
          <w:sz w:val="24"/>
          <w:szCs w:val="24"/>
        </w:rPr>
        <w:t>0</w:t>
      </w:r>
      <w:r w:rsidR="3DE8C623" w:rsidRPr="00315341">
        <w:rPr>
          <w:rFonts w:ascii="Times New Roman" w:eastAsiaTheme="minorEastAsia" w:hAnsi="Times New Roman" w:cs="Times New Roman"/>
          <w:sz w:val="24"/>
          <w:szCs w:val="24"/>
        </w:rPr>
        <w:t xml:space="preserve"> </w:t>
      </w:r>
      <w:r w:rsidR="4513518C" w:rsidRPr="00315341">
        <w:rPr>
          <w:rFonts w:ascii="Times New Roman" w:eastAsiaTheme="minorEastAsia" w:hAnsi="Times New Roman" w:cs="Times New Roman"/>
          <w:sz w:val="24"/>
          <w:szCs w:val="24"/>
        </w:rPr>
        <w:t xml:space="preserve">mg </w:t>
      </w:r>
      <w:r w:rsidR="3E651D91" w:rsidRPr="00315341">
        <w:rPr>
          <w:rFonts w:ascii="Times New Roman" w:eastAsiaTheme="minorEastAsia" w:hAnsi="Times New Roman" w:cs="Times New Roman"/>
          <w:sz w:val="24"/>
          <w:szCs w:val="24"/>
        </w:rPr>
        <w:t>DHA per 100</w:t>
      </w:r>
      <w:r w:rsidR="3DE8C623" w:rsidRPr="00315341">
        <w:rPr>
          <w:rFonts w:ascii="Times New Roman" w:eastAsiaTheme="minorEastAsia" w:hAnsi="Times New Roman" w:cs="Times New Roman"/>
          <w:sz w:val="24"/>
          <w:szCs w:val="24"/>
        </w:rPr>
        <w:t xml:space="preserve"> </w:t>
      </w:r>
      <w:r w:rsidR="3E651D91" w:rsidRPr="00315341">
        <w:rPr>
          <w:rFonts w:ascii="Times New Roman" w:eastAsiaTheme="minorEastAsia" w:hAnsi="Times New Roman" w:cs="Times New Roman"/>
          <w:sz w:val="24"/>
          <w:szCs w:val="24"/>
        </w:rPr>
        <w:t>g achieved</w:t>
      </w:r>
      <w:r w:rsidR="36C31B90" w:rsidRPr="00315341">
        <w:rPr>
          <w:rFonts w:ascii="Times New Roman" w:eastAsiaTheme="minorEastAsia" w:hAnsi="Times New Roman" w:cs="Times New Roman"/>
          <w:sz w:val="24"/>
          <w:szCs w:val="24"/>
        </w:rPr>
        <w:t xml:space="preserve"> </w:t>
      </w:r>
      <w:r w:rsidR="0072031B"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ardi&lt;/Author&gt;&lt;Year&gt;2021&lt;/Year&gt;&lt;RecNum&gt;329&lt;/RecNum&gt;&lt;DisplayText&gt;(109)&lt;/DisplayText&gt;&lt;record&gt;&lt;rec-number&gt;329&lt;/rec-number&gt;&lt;foreign-keys&gt;&lt;key app="EN" db-id="2tr5pefawrd9aaed0e8vvwri50tp9vp0ep9w" timestamp="1729172145"&gt;329&lt;/key&gt;&lt;/foreign-keys&gt;&lt;ref-type name="Journal Article"&gt;17&lt;/ref-type&gt;&lt;contributors&gt;&lt;authors&gt;&lt;author&gt;Sardi, L. &lt;/author&gt;&lt;author&gt;Martelli, G.&lt;/author&gt;&lt;author&gt;Lambertini, L.&lt;/author&gt;&lt;author&gt;Parisini, P.&lt;/author&gt;&lt;author&gt;Mordenti, A.&lt;/author&gt;&lt;/authors&gt;&lt;/contributors&gt;&lt;titles&gt;&lt;title&gt;Effects of a dietary supplement of DHA-rich marine algae on Italian heavy pig production parameters&lt;/title&gt;&lt;secondary-title&gt;Livestock Science&lt;/secondary-title&gt;&lt;/titles&gt;&lt;periodical&gt;&lt;full-title&gt;Livestock Science&lt;/full-title&gt;&lt;/periodical&gt;&lt;pages&gt;95-103&lt;/pages&gt;&lt;volume&gt;103&lt;/volume&gt;&lt;dates&gt;&lt;year&gt;2021&lt;/year&gt;&lt;/dates&gt;&lt;urls&gt;&lt;/urls&gt;&lt;/record&gt;&lt;/Cite&gt;&lt;/EndNote&gt;</w:instrText>
      </w:r>
      <w:r w:rsidR="0072031B"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9)</w:t>
      </w:r>
      <w:r w:rsidR="0072031B"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One challenge with larger animals </w:t>
      </w:r>
      <w:r w:rsidR="2B8D54A6" w:rsidRPr="00315341">
        <w:rPr>
          <w:rFonts w:ascii="Times New Roman" w:eastAsiaTheme="minorEastAsia" w:hAnsi="Times New Roman" w:cs="Times New Roman"/>
          <w:sz w:val="24"/>
          <w:szCs w:val="24"/>
        </w:rPr>
        <w:t xml:space="preserve">from a retail and consumption perspective </w:t>
      </w:r>
      <w:r w:rsidRPr="00315341">
        <w:rPr>
          <w:rFonts w:ascii="Times New Roman" w:eastAsiaTheme="minorEastAsia" w:hAnsi="Times New Roman" w:cs="Times New Roman"/>
          <w:sz w:val="24"/>
          <w:szCs w:val="24"/>
        </w:rPr>
        <w:t xml:space="preserve">is that although the meat </w:t>
      </w:r>
      <w:r w:rsidR="3E8B2BBD" w:rsidRPr="00315341">
        <w:rPr>
          <w:rFonts w:ascii="Times New Roman" w:eastAsiaTheme="minorEastAsia" w:hAnsi="Times New Roman" w:cs="Times New Roman"/>
          <w:sz w:val="24"/>
          <w:szCs w:val="24"/>
        </w:rPr>
        <w:t xml:space="preserve">fatty acid </w:t>
      </w:r>
      <w:r w:rsidRPr="00315341">
        <w:rPr>
          <w:rFonts w:ascii="Times New Roman" w:eastAsiaTheme="minorEastAsia" w:hAnsi="Times New Roman" w:cs="Times New Roman"/>
          <w:sz w:val="24"/>
          <w:szCs w:val="24"/>
        </w:rPr>
        <w:t xml:space="preserve">concentration is proportional to the </w:t>
      </w:r>
      <w:r w:rsidR="3E8B2BBD" w:rsidRPr="00315341">
        <w:rPr>
          <w:rFonts w:ascii="Times New Roman" w:eastAsiaTheme="minorEastAsia" w:hAnsi="Times New Roman" w:cs="Times New Roman"/>
          <w:sz w:val="24"/>
          <w:szCs w:val="24"/>
        </w:rPr>
        <w:t>fatty acid</w:t>
      </w:r>
      <w:r w:rsidRPr="00315341">
        <w:rPr>
          <w:rFonts w:ascii="Times New Roman" w:eastAsiaTheme="minorEastAsia" w:hAnsi="Times New Roman" w:cs="Times New Roman"/>
          <w:sz w:val="24"/>
          <w:szCs w:val="24"/>
        </w:rPr>
        <w:t xml:space="preserve"> concentration in the </w:t>
      </w:r>
      <w:r w:rsidR="6FC9C4D1" w:rsidRPr="00315341">
        <w:rPr>
          <w:rFonts w:ascii="Times New Roman" w:eastAsiaTheme="minorEastAsia" w:hAnsi="Times New Roman" w:cs="Times New Roman"/>
          <w:sz w:val="24"/>
          <w:szCs w:val="24"/>
        </w:rPr>
        <w:t>animals'</w:t>
      </w:r>
      <w:r w:rsidRPr="00315341">
        <w:rPr>
          <w:rFonts w:ascii="Times New Roman" w:eastAsiaTheme="minorEastAsia" w:hAnsi="Times New Roman" w:cs="Times New Roman"/>
          <w:sz w:val="24"/>
          <w:szCs w:val="24"/>
        </w:rPr>
        <w:t xml:space="preserve"> diet</w:t>
      </w:r>
      <w:r w:rsidR="7C1D10EA"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the </w:t>
      </w:r>
      <w:r w:rsidR="3E8B2BBD" w:rsidRPr="00315341">
        <w:rPr>
          <w:rFonts w:ascii="Times New Roman" w:eastAsiaTheme="minorEastAsia" w:hAnsi="Times New Roman" w:cs="Times New Roman"/>
          <w:sz w:val="24"/>
          <w:szCs w:val="24"/>
        </w:rPr>
        <w:t xml:space="preserve">fatty acid </w:t>
      </w:r>
      <w:r w:rsidRPr="00315341">
        <w:rPr>
          <w:rFonts w:ascii="Times New Roman" w:eastAsiaTheme="minorEastAsia" w:hAnsi="Times New Roman" w:cs="Times New Roman"/>
          <w:sz w:val="24"/>
          <w:szCs w:val="24"/>
        </w:rPr>
        <w:t xml:space="preserve">concentration in the meat differs </w:t>
      </w:r>
      <w:r w:rsidR="034EF341" w:rsidRPr="00315341">
        <w:rPr>
          <w:rFonts w:ascii="Times New Roman" w:eastAsiaTheme="minorEastAsia" w:hAnsi="Times New Roman" w:cs="Times New Roman"/>
          <w:sz w:val="24"/>
          <w:szCs w:val="24"/>
        </w:rPr>
        <w:t>according to meat cut</w:t>
      </w:r>
      <w:r w:rsidR="387E3036" w:rsidRPr="00315341">
        <w:rPr>
          <w:rFonts w:ascii="Times New Roman" w:eastAsiaTheme="minorEastAsia" w:hAnsi="Times New Roman" w:cs="Times New Roman"/>
          <w:sz w:val="24"/>
          <w:szCs w:val="24"/>
        </w:rPr>
        <w:t xml:space="preserve"> </w:t>
      </w:r>
      <w:r w:rsidR="0072031B" w:rsidRPr="00315341">
        <w:rPr>
          <w:rFonts w:ascii="Times New Roman" w:eastAsiaTheme="minorEastAsia" w:hAnsi="Times New Roman" w:cs="Times New Roman"/>
          <w:sz w:val="24"/>
          <w:szCs w:val="24"/>
        </w:rPr>
        <w:fldChar w:fldCharType="begin">
          <w:fldData xml:space="preserve">PEVuZE5vdGU+PENpdGU+PEF1dGhvcj5Ub2dub2NjaGk8L0F1dGhvcj48WWVhcj4yMDIzPC9ZZWFy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Ub2dub2NjaGk8L0F1dGhvcj48WWVhcj4yMDIzPC9ZZWFy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72031B"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0)</w:t>
      </w:r>
      <w:r w:rsidR="0072031B" w:rsidRPr="00315341">
        <w:rPr>
          <w:rFonts w:ascii="Times New Roman" w:eastAsiaTheme="minorEastAsia" w:hAnsi="Times New Roman" w:cs="Times New Roman"/>
          <w:sz w:val="24"/>
          <w:szCs w:val="24"/>
        </w:rPr>
        <w:fldChar w:fldCharType="end"/>
      </w:r>
      <w:r w:rsidR="36C31B90"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Interestingly the higher fat</w:t>
      </w:r>
      <w:r w:rsidR="2B8D54A6" w:rsidRPr="00315341">
        <w:rPr>
          <w:rFonts w:ascii="Times New Roman" w:eastAsiaTheme="minorEastAsia" w:hAnsi="Times New Roman" w:cs="Times New Roman"/>
          <w:sz w:val="24"/>
          <w:szCs w:val="24"/>
        </w:rPr>
        <w:t xml:space="preserve"> cuts of meat</w:t>
      </w:r>
      <w:r w:rsidR="249CC30F" w:rsidRPr="00315341">
        <w:rPr>
          <w:rFonts w:ascii="Times New Roman" w:eastAsiaTheme="minorEastAsia" w:hAnsi="Times New Roman" w:cs="Times New Roman"/>
          <w:sz w:val="24"/>
          <w:szCs w:val="24"/>
        </w:rPr>
        <w:t xml:space="preserve">, </w:t>
      </w:r>
      <w:r w:rsidR="2B8D54A6" w:rsidRPr="00315341">
        <w:rPr>
          <w:rFonts w:ascii="Times New Roman" w:eastAsiaTheme="minorEastAsia" w:hAnsi="Times New Roman" w:cs="Times New Roman"/>
          <w:sz w:val="24"/>
          <w:szCs w:val="24"/>
        </w:rPr>
        <w:t xml:space="preserve">which are </w:t>
      </w:r>
      <w:r w:rsidRPr="00315341">
        <w:rPr>
          <w:rFonts w:ascii="Times New Roman" w:eastAsiaTheme="minorEastAsia" w:hAnsi="Times New Roman" w:cs="Times New Roman"/>
          <w:sz w:val="24"/>
          <w:szCs w:val="24"/>
        </w:rPr>
        <w:t>often lower value</w:t>
      </w:r>
      <w:r w:rsidR="55F643F9" w:rsidRPr="00315341">
        <w:rPr>
          <w:rFonts w:ascii="Times New Roman" w:eastAsiaTheme="minorEastAsia" w:hAnsi="Times New Roman" w:cs="Times New Roman"/>
          <w:sz w:val="24"/>
          <w:szCs w:val="24"/>
        </w:rPr>
        <w:t xml:space="preserve"> but more widely consumed</w:t>
      </w:r>
      <w:r w:rsidR="544C2A06" w:rsidRPr="00315341">
        <w:rPr>
          <w:rFonts w:ascii="Times New Roman" w:eastAsiaTheme="minorEastAsia" w:hAnsi="Times New Roman" w:cs="Times New Roman"/>
          <w:sz w:val="24"/>
          <w:szCs w:val="24"/>
        </w:rPr>
        <w:t xml:space="preserve"> </w:t>
      </w:r>
      <w:r w:rsidR="64921DFA" w:rsidRPr="00315341">
        <w:rPr>
          <w:rFonts w:ascii="Times New Roman" w:eastAsiaTheme="minorEastAsia" w:hAnsi="Times New Roman" w:cs="Times New Roman"/>
          <w:sz w:val="24"/>
          <w:szCs w:val="24"/>
        </w:rPr>
        <w:t xml:space="preserve">and </w:t>
      </w:r>
      <w:r w:rsidR="544C2A06" w:rsidRPr="00315341">
        <w:rPr>
          <w:rFonts w:ascii="Times New Roman" w:eastAsiaTheme="minorEastAsia" w:hAnsi="Times New Roman" w:cs="Times New Roman"/>
          <w:sz w:val="24"/>
          <w:szCs w:val="24"/>
        </w:rPr>
        <w:t>affordable</w:t>
      </w:r>
      <w:r w:rsidR="64921DFA" w:rsidRPr="00315341">
        <w:rPr>
          <w:rFonts w:ascii="Times New Roman" w:eastAsiaTheme="minorEastAsia" w:hAnsi="Times New Roman" w:cs="Times New Roman"/>
          <w:sz w:val="24"/>
          <w:szCs w:val="24"/>
        </w:rPr>
        <w:t>,</w:t>
      </w:r>
      <w:r w:rsidR="544C2A06" w:rsidRPr="00315341">
        <w:rPr>
          <w:rFonts w:ascii="Times New Roman" w:eastAsiaTheme="minorEastAsia" w:hAnsi="Times New Roman" w:cs="Times New Roman"/>
          <w:sz w:val="24"/>
          <w:szCs w:val="24"/>
        </w:rPr>
        <w:t xml:space="preserve"> </w:t>
      </w:r>
      <w:r w:rsidR="06F93769" w:rsidRPr="00315341">
        <w:rPr>
          <w:rFonts w:ascii="Times New Roman" w:eastAsiaTheme="minorEastAsia" w:hAnsi="Times New Roman" w:cs="Times New Roman"/>
          <w:sz w:val="24"/>
          <w:szCs w:val="24"/>
        </w:rPr>
        <w:t>a</w:t>
      </w:r>
      <w:r w:rsidRPr="00315341">
        <w:rPr>
          <w:rFonts w:ascii="Times New Roman" w:eastAsiaTheme="minorEastAsia" w:hAnsi="Times New Roman" w:cs="Times New Roman"/>
          <w:sz w:val="24"/>
          <w:szCs w:val="24"/>
        </w:rPr>
        <w:t xml:space="preserve">re </w:t>
      </w:r>
      <w:r w:rsidR="06F93769" w:rsidRPr="00315341">
        <w:rPr>
          <w:rFonts w:ascii="Times New Roman" w:eastAsiaTheme="minorEastAsia" w:hAnsi="Times New Roman" w:cs="Times New Roman"/>
          <w:sz w:val="24"/>
          <w:szCs w:val="24"/>
        </w:rPr>
        <w:t xml:space="preserve">the </w:t>
      </w:r>
      <w:r w:rsidRPr="00315341">
        <w:rPr>
          <w:rFonts w:ascii="Times New Roman" w:eastAsiaTheme="minorEastAsia" w:hAnsi="Times New Roman" w:cs="Times New Roman"/>
          <w:sz w:val="24"/>
          <w:szCs w:val="24"/>
        </w:rPr>
        <w:t xml:space="preserve">most </w:t>
      </w:r>
      <w:r w:rsidR="06F93769" w:rsidRPr="00315341">
        <w:rPr>
          <w:rFonts w:ascii="Times New Roman" w:eastAsiaTheme="minorEastAsia" w:hAnsi="Times New Roman" w:cs="Times New Roman"/>
          <w:sz w:val="24"/>
          <w:szCs w:val="24"/>
        </w:rPr>
        <w:t xml:space="preserve">highly </w:t>
      </w:r>
      <w:r w:rsidRPr="00315341">
        <w:rPr>
          <w:rFonts w:ascii="Times New Roman" w:eastAsiaTheme="minorEastAsia" w:hAnsi="Times New Roman" w:cs="Times New Roman"/>
          <w:sz w:val="24"/>
          <w:szCs w:val="24"/>
        </w:rPr>
        <w:t>enriched</w:t>
      </w:r>
      <w:r w:rsidR="149B7101"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 </w:t>
      </w:r>
    </w:p>
    <w:p w14:paraId="748C9BF4" w14:textId="77777777" w:rsidR="00C4344A" w:rsidRPr="00315341" w:rsidRDefault="00C4344A" w:rsidP="00A13D98">
      <w:pPr>
        <w:spacing w:after="0" w:line="360" w:lineRule="auto"/>
        <w:jc w:val="both"/>
        <w:rPr>
          <w:rFonts w:ascii="Times New Roman" w:eastAsiaTheme="minorEastAsia" w:hAnsi="Times New Roman" w:cs="Times New Roman"/>
          <w:sz w:val="24"/>
          <w:szCs w:val="24"/>
        </w:rPr>
      </w:pPr>
    </w:p>
    <w:p w14:paraId="29ED0919" w14:textId="3992217E" w:rsidR="00EC5999" w:rsidRPr="00315341" w:rsidRDefault="00497B72"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6.2 </w:t>
      </w:r>
      <w:r w:rsidR="00EC5999" w:rsidRPr="00315341">
        <w:rPr>
          <w:rFonts w:ascii="Times New Roman" w:eastAsiaTheme="minorEastAsia" w:hAnsi="Times New Roman" w:cs="Times New Roman"/>
          <w:b/>
          <w:bCs/>
          <w:sz w:val="24"/>
          <w:szCs w:val="24"/>
        </w:rPr>
        <w:t>Eggs</w:t>
      </w:r>
    </w:p>
    <w:p w14:paraId="7FF10A43" w14:textId="77777777" w:rsidR="00EC5999" w:rsidRPr="00315341" w:rsidRDefault="00EC5999" w:rsidP="00A13D98">
      <w:pPr>
        <w:spacing w:after="0" w:line="360" w:lineRule="auto"/>
        <w:jc w:val="both"/>
        <w:rPr>
          <w:rFonts w:ascii="Times New Roman" w:eastAsiaTheme="minorEastAsia" w:hAnsi="Times New Roman" w:cs="Times New Roman"/>
          <w:sz w:val="24"/>
          <w:szCs w:val="24"/>
        </w:rPr>
      </w:pPr>
    </w:p>
    <w:p w14:paraId="6D7FF049" w14:textId="2A5C3409" w:rsidR="00EC5999" w:rsidRPr="00315341" w:rsidRDefault="54E857CC"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Laying hens</w:t>
      </w:r>
      <w:r w:rsidR="506CD247"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have proven to be very efficient utilisers of dietary DHA. As with broilers, </w:t>
      </w:r>
      <w:r w:rsidR="3A882723" w:rsidRPr="00315341">
        <w:rPr>
          <w:rFonts w:ascii="Times New Roman" w:eastAsiaTheme="minorEastAsia" w:hAnsi="Times New Roman" w:cs="Times New Roman"/>
          <w:sz w:val="24"/>
          <w:szCs w:val="24"/>
        </w:rPr>
        <w:t>several</w:t>
      </w:r>
      <w:r w:rsidRPr="00315341">
        <w:rPr>
          <w:rFonts w:ascii="Times New Roman" w:eastAsiaTheme="minorEastAsia" w:hAnsi="Times New Roman" w:cs="Times New Roman"/>
          <w:sz w:val="24"/>
          <w:szCs w:val="24"/>
        </w:rPr>
        <w:t xml:space="preserve"> experiments </w:t>
      </w:r>
      <w:r w:rsidR="0072031B" w:rsidRPr="00315341">
        <w:rPr>
          <w:rFonts w:ascii="Times New Roman" w:eastAsiaTheme="minorEastAsia" w:hAnsi="Times New Roman" w:cs="Times New Roman"/>
          <w:sz w:val="24"/>
          <w:szCs w:val="24"/>
        </w:rPr>
        <w:t xml:space="preserve">have </w:t>
      </w:r>
      <w:r w:rsidRPr="00315341">
        <w:rPr>
          <w:rFonts w:ascii="Times New Roman" w:eastAsiaTheme="minorEastAsia" w:hAnsi="Times New Roman" w:cs="Times New Roman"/>
          <w:sz w:val="24"/>
          <w:szCs w:val="24"/>
        </w:rPr>
        <w:t>described</w:t>
      </w:r>
      <w:r w:rsidR="5205258A" w:rsidRPr="00315341">
        <w:rPr>
          <w:rFonts w:ascii="Times New Roman" w:eastAsiaTheme="minorEastAsia" w:hAnsi="Times New Roman" w:cs="Times New Roman"/>
          <w:sz w:val="24"/>
          <w:szCs w:val="24"/>
        </w:rPr>
        <w:t xml:space="preserve"> egg DHA enrichment when </w:t>
      </w:r>
      <w:r w:rsidRPr="00315341">
        <w:rPr>
          <w:rFonts w:ascii="Times New Roman" w:eastAsiaTheme="minorEastAsia" w:hAnsi="Times New Roman" w:cs="Times New Roman"/>
          <w:sz w:val="24"/>
          <w:szCs w:val="24"/>
        </w:rPr>
        <w:t>laying hens (hens wh</w:t>
      </w:r>
      <w:r w:rsidR="00D92872" w:rsidRPr="00315341">
        <w:rPr>
          <w:rFonts w:ascii="Times New Roman" w:eastAsiaTheme="minorEastAsia" w:hAnsi="Times New Roman" w:cs="Times New Roman"/>
          <w:sz w:val="24"/>
          <w:szCs w:val="24"/>
        </w:rPr>
        <w:t>ich</w:t>
      </w:r>
      <w:r w:rsidRPr="00315341">
        <w:rPr>
          <w:rFonts w:ascii="Times New Roman" w:eastAsiaTheme="minorEastAsia" w:hAnsi="Times New Roman" w:cs="Times New Roman"/>
          <w:sz w:val="24"/>
          <w:szCs w:val="24"/>
        </w:rPr>
        <w:t xml:space="preserve"> lay eggs for human consumption) </w:t>
      </w:r>
      <w:r w:rsidR="168C6EFE" w:rsidRPr="00315341">
        <w:rPr>
          <w:rFonts w:ascii="Times New Roman" w:eastAsiaTheme="minorEastAsia" w:hAnsi="Times New Roman" w:cs="Times New Roman"/>
          <w:sz w:val="24"/>
          <w:szCs w:val="24"/>
        </w:rPr>
        <w:t xml:space="preserve">are </w:t>
      </w:r>
      <w:r w:rsidRPr="00315341">
        <w:rPr>
          <w:rFonts w:ascii="Times New Roman" w:eastAsiaTheme="minorEastAsia" w:hAnsi="Times New Roman" w:cs="Times New Roman"/>
          <w:sz w:val="24"/>
          <w:szCs w:val="24"/>
        </w:rPr>
        <w:t>fed diets enriched with DHA-rich microalgae biomass or oil. The birds consume the feed as normal and produce the same number and quality of eggs as</w:t>
      </w:r>
      <w:r w:rsidR="16BA54F1" w:rsidRPr="00315341">
        <w:rPr>
          <w:rFonts w:ascii="Times New Roman" w:eastAsiaTheme="minorEastAsia" w:hAnsi="Times New Roman" w:cs="Times New Roman"/>
          <w:sz w:val="24"/>
          <w:szCs w:val="24"/>
        </w:rPr>
        <w:t xml:space="preserve"> </w:t>
      </w:r>
      <w:r w:rsidR="00A40E9D" w:rsidRPr="00315341">
        <w:rPr>
          <w:rFonts w:ascii="Times New Roman" w:eastAsiaTheme="minorEastAsia" w:hAnsi="Times New Roman" w:cs="Times New Roman"/>
          <w:sz w:val="24"/>
          <w:szCs w:val="24"/>
        </w:rPr>
        <w:t>standard-fed</w:t>
      </w:r>
      <w:r w:rsidR="16BA54F1"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birds. Analysis of the eggs shows that the concentration of DHA is proportional to the concentration of DHA in the diet</w:t>
      </w:r>
      <w:r w:rsidR="00F24B89" w:rsidRPr="00315341">
        <w:rPr>
          <w:rFonts w:ascii="Times New Roman" w:eastAsiaTheme="minorEastAsia" w:hAnsi="Times New Roman" w:cs="Times New Roman"/>
          <w:sz w:val="24"/>
          <w:szCs w:val="24"/>
        </w:rPr>
        <w:t xml:space="preserve"> </w:t>
      </w:r>
      <w:r w:rsidR="00F24B89" w:rsidRPr="00315341">
        <w:rPr>
          <w:rFonts w:ascii="Times New Roman" w:eastAsiaTheme="minorEastAsia" w:hAnsi="Times New Roman" w:cs="Times New Roman"/>
          <w:sz w:val="24"/>
          <w:szCs w:val="24"/>
        </w:rPr>
        <w:fldChar w:fldCharType="begin">
          <w:fldData xml:space="preserve">PEVuZE5vdGU+PENpdGU+PEF1dGhvcj5GZW5nPC9BdXRob3I+PFllYXI+MjAyMDwvWWVhcj48UmVj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GZW5nPC9BdXRob3I+PFllYXI+MjAyMDwvWWVhcj48UmVj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F24B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1-113)</w:t>
      </w:r>
      <w:r w:rsidR="00F24B89" w:rsidRPr="00315341">
        <w:rPr>
          <w:rFonts w:ascii="Times New Roman" w:eastAsiaTheme="minorEastAsia" w:hAnsi="Times New Roman" w:cs="Times New Roman"/>
          <w:sz w:val="24"/>
          <w:szCs w:val="24"/>
        </w:rPr>
        <w:fldChar w:fldCharType="end"/>
      </w:r>
      <w:r w:rsidR="008E17AD" w:rsidRPr="00315341">
        <w:rPr>
          <w:rFonts w:ascii="Times New Roman" w:eastAsiaTheme="minorEastAsia" w:hAnsi="Times New Roman" w:cs="Times New Roman"/>
          <w:sz w:val="24"/>
          <w:szCs w:val="24"/>
        </w:rPr>
        <w:t>.</w:t>
      </w:r>
    </w:p>
    <w:p w14:paraId="56D4504B" w14:textId="152A3D2D" w:rsidR="00B3372A" w:rsidRPr="00315341" w:rsidRDefault="034EF341" w:rsidP="00A13D98">
      <w:pPr>
        <w:spacing w:after="0" w:line="360" w:lineRule="auto"/>
        <w:jc w:val="both"/>
        <w:rPr>
          <w:rFonts w:ascii="Times New Roman" w:eastAsiaTheme="minorEastAsia" w:hAnsi="Times New Roman" w:cs="Times New Roman"/>
          <w:i/>
          <w:iCs/>
          <w:sz w:val="24"/>
          <w:szCs w:val="24"/>
        </w:rPr>
      </w:pPr>
      <w:r w:rsidRPr="00315341">
        <w:rPr>
          <w:rFonts w:ascii="Times New Roman" w:eastAsiaTheme="minorEastAsia" w:hAnsi="Times New Roman" w:cs="Times New Roman"/>
          <w:sz w:val="24"/>
          <w:szCs w:val="24"/>
        </w:rPr>
        <w:t xml:space="preserve">It is interesting to note that egg-laying hens appear to have </w:t>
      </w:r>
      <w:r w:rsidR="7B79CFD7" w:rsidRPr="00315341">
        <w:rPr>
          <w:rFonts w:ascii="Times New Roman" w:eastAsiaTheme="minorEastAsia" w:hAnsi="Times New Roman" w:cs="Times New Roman"/>
          <w:sz w:val="24"/>
          <w:szCs w:val="24"/>
        </w:rPr>
        <w:t xml:space="preserve">a </w:t>
      </w:r>
      <w:r w:rsidRPr="00315341">
        <w:rPr>
          <w:rFonts w:ascii="Times New Roman" w:eastAsiaTheme="minorEastAsia" w:hAnsi="Times New Roman" w:cs="Times New Roman"/>
          <w:sz w:val="24"/>
          <w:szCs w:val="24"/>
        </w:rPr>
        <w:t xml:space="preserve">substantial ability to synthesise DHA from ALA, possibly a necessity to provide a supply of DHA to the embryo/chick for development of the brain and nervous system. </w:t>
      </w:r>
      <w:r w:rsidR="7AE2C8C9" w:rsidRPr="00315341">
        <w:rPr>
          <w:rFonts w:ascii="Times New Roman" w:eastAsiaTheme="minorEastAsia" w:hAnsi="Times New Roman" w:cs="Times New Roman"/>
          <w:sz w:val="24"/>
          <w:szCs w:val="24"/>
        </w:rPr>
        <w:t xml:space="preserve">In hens, </w:t>
      </w:r>
      <w:r w:rsidRPr="00315341">
        <w:rPr>
          <w:rFonts w:ascii="Times New Roman" w:eastAsiaTheme="minorEastAsia" w:hAnsi="Times New Roman" w:cs="Times New Roman"/>
          <w:sz w:val="24"/>
          <w:szCs w:val="24"/>
        </w:rPr>
        <w:t>while EPA was not affected</w:t>
      </w:r>
      <w:r w:rsidR="67D15320"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the concentration of DHA was increased significantly </w:t>
      </w:r>
      <w:r w:rsidR="7AE2C8C9" w:rsidRPr="00315341">
        <w:rPr>
          <w:rFonts w:ascii="Times New Roman" w:eastAsiaTheme="minorEastAsia" w:hAnsi="Times New Roman" w:cs="Times New Roman"/>
          <w:sz w:val="24"/>
          <w:szCs w:val="24"/>
        </w:rPr>
        <w:t xml:space="preserve">from </w:t>
      </w:r>
      <w:r w:rsidRPr="00315341">
        <w:rPr>
          <w:rFonts w:ascii="Times New Roman" w:eastAsiaTheme="minorEastAsia" w:hAnsi="Times New Roman" w:cs="Times New Roman"/>
          <w:sz w:val="24"/>
          <w:szCs w:val="24"/>
        </w:rPr>
        <w:t>51</w:t>
      </w:r>
      <w:r w:rsidR="7AE2C8C9" w:rsidRPr="00315341">
        <w:rPr>
          <w:rFonts w:ascii="Times New Roman" w:eastAsiaTheme="minorEastAsia" w:hAnsi="Times New Roman" w:cs="Times New Roman"/>
          <w:sz w:val="24"/>
          <w:szCs w:val="24"/>
        </w:rPr>
        <w:t xml:space="preserve"> to </w:t>
      </w:r>
      <w:r w:rsidRPr="00315341">
        <w:rPr>
          <w:rFonts w:ascii="Times New Roman" w:eastAsiaTheme="minorEastAsia" w:hAnsi="Times New Roman" w:cs="Times New Roman"/>
          <w:sz w:val="24"/>
          <w:szCs w:val="24"/>
        </w:rPr>
        <w:t xml:space="preserve">81 and 87 mg DHA/egg respectively for diets </w:t>
      </w:r>
      <w:r w:rsidR="7AE2C8C9" w:rsidRPr="00315341">
        <w:rPr>
          <w:rFonts w:ascii="Times New Roman" w:eastAsiaTheme="minorEastAsia" w:hAnsi="Times New Roman" w:cs="Times New Roman"/>
          <w:sz w:val="24"/>
          <w:szCs w:val="24"/>
        </w:rPr>
        <w:t>providing</w:t>
      </w:r>
      <w:r w:rsidR="003A0276" w:rsidRPr="00315341">
        <w:rPr>
          <w:rFonts w:ascii="Times New Roman" w:eastAsiaTheme="minorEastAsia" w:hAnsi="Times New Roman" w:cs="Times New Roman"/>
          <w:sz w:val="24"/>
          <w:szCs w:val="24"/>
        </w:rPr>
        <w:t>, 0,</w:t>
      </w:r>
      <w:r w:rsidRPr="00315341">
        <w:rPr>
          <w:rFonts w:ascii="Times New Roman" w:eastAsiaTheme="minorEastAsia" w:hAnsi="Times New Roman" w:cs="Times New Roman"/>
          <w:sz w:val="24"/>
          <w:szCs w:val="24"/>
        </w:rPr>
        <w:t xml:space="preserve"> 100 and 200 g linseed/kg</w:t>
      </w:r>
      <w:r w:rsidR="7AE2C8C9" w:rsidRPr="00315341">
        <w:rPr>
          <w:rFonts w:ascii="Times New Roman" w:eastAsiaTheme="minorEastAsia" w:hAnsi="Times New Roman" w:cs="Times New Roman"/>
          <w:sz w:val="24"/>
          <w:szCs w:val="24"/>
        </w:rPr>
        <w:t xml:space="preserve"> respectively </w:t>
      </w:r>
      <w:r w:rsidR="00F24B89" w:rsidRPr="00315341">
        <w:rPr>
          <w:rFonts w:ascii="Times New Roman" w:eastAsiaTheme="minorEastAsia" w:hAnsi="Times New Roman" w:cs="Times New Roman"/>
          <w:sz w:val="24"/>
          <w:szCs w:val="24"/>
        </w:rPr>
        <w:fldChar w:fldCharType="begin">
          <w:fldData xml:space="preserve">PEVuZE5vdGU+PENpdGU+PEF1dGhvcj5GZXJyaWVyPC9BdXRob3I+PFllYXI+MTk5NTwvWWVhcj48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GZXJyaWVyPC9BdXRob3I+PFllYXI+MTk5NTwvWWVhcj48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F24B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4)</w:t>
      </w:r>
      <w:r w:rsidR="00F24B89" w:rsidRPr="00315341">
        <w:rPr>
          <w:rFonts w:ascii="Times New Roman" w:eastAsiaTheme="minorEastAsia" w:hAnsi="Times New Roman" w:cs="Times New Roman"/>
          <w:sz w:val="24"/>
          <w:szCs w:val="24"/>
        </w:rPr>
        <w:fldChar w:fldCharType="end"/>
      </w:r>
      <w:r w:rsidR="7AE2C8C9" w:rsidRPr="00315341">
        <w:rPr>
          <w:rFonts w:ascii="Times New Roman" w:eastAsiaTheme="minorEastAsia" w:hAnsi="Times New Roman" w:cs="Times New Roman"/>
          <w:sz w:val="24"/>
          <w:szCs w:val="24"/>
        </w:rPr>
        <w:t xml:space="preserve">, which was broadly consistent with a subsequent feeding study </w:t>
      </w:r>
      <w:r w:rsidR="00F24B89" w:rsidRPr="00315341">
        <w:rPr>
          <w:rFonts w:ascii="Times New Roman" w:eastAsiaTheme="minorEastAsia" w:hAnsi="Times New Roman" w:cs="Times New Roman"/>
          <w:sz w:val="24"/>
          <w:szCs w:val="24"/>
        </w:rPr>
        <w:fldChar w:fldCharType="begin">
          <w:fldData xml:space="preserve">PEVuZE5vdGU+PENpdGU+PEF1dGhvcj5TY2hlaWRlbGVyPC9BdXRob3I+PFllYXI+MTk5NjwvWWVh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TY2hlaWRlbGVyPC9BdXRob3I+PFllYXI+MTk5NjwvWWVh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F24B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5)</w:t>
      </w:r>
      <w:r w:rsidR="00F24B89"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In a subsequent human intervention, four </w:t>
      </w:r>
      <w:r w:rsidR="7B79CFD7" w:rsidRPr="00315341">
        <w:rPr>
          <w:rFonts w:ascii="Times New Roman" w:eastAsiaTheme="minorEastAsia" w:hAnsi="Times New Roman" w:cs="Times New Roman"/>
          <w:sz w:val="24"/>
          <w:szCs w:val="24"/>
        </w:rPr>
        <w:t xml:space="preserve">enriched </w:t>
      </w:r>
      <w:r w:rsidRPr="00315341">
        <w:rPr>
          <w:rFonts w:ascii="Times New Roman" w:eastAsiaTheme="minorEastAsia" w:hAnsi="Times New Roman" w:cs="Times New Roman"/>
          <w:sz w:val="24"/>
          <w:szCs w:val="24"/>
        </w:rPr>
        <w:t>eggs per day for two weeks increase</w:t>
      </w:r>
      <w:r w:rsidR="67D15320" w:rsidRPr="00315341">
        <w:rPr>
          <w:rFonts w:ascii="Times New Roman" w:eastAsiaTheme="minorEastAsia" w:hAnsi="Times New Roman" w:cs="Times New Roman"/>
          <w:sz w:val="24"/>
          <w:szCs w:val="24"/>
        </w:rPr>
        <w:t>d</w:t>
      </w:r>
      <w:r w:rsidR="49CD09D3"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total </w:t>
      </w:r>
      <w:r w:rsidR="49CD09D3" w:rsidRPr="00315341">
        <w:rPr>
          <w:rFonts w:ascii="Times New Roman" w:eastAsiaTheme="minorEastAsia" w:hAnsi="Times New Roman" w:cs="Times New Roman"/>
          <w:sz w:val="24"/>
          <w:szCs w:val="24"/>
        </w:rPr>
        <w:t>omega</w:t>
      </w:r>
      <w:r w:rsidRPr="00315341">
        <w:rPr>
          <w:rFonts w:ascii="Times New Roman" w:eastAsiaTheme="minorEastAsia" w:hAnsi="Times New Roman" w:cs="Times New Roman"/>
          <w:sz w:val="24"/>
          <w:szCs w:val="24"/>
        </w:rPr>
        <w:t>-3 fatty acids and DHA in blood platelet phospholipids</w:t>
      </w:r>
      <w:r w:rsidR="7AE2C8C9" w:rsidRPr="00315341">
        <w:rPr>
          <w:rFonts w:ascii="Times New Roman" w:eastAsiaTheme="minorEastAsia" w:hAnsi="Times New Roman" w:cs="Times New Roman"/>
          <w:sz w:val="24"/>
          <w:szCs w:val="24"/>
        </w:rPr>
        <w:t xml:space="preserve"> </w:t>
      </w:r>
      <w:r w:rsidR="00F24B89" w:rsidRPr="00315341">
        <w:rPr>
          <w:rFonts w:ascii="Times New Roman" w:eastAsiaTheme="minorEastAsia" w:hAnsi="Times New Roman" w:cs="Times New Roman"/>
          <w:sz w:val="24"/>
          <w:szCs w:val="24"/>
        </w:rPr>
        <w:fldChar w:fldCharType="begin">
          <w:fldData xml:space="preserve">PEVuZE5vdGU+PENpdGU+PEF1dGhvcj5GZXJyaWVyPC9BdXRob3I+PFllYXI+MTk5NTwvWWVhcj48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GZXJyaWVyPC9BdXRob3I+PFllYXI+MTk5NTwvWWVhcj48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F24B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4)</w:t>
      </w:r>
      <w:r w:rsidR="00F24B89" w:rsidRPr="00315341">
        <w:rPr>
          <w:rFonts w:ascii="Times New Roman" w:eastAsiaTheme="minorEastAsia" w:hAnsi="Times New Roman" w:cs="Times New Roman"/>
          <w:sz w:val="24"/>
          <w:szCs w:val="24"/>
        </w:rPr>
        <w:fldChar w:fldCharType="end"/>
      </w:r>
      <w:r w:rsidR="7AE2C8C9" w:rsidRPr="00315341">
        <w:rPr>
          <w:rFonts w:ascii="Times New Roman" w:eastAsiaTheme="minorEastAsia" w:hAnsi="Times New Roman" w:cs="Times New Roman"/>
          <w:sz w:val="24"/>
          <w:szCs w:val="24"/>
        </w:rPr>
        <w:t xml:space="preserve">. </w:t>
      </w:r>
      <w:r w:rsidR="003A0276" w:rsidRPr="00315341">
        <w:rPr>
          <w:rFonts w:ascii="Times New Roman" w:eastAsiaTheme="minorEastAsia" w:hAnsi="Times New Roman" w:cs="Times New Roman"/>
          <w:sz w:val="24"/>
          <w:szCs w:val="24"/>
        </w:rPr>
        <w:t xml:space="preserve">A study compared diets for laying hens containing a flaxseed-rich supplement (2.6 g/100g; total </w:t>
      </w:r>
      <w:r w:rsidR="00D92872" w:rsidRPr="00315341">
        <w:rPr>
          <w:rFonts w:ascii="Times New Roman" w:eastAsiaTheme="minorEastAsia" w:hAnsi="Times New Roman" w:cs="Times New Roman"/>
          <w:sz w:val="24"/>
          <w:szCs w:val="24"/>
        </w:rPr>
        <w:t>omega</w:t>
      </w:r>
      <w:r w:rsidR="003A0276" w:rsidRPr="00315341">
        <w:rPr>
          <w:rFonts w:ascii="Times New Roman" w:eastAsiaTheme="minorEastAsia" w:hAnsi="Times New Roman" w:cs="Times New Roman"/>
          <w:sz w:val="24"/>
          <w:szCs w:val="24"/>
        </w:rPr>
        <w:t xml:space="preserve">-3 fatty acids 0.35 g/100g) with a control diet without the supplement (total </w:t>
      </w:r>
      <w:r w:rsidR="00D92872" w:rsidRPr="00315341">
        <w:rPr>
          <w:rFonts w:ascii="Times New Roman" w:eastAsiaTheme="minorEastAsia" w:hAnsi="Times New Roman" w:cs="Times New Roman"/>
          <w:sz w:val="24"/>
          <w:szCs w:val="24"/>
        </w:rPr>
        <w:t>omega</w:t>
      </w:r>
      <w:r w:rsidR="003A0276" w:rsidRPr="00315341">
        <w:rPr>
          <w:rFonts w:ascii="Times New Roman" w:eastAsiaTheme="minorEastAsia" w:hAnsi="Times New Roman" w:cs="Times New Roman"/>
          <w:sz w:val="24"/>
          <w:szCs w:val="24"/>
        </w:rPr>
        <w:t xml:space="preserve">-3 fatty acids 0.14 g/100g). This led to egg yolks from the treatment diet to have significantly higher DHA concentrations (1.89 g/100g total fatty acids) than yolks from the control diet (0.87 g/100g total fatty acids). There were no significant changes in the concentrations of EPA or DPA in the yolks </w:t>
      </w:r>
      <w:r w:rsidR="003A0276"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Whittle&lt;/Author&gt;&lt;Year&gt;2024&lt;/Year&gt;&lt;RecNum&gt;525&lt;/RecNum&gt;&lt;DisplayText&gt;(116)&lt;/DisplayText&gt;&lt;record&gt;&lt;rec-number&gt;525&lt;/rec-number&gt;&lt;foreign-keys&gt;&lt;key app="EN" db-id="2tr5pefawrd9aaed0e8vvwri50tp9vp0ep9w" timestamp="1744022453"&gt;525&lt;/key&gt;&lt;/foreign-keys&gt;&lt;ref-type name="Journal Article"&gt;17&lt;/ref-type&gt;&lt;contributors&gt;&lt;authors&gt;&lt;author&gt;Whittle, R. H.&lt;/author&gt;&lt;author&gt;Kiarie, E. G.&lt;/author&gt;&lt;author&gt;Ma, D. W. L.&lt;/author&gt;&lt;author&gt;Widowski, T. M.&lt;/author&gt;&lt;/authors&gt;&lt;/contributors&gt;&lt;auth-address&gt;Department of Animal Biosciences, University of Guelph, Guelph, ON, Canada.&amp;#xD;Campbell Centre for the Study of Animal Welfare, University of Guelph, Guelph, ON, Canada.&amp;#xD;Department of Human Health and Nutritional Sciences, University of Guelph, Guelph, ON, Canada.&lt;/auth-address&gt;&lt;titles&gt;&lt;title&gt;Feeding flaxseed to chicken hens changes the size and fatty acid composition of their chicks&amp;apos; brains&lt;/title&gt;&lt;secondary-title&gt;Front Physiol&lt;/secondary-title&gt;&lt;/titles&gt;&lt;periodical&gt;&lt;full-title&gt;Front Physiol&lt;/full-title&gt;&lt;/periodical&gt;&lt;pages&gt;1400611&lt;/pages&gt;&lt;volume&gt;15&lt;/volume&gt;&lt;edition&gt;20240607&lt;/edition&gt;&lt;keywords&gt;&lt;keyword&gt;brain size&lt;/keyword&gt;&lt;keyword&gt;broiler&lt;/keyword&gt;&lt;keyword&gt;chicken&lt;/keyword&gt;&lt;keyword&gt;layer&lt;/keyword&gt;&lt;keyword&gt;maternal diet&lt;/keyword&gt;&lt;keyword&gt;omega-3 fatty acids&lt;/keyword&gt;&lt;/keywords&gt;&lt;dates&gt;&lt;year&gt;2024&lt;/year&gt;&lt;/dates&gt;&lt;isbn&gt;1664-042X (Print)&amp;#xD;1664-042x&lt;/isbn&gt;&lt;accession-num&gt;38911324&lt;/accession-num&gt;&lt;urls&gt;&lt;/urls&gt;&lt;custom1&gt;The authors declare that the research was conducted in the absence of any commercial or financial relationships that could be construed as a potential conflict of interest.&lt;/custom1&gt;&lt;custom2&gt;PMC11190958&lt;/custom2&gt;&lt;electronic-resource-num&gt;10.3389/fphys.2024.1400611&lt;/electronic-resource-num&gt;&lt;remote-database-provider&gt;NLM&lt;/remote-database-provider&gt;&lt;language&gt;eng&lt;/language&gt;&lt;/record&gt;&lt;/Cite&gt;&lt;/EndNote&gt;</w:instrText>
      </w:r>
      <w:r w:rsidR="003A027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6)</w:t>
      </w:r>
      <w:r w:rsidR="003A0276" w:rsidRPr="00315341">
        <w:rPr>
          <w:rFonts w:ascii="Times New Roman" w:eastAsiaTheme="minorEastAsia" w:hAnsi="Times New Roman" w:cs="Times New Roman"/>
          <w:sz w:val="24"/>
          <w:szCs w:val="24"/>
        </w:rPr>
        <w:fldChar w:fldCharType="end"/>
      </w:r>
      <w:r w:rsidR="00933CD1" w:rsidRPr="00315341">
        <w:rPr>
          <w:rFonts w:ascii="Times New Roman" w:eastAsiaTheme="minorEastAsia" w:hAnsi="Times New Roman" w:cs="Times New Roman"/>
          <w:sz w:val="24"/>
          <w:szCs w:val="24"/>
        </w:rPr>
        <w:t>.</w:t>
      </w:r>
      <w:r w:rsidR="00AC1BD2"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Overall, eggs modified by the inclusion of plant sources of ALA in the diet of the laying hen could provide a valuable and sustainable dietary source of DHA for humans without the need to use fish oils</w:t>
      </w:r>
      <w:r w:rsidRPr="00315341">
        <w:rPr>
          <w:rFonts w:ascii="Times New Roman" w:eastAsiaTheme="minorEastAsia" w:hAnsi="Times New Roman" w:cs="Times New Roman"/>
          <w:i/>
          <w:iCs/>
          <w:sz w:val="24"/>
          <w:szCs w:val="24"/>
        </w:rPr>
        <w:t>.</w:t>
      </w:r>
    </w:p>
    <w:p w14:paraId="7D5568FF" w14:textId="59FB4ECE" w:rsidR="00EC5999" w:rsidRPr="00315341" w:rsidRDefault="10C445A1" w:rsidP="00A13D98">
      <w:pPr>
        <w:spacing w:after="0" w:line="360" w:lineRule="auto"/>
        <w:jc w:val="both"/>
        <w:rPr>
          <w:rFonts w:ascii="Times New Roman" w:eastAsiaTheme="minorEastAsia" w:hAnsi="Times New Roman" w:cs="Times New Roman"/>
          <w:i/>
          <w:iCs/>
          <w:sz w:val="24"/>
          <w:szCs w:val="24"/>
        </w:rPr>
      </w:pPr>
      <w:r w:rsidRPr="00315341">
        <w:rPr>
          <w:rFonts w:ascii="Times New Roman" w:eastAsiaTheme="minorEastAsia" w:hAnsi="Times New Roman" w:cs="Times New Roman"/>
          <w:sz w:val="24"/>
          <w:szCs w:val="24"/>
        </w:rPr>
        <w:t>In 2023 egg consumption in the UK was 175 eggs per person per year which equates to 23 g</w:t>
      </w:r>
      <w:r w:rsidR="008E17AD" w:rsidRPr="00315341">
        <w:rPr>
          <w:rFonts w:ascii="Times New Roman" w:eastAsiaTheme="minorEastAsia" w:hAnsi="Times New Roman" w:cs="Times New Roman"/>
          <w:sz w:val="24"/>
          <w:szCs w:val="24"/>
        </w:rPr>
        <w:t xml:space="preserve"> per </w:t>
      </w:r>
      <w:r w:rsidRPr="00315341">
        <w:rPr>
          <w:rFonts w:ascii="Times New Roman" w:eastAsiaTheme="minorEastAsia" w:hAnsi="Times New Roman" w:cs="Times New Roman"/>
          <w:sz w:val="24"/>
          <w:szCs w:val="24"/>
        </w:rPr>
        <w:t>day (assuming an average-sized “large” egg which is 68 g)</w:t>
      </w:r>
      <w:r w:rsidR="64D7F71F"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RecNum&gt;416&lt;/RecNum&gt;&lt;DisplayText&gt;(117)&lt;/DisplayText&gt;&lt;record&gt;&lt;rec-number&gt;416&lt;/rec-number&gt;&lt;foreign-keys&gt;&lt;key app="EN" db-id="2tr5pefawrd9aaed0e8vvwri50tp9vp0ep9w" timestamp="1732291187"&gt;416&lt;/key&gt;&lt;/foreign-keys&gt;&lt;ref-type name="Web Page"&gt;12&lt;/ref-type&gt;&lt;contributors&gt;&lt;/contributors&gt;&lt;titles&gt;&lt;title&gt;UK Egg Industry Data &lt;/title&gt;&lt;/titles&gt;&lt;dates&gt;&lt;/dates&gt;&lt;urls&gt;&lt;related-urls&gt;&lt;url&gt;https://www.egginfo.co.uk/egg-facts-and-figures/industry-information/data &lt;/url&gt;&lt;/related-urls&gt;&lt;/urls&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7)</w:t>
      </w:r>
      <w:r w:rsidRPr="00315341">
        <w:rPr>
          <w:rFonts w:ascii="Times New Roman" w:eastAsiaTheme="minorEastAsia" w:hAnsi="Times New Roman" w:cs="Times New Roman"/>
          <w:sz w:val="24"/>
          <w:szCs w:val="24"/>
        </w:rPr>
        <w:fldChar w:fldCharType="end"/>
      </w:r>
      <w:r w:rsidR="00824D87"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As per EU and GB </w:t>
      </w:r>
      <w:r w:rsidRPr="00315341">
        <w:rPr>
          <w:rFonts w:ascii="Times New Roman" w:eastAsiaTheme="minorEastAsia" w:hAnsi="Times New Roman" w:cs="Times New Roman"/>
          <w:sz w:val="24"/>
          <w:szCs w:val="24"/>
        </w:rPr>
        <w:lastRenderedPageBreak/>
        <w:t>nutrition and health claim regulations, standard eggs are a “source of” omega</w:t>
      </w:r>
      <w:r w:rsidR="4965EE7A"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3 EPA+DHA if they contain a minimum of 40 mg EPA+DHA per 100 g and per 100 kcal</w:t>
      </w:r>
      <w:r w:rsidR="00824D87"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Year&gt;2006&lt;/Year&gt;&lt;RecNum&gt;417&lt;/RecNum&gt;&lt;DisplayText&gt;(118)&lt;/DisplayText&gt;&lt;record&gt;&lt;rec-number&gt;417&lt;/rec-number&gt;&lt;foreign-keys&gt;&lt;key app="EN" db-id="2tr5pefawrd9aaed0e8vvwri50tp9vp0ep9w" timestamp="1732291310"&gt;417&lt;/key&gt;&lt;/foreign-keys&gt;&lt;ref-type name="Government Document"&gt;46&lt;/ref-type&gt;&lt;contributors&gt;&lt;/contributors&gt;&lt;titles&gt;&lt;title&gt;Regulation (EC) No 1924/2006 of the European Parliament and of the Council of 20 December 2006 on nutrition and health claims made on foods&lt;/title&gt;&lt;/titles&gt;&lt;dates&gt;&lt;year&gt;2006&lt;/year&gt;&lt;/dates&gt;&lt;urls&gt;&lt;related-urls&gt;&lt;url&gt;https://www.legislation.gov.uk/eur/2006/1924/contents&lt;/url&gt;&lt;/related-urls&gt;&lt;/urls&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8)</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However, the enrichment experiments described above show that laying hens can efficiently deposit additional dietary DHA in their eggs, meaning that eggs can become “high in” omega</w:t>
      </w:r>
      <w:r w:rsidR="5B9D6268"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3 EPA+DH</w:t>
      </w:r>
      <w:r w:rsidR="00824D87" w:rsidRPr="00315341">
        <w:rPr>
          <w:rFonts w:ascii="Times New Roman" w:eastAsiaTheme="minorEastAsia" w:hAnsi="Times New Roman" w:cs="Times New Roman"/>
          <w:sz w:val="24"/>
          <w:szCs w:val="24"/>
        </w:rPr>
        <w:t>A</w:t>
      </w:r>
      <w:r w:rsidRPr="00315341">
        <w:rPr>
          <w:rFonts w:ascii="Times New Roman" w:eastAsiaTheme="minorEastAsia" w:hAnsi="Times New Roman" w:cs="Times New Roman"/>
          <w:sz w:val="24"/>
          <w:szCs w:val="24"/>
        </w:rPr>
        <w:t>. These enriched eggs contain &gt;</w:t>
      </w:r>
      <w:r w:rsidR="21A48536"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105 mg EPA+DHA per 100 g and even &gt;</w:t>
      </w:r>
      <w:r w:rsidR="392E6504"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200 mg EPA+DHA per 100 g (i.e. &gt; 71 mg and &gt; 136 mg EPA+DHA per egg, respectively). Therefore, at current egg consumption, enriched eggs would contribute at least 26 mg EPA+DHA daily to a person’s intake, and in the case of highly enriched eggs would contribute 46 mg EPA+DHA daily.   </w:t>
      </w:r>
    </w:p>
    <w:p w14:paraId="3A8E3A0A" w14:textId="25F8090D" w:rsidR="00EC5999" w:rsidRPr="00315341" w:rsidRDefault="008E17AD"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                                                                                   </w:t>
      </w:r>
    </w:p>
    <w:p w14:paraId="03ABD069" w14:textId="525AF6EC" w:rsidR="00EC5999" w:rsidRPr="00315341" w:rsidRDefault="00A87005"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6.3 </w:t>
      </w:r>
      <w:r w:rsidR="00EC5999" w:rsidRPr="00315341">
        <w:rPr>
          <w:rFonts w:ascii="Times New Roman" w:eastAsiaTheme="minorEastAsia" w:hAnsi="Times New Roman" w:cs="Times New Roman"/>
          <w:b/>
          <w:bCs/>
          <w:sz w:val="24"/>
          <w:szCs w:val="24"/>
        </w:rPr>
        <w:t>Red Meat</w:t>
      </w:r>
      <w:r w:rsidR="00BF43D9" w:rsidRPr="00315341">
        <w:rPr>
          <w:rFonts w:ascii="Times New Roman" w:eastAsiaTheme="minorEastAsia" w:hAnsi="Times New Roman" w:cs="Times New Roman"/>
          <w:b/>
          <w:bCs/>
          <w:sz w:val="24"/>
          <w:szCs w:val="24"/>
        </w:rPr>
        <w:t xml:space="preserve"> (beef, lamb) and Milk</w:t>
      </w:r>
    </w:p>
    <w:p w14:paraId="56197C64" w14:textId="77777777" w:rsidR="00BF43D9" w:rsidRPr="00315341" w:rsidRDefault="00BF43D9" w:rsidP="00A13D98">
      <w:pPr>
        <w:spacing w:after="0" w:line="360" w:lineRule="auto"/>
        <w:jc w:val="both"/>
        <w:rPr>
          <w:rFonts w:ascii="Times New Roman" w:eastAsiaTheme="minorEastAsia" w:hAnsi="Times New Roman" w:cs="Times New Roman"/>
          <w:b/>
          <w:bCs/>
          <w:i/>
          <w:iCs/>
          <w:sz w:val="24"/>
          <w:szCs w:val="24"/>
        </w:rPr>
      </w:pPr>
    </w:p>
    <w:p w14:paraId="14B2037A" w14:textId="7F129064" w:rsidR="00EC5999" w:rsidRPr="00315341" w:rsidRDefault="3D1FC103"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In the UK on average 2</w:t>
      </w:r>
      <w:r w:rsidR="19303261" w:rsidRPr="00315341">
        <w:rPr>
          <w:rFonts w:ascii="Times New Roman" w:eastAsiaTheme="minorEastAsia" w:hAnsi="Times New Roman" w:cs="Times New Roman"/>
          <w:sz w:val="24"/>
          <w:szCs w:val="24"/>
        </w:rPr>
        <w:t>3.7</w:t>
      </w:r>
      <w:r w:rsidR="1BFCA922" w:rsidRPr="00315341">
        <w:rPr>
          <w:rFonts w:ascii="Times New Roman" w:eastAsiaTheme="minorEastAsia" w:hAnsi="Times New Roman" w:cs="Times New Roman"/>
          <w:sz w:val="24"/>
          <w:szCs w:val="24"/>
        </w:rPr>
        <w:t xml:space="preserve"> </w:t>
      </w:r>
      <w:r w:rsidR="19303261" w:rsidRPr="00315341">
        <w:rPr>
          <w:rFonts w:ascii="Times New Roman" w:eastAsiaTheme="minorEastAsia" w:hAnsi="Times New Roman" w:cs="Times New Roman"/>
          <w:sz w:val="24"/>
          <w:szCs w:val="24"/>
        </w:rPr>
        <w:t xml:space="preserve">g </w:t>
      </w:r>
      <w:r w:rsidR="4FE00686" w:rsidRPr="00315341">
        <w:rPr>
          <w:rFonts w:ascii="Times New Roman" w:eastAsiaTheme="minorEastAsia" w:hAnsi="Times New Roman" w:cs="Times New Roman"/>
          <w:sz w:val="24"/>
          <w:szCs w:val="24"/>
        </w:rPr>
        <w:t xml:space="preserve">of </w:t>
      </w:r>
      <w:r w:rsidR="19303261" w:rsidRPr="00315341">
        <w:rPr>
          <w:rFonts w:ascii="Times New Roman" w:eastAsiaTheme="minorEastAsia" w:hAnsi="Times New Roman" w:cs="Times New Roman"/>
          <w:sz w:val="24"/>
          <w:szCs w:val="24"/>
        </w:rPr>
        <w:t xml:space="preserve">red meat </w:t>
      </w:r>
      <w:r w:rsidR="7E6DAC71" w:rsidRPr="00315341">
        <w:rPr>
          <w:rFonts w:ascii="Times New Roman" w:eastAsiaTheme="minorEastAsia" w:hAnsi="Times New Roman" w:cs="Times New Roman"/>
          <w:sz w:val="24"/>
          <w:szCs w:val="24"/>
        </w:rPr>
        <w:t xml:space="preserve">is consumed </w:t>
      </w:r>
      <w:r w:rsidR="19303261" w:rsidRPr="00315341">
        <w:rPr>
          <w:rFonts w:ascii="Times New Roman" w:eastAsiaTheme="minorEastAsia" w:hAnsi="Times New Roman" w:cs="Times New Roman"/>
          <w:sz w:val="24"/>
          <w:szCs w:val="24"/>
        </w:rPr>
        <w:t xml:space="preserve">per day, </w:t>
      </w:r>
      <w:r w:rsidR="05FB5578" w:rsidRPr="00315341">
        <w:rPr>
          <w:rFonts w:ascii="Times New Roman" w:eastAsiaTheme="minorEastAsia" w:hAnsi="Times New Roman" w:cs="Times New Roman"/>
          <w:sz w:val="24"/>
          <w:szCs w:val="24"/>
        </w:rPr>
        <w:t xml:space="preserve">with </w:t>
      </w:r>
      <w:r w:rsidR="19303261" w:rsidRPr="00315341">
        <w:rPr>
          <w:rFonts w:ascii="Times New Roman" w:eastAsiaTheme="minorEastAsia" w:hAnsi="Times New Roman" w:cs="Times New Roman"/>
          <w:sz w:val="24"/>
          <w:szCs w:val="24"/>
        </w:rPr>
        <w:t xml:space="preserve">69% of </w:t>
      </w:r>
      <w:r w:rsidR="4FE00686" w:rsidRPr="00315341">
        <w:rPr>
          <w:rFonts w:ascii="Times New Roman" w:eastAsiaTheme="minorEastAsia" w:hAnsi="Times New Roman" w:cs="Times New Roman"/>
          <w:sz w:val="24"/>
          <w:szCs w:val="24"/>
        </w:rPr>
        <w:t xml:space="preserve">the population red meat </w:t>
      </w:r>
      <w:r w:rsidR="19303261" w:rsidRPr="00315341">
        <w:rPr>
          <w:rFonts w:ascii="Times New Roman" w:eastAsiaTheme="minorEastAsia" w:hAnsi="Times New Roman" w:cs="Times New Roman"/>
          <w:sz w:val="24"/>
          <w:szCs w:val="24"/>
        </w:rPr>
        <w:t>consumers</w:t>
      </w:r>
      <w:r w:rsidR="56D0699B" w:rsidRPr="00315341">
        <w:rPr>
          <w:rFonts w:ascii="Times New Roman" w:eastAsiaTheme="minorEastAsia" w:hAnsi="Times New Roman" w:cs="Times New Roman"/>
          <w:sz w:val="24"/>
          <w:szCs w:val="24"/>
        </w:rPr>
        <w:t>,</w:t>
      </w:r>
      <w:r w:rsidR="19303261" w:rsidRPr="00315341">
        <w:rPr>
          <w:rFonts w:ascii="Times New Roman" w:eastAsiaTheme="minorEastAsia" w:hAnsi="Times New Roman" w:cs="Times New Roman"/>
          <w:sz w:val="24"/>
          <w:szCs w:val="24"/>
        </w:rPr>
        <w:t xml:space="preserve"> equat</w:t>
      </w:r>
      <w:r w:rsidR="231CD15B" w:rsidRPr="00315341">
        <w:rPr>
          <w:rFonts w:ascii="Times New Roman" w:eastAsiaTheme="minorEastAsia" w:hAnsi="Times New Roman" w:cs="Times New Roman"/>
          <w:sz w:val="24"/>
          <w:szCs w:val="24"/>
        </w:rPr>
        <w:t>ing</w:t>
      </w:r>
      <w:r w:rsidR="19303261" w:rsidRPr="00315341">
        <w:rPr>
          <w:rFonts w:ascii="Times New Roman" w:eastAsiaTheme="minorEastAsia" w:hAnsi="Times New Roman" w:cs="Times New Roman"/>
          <w:sz w:val="24"/>
          <w:szCs w:val="24"/>
        </w:rPr>
        <w:t xml:space="preserve"> to</w:t>
      </w:r>
      <w:r w:rsidR="498DAFFC" w:rsidRPr="00315341">
        <w:rPr>
          <w:rFonts w:ascii="Times New Roman" w:eastAsiaTheme="minorEastAsia" w:hAnsi="Times New Roman" w:cs="Times New Roman"/>
          <w:sz w:val="24"/>
          <w:szCs w:val="24"/>
        </w:rPr>
        <w:t xml:space="preserve"> </w:t>
      </w:r>
      <w:r w:rsidR="231CD15B" w:rsidRPr="00315341">
        <w:rPr>
          <w:rFonts w:ascii="Times New Roman" w:eastAsiaTheme="minorEastAsia" w:hAnsi="Times New Roman" w:cs="Times New Roman"/>
          <w:sz w:val="24"/>
          <w:szCs w:val="24"/>
        </w:rPr>
        <w:t xml:space="preserve">a consumption of </w:t>
      </w:r>
      <w:r w:rsidR="19303261" w:rsidRPr="00315341">
        <w:rPr>
          <w:rFonts w:ascii="Times New Roman" w:eastAsiaTheme="minorEastAsia" w:hAnsi="Times New Roman" w:cs="Times New Roman"/>
          <w:sz w:val="24"/>
          <w:szCs w:val="24"/>
        </w:rPr>
        <w:t>34.3</w:t>
      </w:r>
      <w:r w:rsidR="1BFCA922" w:rsidRPr="00315341">
        <w:rPr>
          <w:rFonts w:ascii="Times New Roman" w:eastAsiaTheme="minorEastAsia" w:hAnsi="Times New Roman" w:cs="Times New Roman"/>
          <w:sz w:val="24"/>
          <w:szCs w:val="24"/>
        </w:rPr>
        <w:t xml:space="preserve"> </w:t>
      </w:r>
      <w:r w:rsidR="19303261" w:rsidRPr="00315341">
        <w:rPr>
          <w:rFonts w:ascii="Times New Roman" w:eastAsiaTheme="minorEastAsia" w:hAnsi="Times New Roman" w:cs="Times New Roman"/>
          <w:sz w:val="24"/>
          <w:szCs w:val="24"/>
        </w:rPr>
        <w:t>g</w:t>
      </w:r>
      <w:r w:rsidR="7EF1B2C2" w:rsidRPr="00315341">
        <w:rPr>
          <w:rFonts w:ascii="Times New Roman" w:eastAsiaTheme="minorEastAsia" w:hAnsi="Times New Roman" w:cs="Times New Roman"/>
          <w:sz w:val="24"/>
          <w:szCs w:val="24"/>
        </w:rPr>
        <w:t xml:space="preserve"> meat per person per day in meat eaters</w:t>
      </w:r>
      <w:r w:rsidR="36C31B90" w:rsidRPr="00315341">
        <w:rPr>
          <w:rFonts w:ascii="Times New Roman" w:eastAsiaTheme="minorEastAsia" w:hAnsi="Times New Roman" w:cs="Times New Roman"/>
          <w:sz w:val="24"/>
          <w:szCs w:val="24"/>
        </w:rPr>
        <w:t xml:space="preserve"> </w:t>
      </w:r>
      <w:r w:rsidR="7A3C430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Stewart&lt;/Author&gt;&lt;Year&gt;2021&lt;/Year&gt;&lt;RecNum&gt;328&lt;/RecNum&gt;&lt;DisplayText&gt;(98)&lt;/DisplayText&gt;&lt;record&gt;&lt;rec-number&gt;328&lt;/rec-number&gt;&lt;foreign-keys&gt;&lt;key app="EN" db-id="2tr5pefawrd9aaed0e8vvwri50tp9vp0ep9w" timestamp="1729171943"&gt;328&lt;/key&gt;&lt;/foreign-keys&gt;&lt;ref-type name="Journal Article"&gt;17&lt;/ref-type&gt;&lt;contributors&gt;&lt;authors&gt;&lt;author&gt;Stewart, C.&lt;/author&gt;&lt;author&gt;Piernas, C.&lt;/author&gt;&lt;author&gt;Cook, B.&lt;/author&gt;&lt;author&gt;Jebb, S. A.&lt;/author&gt;&lt;/authors&gt;&lt;/contributors&gt;&lt;auth-address&gt;Nuffield Department of Primary Care Health Sciences, University of Oxford, Oxford, UK. Electronic address: cristina.stewart@phc.ox.ac.uk.&amp;#xD;Nuffield Department of Primary Care Health Sciences, University of Oxford, Oxford, UK.&lt;/auth-address&gt;&lt;titles&gt;&lt;title&gt;Trends in UK meat consumption: analysis of data from years 1-11 (2008-09 to 2018-19) of the National Diet and Nutrition Survey rolling programme&lt;/title&gt;&lt;secondary-title&gt;Lancet Planet Health&lt;/secondary-title&gt;&lt;/titles&gt;&lt;periodical&gt;&lt;full-title&gt;Lancet Planet Health&lt;/full-title&gt;&lt;/periodical&gt;&lt;pages&gt;e699-e708&lt;/pages&gt;&lt;volume&gt;5&lt;/volume&gt;&lt;number&gt;10&lt;/number&gt;&lt;keywords&gt;&lt;keyword&gt;*Diet&lt;/keyword&gt;&lt;keyword&gt;Health Promotion&lt;/keyword&gt;&lt;keyword&gt;Humans&lt;/keyword&gt;&lt;keyword&gt;*Meat&lt;/keyword&gt;&lt;keyword&gt;Middle Aged&lt;/keyword&gt;&lt;keyword&gt;Nutrition Surveys&lt;/keyword&gt;&lt;keyword&gt;United Kingdom&lt;/keyword&gt;&lt;/keywords&gt;&lt;dates&gt;&lt;year&gt;2021&lt;/year&gt;&lt;pub-dates&gt;&lt;date&gt;Oct&lt;/date&gt;&lt;/pub-dates&gt;&lt;/dates&gt;&lt;isbn&gt;2542-5196&lt;/isbn&gt;&lt;accession-num&gt;34627474&lt;/accession-num&gt;&lt;urls&gt;&lt;/urls&gt;&lt;custom1&gt;Declaration of interests We declare no competing interests.&lt;/custom1&gt;&lt;custom2&gt;PMC8515514&lt;/custom2&gt;&lt;electronic-resource-num&gt;10.1016/s2542-5196(21)00228-x&lt;/electronic-resource-num&gt;&lt;remote-database-provider&gt;NLM&lt;/remote-database-provider&gt;&lt;language&gt;eng&lt;/language&gt;&lt;/record&gt;&lt;/Cite&gt;&lt;/EndNote&gt;</w:instrText>
      </w:r>
      <w:r w:rsidR="7A3C430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98)</w:t>
      </w:r>
      <w:r w:rsidR="7A3C430F" w:rsidRPr="00315341">
        <w:rPr>
          <w:rFonts w:ascii="Times New Roman" w:eastAsiaTheme="minorEastAsia" w:hAnsi="Times New Roman" w:cs="Times New Roman"/>
          <w:sz w:val="24"/>
          <w:szCs w:val="24"/>
        </w:rPr>
        <w:fldChar w:fldCharType="end"/>
      </w:r>
      <w:r w:rsidR="36C31B90" w:rsidRPr="00315341">
        <w:rPr>
          <w:rFonts w:ascii="Times New Roman" w:eastAsiaTheme="minorEastAsia" w:hAnsi="Times New Roman" w:cs="Times New Roman"/>
          <w:sz w:val="24"/>
          <w:szCs w:val="24"/>
        </w:rPr>
        <w:t xml:space="preserve">. </w:t>
      </w:r>
      <w:r w:rsidR="19303261" w:rsidRPr="00315341">
        <w:rPr>
          <w:rFonts w:ascii="Times New Roman" w:eastAsiaTheme="minorEastAsia" w:hAnsi="Times New Roman" w:cs="Times New Roman"/>
          <w:sz w:val="24"/>
          <w:szCs w:val="24"/>
        </w:rPr>
        <w:t>Milk is purchased by 98.5% of UK households at a rate of approx</w:t>
      </w:r>
      <w:r w:rsidR="6B330048" w:rsidRPr="00315341">
        <w:rPr>
          <w:rFonts w:ascii="Times New Roman" w:eastAsiaTheme="minorEastAsia" w:hAnsi="Times New Roman" w:cs="Times New Roman"/>
          <w:sz w:val="24"/>
          <w:szCs w:val="24"/>
        </w:rPr>
        <w:t>imately</w:t>
      </w:r>
      <w:r w:rsidR="19303261" w:rsidRPr="00315341">
        <w:rPr>
          <w:rFonts w:ascii="Times New Roman" w:eastAsiaTheme="minorEastAsia" w:hAnsi="Times New Roman" w:cs="Times New Roman"/>
          <w:sz w:val="24"/>
          <w:szCs w:val="24"/>
        </w:rPr>
        <w:t xml:space="preserve"> 1.3</w:t>
      </w:r>
      <w:r w:rsidR="1BFCA922" w:rsidRPr="00315341">
        <w:rPr>
          <w:rFonts w:ascii="Times New Roman" w:eastAsiaTheme="minorEastAsia" w:hAnsi="Times New Roman" w:cs="Times New Roman"/>
          <w:sz w:val="24"/>
          <w:szCs w:val="24"/>
        </w:rPr>
        <w:t xml:space="preserve"> </w:t>
      </w:r>
      <w:r w:rsidR="19303261" w:rsidRPr="00315341">
        <w:rPr>
          <w:rFonts w:ascii="Times New Roman" w:eastAsiaTheme="minorEastAsia" w:hAnsi="Times New Roman" w:cs="Times New Roman"/>
          <w:sz w:val="24"/>
          <w:szCs w:val="24"/>
        </w:rPr>
        <w:t>l</w:t>
      </w:r>
      <w:r w:rsidR="000E2CEF" w:rsidRPr="00315341">
        <w:rPr>
          <w:rFonts w:ascii="Times New Roman" w:eastAsiaTheme="minorEastAsia" w:hAnsi="Times New Roman" w:cs="Times New Roman"/>
          <w:sz w:val="24"/>
          <w:szCs w:val="24"/>
        </w:rPr>
        <w:t>itres</w:t>
      </w:r>
      <w:r w:rsidR="022D0FDB" w:rsidRPr="00315341">
        <w:rPr>
          <w:rFonts w:ascii="Times New Roman" w:eastAsiaTheme="minorEastAsia" w:hAnsi="Times New Roman" w:cs="Times New Roman"/>
          <w:sz w:val="24"/>
          <w:szCs w:val="24"/>
        </w:rPr>
        <w:t xml:space="preserve"> per </w:t>
      </w:r>
      <w:r w:rsidR="19303261" w:rsidRPr="00315341">
        <w:rPr>
          <w:rFonts w:ascii="Times New Roman" w:eastAsiaTheme="minorEastAsia" w:hAnsi="Times New Roman" w:cs="Times New Roman"/>
          <w:sz w:val="24"/>
          <w:szCs w:val="24"/>
        </w:rPr>
        <w:t>person</w:t>
      </w:r>
      <w:r w:rsidR="6CF2F172" w:rsidRPr="00315341">
        <w:rPr>
          <w:rFonts w:ascii="Times New Roman" w:eastAsiaTheme="minorEastAsia" w:hAnsi="Times New Roman" w:cs="Times New Roman"/>
          <w:sz w:val="24"/>
          <w:szCs w:val="24"/>
        </w:rPr>
        <w:t xml:space="preserve"> per w</w:t>
      </w:r>
      <w:r w:rsidR="493A9A42" w:rsidRPr="00315341">
        <w:rPr>
          <w:rFonts w:ascii="Times New Roman" w:eastAsiaTheme="minorEastAsia" w:hAnsi="Times New Roman" w:cs="Times New Roman"/>
          <w:sz w:val="24"/>
          <w:szCs w:val="24"/>
        </w:rPr>
        <w:t>ee</w:t>
      </w:r>
      <w:r w:rsidR="19303261" w:rsidRPr="00315341">
        <w:rPr>
          <w:rFonts w:ascii="Times New Roman" w:eastAsiaTheme="minorEastAsia" w:hAnsi="Times New Roman" w:cs="Times New Roman"/>
          <w:sz w:val="24"/>
          <w:szCs w:val="24"/>
        </w:rPr>
        <w:t>k, which equates to almost 190</w:t>
      </w:r>
      <w:r w:rsidR="1BFCA922" w:rsidRPr="00315341">
        <w:rPr>
          <w:rFonts w:ascii="Times New Roman" w:eastAsiaTheme="minorEastAsia" w:hAnsi="Times New Roman" w:cs="Times New Roman"/>
          <w:sz w:val="24"/>
          <w:szCs w:val="24"/>
        </w:rPr>
        <w:t xml:space="preserve"> </w:t>
      </w:r>
      <w:r w:rsidR="19303261" w:rsidRPr="00315341">
        <w:rPr>
          <w:rFonts w:ascii="Times New Roman" w:eastAsiaTheme="minorEastAsia" w:hAnsi="Times New Roman" w:cs="Times New Roman"/>
          <w:sz w:val="24"/>
          <w:szCs w:val="24"/>
        </w:rPr>
        <w:t>ml</w:t>
      </w:r>
      <w:r w:rsidR="21C0EFC3" w:rsidRPr="00315341">
        <w:rPr>
          <w:rFonts w:ascii="Times New Roman" w:eastAsiaTheme="minorEastAsia" w:hAnsi="Times New Roman" w:cs="Times New Roman"/>
          <w:sz w:val="24"/>
          <w:szCs w:val="24"/>
        </w:rPr>
        <w:t xml:space="preserve"> per </w:t>
      </w:r>
      <w:r w:rsidR="19303261" w:rsidRPr="00315341">
        <w:rPr>
          <w:rFonts w:ascii="Times New Roman" w:eastAsiaTheme="minorEastAsia" w:hAnsi="Times New Roman" w:cs="Times New Roman"/>
          <w:sz w:val="24"/>
          <w:szCs w:val="24"/>
        </w:rPr>
        <w:t>d</w:t>
      </w:r>
      <w:r w:rsidR="3E405FE1" w:rsidRPr="00315341">
        <w:rPr>
          <w:rFonts w:ascii="Times New Roman" w:eastAsiaTheme="minorEastAsia" w:hAnsi="Times New Roman" w:cs="Times New Roman"/>
          <w:sz w:val="24"/>
          <w:szCs w:val="24"/>
        </w:rPr>
        <w:t>ay</w:t>
      </w:r>
      <w:r w:rsidR="19303261" w:rsidRPr="00315341">
        <w:rPr>
          <w:rFonts w:ascii="Times New Roman" w:eastAsiaTheme="minorEastAsia" w:hAnsi="Times New Roman" w:cs="Times New Roman"/>
          <w:sz w:val="24"/>
          <w:szCs w:val="24"/>
        </w:rPr>
        <w:t xml:space="preserve">. These </w:t>
      </w:r>
      <w:r w:rsidR="0A7FC8C9" w:rsidRPr="00315341">
        <w:rPr>
          <w:rFonts w:ascii="Times New Roman" w:eastAsiaTheme="minorEastAsia" w:hAnsi="Times New Roman" w:cs="Times New Roman"/>
          <w:sz w:val="24"/>
          <w:szCs w:val="24"/>
        </w:rPr>
        <w:t>consumption levels</w:t>
      </w:r>
      <w:r w:rsidR="19303261" w:rsidRPr="00315341">
        <w:rPr>
          <w:rFonts w:ascii="Times New Roman" w:eastAsiaTheme="minorEastAsia" w:hAnsi="Times New Roman" w:cs="Times New Roman"/>
          <w:sz w:val="24"/>
          <w:szCs w:val="24"/>
        </w:rPr>
        <w:t xml:space="preserve"> </w:t>
      </w:r>
      <w:r w:rsidR="13D70DC9" w:rsidRPr="00315341">
        <w:rPr>
          <w:rFonts w:ascii="Times New Roman" w:eastAsiaTheme="minorEastAsia" w:hAnsi="Times New Roman" w:cs="Times New Roman"/>
          <w:sz w:val="24"/>
          <w:szCs w:val="24"/>
        </w:rPr>
        <w:t>suggest</w:t>
      </w:r>
      <w:r w:rsidR="19303261" w:rsidRPr="00315341">
        <w:rPr>
          <w:rFonts w:ascii="Times New Roman" w:eastAsiaTheme="minorEastAsia" w:hAnsi="Times New Roman" w:cs="Times New Roman"/>
          <w:sz w:val="24"/>
          <w:szCs w:val="24"/>
        </w:rPr>
        <w:t xml:space="preserve"> red meat and milk </w:t>
      </w:r>
      <w:r w:rsidR="1725041E" w:rsidRPr="00315341">
        <w:rPr>
          <w:rFonts w:ascii="Times New Roman" w:eastAsiaTheme="minorEastAsia" w:hAnsi="Times New Roman" w:cs="Times New Roman"/>
          <w:sz w:val="24"/>
          <w:szCs w:val="24"/>
        </w:rPr>
        <w:t>may be</w:t>
      </w:r>
      <w:r w:rsidR="19303261" w:rsidRPr="00315341">
        <w:rPr>
          <w:rFonts w:ascii="Times New Roman" w:eastAsiaTheme="minorEastAsia" w:hAnsi="Times New Roman" w:cs="Times New Roman"/>
          <w:sz w:val="24"/>
          <w:szCs w:val="24"/>
        </w:rPr>
        <w:t xml:space="preserve"> possible vehicles</w:t>
      </w:r>
      <w:r w:rsidR="00333779" w:rsidRPr="00315341">
        <w:rPr>
          <w:rFonts w:ascii="Times New Roman" w:eastAsiaTheme="minorEastAsia" w:hAnsi="Times New Roman" w:cs="Times New Roman"/>
          <w:sz w:val="24"/>
          <w:szCs w:val="24"/>
        </w:rPr>
        <w:t xml:space="preserve"> for fortification</w:t>
      </w:r>
      <w:r w:rsidR="19303261" w:rsidRPr="00315341">
        <w:rPr>
          <w:rFonts w:ascii="Times New Roman" w:eastAsiaTheme="minorEastAsia" w:hAnsi="Times New Roman" w:cs="Times New Roman"/>
          <w:sz w:val="24"/>
          <w:szCs w:val="24"/>
        </w:rPr>
        <w:t xml:space="preserve"> to provide EPA</w:t>
      </w:r>
      <w:r w:rsidR="23CFD205" w:rsidRPr="00315341">
        <w:rPr>
          <w:rFonts w:ascii="Times New Roman" w:eastAsiaTheme="minorEastAsia" w:hAnsi="Times New Roman" w:cs="Times New Roman"/>
          <w:sz w:val="24"/>
          <w:szCs w:val="24"/>
        </w:rPr>
        <w:t>+</w:t>
      </w:r>
      <w:r w:rsidR="19303261" w:rsidRPr="00315341">
        <w:rPr>
          <w:rFonts w:ascii="Times New Roman" w:eastAsiaTheme="minorEastAsia" w:hAnsi="Times New Roman" w:cs="Times New Roman"/>
          <w:sz w:val="24"/>
          <w:szCs w:val="24"/>
        </w:rPr>
        <w:t xml:space="preserve">DHA to consumers. </w:t>
      </w:r>
    </w:p>
    <w:p w14:paraId="76E67693" w14:textId="77777777" w:rsidR="00EC5999" w:rsidRPr="00315341" w:rsidRDefault="00EC5999" w:rsidP="00A13D98">
      <w:pPr>
        <w:spacing w:after="0" w:line="360" w:lineRule="auto"/>
        <w:jc w:val="both"/>
        <w:rPr>
          <w:rFonts w:ascii="Times New Roman" w:eastAsiaTheme="minorEastAsia" w:hAnsi="Times New Roman" w:cs="Times New Roman"/>
          <w:sz w:val="24"/>
          <w:szCs w:val="24"/>
        </w:rPr>
      </w:pPr>
    </w:p>
    <w:p w14:paraId="577BDD0B" w14:textId="48563B97" w:rsidR="00A07F75" w:rsidRPr="00315341" w:rsidRDefault="10C445A1"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One aspect which has received particular attention is pasture-fed meat and milk as a source of omega-3 fatty acids. This is because pasture is high in</w:t>
      </w:r>
      <w:r w:rsidR="00CD183C" w:rsidRPr="00315341">
        <w:rPr>
          <w:rFonts w:ascii="Times New Roman" w:eastAsiaTheme="minorEastAsia" w:hAnsi="Times New Roman" w:cs="Times New Roman"/>
          <w:sz w:val="24"/>
          <w:szCs w:val="24"/>
        </w:rPr>
        <w:t xml:space="preserve"> ALA</w:t>
      </w:r>
      <w:r w:rsidRPr="00315341">
        <w:rPr>
          <w:rFonts w:ascii="Times New Roman" w:eastAsiaTheme="minorEastAsia" w:hAnsi="Times New Roman" w:cs="Times New Roman"/>
          <w:sz w:val="24"/>
          <w:szCs w:val="24"/>
        </w:rPr>
        <w:t xml:space="preserve">. Increased </w:t>
      </w:r>
      <w:r w:rsidR="00CD183C" w:rsidRPr="00315341">
        <w:rPr>
          <w:rFonts w:ascii="Times New Roman" w:eastAsiaTheme="minorEastAsia" w:hAnsi="Times New Roman" w:cs="Times New Roman"/>
          <w:sz w:val="24"/>
          <w:szCs w:val="24"/>
        </w:rPr>
        <w:t xml:space="preserve">ALA </w:t>
      </w:r>
      <w:r w:rsidR="4DD8CC89" w:rsidRPr="00315341">
        <w:rPr>
          <w:rFonts w:ascii="Times New Roman" w:eastAsiaTheme="minorEastAsia" w:hAnsi="Times New Roman" w:cs="Times New Roman"/>
          <w:sz w:val="24"/>
          <w:szCs w:val="24"/>
        </w:rPr>
        <w:t>i</w:t>
      </w:r>
      <w:r w:rsidR="00EC5999" w:rsidRPr="00315341">
        <w:rPr>
          <w:rFonts w:ascii="Times New Roman" w:eastAsiaTheme="minorEastAsia" w:hAnsi="Times New Roman" w:cs="Times New Roman"/>
          <w:sz w:val="24"/>
          <w:szCs w:val="24"/>
        </w:rPr>
        <w:t>n milk from pasture-fed compared to total mixed ration-fed (</w:t>
      </w:r>
      <w:r w:rsidR="4AD06E79" w:rsidRPr="00315341">
        <w:rPr>
          <w:rFonts w:ascii="Times New Roman" w:eastAsiaTheme="minorEastAsia" w:hAnsi="Times New Roman" w:cs="Times New Roman"/>
          <w:sz w:val="24"/>
          <w:szCs w:val="24"/>
        </w:rPr>
        <w:t>i.e.</w:t>
      </w:r>
      <w:r w:rsidR="00EC5999" w:rsidRPr="00315341">
        <w:rPr>
          <w:rFonts w:ascii="Times New Roman" w:eastAsiaTheme="minorEastAsia" w:hAnsi="Times New Roman" w:cs="Times New Roman"/>
          <w:sz w:val="24"/>
          <w:szCs w:val="24"/>
        </w:rPr>
        <w:t xml:space="preserve"> indoors offered silage</w:t>
      </w:r>
      <w:r w:rsidR="4A85F04C" w:rsidRPr="00315341">
        <w:rPr>
          <w:rFonts w:ascii="Times New Roman" w:eastAsiaTheme="minorEastAsia" w:hAnsi="Times New Roman" w:cs="Times New Roman"/>
          <w:sz w:val="24"/>
          <w:szCs w:val="24"/>
        </w:rPr>
        <w:t xml:space="preserve"> and </w:t>
      </w:r>
      <w:r w:rsidR="00EC5999" w:rsidRPr="00315341">
        <w:rPr>
          <w:rFonts w:ascii="Times New Roman" w:eastAsiaTheme="minorEastAsia" w:hAnsi="Times New Roman" w:cs="Times New Roman"/>
          <w:sz w:val="24"/>
          <w:szCs w:val="24"/>
        </w:rPr>
        <w:t>concentrate) cows</w:t>
      </w:r>
      <w:r w:rsidR="716378BC" w:rsidRPr="00315341">
        <w:rPr>
          <w:rFonts w:ascii="Times New Roman" w:eastAsiaTheme="minorEastAsia" w:hAnsi="Times New Roman" w:cs="Times New Roman"/>
          <w:sz w:val="24"/>
          <w:szCs w:val="24"/>
        </w:rPr>
        <w:t xml:space="preserve"> has been reported</w:t>
      </w:r>
      <w:r w:rsidR="00EC5999" w:rsidRPr="00315341">
        <w:rPr>
          <w:rFonts w:ascii="Times New Roman" w:eastAsiaTheme="minorEastAsia" w:hAnsi="Times New Roman" w:cs="Times New Roman"/>
          <w:sz w:val="24"/>
          <w:szCs w:val="24"/>
        </w:rPr>
        <w:t xml:space="preserve"> </w:t>
      </w:r>
      <w:r w:rsidR="0063223E" w:rsidRPr="00315341">
        <w:rPr>
          <w:rFonts w:ascii="Times New Roman" w:eastAsiaTheme="minorEastAsia" w:hAnsi="Times New Roman" w:cs="Times New Roman"/>
          <w:sz w:val="24"/>
          <w:szCs w:val="24"/>
        </w:rPr>
        <w:fldChar w:fldCharType="begin">
          <w:fldData xml:space="preserve">PEVuZE5vdGU+PENpdGU+PEF1dGhvcj5PJmFwb3M7Q2FsbGFnaGFuPC9BdXRob3I+PFllYXI+MjAx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PJmFwb3M7Q2FsbGFnaGFuPC9BdXRob3I+PFllYXI+MjAx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63223E"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9)</w:t>
      </w:r>
      <w:r w:rsidR="0063223E" w:rsidRPr="00315341">
        <w:rPr>
          <w:rFonts w:ascii="Times New Roman" w:eastAsiaTheme="minorEastAsia" w:hAnsi="Times New Roman" w:cs="Times New Roman"/>
          <w:sz w:val="24"/>
          <w:szCs w:val="24"/>
        </w:rPr>
        <w:fldChar w:fldCharType="end"/>
      </w:r>
      <w:r w:rsidR="0063223E" w:rsidRPr="00315341">
        <w:rPr>
          <w:rFonts w:ascii="Times New Roman" w:eastAsiaTheme="minorEastAsia" w:hAnsi="Times New Roman" w:cs="Times New Roman"/>
          <w:sz w:val="24"/>
          <w:szCs w:val="24"/>
        </w:rPr>
        <w:t xml:space="preserve">. </w:t>
      </w:r>
      <w:r w:rsidR="0118D27C" w:rsidRPr="00315341">
        <w:rPr>
          <w:rFonts w:ascii="Times New Roman" w:eastAsiaTheme="minorEastAsia" w:hAnsi="Times New Roman" w:cs="Times New Roman"/>
          <w:sz w:val="24"/>
          <w:szCs w:val="24"/>
        </w:rPr>
        <w:t xml:space="preserve">A </w:t>
      </w:r>
      <w:r w:rsidR="00EC5999" w:rsidRPr="00315341">
        <w:rPr>
          <w:rFonts w:ascii="Times New Roman" w:eastAsiaTheme="minorEastAsia" w:hAnsi="Times New Roman" w:cs="Times New Roman"/>
          <w:sz w:val="24"/>
          <w:szCs w:val="24"/>
        </w:rPr>
        <w:t>review of 11 animal feeding studies of pasture v</w:t>
      </w:r>
      <w:r w:rsidR="00B24174" w:rsidRPr="00315341">
        <w:rPr>
          <w:rFonts w:ascii="Times New Roman" w:eastAsiaTheme="minorEastAsia" w:hAnsi="Times New Roman" w:cs="Times New Roman"/>
          <w:sz w:val="24"/>
          <w:szCs w:val="24"/>
        </w:rPr>
        <w:t>ersu</w:t>
      </w:r>
      <w:r w:rsidR="00EC5999" w:rsidRPr="00315341">
        <w:rPr>
          <w:rFonts w:ascii="Times New Roman" w:eastAsiaTheme="minorEastAsia" w:hAnsi="Times New Roman" w:cs="Times New Roman"/>
          <w:sz w:val="24"/>
          <w:szCs w:val="24"/>
        </w:rPr>
        <w:t xml:space="preserve">s concentrate fed cows showed that </w:t>
      </w:r>
      <w:r w:rsidR="00DB3F69" w:rsidRPr="00315341">
        <w:rPr>
          <w:rFonts w:ascii="Times New Roman" w:eastAsiaTheme="minorEastAsia" w:hAnsi="Times New Roman" w:cs="Times New Roman"/>
          <w:sz w:val="24"/>
          <w:szCs w:val="24"/>
        </w:rPr>
        <w:t xml:space="preserve">pasture feeding </w:t>
      </w:r>
      <w:r w:rsidR="009E5E81" w:rsidRPr="00315341">
        <w:rPr>
          <w:rFonts w:ascii="Times New Roman" w:eastAsiaTheme="minorEastAsia" w:hAnsi="Times New Roman" w:cs="Times New Roman"/>
          <w:sz w:val="24"/>
          <w:szCs w:val="24"/>
        </w:rPr>
        <w:t>leads</w:t>
      </w:r>
      <w:r w:rsidR="00DB3F69" w:rsidRPr="00315341">
        <w:rPr>
          <w:rFonts w:ascii="Times New Roman" w:eastAsiaTheme="minorEastAsia" w:hAnsi="Times New Roman" w:cs="Times New Roman"/>
          <w:sz w:val="24"/>
          <w:szCs w:val="24"/>
        </w:rPr>
        <w:t xml:space="preserve"> to</w:t>
      </w:r>
      <w:r w:rsidR="00EC5999" w:rsidRPr="00315341">
        <w:rPr>
          <w:rFonts w:ascii="Times New Roman" w:eastAsiaTheme="minorEastAsia" w:hAnsi="Times New Roman" w:cs="Times New Roman"/>
          <w:sz w:val="24"/>
          <w:szCs w:val="24"/>
        </w:rPr>
        <w:t xml:space="preserve"> a higher EPA</w:t>
      </w:r>
      <w:r w:rsidR="00F65F95" w:rsidRPr="00315341">
        <w:rPr>
          <w:rFonts w:ascii="Times New Roman" w:eastAsiaTheme="minorEastAsia" w:hAnsi="Times New Roman" w:cs="Times New Roman"/>
          <w:sz w:val="24"/>
          <w:szCs w:val="24"/>
        </w:rPr>
        <w:t>+</w:t>
      </w:r>
      <w:r w:rsidR="00EC5999" w:rsidRPr="00315341">
        <w:rPr>
          <w:rFonts w:ascii="Times New Roman" w:eastAsiaTheme="minorEastAsia" w:hAnsi="Times New Roman" w:cs="Times New Roman"/>
          <w:sz w:val="24"/>
          <w:szCs w:val="24"/>
        </w:rPr>
        <w:t>DHA concentration in milk</w:t>
      </w:r>
      <w:r w:rsidR="0063223E" w:rsidRPr="00315341">
        <w:rPr>
          <w:rFonts w:ascii="Times New Roman" w:eastAsiaTheme="minorEastAsia" w:hAnsi="Times New Roman" w:cs="Times New Roman"/>
          <w:sz w:val="24"/>
          <w:szCs w:val="24"/>
        </w:rPr>
        <w:t xml:space="preserve"> </w:t>
      </w:r>
      <w:r w:rsidR="0063223E" w:rsidRPr="00315341">
        <w:rPr>
          <w:rFonts w:ascii="Times New Roman" w:eastAsiaTheme="minorEastAsia" w:hAnsi="Times New Roman" w:cs="Times New Roman"/>
          <w:sz w:val="24"/>
          <w:szCs w:val="24"/>
        </w:rPr>
        <w:fldChar w:fldCharType="begin">
          <w:fldData xml:space="preserve">PEVuZE5vdGU+PENpdGU+PEF1dGhvcj5OZ3V5ZW48L0F1dGhvcj48WWVhcj4yMDE5PC9ZZWFyPjxS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=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OZ3V5ZW48L0F1dGhvcj48WWVhcj4yMDE5PC9ZZWFyPjxS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=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63223E"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0)</w:t>
      </w:r>
      <w:r w:rsidR="0063223E" w:rsidRPr="00315341">
        <w:rPr>
          <w:rFonts w:ascii="Times New Roman" w:eastAsiaTheme="minorEastAsia" w:hAnsi="Times New Roman" w:cs="Times New Roman"/>
          <w:sz w:val="24"/>
          <w:szCs w:val="24"/>
        </w:rPr>
        <w:fldChar w:fldCharType="end"/>
      </w:r>
      <w:r w:rsidR="00D61267" w:rsidRPr="00315341">
        <w:rPr>
          <w:rFonts w:ascii="Times New Roman" w:eastAsiaTheme="minorEastAsia" w:hAnsi="Times New Roman" w:cs="Times New Roman"/>
          <w:sz w:val="24"/>
          <w:szCs w:val="24"/>
        </w:rPr>
        <w:t>. However</w:t>
      </w:r>
      <w:r w:rsidR="00B80769" w:rsidRPr="00315341">
        <w:rPr>
          <w:rFonts w:ascii="Times New Roman" w:eastAsiaTheme="minorEastAsia" w:hAnsi="Times New Roman" w:cs="Times New Roman"/>
          <w:sz w:val="24"/>
          <w:szCs w:val="24"/>
        </w:rPr>
        <w:t>,</w:t>
      </w:r>
      <w:r w:rsidR="00D61267" w:rsidRPr="00315341">
        <w:rPr>
          <w:rFonts w:ascii="Times New Roman" w:eastAsiaTheme="minorEastAsia" w:hAnsi="Times New Roman" w:cs="Times New Roman"/>
          <w:sz w:val="24"/>
          <w:szCs w:val="24"/>
        </w:rPr>
        <w:t xml:space="preserve"> </w:t>
      </w:r>
      <w:r w:rsidR="00F8663A" w:rsidRPr="00315341">
        <w:rPr>
          <w:rFonts w:ascii="Times New Roman" w:eastAsiaTheme="minorEastAsia" w:hAnsi="Times New Roman" w:cs="Times New Roman"/>
          <w:sz w:val="24"/>
          <w:szCs w:val="24"/>
        </w:rPr>
        <w:t xml:space="preserve">even at </w:t>
      </w:r>
      <w:r w:rsidR="00D61267" w:rsidRPr="00315341">
        <w:rPr>
          <w:rFonts w:ascii="Times New Roman" w:eastAsiaTheme="minorEastAsia" w:hAnsi="Times New Roman" w:cs="Times New Roman"/>
          <w:sz w:val="24"/>
          <w:szCs w:val="24"/>
        </w:rPr>
        <w:t>concentrations</w:t>
      </w:r>
      <w:r w:rsidR="00EC5999" w:rsidRPr="00315341">
        <w:rPr>
          <w:rFonts w:ascii="Times New Roman" w:eastAsiaTheme="minorEastAsia" w:hAnsi="Times New Roman" w:cs="Times New Roman"/>
          <w:sz w:val="24"/>
          <w:szCs w:val="24"/>
        </w:rPr>
        <w:t xml:space="preserve"> up to 100</w:t>
      </w:r>
      <w:r w:rsidR="00B80769" w:rsidRPr="00315341">
        <w:rPr>
          <w:rFonts w:ascii="Times New Roman" w:eastAsiaTheme="minorEastAsia" w:hAnsi="Times New Roman" w:cs="Times New Roman"/>
          <w:sz w:val="24"/>
          <w:szCs w:val="24"/>
        </w:rPr>
        <w:t xml:space="preserve"> </w:t>
      </w:r>
      <w:r w:rsidR="00EC5999" w:rsidRPr="00315341">
        <w:rPr>
          <w:rFonts w:ascii="Times New Roman" w:eastAsiaTheme="minorEastAsia" w:hAnsi="Times New Roman" w:cs="Times New Roman"/>
          <w:sz w:val="24"/>
          <w:szCs w:val="24"/>
        </w:rPr>
        <w:t>mg EPA+DPA+DHA</w:t>
      </w:r>
      <w:r w:rsidR="00A76600" w:rsidRPr="00315341">
        <w:rPr>
          <w:rFonts w:ascii="Times New Roman" w:eastAsiaTheme="minorEastAsia" w:hAnsi="Times New Roman" w:cs="Times New Roman"/>
          <w:sz w:val="24"/>
          <w:szCs w:val="24"/>
        </w:rPr>
        <w:t xml:space="preserve"> per </w:t>
      </w:r>
      <w:r w:rsidR="00EC5999" w:rsidRPr="00315341">
        <w:rPr>
          <w:rFonts w:ascii="Times New Roman" w:eastAsiaTheme="minorEastAsia" w:hAnsi="Times New Roman" w:cs="Times New Roman"/>
          <w:sz w:val="24"/>
          <w:szCs w:val="24"/>
        </w:rPr>
        <w:t>100</w:t>
      </w:r>
      <w:r w:rsidR="00B80769" w:rsidRPr="00315341">
        <w:rPr>
          <w:rFonts w:ascii="Times New Roman" w:eastAsiaTheme="minorEastAsia" w:hAnsi="Times New Roman" w:cs="Times New Roman"/>
          <w:sz w:val="24"/>
          <w:szCs w:val="24"/>
        </w:rPr>
        <w:t xml:space="preserve"> </w:t>
      </w:r>
      <w:r w:rsidR="00EC5999" w:rsidRPr="00315341">
        <w:rPr>
          <w:rFonts w:ascii="Times New Roman" w:eastAsiaTheme="minorEastAsia" w:hAnsi="Times New Roman" w:cs="Times New Roman"/>
          <w:sz w:val="24"/>
          <w:szCs w:val="24"/>
        </w:rPr>
        <w:t>g fat, because of the low-fat content of milk (4%), 250</w:t>
      </w:r>
      <w:r w:rsidR="00B80769" w:rsidRPr="00315341">
        <w:rPr>
          <w:rFonts w:ascii="Times New Roman" w:eastAsiaTheme="minorEastAsia" w:hAnsi="Times New Roman" w:cs="Times New Roman"/>
          <w:sz w:val="24"/>
          <w:szCs w:val="24"/>
        </w:rPr>
        <w:t xml:space="preserve"> </w:t>
      </w:r>
      <w:r w:rsidR="00EC5999" w:rsidRPr="00315341">
        <w:rPr>
          <w:rFonts w:ascii="Times New Roman" w:eastAsiaTheme="minorEastAsia" w:hAnsi="Times New Roman" w:cs="Times New Roman"/>
          <w:sz w:val="24"/>
          <w:szCs w:val="24"/>
        </w:rPr>
        <w:t>ml of full fat milk from a pasture-fed system would provide just 10</w:t>
      </w:r>
      <w:r w:rsidR="00B80769" w:rsidRPr="00315341">
        <w:rPr>
          <w:rFonts w:ascii="Times New Roman" w:eastAsiaTheme="minorEastAsia" w:hAnsi="Times New Roman" w:cs="Times New Roman"/>
          <w:sz w:val="24"/>
          <w:szCs w:val="24"/>
        </w:rPr>
        <w:t xml:space="preserve"> </w:t>
      </w:r>
      <w:r w:rsidR="00EC5999" w:rsidRPr="00315341">
        <w:rPr>
          <w:rFonts w:ascii="Times New Roman" w:eastAsiaTheme="minorEastAsia" w:hAnsi="Times New Roman" w:cs="Times New Roman"/>
          <w:sz w:val="24"/>
          <w:szCs w:val="24"/>
        </w:rPr>
        <w:t>mg EPA+DHA. Moreover, most milk consumed in the UK is fat-reduced.</w:t>
      </w:r>
    </w:p>
    <w:p w14:paraId="68C0C310" w14:textId="77777777" w:rsidR="00A07F75" w:rsidRPr="00315341" w:rsidRDefault="00A07F75" w:rsidP="00A13D98">
      <w:pPr>
        <w:spacing w:after="0" w:line="360" w:lineRule="auto"/>
        <w:jc w:val="both"/>
        <w:rPr>
          <w:rFonts w:ascii="Times New Roman" w:eastAsiaTheme="minorEastAsia" w:hAnsi="Times New Roman" w:cs="Times New Roman"/>
          <w:sz w:val="24"/>
          <w:szCs w:val="24"/>
        </w:rPr>
      </w:pPr>
    </w:p>
    <w:p w14:paraId="40F6CA4A" w14:textId="6DC8D75C" w:rsidR="00EC5999" w:rsidRPr="00315341" w:rsidRDefault="7D217F7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It seems therefore that direct supplementation of the dairy cow diet with DHA to effect an increase in DHA in the milk needs to be considered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Rinttilä&lt;/Author&gt;&lt;Year&gt;2022&lt;/Year&gt;&lt;RecNum&gt;333&lt;/RecNum&gt;&lt;DisplayText&gt;(121)&lt;/DisplayText&gt;&lt;record&gt;&lt;rec-number&gt;333&lt;/rec-number&gt;&lt;foreign-keys&gt;&lt;key app="EN" db-id="2tr5pefawrd9aaed0e8vvwri50tp9vp0ep9w" timestamp="1729173368"&gt;333&lt;/key&gt;&lt;/foreign-keys&gt;&lt;ref-type name="Journal Article"&gt;17&lt;/ref-type&gt;&lt;contributors&gt;&lt;authors&gt;&lt;author&gt;Rinttilä, Teemu&lt;/author&gt;&lt;author&gt;Moran, Colm A.&lt;/author&gt;&lt;author&gt;Apajalahti, Juha&lt;/author&gt;&lt;/authors&gt;&lt;/contributors&gt;&lt;titles&gt;&lt;title&gt;DHA-Rich Aurantiochytrium Biomass, a Novel Dietary Supplement, Resists Degradation by Rumen Microbiota without Disrupting Microbial Activity&lt;/title&gt;&lt;secondary-title&gt;Applied Microbiology&lt;/secondary-title&gt;&lt;/titles&gt;&lt;periodical&gt;&lt;full-title&gt;Applied Microbiology&lt;/full-title&gt;&lt;/periodical&gt;&lt;pages&gt;53-72&lt;/pages&gt;&lt;volume&gt;2&lt;/volume&gt;&lt;number&gt;1&lt;/number&gt;&lt;dates&gt;&lt;year&gt;2022&lt;/year&gt;&lt;/dates&gt;&lt;isbn&gt;2673-8007&lt;/isbn&gt;&lt;accession-num&gt;doi:10.3390/applmicrobiol2010004&lt;/accession-num&gt;&lt;urls&gt;&lt;related-urls&gt;&lt;url&gt;https://www.mdpi.com/2673-8007/2/1/4&lt;/url&gt;&lt;/related-urls&gt;&lt;/urls&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1)</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Moran </w:t>
      </w:r>
      <w:r w:rsidRPr="00315341">
        <w:rPr>
          <w:rFonts w:ascii="Times New Roman" w:eastAsiaTheme="minorEastAsia" w:hAnsi="Times New Roman" w:cs="Times New Roman"/>
          <w:i/>
          <w:iCs/>
          <w:sz w:val="24"/>
          <w:szCs w:val="24"/>
        </w:rPr>
        <w:t>et al.</w:t>
      </w:r>
      <w:r w:rsidRPr="00315341">
        <w:rPr>
          <w:rFonts w:ascii="Times New Roman" w:eastAsiaTheme="minorEastAsia" w:hAnsi="Times New Roman" w:cs="Times New Roman"/>
          <w:sz w:val="24"/>
          <w:szCs w:val="24"/>
        </w:rPr>
        <w:t xml:space="preserve"> reported on studies where microalgal DHA was added to the dairy cow diet and found just 15-16 mg DHA per 250 ml of full fat milk resulted from the enriched diets, enriched in the region of 25 g DHA per cow per day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Moran&lt;/Author&gt;&lt;Year&gt;2019&lt;/Year&gt;&lt;RecNum&gt;334&lt;/RecNum&gt;&lt;DisplayText&gt;(122)&lt;/DisplayText&gt;&lt;record&gt;&lt;rec-number&gt;334&lt;/rec-number&gt;&lt;foreign-keys&gt;&lt;key app="EN" db-id="2tr5pefawrd9aaed0e8vvwri50tp9vp0ep9w" timestamp="1729173703"&gt;334&lt;/key&gt;&lt;/foreign-keys&gt;&lt;ref-type name="Journal Article"&gt;17&lt;/ref-type&gt;&lt;contributors&gt;&lt;authors&gt;&lt;author&gt;Moran, C. A&lt;/author&gt;&lt;author&gt;Morlacchini, M.&lt;/author&gt;&lt;author&gt;Keegan, J. D&lt;/author&gt;&lt;author&gt;Warren, H.&lt;/author&gt;&lt;author&gt;Fusconi, G.&lt;/author&gt;&lt;/authors&gt;&lt;/contributors&gt;&lt;titles&gt;&lt;title&gt;Dietary supplementation of dairy cows with a docosahexaenoic acid-rich thraustochytrid, &amp;lt;i&amp;gt;Aurantiochytrium limacinum&amp;lt;/i&amp;gt;: effects on milk quality, fatty acid composition and cheese making properties&lt;/title&gt;&lt;secondary-title&gt;Journal of Animal and Feed Sciences&lt;/secondary-title&gt;&lt;/titles&gt;&lt;periodical&gt;&lt;full-title&gt;Journal of Animal and Feed Sciences&lt;/full-title&gt;&lt;/periodical&gt;&lt;pages&gt;3-14&lt;/pages&gt;&lt;volume&gt;28&lt;/volume&gt;&lt;number&gt;1&lt;/number&gt;&lt;dates&gt;&lt;year&gt;2019&lt;/year&gt;&lt;/dates&gt;&lt;isbn&gt;1230-1388&lt;/isbn&gt;&lt;label&gt;Moran2019&lt;/label&gt;&lt;work-type&gt;journal article&lt;/work-type&gt;&lt;urls&gt;&lt;related-urls&gt;&lt;url&gt;https://doi.org/10.22358/jafs/105105/2019&lt;/url&gt;&lt;/related-urls&gt;&lt;/urls&gt;&lt;electronic-resource-num&gt;10.22358/jafs/105105/2019&lt;/electronic-resource-num&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2)</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Similar results were seen in milk resulting from fish oil-supplemented diets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Kairenius&lt;/Author&gt;&lt;Year&gt;2015&lt;/Year&gt;&lt;RecNum&gt;335&lt;/RecNum&gt;&lt;DisplayText&gt;(123)&lt;/DisplayText&gt;&lt;record&gt;&lt;rec-number&gt;335&lt;/rec-number&gt;&lt;foreign-keys&gt;&lt;key app="EN" db-id="2tr5pefawrd9aaed0e8vvwri50tp9vp0ep9w" timestamp="1729173824"&gt;335&lt;/key&gt;&lt;/foreign-keys&gt;&lt;ref-type name="Journal Article"&gt;17&lt;/ref-type&gt;&lt;contributors&gt;&lt;authors&gt;&lt;author&gt;Kairenius, P.&lt;/author&gt;&lt;author&gt;Ärölä, A.&lt;/author&gt;&lt;author&gt;Leskinen, H.&lt;/author&gt;&lt;author&gt;Toivonen, V.&lt;/author&gt;&lt;author&gt;Ahvenjärvi, S.&lt;/author&gt;&lt;author&gt;Vanhatalo, A.&lt;/author&gt;&lt;author&gt;Huhtanen, P.&lt;/author&gt;&lt;author&gt;Hurme, T.&lt;/author&gt;&lt;author&gt;Griinari, J. M.&lt;/author&gt;&lt;author&gt;Shingfield, K. J.&lt;/author&gt;&lt;/authors&gt;&lt;/contributors&gt;&lt;titles&gt;&lt;title&gt;Dietary fish oil supplements depress milk fat yield and alter milk fatty acid composition in lactating cows fed grass silage-based diets&lt;/title&gt;&lt;secondary-title&gt;Journal of Dairy Science&lt;/secondary-title&gt;&lt;/titles&gt;&lt;periodical&gt;&lt;full-title&gt;Journal of Dairy Science&lt;/full-title&gt;&lt;/periodical&gt;&lt;pages&gt;5653-5671&lt;/pages&gt;&lt;volume&gt;98&lt;/volume&gt;&lt;number&gt;8&lt;/number&gt;&lt;dates&gt;&lt;year&gt;2015&lt;/year&gt;&lt;/dates&gt;&lt;publisher&gt;Elsevier&lt;/publisher&gt;&lt;isbn&gt;0022-0302&lt;/isbn&gt;&lt;urls&gt;&lt;related-urls&gt;&lt;url&gt;https://doi.org/10.3168/jds.2015-9548&lt;/url&gt;&lt;/related-urls&gt;&lt;/urls&gt;&lt;electronic-resource-num&gt;10.3168/jds.2015-9548&lt;/electronic-resource-num&gt;&lt;access-date&gt;2024/10/17&lt;/access-date&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3)</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This highlights the poor “transfer efficiency” when EPA+DHA is ingested by ruminants. </w:t>
      </w:r>
      <w:r w:rsidRPr="00315341">
        <w:rPr>
          <w:rFonts w:ascii="Times New Roman" w:eastAsiaTheme="minorEastAsia" w:hAnsi="Times New Roman" w:cs="Times New Roman"/>
          <w:sz w:val="24"/>
          <w:szCs w:val="24"/>
        </w:rPr>
        <w:lastRenderedPageBreak/>
        <w:t xml:space="preserve">Polyunsaturated fatty acids such as EPA and DHA undergo extensive hydrolysis and biohydrogenation in the rumen. This occurs to avoid unsaturated fatty acids in the rumen as they can have a toxic effect on some of the rumen bacteria. As a result, dietary EPA and DHA are poorly available for deposition in ruminant meat or milk. It also results in the production of fatty acid metabolites which may negatively affect intake and, in the case of dairy cows, negatively affect milk fat concentration and yield. To overcome this problem, “protecting” or encapsulating the DHA in the diet from the hydrolysis and biohydrogenation processes in the rumen has been considered. For example, the DHA increased from 0.05 to 0.29 mg per g muscle tissue and EPA from 0.05 to 0.83 mg per g muscle tissue, in a common beef cattle breed (Charolais cross) when the animals had a protected fish oil product included in their diet for the final 90 days pre-slaughter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Hennessy&lt;/Author&gt;&lt;Year&gt;2021&lt;/Year&gt;&lt;RecNum&gt;380&lt;/RecNum&gt;&lt;DisplayText&gt;(124)&lt;/DisplayText&gt;&lt;record&gt;&lt;rec-number&gt;380&lt;/rec-number&gt;&lt;foreign-keys&gt;&lt;key app="EN" db-id="2tr5pefawrd9aaed0e8vvwri50tp9vp0ep9w" timestamp="1729606061"&gt;380&lt;/key&gt;&lt;/foreign-keys&gt;&lt;ref-type name="Journal Article"&gt;17&lt;/ref-type&gt;&lt;contributors&gt;&lt;authors&gt;&lt;author&gt;Hennessy, A. A.&lt;/author&gt;&lt;author&gt;Kenny, D. A.&lt;/author&gt;&lt;author&gt;Byrne, C. J.&lt;/author&gt;&lt;author&gt;Childs, S.&lt;/author&gt;&lt;author&gt;Ross, R. P.&lt;/author&gt;&lt;author&gt;Devery, R.&lt;/author&gt;&lt;author&gt;Stanton, C.&lt;/author&gt;&lt;/authors&gt;&lt;/contributors&gt;&lt;titles&gt;&lt;title&gt;Fatty acid concentration of plasma, muscle, adipose and liver from beef heifers fed an encapsulated n-3 polyunsaturated fatty acid supplement&lt;/title&gt;&lt;secondary-title&gt;Animal&lt;/secondary-title&gt;&lt;/titles&gt;&lt;periodical&gt;&lt;full-title&gt;Animal&lt;/full-title&gt;&lt;/periodical&gt;&lt;pages&gt;100039&lt;/pages&gt;&lt;volume&gt;15&lt;/volume&gt;&lt;number&gt;1&lt;/number&gt;&lt;keywords&gt;&lt;keyword&gt;Beef cattle&lt;/keyword&gt;&lt;keyword&gt;Docosahexaenoic acid&lt;/keyword&gt;&lt;keyword&gt;Fish oil&lt;/keyword&gt;&lt;keyword&gt;n6:n3 ratio&lt;/keyword&gt;&lt;keyword&gt;Polyunsaturated fatty acids&lt;/keyword&gt;&lt;/keywords&gt;&lt;dates&gt;&lt;year&gt;2021&lt;/year&gt;&lt;pub-dates&gt;&lt;date&gt;2021/01/01/&lt;/date&gt;&lt;/pub-dates&gt;&lt;/dates&gt;&lt;isbn&gt;1751-7311&lt;/isbn&gt;&lt;urls&gt;&lt;related-urls&gt;&lt;url&gt;https://www.sciencedirect.com/science/article/pii/S1751731120300392&lt;/url&gt;&lt;/related-urls&gt;&lt;/urls&gt;&lt;electronic-resource-num&gt;https://doi.org/10.1016/j.animal.2020.100039&lt;/electronic-resource-num&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4)</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As a result, 70 g of beef would provide 78 mg EPA+DHA which would be a significant contributor to daily intake, especially in non-fish consumers. The problem however is the </w:t>
      </w:r>
      <w:r w:rsidR="0EA85D35" w:rsidRPr="00315341">
        <w:rPr>
          <w:rFonts w:ascii="Times New Roman" w:eastAsiaTheme="minorEastAsia" w:hAnsi="Times New Roman" w:cs="Times New Roman"/>
          <w:sz w:val="24"/>
          <w:szCs w:val="24"/>
        </w:rPr>
        <w:t xml:space="preserve">high </w:t>
      </w:r>
      <w:r w:rsidRPr="00315341">
        <w:rPr>
          <w:rFonts w:ascii="Times New Roman" w:eastAsiaTheme="minorEastAsia" w:hAnsi="Times New Roman" w:cs="Times New Roman"/>
          <w:sz w:val="24"/>
          <w:szCs w:val="24"/>
        </w:rPr>
        <w:t xml:space="preserve">quantity of dietary DHA which needs to be included in the diet of the animals to provide this level of enrichment.  </w:t>
      </w:r>
    </w:p>
    <w:p w14:paraId="5CBE3E5A" w14:textId="77777777" w:rsidR="00EC5999" w:rsidRPr="00315341" w:rsidRDefault="00EC5999" w:rsidP="00A13D98">
      <w:pPr>
        <w:spacing w:after="0" w:line="360" w:lineRule="auto"/>
        <w:jc w:val="both"/>
        <w:rPr>
          <w:rFonts w:ascii="Times New Roman" w:eastAsiaTheme="minorEastAsia" w:hAnsi="Times New Roman" w:cs="Times New Roman"/>
          <w:sz w:val="24"/>
          <w:szCs w:val="24"/>
        </w:rPr>
      </w:pPr>
    </w:p>
    <w:p w14:paraId="4611ABC2" w14:textId="21E0CFA6" w:rsidR="007503D5" w:rsidRPr="00315341" w:rsidRDefault="27086604"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An alternative approach to consider for milk is fortification of milk by incorporating the DHA (e.g. as algal oil) directly into the milk. Such products are currently available for sale in the USA providing 32 mg DHA (</w:t>
      </w:r>
      <w:hyperlink r:id="rId12">
        <w:r w:rsidRPr="00315341">
          <w:rPr>
            <w:rStyle w:val="Hyperlink"/>
            <w:rFonts w:ascii="Times New Roman" w:eastAsiaTheme="minorEastAsia" w:hAnsi="Times New Roman" w:cs="Times New Roman"/>
            <w:sz w:val="24"/>
            <w:szCs w:val="24"/>
          </w:rPr>
          <w:t>Horizon Organic DHA Whole Milk)</w:t>
        </w:r>
      </w:hyperlink>
      <w:r w:rsidRPr="00315341">
        <w:rPr>
          <w:rFonts w:ascii="Times New Roman" w:eastAsiaTheme="minorEastAsia" w:hAnsi="Times New Roman" w:cs="Times New Roman"/>
          <w:sz w:val="24"/>
          <w:szCs w:val="24"/>
        </w:rPr>
        <w:t xml:space="preserve"> or 50 mg DHA (</w:t>
      </w:r>
      <w:hyperlink r:id="rId13">
        <w:r w:rsidRPr="00315341">
          <w:rPr>
            <w:rStyle w:val="Hyperlink"/>
            <w:rFonts w:ascii="Times New Roman" w:eastAsiaTheme="minorEastAsia" w:hAnsi="Times New Roman" w:cs="Times New Roman"/>
            <w:sz w:val="24"/>
            <w:szCs w:val="24"/>
          </w:rPr>
          <w:t>Family First™ | Organic Valley)</w:t>
        </w:r>
      </w:hyperlink>
      <w:r w:rsidRPr="00315341">
        <w:rPr>
          <w:rStyle w:val="Hyperlink"/>
          <w:rFonts w:ascii="Times New Roman" w:eastAsiaTheme="minorEastAsia" w:hAnsi="Times New Roman" w:cs="Times New Roman"/>
          <w:sz w:val="24"/>
          <w:szCs w:val="24"/>
        </w:rPr>
        <w:t xml:space="preserve">, </w:t>
      </w:r>
      <w:r w:rsidRPr="00315341">
        <w:rPr>
          <w:rStyle w:val="Hyperlink"/>
          <w:rFonts w:ascii="Times New Roman" w:eastAsiaTheme="minorEastAsia" w:hAnsi="Times New Roman" w:cs="Times New Roman"/>
          <w:color w:val="auto"/>
          <w:sz w:val="24"/>
          <w:szCs w:val="24"/>
          <w:u w:val="none"/>
        </w:rPr>
        <w:t>per serving.</w:t>
      </w:r>
    </w:p>
    <w:p w14:paraId="56AF21AB" w14:textId="77777777" w:rsidR="007503D5" w:rsidRPr="00315341" w:rsidRDefault="007503D5" w:rsidP="00A13D98">
      <w:pPr>
        <w:spacing w:after="0" w:line="360" w:lineRule="auto"/>
        <w:jc w:val="both"/>
        <w:rPr>
          <w:rFonts w:ascii="Times New Roman" w:eastAsiaTheme="minorEastAsia" w:hAnsi="Times New Roman" w:cs="Times New Roman"/>
          <w:sz w:val="24"/>
          <w:szCs w:val="24"/>
        </w:rPr>
      </w:pPr>
    </w:p>
    <w:p w14:paraId="47D1D7E4" w14:textId="492A836E" w:rsidR="008E17AD" w:rsidRPr="00315341" w:rsidRDefault="7D217F7A"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Interestingly, it appears that the incorporation of DHA from dietary sources into meat is greater in ovine than bovine animals. </w:t>
      </w:r>
      <w:proofErr w:type="spellStart"/>
      <w:r w:rsidRPr="00315341">
        <w:rPr>
          <w:rFonts w:ascii="Times New Roman" w:eastAsiaTheme="minorEastAsia" w:hAnsi="Times New Roman" w:cs="Times New Roman"/>
          <w:sz w:val="24"/>
          <w:szCs w:val="24"/>
        </w:rPr>
        <w:t>Ponnampalam</w:t>
      </w:r>
      <w:proofErr w:type="spellEnd"/>
      <w:r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i/>
          <w:iCs/>
          <w:sz w:val="24"/>
          <w:szCs w:val="24"/>
        </w:rPr>
        <w:t>et al.</w:t>
      </w:r>
      <w:r w:rsidRPr="00315341">
        <w:rPr>
          <w:rFonts w:ascii="Times New Roman" w:eastAsiaTheme="minorEastAsia" w:hAnsi="Times New Roman" w:cs="Times New Roman"/>
          <w:sz w:val="24"/>
          <w:szCs w:val="24"/>
        </w:rPr>
        <w:t xml:space="preserve"> </w:t>
      </w:r>
      <w:r w:rsidR="5BED96E2"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Ponnampalam&lt;/Author&gt;&lt;Year&gt;2016&lt;/Year&gt;&lt;RecNum&gt;336&lt;/RecNum&gt;&lt;DisplayText&gt;(125)&lt;/DisplayText&gt;&lt;record&gt;&lt;rec-number&gt;336&lt;/rec-number&gt;&lt;foreign-keys&gt;&lt;key app="EN" db-id="2tr5pefawrd9aaed0e8vvwri50tp9vp0ep9w" timestamp="1729174948"&gt;336&lt;/key&gt;&lt;/foreign-keys&gt;&lt;ref-type name="Journal Article"&gt;17&lt;/ref-type&gt;&lt;contributors&gt;&lt;authors&gt;&lt;author&gt;Ponnampalam, Eric N.&lt;/author&gt;&lt;author&gt;Burnett, Viv F.&lt;/author&gt;&lt;author&gt;Norng, Sorn&lt;/author&gt;&lt;author&gt;Hopkins, David L.&lt;/author&gt;&lt;author&gt;Plozza, Tim&lt;/author&gt;&lt;author&gt;Jacobs, Joe L.&lt;/author&gt;&lt;/authors&gt;&lt;/contributors&gt;&lt;titles&gt;&lt;title&gt;Muscle antioxidant (vitamin E) and major fatty acid groups, lipid oxidation and retail colour of meat from lambs fed a roughage based diet with flaxseed or algae&lt;/title&gt;&lt;secondary-title&gt;Meat Science&lt;/secondary-title&gt;&lt;/titles&gt;&lt;periodical&gt;&lt;full-title&gt;Meat Science&lt;/full-title&gt;&lt;/periodical&gt;&lt;pages&gt;154-160&lt;/pages&gt;&lt;volume&gt;111&lt;/volume&gt;&lt;keywords&gt;&lt;keyword&gt;Sheep&lt;/keyword&gt;&lt;keyword&gt;Diet&lt;/keyword&gt;&lt;keyword&gt;Meat&lt;/keyword&gt;&lt;keyword&gt;Fatty acid composition&lt;/keyword&gt;&lt;keyword&gt;Lipid oxidation&lt;/keyword&gt;&lt;keyword&gt;Retail display colour&lt;/keyword&gt;&lt;/keywords&gt;&lt;dates&gt;&lt;year&gt;2016&lt;/year&gt;&lt;pub-dates&gt;&lt;date&gt;2016/01/01/&lt;/date&gt;&lt;/pub-dates&gt;&lt;/dates&gt;&lt;isbn&gt;0309-1740&lt;/isbn&gt;&lt;urls&gt;&lt;related-urls&gt;&lt;url&gt;https://www.sciencedirect.com/science/article/pii/S0309174015300954&lt;/url&gt;&lt;/related-urls&gt;&lt;/urls&gt;&lt;electronic-resource-num&gt;https://doi.org/10.1016/j.meatsci.2015.09.007&lt;/electronic-resource-num&gt;&lt;/record&gt;&lt;/Cite&gt;&lt;/EndNote&gt;</w:instrText>
      </w:r>
      <w:r w:rsidR="5BED96E2"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5)</w:t>
      </w:r>
      <w:r w:rsidR="5BED96E2"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showed that whereas lambs fed a control diet had 25 mg EPA+DHA per 100 g meat, lambs fed a diet with DHA-containing algae had 85 mg EPA+DHA per 100 g meat. However, as with pork, consumption of ovine-derived milk and meat products (lamb and mutton) in the UK population is low. </w:t>
      </w:r>
    </w:p>
    <w:p w14:paraId="30973A8B" w14:textId="77777777" w:rsidR="008E17AD" w:rsidRPr="00315341" w:rsidRDefault="008E17AD" w:rsidP="00A13D98">
      <w:pPr>
        <w:spacing w:after="0" w:line="360" w:lineRule="auto"/>
        <w:jc w:val="both"/>
        <w:rPr>
          <w:rFonts w:ascii="Times New Roman" w:eastAsiaTheme="minorEastAsia" w:hAnsi="Times New Roman" w:cs="Times New Roman"/>
          <w:sz w:val="24"/>
          <w:szCs w:val="24"/>
        </w:rPr>
      </w:pPr>
    </w:p>
    <w:p w14:paraId="02069857" w14:textId="191CCDD1" w:rsidR="00EC5999" w:rsidRPr="00315341" w:rsidRDefault="67D15320"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Givens and Gibbs (2008) reported that enriched animal-derived foods could contribute 231 mg per person/day of EPA+DHA to the UK diet</w:t>
      </w:r>
      <w:r w:rsidR="3B580830" w:rsidRPr="00315341">
        <w:rPr>
          <w:rFonts w:ascii="Times New Roman" w:eastAsiaTheme="minorEastAsia" w:hAnsi="Times New Roman" w:cs="Times New Roman"/>
          <w:sz w:val="24"/>
          <w:szCs w:val="24"/>
        </w:rPr>
        <w:t xml:space="preserve"> </w:t>
      </w:r>
      <w:r w:rsidR="7D217F7A" w:rsidRPr="00315341">
        <w:rPr>
          <w:rFonts w:ascii="Times New Roman" w:eastAsiaTheme="minorEastAsia" w:hAnsi="Times New Roman" w:cs="Times New Roman"/>
          <w:sz w:val="24"/>
          <w:szCs w:val="24"/>
        </w:rPr>
        <w:fldChar w:fldCharType="begin"/>
      </w:r>
      <w:r w:rsidR="00E21AA9" w:rsidRPr="00315341">
        <w:rPr>
          <w:rFonts w:ascii="Times New Roman" w:eastAsiaTheme="minorEastAsia" w:hAnsi="Times New Roman" w:cs="Times New Roman"/>
          <w:sz w:val="24"/>
          <w:szCs w:val="24"/>
        </w:rPr>
        <w:instrText xml:space="preserve"> ADDIN EN.CITE &lt;EndNote&gt;&lt;Cite&gt;&lt;Author&gt;Ian Givens&lt;/Author&gt;&lt;Year&gt;2008&lt;/Year&gt;&lt;RecNum&gt;418&lt;/RecNum&gt;&lt;DisplayText&gt;(9)&lt;/DisplayText&gt;&lt;record&gt;&lt;rec-number&gt;418&lt;/rec-number&gt;&lt;foreign-keys&gt;&lt;key app="EN" db-id="2tr5pefawrd9aaed0e8vvwri50tp9vp0ep9w" timestamp="1732291982"&gt;418&lt;/key&gt;&lt;/foreign-keys&gt;&lt;ref-type name="Journal Article"&gt;17&lt;/ref-type&gt;&lt;contributors&gt;&lt;authors&gt;&lt;author&gt;Ian Givens, D.&lt;/author&gt;&lt;author&gt;Gibbs, R. A.&lt;/author&gt;&lt;/authors&gt;&lt;/contributors&gt;&lt;auth-address&gt;Faculty of Life Sciences, Nutritional Sciences Research Unit, School of Agriculture, Policy and Development, University of Reading, Reading RG6 6AR, UK. d.i.givens@reading.ac.uk&lt;/auth-address&gt;&lt;titles&gt;&lt;title&gt;Current intakes of EPA and DHA in European populations and the potential of animal-derived foods to increase them&lt;/title&gt;&lt;secondary-title&gt;Proc Nutr Soc&lt;/secondary-title&gt;&lt;/titles&gt;&lt;periodical&gt;&lt;full-title&gt;Proc Nutr Soc&lt;/full-title&gt;&lt;/periodical&gt;&lt;pages&gt;273-80&lt;/pages&gt;&lt;volume&gt;67&lt;/volume&gt;&lt;number&gt;3&lt;/number&gt;&lt;edition&gt;20080523&lt;/edition&gt;&lt;keywords&gt;&lt;keyword&gt;Docosahexaenoic Acids/*administration &amp;amp; dosage/analysis&lt;/keyword&gt;&lt;keyword&gt;Eicosapentaenoic Acid/*administration &amp;amp; dosage/analysis&lt;/keyword&gt;&lt;keyword&gt;Energy Intake&lt;/keyword&gt;&lt;keyword&gt;Europe&lt;/keyword&gt;&lt;keyword&gt;Feeding Behavior&lt;/keyword&gt;&lt;keyword&gt;Fish Oils/administration &amp;amp; dosage&lt;/keyword&gt;&lt;keyword&gt;Food Analysis/*methods&lt;/keyword&gt;&lt;keyword&gt;Food, Fortified&lt;/keyword&gt;&lt;keyword&gt;Humans&lt;/keyword&gt;&lt;keyword&gt;*Meat/analysis&lt;/keyword&gt;&lt;keyword&gt;Nutrition Policy&lt;/keyword&gt;&lt;/keywords&gt;&lt;dates&gt;&lt;year&gt;2008&lt;/year&gt;&lt;pub-dates&gt;&lt;date&gt;Aug&lt;/date&gt;&lt;/pub-dates&gt;&lt;/dates&gt;&lt;isbn&gt;0029-6651&lt;/isbn&gt;&lt;accession-num&gt;18498671&lt;/accession-num&gt;&lt;urls&gt;&lt;/urls&gt;&lt;electronic-resource-num&gt;10.1017/s0029665108007167&lt;/electronic-resource-num&gt;&lt;remote-database-provider&gt;NLM&lt;/remote-database-provider&gt;&lt;language&gt;eng&lt;/language&gt;&lt;/record&gt;&lt;/Cite&gt;&lt;/EndNote&gt;</w:instrText>
      </w:r>
      <w:r w:rsidR="7D217F7A" w:rsidRPr="00315341">
        <w:rPr>
          <w:rFonts w:ascii="Times New Roman" w:eastAsiaTheme="minorEastAsia" w:hAnsi="Times New Roman" w:cs="Times New Roman"/>
          <w:sz w:val="24"/>
          <w:szCs w:val="24"/>
        </w:rPr>
        <w:fldChar w:fldCharType="separate"/>
      </w:r>
      <w:r w:rsidR="00E21AA9" w:rsidRPr="00315341">
        <w:rPr>
          <w:rFonts w:ascii="Times New Roman" w:eastAsiaTheme="minorEastAsia" w:hAnsi="Times New Roman" w:cs="Times New Roman"/>
          <w:noProof/>
          <w:sz w:val="24"/>
          <w:szCs w:val="24"/>
        </w:rPr>
        <w:t>(9)</w:t>
      </w:r>
      <w:r w:rsidR="7D217F7A"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Using more up to date adult (19-64 years of age) food intakes from </w:t>
      </w:r>
      <w:r w:rsidR="160E4A0A" w:rsidRPr="00315341">
        <w:rPr>
          <w:rFonts w:ascii="Times New Roman" w:eastAsiaTheme="minorEastAsia" w:hAnsi="Times New Roman" w:cs="Times New Roman"/>
          <w:sz w:val="24"/>
          <w:szCs w:val="24"/>
        </w:rPr>
        <w:t xml:space="preserve">the </w:t>
      </w:r>
      <w:r w:rsidR="05BB6F78" w:rsidRPr="00315341">
        <w:rPr>
          <w:rFonts w:ascii="Times New Roman" w:eastAsiaTheme="minorEastAsia" w:hAnsi="Times New Roman" w:cs="Times New Roman"/>
          <w:sz w:val="24"/>
          <w:szCs w:val="24"/>
        </w:rPr>
        <w:t xml:space="preserve">UK National Diet and Nutrition Survey </w:t>
      </w:r>
      <w:r w:rsidR="7D217F7A"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OHID&lt;/Author&gt;&lt;Year&gt;2023&lt;/Year&gt;&lt;RecNum&gt;431&lt;/RecNum&gt;&lt;DisplayText&gt;(126)&lt;/DisplayText&gt;&lt;record&gt;&lt;rec-number&gt;431&lt;/rec-number&gt;&lt;foreign-keys&gt;&lt;key app="EN" db-id="2tr5pefawrd9aaed0e8vvwri50tp9vp0ep9w" timestamp="1732623923"&gt;431&lt;/key&gt;&lt;/foreign-keys&gt;&lt;ref-type name="Government Document"&gt;46&lt;/ref-type&gt;&lt;contributors&gt;&lt;authors&gt;&lt;author&gt;OHID&lt;/author&gt;&lt;/authors&gt;&lt;secondary-authors&gt;&lt;author&gt;Office for Health Improvement and Disparities&lt;/author&gt;&lt;/secondary-authors&gt;&lt;/contributors&gt;&lt;titles&gt;&lt;title&gt;National Diet and Nutrition Survey, https://www.gov.uk/government/collections/national-diet-and-nutrition-survey&lt;/title&gt;&lt;/titles&gt;&lt;dates&gt;&lt;year&gt;2023&lt;/year&gt;&lt;/dates&gt;&lt;urls&gt;&lt;/urls&gt;&lt;/record&gt;&lt;/Cite&gt;&lt;/EndNote&gt;</w:instrText>
      </w:r>
      <w:r w:rsidR="7D217F7A"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6)</w:t>
      </w:r>
      <w:r w:rsidR="7D217F7A" w:rsidRPr="00315341">
        <w:rPr>
          <w:rFonts w:ascii="Times New Roman" w:eastAsiaTheme="minorEastAsia" w:hAnsi="Times New Roman" w:cs="Times New Roman"/>
          <w:sz w:val="24"/>
          <w:szCs w:val="24"/>
        </w:rPr>
        <w:fldChar w:fldCharType="end"/>
      </w:r>
      <w:r w:rsidR="05BB6F78"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a recalculation </w:t>
      </w:r>
      <w:r w:rsidRPr="00315341">
        <w:rPr>
          <w:rFonts w:ascii="Times New Roman" w:eastAsiaTheme="minorEastAsia" w:hAnsi="Times New Roman" w:cs="Times New Roman"/>
          <w:sz w:val="24"/>
          <w:szCs w:val="24"/>
        </w:rPr>
        <w:t>indicates that they could contribute some 266 mg EPA+DHA per person</w:t>
      </w:r>
      <w:r w:rsidR="62D4A52A" w:rsidRPr="00315341">
        <w:rPr>
          <w:rFonts w:ascii="Times New Roman" w:eastAsiaTheme="minorEastAsia" w:hAnsi="Times New Roman" w:cs="Times New Roman"/>
          <w:sz w:val="24"/>
          <w:szCs w:val="24"/>
        </w:rPr>
        <w:t xml:space="preserve"> per </w:t>
      </w:r>
      <w:r w:rsidRPr="00315341">
        <w:rPr>
          <w:rFonts w:ascii="Times New Roman" w:eastAsiaTheme="minorEastAsia" w:hAnsi="Times New Roman" w:cs="Times New Roman"/>
          <w:sz w:val="24"/>
          <w:szCs w:val="24"/>
        </w:rPr>
        <w:t>day with the increase relating mainly to increased poultry meat consumption</w:t>
      </w:r>
      <w:r w:rsidR="00A635FE">
        <w:rPr>
          <w:rFonts w:ascii="Times New Roman" w:eastAsiaTheme="minorEastAsia" w:hAnsi="Times New Roman" w:cs="Times New Roman"/>
          <w:sz w:val="24"/>
          <w:szCs w:val="24"/>
        </w:rPr>
        <w:t xml:space="preserve"> </w:t>
      </w:r>
      <w:r w:rsidR="003A0276" w:rsidRPr="00A635FE">
        <w:rPr>
          <w:rFonts w:ascii="Times New Roman" w:eastAsiaTheme="minorEastAsia" w:hAnsi="Times New Roman" w:cs="Times New Roman"/>
          <w:sz w:val="24"/>
          <w:szCs w:val="24"/>
          <w:highlight w:val="yellow"/>
        </w:rPr>
        <w:fldChar w:fldCharType="begin"/>
      </w:r>
      <w:r w:rsidR="00917B65" w:rsidRPr="00A635FE">
        <w:rPr>
          <w:rFonts w:ascii="Times New Roman" w:eastAsiaTheme="minorEastAsia" w:hAnsi="Times New Roman" w:cs="Times New Roman"/>
          <w:sz w:val="24"/>
          <w:szCs w:val="24"/>
          <w:highlight w:val="yellow"/>
        </w:rPr>
        <w:instrText xml:space="preserve"> ADDIN EN.CITE &lt;EndNote&gt;&lt;Cite&gt;&lt;RecNum&gt;526&lt;/RecNum&gt;&lt;DisplayText&gt;(127)&lt;/DisplayText&gt;&lt;record&gt;&lt;rec-number&gt;526&lt;/rec-number&gt;&lt;foreign-keys&gt;&lt;key app="EN" db-id="2tr5pefawrd9aaed0e8vvwri50tp9vp0ep9w" timestamp="1744022653"&gt;526&lt;/key&gt;&lt;/foreign-keys&gt;&lt;ref-type name="Report"&gt;27&lt;/ref-type&gt;&lt;contributors&gt;&lt;/contributors&gt;&lt;titles&gt;&lt;title&gt;Our World in Data: Per capita meat consumption by type, United Kingdom, 1961 to 2022, https://ourworldindata.org/grapher/per-capita-meat-consumption-by-type-kilograms-per-year?tab=chart&amp;amp;country=~GBR&lt;/title&gt;&lt;/titles&gt;&lt;dates&gt;&lt;/dates&gt;&lt;urls&gt;&lt;/urls&gt;&lt;/record&gt;&lt;/Cite&gt;&lt;Cite&gt;&lt;RecNum&gt;526&lt;/RecNum&gt;&lt;record&gt;&lt;rec-number&gt;526&lt;/rec-number&gt;&lt;foreign-keys&gt;&lt;key app="EN" db-id="2tr5pefawrd9aaed0e8vvwri50tp9vp0ep9w" timestamp="1744022653"&gt;526&lt;/key&gt;&lt;/foreign-keys&gt;&lt;ref-type name="Report"&gt;27&lt;/ref-type&gt;&lt;contributors&gt;&lt;/contributors&gt;&lt;titles&gt;&lt;title&gt;Our World in Data: Per capita meat consumption by type, United Kingdom, 1961 to 2022, https://ourworldindata.org/grapher/per-capita-meat-consumption-by-type-kilograms-per-year?tab=chart&amp;amp;country=~GBR&lt;/title&gt;&lt;/titles&gt;&lt;dates&gt;&lt;/dates&gt;&lt;urls&gt;&lt;/urls&gt;&lt;/record&gt;&lt;/Cite&gt;&lt;/EndNote&gt;</w:instrText>
      </w:r>
      <w:r w:rsidR="003A0276" w:rsidRPr="00A635FE">
        <w:rPr>
          <w:rFonts w:ascii="Times New Roman" w:eastAsiaTheme="minorEastAsia" w:hAnsi="Times New Roman" w:cs="Times New Roman"/>
          <w:sz w:val="24"/>
          <w:szCs w:val="24"/>
          <w:highlight w:val="yellow"/>
        </w:rPr>
        <w:fldChar w:fldCharType="separate"/>
      </w:r>
      <w:r w:rsidR="00917B65" w:rsidRPr="00A635FE">
        <w:rPr>
          <w:rFonts w:ascii="Times New Roman" w:eastAsiaTheme="minorEastAsia" w:hAnsi="Times New Roman" w:cs="Times New Roman"/>
          <w:noProof/>
          <w:sz w:val="24"/>
          <w:szCs w:val="24"/>
          <w:highlight w:val="yellow"/>
        </w:rPr>
        <w:t>(127)</w:t>
      </w:r>
      <w:r w:rsidR="003A0276" w:rsidRPr="00A635FE">
        <w:rPr>
          <w:rFonts w:ascii="Times New Roman" w:eastAsiaTheme="minorEastAsia" w:hAnsi="Times New Roman" w:cs="Times New Roman"/>
          <w:sz w:val="24"/>
          <w:szCs w:val="24"/>
          <w:highlight w:val="yellow"/>
        </w:rPr>
        <w:fldChar w:fldCharType="end"/>
      </w:r>
      <w:r w:rsidR="003A0276" w:rsidRPr="00A635FE">
        <w:rPr>
          <w:rFonts w:ascii="Times New Roman" w:eastAsiaTheme="minorEastAsia" w:hAnsi="Times New Roman" w:cs="Times New Roman"/>
          <w:sz w:val="24"/>
          <w:szCs w:val="24"/>
          <w:highlight w:val="yellow"/>
        </w:rPr>
        <w:t>.</w:t>
      </w:r>
      <w:r w:rsidR="003A0276"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However, since enrichment of milk and dairy foods is very inefficient, it is unlikely that enriched dairy foods </w:t>
      </w:r>
      <w:r w:rsidRPr="00315341">
        <w:rPr>
          <w:rFonts w:ascii="Times New Roman" w:eastAsiaTheme="minorEastAsia" w:hAnsi="Times New Roman" w:cs="Times New Roman"/>
          <w:sz w:val="24"/>
          <w:szCs w:val="24"/>
        </w:rPr>
        <w:t>will make a future contribution leaving about 193 mg EPA+DHA per person</w:t>
      </w:r>
      <w:r w:rsidR="62D4A52A" w:rsidRPr="00315341">
        <w:rPr>
          <w:rFonts w:ascii="Times New Roman" w:eastAsiaTheme="minorEastAsia" w:hAnsi="Times New Roman" w:cs="Times New Roman"/>
          <w:sz w:val="24"/>
          <w:szCs w:val="24"/>
        </w:rPr>
        <w:t xml:space="preserve"> per </w:t>
      </w:r>
      <w:r w:rsidRPr="00315341">
        <w:rPr>
          <w:rFonts w:ascii="Times New Roman" w:eastAsiaTheme="minorEastAsia" w:hAnsi="Times New Roman" w:cs="Times New Roman"/>
          <w:sz w:val="24"/>
          <w:szCs w:val="24"/>
        </w:rPr>
        <w:t xml:space="preserve">day from meat and eggs. </w:t>
      </w:r>
    </w:p>
    <w:p w14:paraId="4434CF89" w14:textId="77777777" w:rsidR="00052C8F" w:rsidRPr="00315341" w:rsidRDefault="00052C8F" w:rsidP="00A13D98">
      <w:pPr>
        <w:spacing w:after="0" w:line="360" w:lineRule="auto"/>
        <w:jc w:val="both"/>
        <w:rPr>
          <w:rFonts w:ascii="Times New Roman" w:eastAsiaTheme="minorEastAsia" w:hAnsi="Times New Roman" w:cs="Times New Roman"/>
          <w:sz w:val="24"/>
          <w:szCs w:val="24"/>
        </w:rPr>
      </w:pPr>
    </w:p>
    <w:p w14:paraId="1D16B644" w14:textId="259F0368" w:rsidR="00207F24" w:rsidRPr="00315341" w:rsidRDefault="00207F24" w:rsidP="0092326F">
      <w:pPr>
        <w:pStyle w:val="ListParagraph"/>
        <w:numPr>
          <w:ilvl w:val="1"/>
          <w:numId w:val="14"/>
        </w:numPr>
        <w:spacing w:after="0" w:line="360" w:lineRule="auto"/>
        <w:ind w:left="0" w:firstLine="0"/>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Algal oils</w:t>
      </w:r>
    </w:p>
    <w:p w14:paraId="3F6D6CE8" w14:textId="5F40018D" w:rsidR="00B12DA3" w:rsidRPr="00315341" w:rsidRDefault="004A4896" w:rsidP="00BE3483">
      <w:pPr>
        <w:pStyle w:val="ListParagraph"/>
        <w:spacing w:after="0" w:line="360" w:lineRule="auto"/>
        <w:ind w:left="0" w:hanging="11"/>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As mentioned above</w:t>
      </w:r>
      <w:r w:rsidR="00CB5AB5"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w:t>
      </w:r>
      <w:r w:rsidR="00EA5C68" w:rsidRPr="00315341">
        <w:rPr>
          <w:rFonts w:ascii="Times New Roman" w:eastAsiaTheme="minorEastAsia" w:hAnsi="Times New Roman" w:cs="Times New Roman"/>
          <w:sz w:val="24"/>
          <w:szCs w:val="24"/>
        </w:rPr>
        <w:t xml:space="preserve">hen feed for animals is enriched in EPA+DHA usually fish oil or microalgae biomass/oil is used as the source. </w:t>
      </w:r>
      <w:r w:rsidR="00BD378D" w:rsidRPr="00315341">
        <w:rPr>
          <w:rFonts w:ascii="Times New Roman" w:eastAsiaTheme="minorEastAsia" w:hAnsi="Times New Roman" w:cs="Times New Roman"/>
          <w:sz w:val="24"/>
          <w:szCs w:val="24"/>
        </w:rPr>
        <w:t xml:space="preserve">EPA and DHA from microalgae lead to less taste or odour problems in the resulting meat and eggs than can be apparent with fish oil </w:t>
      </w:r>
      <w:r w:rsidR="00BD378D" w:rsidRPr="00315341">
        <w:rPr>
          <w:rFonts w:ascii="Times New Roman" w:eastAsiaTheme="minorEastAsia" w:hAnsi="Times New Roman" w:cs="Times New Roman"/>
          <w:sz w:val="24"/>
          <w:szCs w:val="24"/>
        </w:rPr>
        <w:fldChar w:fldCharType="begin">
          <w:fldData xml:space="preserve">PEVuZE5vdGU+PENpdGU+PEF1dGhvcj5GZW5nPC9BdXRob3I+PFllYXI+MjAyMDwvWWVhcj48UmVj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GZW5nPC9BdXRob3I+PFllYXI+MjAyMDwvWWVhcj48UmVj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BD378D"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11)</w:t>
      </w:r>
      <w:r w:rsidR="00BD378D" w:rsidRPr="00315341">
        <w:rPr>
          <w:rFonts w:ascii="Times New Roman" w:eastAsiaTheme="minorEastAsia" w:hAnsi="Times New Roman" w:cs="Times New Roman"/>
          <w:sz w:val="24"/>
          <w:szCs w:val="24"/>
        </w:rPr>
        <w:fldChar w:fldCharType="end"/>
      </w:r>
      <w:r w:rsidR="00BD378D" w:rsidRPr="00315341">
        <w:rPr>
          <w:rFonts w:ascii="Times New Roman" w:eastAsiaTheme="minorEastAsia" w:hAnsi="Times New Roman" w:cs="Times New Roman"/>
          <w:sz w:val="24"/>
          <w:szCs w:val="24"/>
        </w:rPr>
        <w:t>.</w:t>
      </w:r>
      <w:r w:rsidR="009368D9" w:rsidRPr="00315341">
        <w:rPr>
          <w:rFonts w:ascii="Times New Roman" w:eastAsiaTheme="minorEastAsia" w:hAnsi="Times New Roman" w:cs="Times New Roman"/>
          <w:sz w:val="24"/>
          <w:szCs w:val="24"/>
        </w:rPr>
        <w:t xml:space="preserve"> </w:t>
      </w:r>
      <w:r w:rsidR="00851C82" w:rsidRPr="00315341">
        <w:rPr>
          <w:rFonts w:ascii="Times New Roman" w:eastAsiaTheme="minorEastAsia" w:hAnsi="Times New Roman" w:cs="Times New Roman"/>
          <w:sz w:val="24"/>
          <w:szCs w:val="24"/>
        </w:rPr>
        <w:t>Algal oil</w:t>
      </w:r>
      <w:r w:rsidR="00CB5AB5" w:rsidRPr="00315341">
        <w:rPr>
          <w:rFonts w:ascii="Times New Roman" w:eastAsiaTheme="minorEastAsia" w:hAnsi="Times New Roman" w:cs="Times New Roman"/>
          <w:sz w:val="24"/>
          <w:szCs w:val="24"/>
        </w:rPr>
        <w:t>s</w:t>
      </w:r>
      <w:r w:rsidR="00851C82" w:rsidRPr="00315341">
        <w:rPr>
          <w:rFonts w:ascii="Times New Roman" w:eastAsiaTheme="minorEastAsia" w:hAnsi="Times New Roman" w:cs="Times New Roman"/>
          <w:sz w:val="24"/>
          <w:szCs w:val="24"/>
        </w:rPr>
        <w:t xml:space="preserve"> </w:t>
      </w:r>
      <w:r w:rsidR="00CB5AB5" w:rsidRPr="00315341">
        <w:rPr>
          <w:rFonts w:ascii="Times New Roman" w:eastAsiaTheme="minorEastAsia" w:hAnsi="Times New Roman" w:cs="Times New Roman"/>
          <w:sz w:val="24"/>
          <w:szCs w:val="24"/>
        </w:rPr>
        <w:t>can be</w:t>
      </w:r>
      <w:r w:rsidR="00851C82" w:rsidRPr="00315341">
        <w:rPr>
          <w:rFonts w:ascii="Times New Roman" w:eastAsiaTheme="minorEastAsia" w:hAnsi="Times New Roman" w:cs="Times New Roman"/>
          <w:sz w:val="24"/>
          <w:szCs w:val="24"/>
        </w:rPr>
        <w:t xml:space="preserve"> a </w:t>
      </w:r>
      <w:r w:rsidR="00CB5AB5" w:rsidRPr="00315341">
        <w:rPr>
          <w:rFonts w:ascii="Times New Roman" w:eastAsiaTheme="minorEastAsia" w:hAnsi="Times New Roman" w:cs="Times New Roman"/>
          <w:sz w:val="24"/>
          <w:szCs w:val="24"/>
        </w:rPr>
        <w:t xml:space="preserve">good </w:t>
      </w:r>
      <w:r w:rsidR="00851C82" w:rsidRPr="00315341">
        <w:rPr>
          <w:rFonts w:ascii="Times New Roman" w:eastAsiaTheme="minorEastAsia" w:hAnsi="Times New Roman" w:cs="Times New Roman"/>
          <w:sz w:val="24"/>
          <w:szCs w:val="24"/>
        </w:rPr>
        <w:t xml:space="preserve">source of EPA and DHA that is acceptable to vegetarians and vegans and therefore </w:t>
      </w:r>
      <w:r w:rsidR="00D230C1" w:rsidRPr="00315341">
        <w:rPr>
          <w:rFonts w:ascii="Times New Roman" w:eastAsiaTheme="minorEastAsia" w:hAnsi="Times New Roman" w:cs="Times New Roman"/>
          <w:sz w:val="24"/>
          <w:szCs w:val="24"/>
        </w:rPr>
        <w:t>are</w:t>
      </w:r>
      <w:r w:rsidR="00851C82" w:rsidRPr="00315341">
        <w:rPr>
          <w:rFonts w:ascii="Times New Roman" w:eastAsiaTheme="minorEastAsia" w:hAnsi="Times New Roman" w:cs="Times New Roman"/>
          <w:sz w:val="24"/>
          <w:szCs w:val="24"/>
        </w:rPr>
        <w:t xml:space="preserve"> a good candidate, not just for animal feeds, but for </w:t>
      </w:r>
      <w:r w:rsidR="00CB5AB5" w:rsidRPr="00315341">
        <w:rPr>
          <w:rFonts w:ascii="Times New Roman" w:eastAsiaTheme="minorEastAsia" w:hAnsi="Times New Roman" w:cs="Times New Roman"/>
          <w:sz w:val="24"/>
          <w:szCs w:val="24"/>
        </w:rPr>
        <w:t xml:space="preserve">direct fortification of foods for human consumption and as </w:t>
      </w:r>
      <w:r w:rsidR="00D230C1" w:rsidRPr="00315341">
        <w:rPr>
          <w:rFonts w:ascii="Times New Roman" w:eastAsiaTheme="minorEastAsia" w:hAnsi="Times New Roman" w:cs="Times New Roman"/>
          <w:sz w:val="24"/>
          <w:szCs w:val="24"/>
        </w:rPr>
        <w:t>supplements.</w:t>
      </w:r>
      <w:r w:rsidR="00CB5AB5" w:rsidRPr="00315341">
        <w:rPr>
          <w:rFonts w:ascii="Times New Roman" w:eastAsiaTheme="minorEastAsia" w:hAnsi="Times New Roman" w:cs="Times New Roman"/>
          <w:sz w:val="24"/>
          <w:szCs w:val="24"/>
        </w:rPr>
        <w:t xml:space="preserve"> </w:t>
      </w:r>
      <w:r w:rsidR="00D230C1" w:rsidRPr="00315341">
        <w:rPr>
          <w:rFonts w:ascii="Times New Roman" w:eastAsiaTheme="minorEastAsia" w:hAnsi="Times New Roman" w:cs="Times New Roman"/>
          <w:sz w:val="24"/>
          <w:szCs w:val="24"/>
        </w:rPr>
        <w:t>Algal oil</w:t>
      </w:r>
      <w:r w:rsidR="00EA5C68" w:rsidRPr="00315341">
        <w:rPr>
          <w:rFonts w:ascii="Times New Roman" w:eastAsiaTheme="minorEastAsia" w:hAnsi="Times New Roman" w:cs="Times New Roman"/>
          <w:sz w:val="24"/>
          <w:szCs w:val="24"/>
        </w:rPr>
        <w:t xml:space="preserve"> is a</w:t>
      </w:r>
      <w:r w:rsidR="00D230C1" w:rsidRPr="00315341">
        <w:rPr>
          <w:rFonts w:ascii="Times New Roman" w:eastAsiaTheme="minorEastAsia" w:hAnsi="Times New Roman" w:cs="Times New Roman"/>
          <w:sz w:val="24"/>
          <w:szCs w:val="24"/>
        </w:rPr>
        <w:t>lso a</w:t>
      </w:r>
      <w:r w:rsidR="00EA5C68" w:rsidRPr="00315341">
        <w:rPr>
          <w:rFonts w:ascii="Times New Roman" w:eastAsiaTheme="minorEastAsia" w:hAnsi="Times New Roman" w:cs="Times New Roman"/>
          <w:sz w:val="24"/>
          <w:szCs w:val="24"/>
        </w:rPr>
        <w:t xml:space="preserve"> more environmentally acceptable raw material than fish oil, although </w:t>
      </w:r>
      <w:r w:rsidR="00D230C1" w:rsidRPr="00315341">
        <w:rPr>
          <w:rFonts w:ascii="Times New Roman" w:eastAsiaTheme="minorEastAsia" w:hAnsi="Times New Roman" w:cs="Times New Roman"/>
          <w:sz w:val="24"/>
          <w:szCs w:val="24"/>
        </w:rPr>
        <w:t xml:space="preserve">it is </w:t>
      </w:r>
      <w:r w:rsidR="00EA5C68" w:rsidRPr="00315341">
        <w:rPr>
          <w:rFonts w:ascii="Times New Roman" w:eastAsiaTheme="minorEastAsia" w:hAnsi="Times New Roman" w:cs="Times New Roman"/>
          <w:sz w:val="24"/>
          <w:szCs w:val="24"/>
        </w:rPr>
        <w:t>not environmentally neutral</w:t>
      </w:r>
      <w:r w:rsidR="00D230C1" w:rsidRPr="00315341">
        <w:rPr>
          <w:rFonts w:ascii="Times New Roman" w:eastAsiaTheme="minorEastAsia" w:hAnsi="Times New Roman" w:cs="Times New Roman"/>
          <w:sz w:val="24"/>
          <w:szCs w:val="24"/>
        </w:rPr>
        <w:t>,</w:t>
      </w:r>
      <w:r w:rsidR="00EA5C68" w:rsidRPr="00315341">
        <w:rPr>
          <w:rFonts w:ascii="Times New Roman" w:eastAsiaTheme="minorEastAsia" w:hAnsi="Times New Roman" w:cs="Times New Roman"/>
          <w:sz w:val="24"/>
          <w:szCs w:val="24"/>
        </w:rPr>
        <w:t xml:space="preserve"> requiring a source of carbon (typically sugar from cane) and heat and light for heterotrophic growth and processing. </w:t>
      </w:r>
      <w:r w:rsidR="00715155" w:rsidRPr="00315341">
        <w:rPr>
          <w:rFonts w:ascii="Times New Roman" w:eastAsiaTheme="minorEastAsia" w:hAnsi="Times New Roman" w:cs="Times New Roman"/>
          <w:sz w:val="24"/>
          <w:szCs w:val="24"/>
        </w:rPr>
        <w:t xml:space="preserve">The EPA and DHA contents of the oils of different </w:t>
      </w:r>
      <w:r w:rsidR="005E0B95" w:rsidRPr="00315341">
        <w:rPr>
          <w:rFonts w:ascii="Times New Roman" w:eastAsiaTheme="minorEastAsia" w:hAnsi="Times New Roman" w:cs="Times New Roman"/>
          <w:sz w:val="24"/>
          <w:szCs w:val="24"/>
        </w:rPr>
        <w:t>algae can differ</w:t>
      </w:r>
      <w:r w:rsidR="00BE3483" w:rsidRPr="00315341">
        <w:rPr>
          <w:rFonts w:ascii="Times New Roman" w:eastAsiaTheme="minorEastAsia" w:hAnsi="Times New Roman" w:cs="Times New Roman"/>
          <w:sz w:val="24"/>
          <w:szCs w:val="24"/>
        </w:rPr>
        <w:t xml:space="preserve">. </w:t>
      </w:r>
      <w:r w:rsidR="005E0B95" w:rsidRPr="00315341">
        <w:rPr>
          <w:rFonts w:ascii="Times New Roman" w:eastAsiaTheme="minorEastAsia" w:hAnsi="Times New Roman" w:cs="Times New Roman"/>
          <w:sz w:val="24"/>
          <w:szCs w:val="24"/>
        </w:rPr>
        <w:t xml:space="preserve">Heterotrophic microalgal species such as </w:t>
      </w:r>
      <w:proofErr w:type="spellStart"/>
      <w:r w:rsidR="005E0B95" w:rsidRPr="00917B65">
        <w:rPr>
          <w:rFonts w:ascii="Times New Roman" w:eastAsiaTheme="minorEastAsia" w:hAnsi="Times New Roman" w:cs="Times New Roman"/>
          <w:sz w:val="24"/>
          <w:szCs w:val="24"/>
          <w:highlight w:val="yellow"/>
        </w:rPr>
        <w:t>Schizochytrium</w:t>
      </w:r>
      <w:proofErr w:type="spellEnd"/>
      <w:r w:rsidR="005E0B95" w:rsidRPr="00917B65">
        <w:rPr>
          <w:rFonts w:ascii="Times New Roman" w:eastAsiaTheme="minorEastAsia" w:hAnsi="Times New Roman" w:cs="Times New Roman"/>
          <w:sz w:val="24"/>
          <w:szCs w:val="24"/>
          <w:highlight w:val="yellow"/>
        </w:rPr>
        <w:t xml:space="preserve">, </w:t>
      </w:r>
      <w:proofErr w:type="spellStart"/>
      <w:r w:rsidR="005E0B95" w:rsidRPr="00917B65">
        <w:rPr>
          <w:rFonts w:ascii="Times New Roman" w:eastAsiaTheme="minorEastAsia" w:hAnsi="Times New Roman" w:cs="Times New Roman"/>
          <w:sz w:val="24"/>
          <w:szCs w:val="24"/>
          <w:highlight w:val="yellow"/>
        </w:rPr>
        <w:t>Aurantiochytrium</w:t>
      </w:r>
      <w:proofErr w:type="spellEnd"/>
      <w:r w:rsidR="005E0B95" w:rsidRPr="00917B65">
        <w:rPr>
          <w:rFonts w:ascii="Times New Roman" w:eastAsiaTheme="minorEastAsia" w:hAnsi="Times New Roman" w:cs="Times New Roman"/>
          <w:sz w:val="24"/>
          <w:szCs w:val="24"/>
          <w:highlight w:val="yellow"/>
        </w:rPr>
        <w:t xml:space="preserve">, and </w:t>
      </w:r>
      <w:proofErr w:type="spellStart"/>
      <w:r w:rsidR="005E0B95" w:rsidRPr="00917B65">
        <w:rPr>
          <w:rFonts w:ascii="Times New Roman" w:eastAsiaTheme="minorEastAsia" w:hAnsi="Times New Roman" w:cs="Times New Roman"/>
          <w:i/>
          <w:iCs/>
          <w:sz w:val="24"/>
          <w:szCs w:val="24"/>
          <w:highlight w:val="yellow"/>
        </w:rPr>
        <w:t>Crypthecodinium</w:t>
      </w:r>
      <w:proofErr w:type="spellEnd"/>
      <w:r w:rsidR="005E0B95" w:rsidRPr="00917B65">
        <w:rPr>
          <w:rFonts w:ascii="Times New Roman" w:eastAsiaTheme="minorEastAsia" w:hAnsi="Times New Roman" w:cs="Times New Roman"/>
          <w:i/>
          <w:iCs/>
          <w:sz w:val="24"/>
          <w:szCs w:val="24"/>
          <w:highlight w:val="yellow"/>
        </w:rPr>
        <w:t xml:space="preserve"> </w:t>
      </w:r>
      <w:proofErr w:type="spellStart"/>
      <w:r w:rsidR="005E0B95" w:rsidRPr="00917B65">
        <w:rPr>
          <w:rFonts w:ascii="Times New Roman" w:eastAsiaTheme="minorEastAsia" w:hAnsi="Times New Roman" w:cs="Times New Roman"/>
          <w:i/>
          <w:iCs/>
          <w:sz w:val="24"/>
          <w:szCs w:val="24"/>
          <w:highlight w:val="yellow"/>
        </w:rPr>
        <w:t>cohnii</w:t>
      </w:r>
      <w:proofErr w:type="spellEnd"/>
      <w:r w:rsidR="005E0B95" w:rsidRPr="00315341">
        <w:rPr>
          <w:rFonts w:ascii="Times New Roman" w:eastAsiaTheme="minorEastAsia" w:hAnsi="Times New Roman" w:cs="Times New Roman"/>
          <w:sz w:val="24"/>
          <w:szCs w:val="24"/>
        </w:rPr>
        <w:t xml:space="preserve"> are essential producers of DHA</w:t>
      </w:r>
      <w:r w:rsidR="00D57793" w:rsidRPr="00315341">
        <w:rPr>
          <w:rFonts w:ascii="Times New Roman" w:eastAsiaTheme="minorEastAsia" w:hAnsi="Times New Roman" w:cs="Times New Roman"/>
          <w:sz w:val="24"/>
          <w:szCs w:val="24"/>
        </w:rPr>
        <w:t xml:space="preserve"> and </w:t>
      </w:r>
      <w:r w:rsidR="007D16FE" w:rsidRPr="00315341">
        <w:rPr>
          <w:rFonts w:ascii="Times New Roman" w:eastAsiaTheme="minorEastAsia" w:hAnsi="Times New Roman" w:cs="Times New Roman"/>
          <w:sz w:val="24"/>
          <w:szCs w:val="24"/>
        </w:rPr>
        <w:t xml:space="preserve">in </w:t>
      </w:r>
      <w:r w:rsidR="00D57793" w:rsidRPr="00315341">
        <w:rPr>
          <w:rFonts w:ascii="Times New Roman" w:eastAsiaTheme="minorEastAsia" w:hAnsi="Times New Roman" w:cs="Times New Roman"/>
          <w:sz w:val="24"/>
          <w:szCs w:val="24"/>
        </w:rPr>
        <w:t xml:space="preserve">their oils </w:t>
      </w:r>
      <w:r w:rsidR="005E0B95" w:rsidRPr="00315341">
        <w:rPr>
          <w:rFonts w:ascii="Times New Roman" w:eastAsiaTheme="minorEastAsia" w:hAnsi="Times New Roman" w:cs="Times New Roman"/>
          <w:sz w:val="24"/>
          <w:szCs w:val="24"/>
        </w:rPr>
        <w:t xml:space="preserve">DHA content ranges from </w:t>
      </w:r>
      <w:r w:rsidR="005E0B95" w:rsidRPr="00917B65">
        <w:rPr>
          <w:rFonts w:ascii="Times New Roman" w:eastAsiaTheme="minorEastAsia" w:hAnsi="Times New Roman" w:cs="Times New Roman"/>
          <w:sz w:val="24"/>
          <w:szCs w:val="24"/>
          <w:highlight w:val="yellow"/>
        </w:rPr>
        <w:t>43 to 55%, 24 to 53% and 24 to 54%</w:t>
      </w:r>
      <w:r w:rsidR="005E0B95" w:rsidRPr="00315341">
        <w:rPr>
          <w:rFonts w:ascii="Times New Roman" w:eastAsiaTheme="minorEastAsia" w:hAnsi="Times New Roman" w:cs="Times New Roman"/>
          <w:sz w:val="24"/>
          <w:szCs w:val="24"/>
        </w:rPr>
        <w:t xml:space="preserve"> of the total fatty</w:t>
      </w:r>
      <w:r w:rsidR="00BE3483" w:rsidRPr="00315341">
        <w:rPr>
          <w:rFonts w:ascii="Times New Roman" w:eastAsiaTheme="minorEastAsia" w:hAnsi="Times New Roman" w:cs="Times New Roman"/>
          <w:sz w:val="24"/>
          <w:szCs w:val="24"/>
        </w:rPr>
        <w:t xml:space="preserve"> acids, respectively </w:t>
      </w:r>
      <w:r w:rsidR="00AC4A8F" w:rsidRPr="00917B65">
        <w:rPr>
          <w:rFonts w:ascii="Times New Roman" w:eastAsiaTheme="minorEastAsia" w:hAnsi="Times New Roman" w:cs="Times New Roman"/>
          <w:sz w:val="24"/>
          <w:szCs w:val="24"/>
          <w:highlight w:val="yellow"/>
        </w:rPr>
        <w:fldChar w:fldCharType="begin"/>
      </w:r>
      <w:r w:rsidR="00917B65" w:rsidRPr="00917B65">
        <w:rPr>
          <w:rFonts w:ascii="Times New Roman" w:eastAsiaTheme="minorEastAsia" w:hAnsi="Times New Roman" w:cs="Times New Roman"/>
          <w:sz w:val="24"/>
          <w:szCs w:val="24"/>
          <w:highlight w:val="yellow"/>
        </w:rPr>
        <w:instrText xml:space="preserve"> ADDIN EN.CITE &lt;EndNote&gt;&lt;Cite&gt;&lt;Author&gt;Jovanovic&lt;/Author&gt;&lt;Year&gt;2021&lt;/Year&gt;&lt;RecNum&gt;527&lt;/RecNum&gt;&lt;Suffix&gt;.&lt;/Suffix&gt;&lt;DisplayText&gt;(128.)&lt;/DisplayText&gt;&lt;record&gt;&lt;rec-number&gt;527&lt;/rec-number&gt;&lt;foreign-keys&gt;&lt;key app="EN" db-id="2tr5pefawrd9aaed0e8vvwri50tp9vp0ep9w" timestamp="1744023055"&gt;527&lt;/key&gt;&lt;/foreign-keys&gt;&lt;ref-type name="Journal Article"&gt;17&lt;/ref-type&gt;&lt;contributors&gt;&lt;authors&gt;&lt;author&gt;Jovanovic, S.&lt;/author&gt;&lt;author&gt;Dietrich, D.&lt;/author&gt;&lt;author&gt;Becker, J.&lt;/author&gt;&lt;author&gt;Kohlstedt, M.&lt;/author&gt;&lt;author&gt;Wittmann, C.&lt;/author&gt;&lt;/authors&gt;&lt;/contributors&gt;&lt;auth-address&gt;Institute of Systems Biotechnology, Universität des Saarlandes, Germany.&amp;#xD;Institute of Systems Biotechnology, Universität des Saarlandes, Germany. Electronic address: christoph.wittmann@uni-saarland.de.&lt;/auth-address&gt;&lt;titles&gt;&lt;title&gt;Microbial production of polyunsaturated fatty acids - high-value ingredients for aquafeed, superfoods, and pharmaceuticals&lt;/title&gt;&lt;secondary-title&gt;Curr Opin Biotechnol&lt;/secondary-title&gt;&lt;/titles&gt;&lt;periodical&gt;&lt;full-title&gt;Curr Opin Biotechnol&lt;/full-title&gt;&lt;/periodical&gt;&lt;pages&gt;199-211&lt;/pages&gt;&lt;volume&gt;69&lt;/volume&gt;&lt;edition&gt;20210201&lt;/edition&gt;&lt;keywords&gt;&lt;keyword&gt;Docosahexaenoic Acids&lt;/keyword&gt;&lt;keyword&gt;Eicosapentaenoic Acid&lt;/keyword&gt;&lt;keyword&gt;Fatty Acids&lt;/keyword&gt;&lt;keyword&gt;*Fatty Acids, Omega-3&lt;/keyword&gt;&lt;keyword&gt;Fatty Acids, Unsaturated&lt;/keyword&gt;&lt;keyword&gt;Fungi&lt;/keyword&gt;&lt;keyword&gt;Humans&lt;/keyword&gt;&lt;keyword&gt;*Microalgae&lt;/keyword&gt;&lt;keyword&gt;*Pharmaceutical Preparations&lt;/keyword&gt;&lt;/keywords&gt;&lt;dates&gt;&lt;year&gt;2021&lt;/year&gt;&lt;pub-dates&gt;&lt;date&gt;Jun&lt;/date&gt;&lt;/pub-dates&gt;&lt;/dates&gt;&lt;isbn&gt;0958-1669&lt;/isbn&gt;&lt;accession-num&gt;33540327&lt;/accession-num&gt;&lt;urls&gt;&lt;/urls&gt;&lt;electronic-resource-num&gt;10.1016/j.copbio.2021.01.009&lt;/electronic-resource-num&gt;&lt;remote-database-provider&gt;NLM&lt;/remote-database-provider&gt;&lt;language&gt;eng&lt;/language&gt;&lt;/record&gt;&lt;/Cite&gt;&lt;/EndNote&gt;</w:instrText>
      </w:r>
      <w:r w:rsidR="00AC4A8F" w:rsidRPr="00917B65">
        <w:rPr>
          <w:rFonts w:ascii="Times New Roman" w:eastAsiaTheme="minorEastAsia" w:hAnsi="Times New Roman" w:cs="Times New Roman"/>
          <w:sz w:val="24"/>
          <w:szCs w:val="24"/>
          <w:highlight w:val="yellow"/>
        </w:rPr>
        <w:fldChar w:fldCharType="separate"/>
      </w:r>
      <w:r w:rsidR="00917B65" w:rsidRPr="00917B65">
        <w:rPr>
          <w:rFonts w:ascii="Times New Roman" w:eastAsiaTheme="minorEastAsia" w:hAnsi="Times New Roman" w:cs="Times New Roman"/>
          <w:noProof/>
          <w:sz w:val="24"/>
          <w:szCs w:val="24"/>
          <w:highlight w:val="yellow"/>
        </w:rPr>
        <w:t>(128)</w:t>
      </w:r>
      <w:r w:rsidR="00AC4A8F" w:rsidRPr="00917B65">
        <w:rPr>
          <w:rFonts w:ascii="Times New Roman" w:eastAsiaTheme="minorEastAsia" w:hAnsi="Times New Roman" w:cs="Times New Roman"/>
          <w:sz w:val="24"/>
          <w:szCs w:val="24"/>
          <w:highlight w:val="yellow"/>
        </w:rPr>
        <w:fldChar w:fldCharType="end"/>
      </w:r>
      <w:r w:rsidR="00B86DE0" w:rsidRPr="00917B65">
        <w:rPr>
          <w:rFonts w:ascii="Times New Roman" w:eastAsiaTheme="minorEastAsia" w:hAnsi="Times New Roman" w:cs="Times New Roman"/>
          <w:sz w:val="24"/>
          <w:szCs w:val="24"/>
          <w:highlight w:val="yellow"/>
        </w:rPr>
        <w:t>.</w:t>
      </w:r>
      <w:r w:rsidR="00B86DE0" w:rsidRPr="00315341">
        <w:rPr>
          <w:rFonts w:ascii="Times New Roman" w:eastAsiaTheme="minorEastAsia" w:hAnsi="Times New Roman" w:cs="Times New Roman"/>
          <w:sz w:val="24"/>
          <w:szCs w:val="24"/>
        </w:rPr>
        <w:t xml:space="preserve"> </w:t>
      </w:r>
      <w:r w:rsidR="00BE3483" w:rsidRPr="00315341">
        <w:rPr>
          <w:rFonts w:ascii="Times New Roman" w:eastAsiaTheme="minorEastAsia" w:hAnsi="Times New Roman" w:cs="Times New Roman"/>
          <w:sz w:val="24"/>
          <w:szCs w:val="24"/>
        </w:rPr>
        <w:t xml:space="preserve">Photosynthetic microalgae, such as </w:t>
      </w:r>
      <w:proofErr w:type="spellStart"/>
      <w:r w:rsidR="00BE3483" w:rsidRPr="00315341">
        <w:rPr>
          <w:rFonts w:ascii="Times New Roman" w:eastAsiaTheme="minorEastAsia" w:hAnsi="Times New Roman" w:cs="Times New Roman"/>
          <w:i/>
          <w:iCs/>
          <w:sz w:val="24"/>
          <w:szCs w:val="24"/>
        </w:rPr>
        <w:t>Phaeodactylum</w:t>
      </w:r>
      <w:proofErr w:type="spellEnd"/>
      <w:r w:rsidR="00BE3483" w:rsidRPr="00315341">
        <w:rPr>
          <w:rFonts w:ascii="Times New Roman" w:eastAsiaTheme="minorEastAsia" w:hAnsi="Times New Roman" w:cs="Times New Roman"/>
          <w:i/>
          <w:iCs/>
          <w:sz w:val="24"/>
          <w:szCs w:val="24"/>
        </w:rPr>
        <w:t xml:space="preserve"> </w:t>
      </w:r>
      <w:proofErr w:type="spellStart"/>
      <w:r w:rsidR="00BE3483" w:rsidRPr="00315341">
        <w:rPr>
          <w:rFonts w:ascii="Times New Roman" w:eastAsiaTheme="minorEastAsia" w:hAnsi="Times New Roman" w:cs="Times New Roman"/>
          <w:i/>
          <w:iCs/>
          <w:sz w:val="24"/>
          <w:szCs w:val="24"/>
        </w:rPr>
        <w:t>tricornutum</w:t>
      </w:r>
      <w:proofErr w:type="spellEnd"/>
      <w:r w:rsidR="00BE3483" w:rsidRPr="00315341">
        <w:rPr>
          <w:rFonts w:ascii="Times New Roman" w:eastAsiaTheme="minorEastAsia" w:hAnsi="Times New Roman" w:cs="Times New Roman"/>
          <w:sz w:val="24"/>
          <w:szCs w:val="24"/>
        </w:rPr>
        <w:t xml:space="preserve">, </w:t>
      </w:r>
      <w:proofErr w:type="spellStart"/>
      <w:r w:rsidR="00BE3483" w:rsidRPr="00315341">
        <w:rPr>
          <w:rFonts w:ascii="Times New Roman" w:eastAsiaTheme="minorEastAsia" w:hAnsi="Times New Roman" w:cs="Times New Roman"/>
          <w:i/>
          <w:iCs/>
          <w:sz w:val="24"/>
          <w:szCs w:val="24"/>
        </w:rPr>
        <w:t>Nannochloropsis</w:t>
      </w:r>
      <w:proofErr w:type="spellEnd"/>
      <w:r w:rsidR="00BE3483" w:rsidRPr="00315341">
        <w:rPr>
          <w:rFonts w:ascii="Times New Roman" w:eastAsiaTheme="minorEastAsia" w:hAnsi="Times New Roman" w:cs="Times New Roman"/>
          <w:i/>
          <w:iCs/>
          <w:sz w:val="24"/>
          <w:szCs w:val="24"/>
        </w:rPr>
        <w:t xml:space="preserve"> </w:t>
      </w:r>
      <w:proofErr w:type="spellStart"/>
      <w:r w:rsidR="00BE3483" w:rsidRPr="00315341">
        <w:rPr>
          <w:rFonts w:ascii="Times New Roman" w:eastAsiaTheme="minorEastAsia" w:hAnsi="Times New Roman" w:cs="Times New Roman"/>
          <w:i/>
          <w:iCs/>
          <w:sz w:val="24"/>
          <w:szCs w:val="24"/>
        </w:rPr>
        <w:t>oceanica</w:t>
      </w:r>
      <w:proofErr w:type="spellEnd"/>
      <w:r w:rsidR="00BE3483" w:rsidRPr="00315341">
        <w:rPr>
          <w:rFonts w:ascii="Times New Roman" w:eastAsiaTheme="minorEastAsia" w:hAnsi="Times New Roman" w:cs="Times New Roman"/>
          <w:i/>
          <w:iCs/>
          <w:sz w:val="24"/>
          <w:szCs w:val="24"/>
        </w:rPr>
        <w:t xml:space="preserve"> </w:t>
      </w:r>
      <w:r w:rsidR="00BE3483" w:rsidRPr="00315341">
        <w:rPr>
          <w:rFonts w:ascii="Times New Roman" w:eastAsiaTheme="minorEastAsia" w:hAnsi="Times New Roman" w:cs="Times New Roman"/>
          <w:sz w:val="24"/>
          <w:szCs w:val="24"/>
        </w:rPr>
        <w:t xml:space="preserve">and </w:t>
      </w:r>
      <w:proofErr w:type="spellStart"/>
      <w:r w:rsidR="00BE3483" w:rsidRPr="00315341">
        <w:rPr>
          <w:rFonts w:ascii="Times New Roman" w:eastAsiaTheme="minorEastAsia" w:hAnsi="Times New Roman" w:cs="Times New Roman"/>
          <w:i/>
          <w:iCs/>
          <w:sz w:val="24"/>
          <w:szCs w:val="24"/>
        </w:rPr>
        <w:t>Dunaliella</w:t>
      </w:r>
      <w:proofErr w:type="spellEnd"/>
      <w:r w:rsidR="00BE3483" w:rsidRPr="00315341">
        <w:rPr>
          <w:rFonts w:ascii="Times New Roman" w:eastAsiaTheme="minorEastAsia" w:hAnsi="Times New Roman" w:cs="Times New Roman"/>
          <w:i/>
          <w:iCs/>
          <w:sz w:val="24"/>
          <w:szCs w:val="24"/>
        </w:rPr>
        <w:t xml:space="preserve"> salina</w:t>
      </w:r>
      <w:r w:rsidR="00BE3483" w:rsidRPr="00315341">
        <w:rPr>
          <w:rFonts w:ascii="Times New Roman" w:eastAsiaTheme="minorEastAsia" w:hAnsi="Times New Roman" w:cs="Times New Roman"/>
          <w:sz w:val="24"/>
          <w:szCs w:val="24"/>
        </w:rPr>
        <w:t xml:space="preserve"> primarily produce EPA, which can reach up to 36%, 42%, and 46% of the total fatty acids, respectively </w:t>
      </w:r>
      <w:r w:rsidR="00AC4A8F" w:rsidRPr="00315341">
        <w:rPr>
          <w:rFonts w:ascii="Times New Roman" w:eastAsiaTheme="minorEastAsia" w:hAnsi="Times New Roman" w:cs="Times New Roman"/>
          <w:sz w:val="24"/>
          <w:szCs w:val="24"/>
        </w:rPr>
        <w:fldChar w:fldCharType="begin">
          <w:fldData xml:space="preserve">PEVuZE5vdGU+PENpdGU+PEF1dGhvcj5Kb3Zhbm92aWM8L0F1dGhvcj48WWVhcj4yMDIxPC9ZZWFy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Kb3Zhbm92aWM8L0F1dGhvcj48WWVhcj4yMDIxPC9ZZWFy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AC4A8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28, 129)</w:t>
      </w:r>
      <w:r w:rsidR="00AC4A8F" w:rsidRPr="00315341">
        <w:rPr>
          <w:rFonts w:ascii="Times New Roman" w:eastAsiaTheme="minorEastAsia" w:hAnsi="Times New Roman" w:cs="Times New Roman"/>
          <w:sz w:val="24"/>
          <w:szCs w:val="24"/>
        </w:rPr>
        <w:fldChar w:fldCharType="end"/>
      </w:r>
      <w:r w:rsidR="005C3731" w:rsidRPr="00315341">
        <w:rPr>
          <w:rFonts w:ascii="Times New Roman" w:eastAsiaTheme="minorEastAsia" w:hAnsi="Times New Roman" w:cs="Times New Roman"/>
          <w:sz w:val="24"/>
          <w:szCs w:val="24"/>
        </w:rPr>
        <w:t xml:space="preserve">. </w:t>
      </w:r>
      <w:r w:rsidR="00BE3483" w:rsidRPr="00315341">
        <w:rPr>
          <w:rFonts w:ascii="Times New Roman" w:eastAsiaTheme="minorEastAsia" w:hAnsi="Times New Roman" w:cs="Times New Roman"/>
          <w:sz w:val="24"/>
          <w:szCs w:val="24"/>
        </w:rPr>
        <w:t xml:space="preserve">Genetic engineering has been used to increase the EPA and DHA contents of different microalgae species and is discussed in detail elsewhere </w:t>
      </w:r>
      <w:r w:rsidR="009644E1" w:rsidRPr="00315341">
        <w:rPr>
          <w:rFonts w:ascii="Times New Roman" w:eastAsiaTheme="minorEastAsia" w:hAnsi="Times New Roman" w:cs="Times New Roman"/>
          <w:sz w:val="24"/>
          <w:szCs w:val="24"/>
        </w:rPr>
        <w:fldChar w:fldCharType="begin">
          <w:fldData xml:space="preserve">PEVuZE5vdGU+PENpdGU+PEF1dGhvcj5KZXNpb25vd3NrYTwvQXV0aG9yPjxZZWFyPjIwMjM8L1ll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=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KZXNpb25vd3NrYTwvQXV0aG9yPjxZZWFyPjIwMjM8L1ll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=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9644E1"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0, 131)</w:t>
      </w:r>
      <w:r w:rsidR="009644E1" w:rsidRPr="00315341">
        <w:rPr>
          <w:rFonts w:ascii="Times New Roman" w:eastAsiaTheme="minorEastAsia" w:hAnsi="Times New Roman" w:cs="Times New Roman"/>
          <w:sz w:val="24"/>
          <w:szCs w:val="24"/>
        </w:rPr>
        <w:fldChar w:fldCharType="end"/>
      </w:r>
      <w:r w:rsidR="009644E1" w:rsidRPr="00315341">
        <w:rPr>
          <w:rFonts w:ascii="Times New Roman" w:eastAsiaTheme="minorEastAsia" w:hAnsi="Times New Roman" w:cs="Times New Roman"/>
          <w:sz w:val="24"/>
          <w:szCs w:val="24"/>
        </w:rPr>
        <w:t xml:space="preserve">. </w:t>
      </w:r>
      <w:r w:rsidR="007D16FE" w:rsidRPr="00315341">
        <w:rPr>
          <w:rFonts w:ascii="Times New Roman" w:eastAsiaTheme="minorEastAsia" w:hAnsi="Times New Roman" w:cs="Times New Roman"/>
          <w:sz w:val="24"/>
          <w:szCs w:val="24"/>
        </w:rPr>
        <w:t>Even so</w:t>
      </w:r>
      <w:r w:rsidR="00BE3483" w:rsidRPr="00315341">
        <w:rPr>
          <w:rFonts w:ascii="Times New Roman" w:eastAsiaTheme="minorEastAsia" w:hAnsi="Times New Roman" w:cs="Times New Roman"/>
          <w:sz w:val="24"/>
          <w:szCs w:val="24"/>
        </w:rPr>
        <w:t>, many wild type microalgae produce oils that contain much more DHA than is present in fish oil (20</w:t>
      </w:r>
      <w:r w:rsidR="007D16FE" w:rsidRPr="00315341">
        <w:rPr>
          <w:rFonts w:ascii="Times New Roman" w:eastAsiaTheme="minorEastAsia" w:hAnsi="Times New Roman" w:cs="Times New Roman"/>
          <w:sz w:val="24"/>
          <w:szCs w:val="24"/>
        </w:rPr>
        <w:t xml:space="preserve"> to </w:t>
      </w:r>
      <w:r w:rsidR="00BE3483" w:rsidRPr="00315341">
        <w:rPr>
          <w:rFonts w:ascii="Times New Roman" w:eastAsiaTheme="minorEastAsia" w:hAnsi="Times New Roman" w:cs="Times New Roman"/>
          <w:sz w:val="24"/>
          <w:szCs w:val="24"/>
        </w:rPr>
        <w:t xml:space="preserve">55% of fatty acids) and some also contain EPA. </w:t>
      </w:r>
      <w:r w:rsidR="00F9788A" w:rsidRPr="00315341">
        <w:rPr>
          <w:rFonts w:ascii="Times New Roman" w:eastAsiaTheme="minorEastAsia" w:hAnsi="Times New Roman" w:cs="Times New Roman"/>
          <w:sz w:val="24"/>
          <w:szCs w:val="24"/>
        </w:rPr>
        <w:t>EPA and DHA</w:t>
      </w:r>
      <w:r w:rsidR="00BE3483" w:rsidRPr="00315341">
        <w:rPr>
          <w:rFonts w:ascii="Times New Roman" w:eastAsiaTheme="minorEastAsia" w:hAnsi="Times New Roman" w:cs="Times New Roman"/>
          <w:sz w:val="24"/>
          <w:szCs w:val="24"/>
        </w:rPr>
        <w:t xml:space="preserve"> in algal oils are readily bioavailable and increase EPA and DHA status in blood and blood cells just as fish oil </w:t>
      </w:r>
      <w:r w:rsidR="00BE3483" w:rsidRPr="00917B65">
        <w:rPr>
          <w:rFonts w:ascii="Times New Roman" w:eastAsiaTheme="minorEastAsia" w:hAnsi="Times New Roman" w:cs="Times New Roman"/>
          <w:sz w:val="24"/>
          <w:szCs w:val="24"/>
          <w:highlight w:val="yellow"/>
        </w:rPr>
        <w:t>does</w:t>
      </w:r>
      <w:r w:rsidR="009644E1" w:rsidRPr="00917B65">
        <w:rPr>
          <w:rFonts w:ascii="Times New Roman" w:eastAsiaTheme="minorEastAsia" w:hAnsi="Times New Roman" w:cs="Times New Roman"/>
          <w:sz w:val="24"/>
          <w:szCs w:val="24"/>
          <w:highlight w:val="yellow"/>
        </w:rPr>
        <w:t>.</w:t>
      </w:r>
      <w:r w:rsidR="001E3FAC" w:rsidRPr="00315341">
        <w:rPr>
          <w:rFonts w:ascii="Times New Roman" w:eastAsiaTheme="minorEastAsia" w:hAnsi="Times New Roman" w:cs="Times New Roman"/>
          <w:sz w:val="24"/>
          <w:szCs w:val="24"/>
        </w:rPr>
        <w:t xml:space="preserve"> </w:t>
      </w:r>
      <w:r w:rsidR="00BE3483" w:rsidRPr="00315341">
        <w:rPr>
          <w:rFonts w:ascii="Times New Roman" w:eastAsiaTheme="minorEastAsia" w:hAnsi="Times New Roman" w:cs="Times New Roman"/>
          <w:sz w:val="24"/>
          <w:szCs w:val="24"/>
        </w:rPr>
        <w:t xml:space="preserve">Algal oils also have the same impact on cardiovascular risk factors as fish oil; for example, a meta-analysis of 11 randomized controlled trials using algal oil in adults identified a significant 0.2 mmol/l reduction in fasting triglyceride concentrations with no evidence of heterogeneity </w:t>
      </w:r>
      <w:r w:rsidR="00AC4A8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Bernstein&lt;/Author&gt;&lt;Year&gt;2012&lt;/Year&gt;&lt;RecNum&gt;534&lt;/RecNum&gt;&lt;DisplayText&gt;(132)&lt;/DisplayText&gt;&lt;record&gt;&lt;rec-number&gt;534&lt;/rec-number&gt;&lt;foreign-keys&gt;&lt;key app="EN" db-id="2tr5pefawrd9aaed0e8vvwri50tp9vp0ep9w" timestamp="1744027042"&gt;534&lt;/key&gt;&lt;/foreign-keys&gt;&lt;ref-type name="Journal Article"&gt;17&lt;/ref-type&gt;&lt;contributors&gt;&lt;authors&gt;&lt;author&gt;Bernstein, A. M.&lt;/author&gt;&lt;author&gt;Ding, E. L.&lt;/author&gt;&lt;author&gt;Willett, W. C.&lt;/author&gt;&lt;author&gt;Rimm, E. B.&lt;/author&gt;&lt;/authors&gt;&lt;/contributors&gt;&lt;auth-address&gt;Wellness Institute of the Cleveland Clinic, Lyndhurst, OH, USA. bernsta2@ccf.org&lt;/auth-address&gt;&lt;titles&gt;&lt;title&gt;A meta-analysis shows that docosahexaenoic acid from algal oil reduces serum triglycerides and increases HDL-cholesterol and LDL-cholesterol in persons without coronary heart disease&lt;/title&gt;&lt;secondary-title&gt;J Nutr&lt;/secondary-title&gt;&lt;/titles&gt;&lt;periodical&gt;&lt;full-title&gt;J Nutr&lt;/full-title&gt;&lt;/periodical&gt;&lt;pages&gt;99-104&lt;/pages&gt;&lt;volume&gt;142&lt;/volume&gt;&lt;number&gt;1&lt;/number&gt;&lt;edition&gt;20111123&lt;/edition&gt;&lt;keywords&gt;&lt;keyword&gt;Cholesterol, HDL/*blood&lt;/keyword&gt;&lt;keyword&gt;Cholesterol, LDL/*blood&lt;/keyword&gt;&lt;keyword&gt;Coronary Disease/blood&lt;/keyword&gt;&lt;keyword&gt;Docosahexaenoic Acids/isolation &amp;amp; purification/*pharmacology&lt;/keyword&gt;&lt;keyword&gt;Humans&lt;/keyword&gt;&lt;keyword&gt;Plant Oils/*chemistry&lt;/keyword&gt;&lt;keyword&gt;Triglycerides/*blood&lt;/keyword&gt;&lt;/keywords&gt;&lt;dates&gt;&lt;year&gt;2012&lt;/year&gt;&lt;pub-dates&gt;&lt;date&gt;Jan&lt;/date&gt;&lt;/pub-dates&gt;&lt;/dates&gt;&lt;isbn&gt;0022-3166&lt;/isbn&gt;&lt;accession-num&gt;22113870&lt;/accession-num&gt;&lt;urls&gt;&lt;/urls&gt;&lt;electronic-resource-num&gt;10.3945/jn.111.148973&lt;/electronic-resource-num&gt;&lt;remote-database-provider&gt;NLM&lt;/remote-database-provider&gt;&lt;language&gt;eng&lt;/language&gt;&lt;/record&gt;&lt;/Cite&gt;&lt;/EndNote&gt;</w:instrText>
      </w:r>
      <w:r w:rsidR="00AC4A8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2)</w:t>
      </w:r>
      <w:r w:rsidR="00AC4A8F" w:rsidRPr="00315341">
        <w:rPr>
          <w:rFonts w:ascii="Times New Roman" w:eastAsiaTheme="minorEastAsia" w:hAnsi="Times New Roman" w:cs="Times New Roman"/>
          <w:sz w:val="24"/>
          <w:szCs w:val="24"/>
        </w:rPr>
        <w:fldChar w:fldCharType="end"/>
      </w:r>
      <w:r w:rsidR="00844D3F" w:rsidRPr="00315341">
        <w:rPr>
          <w:rFonts w:ascii="Times New Roman" w:eastAsiaTheme="minorEastAsia" w:hAnsi="Times New Roman" w:cs="Times New Roman"/>
          <w:sz w:val="24"/>
          <w:szCs w:val="24"/>
        </w:rPr>
        <w:t>,</w:t>
      </w:r>
      <w:r w:rsidR="00AC4A8F" w:rsidRPr="00315341">
        <w:rPr>
          <w:rFonts w:ascii="Times New Roman" w:eastAsiaTheme="minorEastAsia" w:hAnsi="Times New Roman" w:cs="Times New Roman"/>
          <w:sz w:val="24"/>
          <w:szCs w:val="24"/>
        </w:rPr>
        <w:t xml:space="preserve"> </w:t>
      </w:r>
      <w:r w:rsidR="00AA2E57" w:rsidRPr="00315341">
        <w:rPr>
          <w:rFonts w:ascii="Times New Roman" w:eastAsiaTheme="minorEastAsia" w:hAnsi="Times New Roman" w:cs="Times New Roman"/>
          <w:sz w:val="24"/>
          <w:szCs w:val="24"/>
        </w:rPr>
        <w:t>an effect seen with fish oil</w:t>
      </w:r>
      <w:r w:rsidR="007229FE" w:rsidRPr="00315341">
        <w:rPr>
          <w:rFonts w:ascii="Times New Roman" w:eastAsiaTheme="minorEastAsia" w:hAnsi="Times New Roman" w:cs="Times New Roman"/>
          <w:sz w:val="24"/>
          <w:szCs w:val="24"/>
        </w:rPr>
        <w:t xml:space="preserve"> </w:t>
      </w:r>
      <w:r w:rsidR="00AC4A8F" w:rsidRPr="00315341">
        <w:rPr>
          <w:rFonts w:ascii="Times New Roman" w:eastAsiaTheme="minorEastAsia" w:hAnsi="Times New Roman" w:cs="Times New Roman"/>
          <w:sz w:val="24"/>
          <w:szCs w:val="24"/>
        </w:rPr>
        <w:fldChar w:fldCharType="begin">
          <w:fldData xml:space="preserve">PEVuZE5vdGU+PENpdGU+PEF1dGhvcj5BYnVNd2VpczwvQXV0aG9yPjxZZWFyPjIwMTg8L1llYXI+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</w:fldData>
        </w:fldChar>
      </w:r>
      <w:r w:rsidR="00AC4A8F" w:rsidRPr="00315341">
        <w:rPr>
          <w:rFonts w:ascii="Times New Roman" w:eastAsiaTheme="minorEastAsia" w:hAnsi="Times New Roman" w:cs="Times New Roman"/>
          <w:sz w:val="24"/>
          <w:szCs w:val="24"/>
        </w:rPr>
        <w:instrText xml:space="preserve"> ADDIN EN.CITE </w:instrText>
      </w:r>
      <w:r w:rsidR="00AC4A8F" w:rsidRPr="00315341">
        <w:rPr>
          <w:rFonts w:ascii="Times New Roman" w:eastAsiaTheme="minorEastAsia" w:hAnsi="Times New Roman" w:cs="Times New Roman"/>
          <w:sz w:val="24"/>
          <w:szCs w:val="24"/>
        </w:rPr>
        <w:fldChar w:fldCharType="begin">
          <w:fldData xml:space="preserve">PEVuZE5vdGU+PENpdGU+PEF1dGhvcj5BYnVNd2VpczwvQXV0aG9yPjxZZWFyPjIwMTg8L1llYXI+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</w:fldData>
        </w:fldChar>
      </w:r>
      <w:r w:rsidR="00AC4A8F" w:rsidRPr="00315341">
        <w:rPr>
          <w:rFonts w:ascii="Times New Roman" w:eastAsiaTheme="minorEastAsia" w:hAnsi="Times New Roman" w:cs="Times New Roman"/>
          <w:sz w:val="24"/>
          <w:szCs w:val="24"/>
        </w:rPr>
        <w:instrText xml:space="preserve"> ADDIN EN.CITE.DATA </w:instrText>
      </w:r>
      <w:r w:rsidR="00AC4A8F" w:rsidRPr="00315341">
        <w:rPr>
          <w:rFonts w:ascii="Times New Roman" w:eastAsiaTheme="minorEastAsia" w:hAnsi="Times New Roman" w:cs="Times New Roman"/>
          <w:sz w:val="24"/>
          <w:szCs w:val="24"/>
        </w:rPr>
      </w:r>
      <w:r w:rsidR="00AC4A8F" w:rsidRPr="00315341">
        <w:rPr>
          <w:rFonts w:ascii="Times New Roman" w:eastAsiaTheme="minorEastAsia" w:hAnsi="Times New Roman" w:cs="Times New Roman"/>
          <w:sz w:val="24"/>
          <w:szCs w:val="24"/>
        </w:rPr>
        <w:fldChar w:fldCharType="end"/>
      </w:r>
      <w:r w:rsidR="00AC4A8F" w:rsidRPr="00315341">
        <w:rPr>
          <w:rFonts w:ascii="Times New Roman" w:eastAsiaTheme="minorEastAsia" w:hAnsi="Times New Roman" w:cs="Times New Roman"/>
          <w:sz w:val="24"/>
          <w:szCs w:val="24"/>
        </w:rPr>
      </w:r>
      <w:r w:rsidR="00AC4A8F" w:rsidRPr="00315341">
        <w:rPr>
          <w:rFonts w:ascii="Times New Roman" w:eastAsiaTheme="minorEastAsia" w:hAnsi="Times New Roman" w:cs="Times New Roman"/>
          <w:sz w:val="24"/>
          <w:szCs w:val="24"/>
        </w:rPr>
        <w:fldChar w:fldCharType="separate"/>
      </w:r>
      <w:r w:rsidR="00AC4A8F" w:rsidRPr="00315341">
        <w:rPr>
          <w:rFonts w:ascii="Times New Roman" w:eastAsiaTheme="minorEastAsia" w:hAnsi="Times New Roman" w:cs="Times New Roman"/>
          <w:noProof/>
          <w:sz w:val="24"/>
          <w:szCs w:val="24"/>
        </w:rPr>
        <w:t>(12)</w:t>
      </w:r>
      <w:r w:rsidR="00AC4A8F" w:rsidRPr="00315341">
        <w:rPr>
          <w:rFonts w:ascii="Times New Roman" w:eastAsiaTheme="minorEastAsia" w:hAnsi="Times New Roman" w:cs="Times New Roman"/>
          <w:sz w:val="24"/>
          <w:szCs w:val="24"/>
        </w:rPr>
        <w:fldChar w:fldCharType="end"/>
      </w:r>
      <w:r w:rsidR="00AC4A8F" w:rsidRPr="00315341">
        <w:rPr>
          <w:rFonts w:ascii="Times New Roman" w:eastAsiaTheme="minorEastAsia" w:hAnsi="Times New Roman" w:cs="Times New Roman"/>
          <w:sz w:val="24"/>
          <w:szCs w:val="24"/>
        </w:rPr>
        <w:t>.</w:t>
      </w:r>
      <w:r w:rsidR="00844D3F" w:rsidRPr="00315341">
        <w:rPr>
          <w:rFonts w:ascii="Times New Roman" w:eastAsiaTheme="minorEastAsia" w:hAnsi="Times New Roman" w:cs="Times New Roman"/>
          <w:sz w:val="24"/>
          <w:szCs w:val="24"/>
        </w:rPr>
        <w:t xml:space="preserve"> </w:t>
      </w:r>
      <w:r w:rsidR="00BE3483" w:rsidRPr="00315341">
        <w:rPr>
          <w:rFonts w:ascii="Times New Roman" w:eastAsiaTheme="minorEastAsia" w:hAnsi="Times New Roman" w:cs="Times New Roman"/>
          <w:sz w:val="24"/>
          <w:szCs w:val="24"/>
        </w:rPr>
        <w:t xml:space="preserve">There was also an increase in both low- and high-density lipoprotein cholesterol </w:t>
      </w:r>
      <w:r w:rsidR="00AC4A8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Bernstein&lt;/Author&gt;&lt;Year&gt;2012&lt;/Year&gt;&lt;RecNum&gt;534&lt;/RecNum&gt;&lt;DisplayText&gt;(132)&lt;/DisplayText&gt;&lt;record&gt;&lt;rec-number&gt;534&lt;/rec-number&gt;&lt;foreign-keys&gt;&lt;key app="EN" db-id="2tr5pefawrd9aaed0e8vvwri50tp9vp0ep9w" timestamp="1744027042"&gt;534&lt;/key&gt;&lt;/foreign-keys&gt;&lt;ref-type name="Journal Article"&gt;17&lt;/ref-type&gt;&lt;contributors&gt;&lt;authors&gt;&lt;author&gt;Bernstein, A. M.&lt;/author&gt;&lt;author&gt;Ding, E. L.&lt;/author&gt;&lt;author&gt;Willett, W. C.&lt;/author&gt;&lt;author&gt;Rimm, E. B.&lt;/author&gt;&lt;/authors&gt;&lt;/contributors&gt;&lt;auth-address&gt;Wellness Institute of the Cleveland Clinic, Lyndhurst, OH, USA. bernsta2@ccf.org&lt;/auth-address&gt;&lt;titles&gt;&lt;title&gt;A meta-analysis shows that docosahexaenoic acid from algal oil reduces serum triglycerides and increases HDL-cholesterol and LDL-cholesterol in persons without coronary heart disease&lt;/title&gt;&lt;secondary-title&gt;J Nutr&lt;/secondary-title&gt;&lt;/titles&gt;&lt;periodical&gt;&lt;full-title&gt;J Nutr&lt;/full-title&gt;&lt;/periodical&gt;&lt;pages&gt;99-104&lt;/pages&gt;&lt;volume&gt;142&lt;/volume&gt;&lt;number&gt;1&lt;/number&gt;&lt;edition&gt;20111123&lt;/edition&gt;&lt;keywords&gt;&lt;keyword&gt;Cholesterol, HDL/*blood&lt;/keyword&gt;&lt;keyword&gt;Cholesterol, LDL/*blood&lt;/keyword&gt;&lt;keyword&gt;Coronary Disease/blood&lt;/keyword&gt;&lt;keyword&gt;Docosahexaenoic Acids/isolation &amp;amp; purification/*pharmacology&lt;/keyword&gt;&lt;keyword&gt;Humans&lt;/keyword&gt;&lt;keyword&gt;Plant Oils/*chemistry&lt;/keyword&gt;&lt;keyword&gt;Triglycerides/*blood&lt;/keyword&gt;&lt;/keywords&gt;&lt;dates&gt;&lt;year&gt;2012&lt;/year&gt;&lt;pub-dates&gt;&lt;date&gt;Jan&lt;/date&gt;&lt;/pub-dates&gt;&lt;/dates&gt;&lt;isbn&gt;0022-3166&lt;/isbn&gt;&lt;accession-num&gt;22113870&lt;/accession-num&gt;&lt;urls&gt;&lt;/urls&gt;&lt;electronic-resource-num&gt;10.3945/jn.111.148973&lt;/electronic-resource-num&gt;&lt;remote-database-provider&gt;NLM&lt;/remote-database-provider&gt;&lt;language&gt;eng&lt;/language&gt;&lt;/record&gt;&lt;/Cite&gt;&lt;/EndNote&gt;</w:instrText>
      </w:r>
      <w:r w:rsidR="00AC4A8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2)</w:t>
      </w:r>
      <w:r w:rsidR="00AC4A8F" w:rsidRPr="00315341">
        <w:rPr>
          <w:rFonts w:ascii="Times New Roman" w:eastAsiaTheme="minorEastAsia" w:hAnsi="Times New Roman" w:cs="Times New Roman"/>
          <w:sz w:val="24"/>
          <w:szCs w:val="24"/>
        </w:rPr>
        <w:fldChar w:fldCharType="end"/>
      </w:r>
      <w:r w:rsidR="00844D3F" w:rsidRPr="00315341">
        <w:rPr>
          <w:rFonts w:ascii="Times New Roman" w:eastAsiaTheme="minorEastAsia" w:hAnsi="Times New Roman" w:cs="Times New Roman"/>
          <w:sz w:val="24"/>
          <w:szCs w:val="24"/>
        </w:rPr>
        <w:t xml:space="preserve">, </w:t>
      </w:r>
      <w:r w:rsidR="00BE3483" w:rsidRPr="00315341">
        <w:rPr>
          <w:rFonts w:ascii="Times New Roman" w:eastAsiaTheme="minorEastAsia" w:hAnsi="Times New Roman" w:cs="Times New Roman"/>
          <w:sz w:val="24"/>
          <w:szCs w:val="24"/>
        </w:rPr>
        <w:t xml:space="preserve">effects also seen with fish oil </w:t>
      </w:r>
      <w:r w:rsidR="00AC4A8F" w:rsidRPr="00315341">
        <w:rPr>
          <w:rFonts w:ascii="Times New Roman" w:eastAsiaTheme="minorEastAsia" w:hAnsi="Times New Roman" w:cs="Times New Roman"/>
          <w:sz w:val="24"/>
          <w:szCs w:val="24"/>
        </w:rPr>
        <w:fldChar w:fldCharType="begin">
          <w:fldData xml:space="preserve">PEVuZE5vdGU+PENpdGU+PEF1dGhvcj5BYnVNd2VpczwvQXV0aG9yPjxZZWFyPjIwMTg8L1llYXI+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</w:fldData>
        </w:fldChar>
      </w:r>
      <w:r w:rsidR="00AC4A8F" w:rsidRPr="00315341">
        <w:rPr>
          <w:rFonts w:ascii="Times New Roman" w:eastAsiaTheme="minorEastAsia" w:hAnsi="Times New Roman" w:cs="Times New Roman"/>
          <w:sz w:val="24"/>
          <w:szCs w:val="24"/>
        </w:rPr>
        <w:instrText xml:space="preserve"> ADDIN EN.CITE </w:instrText>
      </w:r>
      <w:r w:rsidR="00AC4A8F" w:rsidRPr="00315341">
        <w:rPr>
          <w:rFonts w:ascii="Times New Roman" w:eastAsiaTheme="minorEastAsia" w:hAnsi="Times New Roman" w:cs="Times New Roman"/>
          <w:sz w:val="24"/>
          <w:szCs w:val="24"/>
        </w:rPr>
        <w:fldChar w:fldCharType="begin">
          <w:fldData xml:space="preserve">PEVuZE5vdGU+PENpdGU+PEF1dGhvcj5BYnVNd2VpczwvQXV0aG9yPjxZZWFyPjIwMTg8L1llYXI+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</w:fldData>
        </w:fldChar>
      </w:r>
      <w:r w:rsidR="00AC4A8F" w:rsidRPr="00315341">
        <w:rPr>
          <w:rFonts w:ascii="Times New Roman" w:eastAsiaTheme="minorEastAsia" w:hAnsi="Times New Roman" w:cs="Times New Roman"/>
          <w:sz w:val="24"/>
          <w:szCs w:val="24"/>
        </w:rPr>
        <w:instrText xml:space="preserve"> ADDIN EN.CITE.DATA </w:instrText>
      </w:r>
      <w:r w:rsidR="00AC4A8F" w:rsidRPr="00315341">
        <w:rPr>
          <w:rFonts w:ascii="Times New Roman" w:eastAsiaTheme="minorEastAsia" w:hAnsi="Times New Roman" w:cs="Times New Roman"/>
          <w:sz w:val="24"/>
          <w:szCs w:val="24"/>
        </w:rPr>
      </w:r>
      <w:r w:rsidR="00AC4A8F" w:rsidRPr="00315341">
        <w:rPr>
          <w:rFonts w:ascii="Times New Roman" w:eastAsiaTheme="minorEastAsia" w:hAnsi="Times New Roman" w:cs="Times New Roman"/>
          <w:sz w:val="24"/>
          <w:szCs w:val="24"/>
        </w:rPr>
        <w:fldChar w:fldCharType="end"/>
      </w:r>
      <w:r w:rsidR="00AC4A8F" w:rsidRPr="00315341">
        <w:rPr>
          <w:rFonts w:ascii="Times New Roman" w:eastAsiaTheme="minorEastAsia" w:hAnsi="Times New Roman" w:cs="Times New Roman"/>
          <w:sz w:val="24"/>
          <w:szCs w:val="24"/>
        </w:rPr>
      </w:r>
      <w:r w:rsidR="00AC4A8F" w:rsidRPr="00315341">
        <w:rPr>
          <w:rFonts w:ascii="Times New Roman" w:eastAsiaTheme="minorEastAsia" w:hAnsi="Times New Roman" w:cs="Times New Roman"/>
          <w:sz w:val="24"/>
          <w:szCs w:val="24"/>
        </w:rPr>
        <w:fldChar w:fldCharType="separate"/>
      </w:r>
      <w:r w:rsidR="00AC4A8F" w:rsidRPr="00315341">
        <w:rPr>
          <w:rFonts w:ascii="Times New Roman" w:eastAsiaTheme="minorEastAsia" w:hAnsi="Times New Roman" w:cs="Times New Roman"/>
          <w:noProof/>
          <w:sz w:val="24"/>
          <w:szCs w:val="24"/>
        </w:rPr>
        <w:t>(12)</w:t>
      </w:r>
      <w:r w:rsidR="00AC4A8F" w:rsidRPr="00315341">
        <w:rPr>
          <w:rFonts w:ascii="Times New Roman" w:eastAsiaTheme="minorEastAsia" w:hAnsi="Times New Roman" w:cs="Times New Roman"/>
          <w:sz w:val="24"/>
          <w:szCs w:val="24"/>
        </w:rPr>
        <w:fldChar w:fldCharType="end"/>
      </w:r>
      <w:r w:rsidR="00844D3F" w:rsidRPr="00315341">
        <w:rPr>
          <w:rFonts w:ascii="Times New Roman" w:eastAsiaTheme="minorEastAsia" w:hAnsi="Times New Roman" w:cs="Times New Roman"/>
          <w:sz w:val="24"/>
          <w:szCs w:val="24"/>
        </w:rPr>
        <w:t xml:space="preserve"> </w:t>
      </w:r>
      <w:r w:rsidR="00BE3483" w:rsidRPr="00315341">
        <w:rPr>
          <w:rFonts w:ascii="Times New Roman" w:eastAsiaTheme="minorEastAsia" w:hAnsi="Times New Roman" w:cs="Times New Roman"/>
          <w:sz w:val="24"/>
          <w:szCs w:val="24"/>
        </w:rPr>
        <w:t xml:space="preserve">and with </w:t>
      </w:r>
      <w:r w:rsidR="007229FE" w:rsidRPr="00315341">
        <w:rPr>
          <w:rFonts w:ascii="Times New Roman" w:eastAsiaTheme="minorEastAsia" w:hAnsi="Times New Roman" w:cs="Times New Roman"/>
          <w:sz w:val="24"/>
          <w:szCs w:val="24"/>
        </w:rPr>
        <w:t xml:space="preserve">pure </w:t>
      </w:r>
      <w:r w:rsidR="00BE3483" w:rsidRPr="00315341">
        <w:rPr>
          <w:rFonts w:ascii="Times New Roman" w:eastAsiaTheme="minorEastAsia" w:hAnsi="Times New Roman" w:cs="Times New Roman"/>
          <w:sz w:val="24"/>
          <w:szCs w:val="24"/>
        </w:rPr>
        <w:t xml:space="preserve">DHA </w:t>
      </w:r>
      <w:r w:rsidR="00AC4A8F"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Choi&lt;/Author&gt;&lt;Year&gt;2024&lt;/Year&gt;&lt;RecNum&gt;536&lt;/RecNum&gt;&lt;DisplayText&gt;(133)&lt;/DisplayText&gt;&lt;record&gt;&lt;rec-number&gt;536&lt;/rec-number&gt;&lt;foreign-keys&gt;&lt;key app="EN" db-id="2tr5pefawrd9aaed0e8vvwri50tp9vp0ep9w" timestamp="1744027218"&gt;536&lt;/key&gt;&lt;/foreign-keys&gt;&lt;ref-type name="Journal Article"&gt;17&lt;/ref-type&gt;&lt;contributors&gt;&lt;authors&gt;&lt;author&gt;Choi, G. Y.&lt;/author&gt;&lt;author&gt;Calder, P. C.&lt;/author&gt;&lt;/authors&gt;&lt;/contributors&gt;&lt;auth-address&gt;Faculty of Medicine, School of Human Development and Health, University of Southampton, Southampton, United Kingdom.&amp;#xD;NIHR Southampton Biomedical Research Centre, University Hospital Southampton NHS Foundation Trust and University of Southampton, Southampton, United Kingdom.&lt;/auth-address&gt;&lt;titles&gt;&lt;title&gt;The differential effects of eicosapentaenoic acid and docosahexaenoic acid on cardiovascular risk factors: an updated systematic review of randomized controlled trials&lt;/title&gt;&lt;secondary-title&gt;Front Nutr&lt;/secondary-title&gt;&lt;/titles&gt;&lt;periodical&gt;&lt;full-title&gt;Front Nutr&lt;/full-title&gt;&lt;/periodical&gt;&lt;pages&gt;1423228&lt;/pages&gt;&lt;volume&gt;11&lt;/volume&gt;&lt;edition&gt;20240930&lt;/edition&gt;&lt;keywords&gt;&lt;keyword&gt;blood lipids&lt;/keyword&gt;&lt;keyword&gt;blood pressure&lt;/keyword&gt;&lt;keyword&gt;cholesterol&lt;/keyword&gt;&lt;keyword&gt;inflammation&lt;/keyword&gt;&lt;keyword&gt;triglycerides&lt;/keyword&gt;&lt;/keywords&gt;&lt;dates&gt;&lt;year&gt;2024&lt;/year&gt;&lt;/dates&gt;&lt;isbn&gt;2296-861X (Print)&amp;#xD;2296-861x&lt;/isbn&gt;&lt;accession-num&gt;39403396&lt;/accession-num&gt;&lt;urls&gt;&lt;/urls&gt;&lt;custom1&gt;The authors declare that the research was conducted in the absence of any commercial or financial relationships that could be construed as a potential conflict of interest. The author(s) declared that they were an editorial board member of Frontiers, at the time of submission. This had no impact on the peer review process and the final decision.&lt;/custom1&gt;&lt;custom2&gt;PMC11471719&lt;/custom2&gt;&lt;electronic-resource-num&gt;10.3389/fnut.2024.1423228&lt;/electronic-resource-num&gt;&lt;remote-database-provider&gt;NLM&lt;/remote-database-provider&gt;&lt;language&gt;eng&lt;/language&gt;&lt;/record&gt;&lt;/Cite&gt;&lt;/EndNote&gt;</w:instrText>
      </w:r>
      <w:r w:rsidR="00AC4A8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3)</w:t>
      </w:r>
      <w:r w:rsidR="00AC4A8F" w:rsidRPr="00315341">
        <w:rPr>
          <w:rFonts w:ascii="Times New Roman" w:eastAsiaTheme="minorEastAsia" w:hAnsi="Times New Roman" w:cs="Times New Roman"/>
          <w:sz w:val="24"/>
          <w:szCs w:val="24"/>
        </w:rPr>
        <w:fldChar w:fldCharType="end"/>
      </w:r>
      <w:r w:rsidR="00AC4A8F" w:rsidRPr="00315341">
        <w:rPr>
          <w:rFonts w:ascii="Times New Roman" w:eastAsiaTheme="minorEastAsia" w:hAnsi="Times New Roman" w:cs="Times New Roman"/>
          <w:sz w:val="24"/>
          <w:szCs w:val="24"/>
        </w:rPr>
        <w:t xml:space="preserve">. </w:t>
      </w:r>
      <w:r w:rsidR="00BE3483" w:rsidRPr="00315341">
        <w:rPr>
          <w:rFonts w:ascii="Times New Roman" w:eastAsiaTheme="minorEastAsia" w:hAnsi="Times New Roman" w:cs="Times New Roman"/>
          <w:sz w:val="24"/>
          <w:szCs w:val="24"/>
        </w:rPr>
        <w:t>T</w:t>
      </w:r>
      <w:r w:rsidR="007229FE" w:rsidRPr="00315341">
        <w:rPr>
          <w:rFonts w:ascii="Times New Roman" w:eastAsiaTheme="minorEastAsia" w:hAnsi="Times New Roman" w:cs="Times New Roman"/>
          <w:sz w:val="24"/>
          <w:szCs w:val="24"/>
        </w:rPr>
        <w:t>hese observations support t</w:t>
      </w:r>
      <w:r w:rsidR="00B12DA3" w:rsidRPr="00315341">
        <w:rPr>
          <w:rFonts w:ascii="Times New Roman" w:eastAsiaTheme="minorEastAsia" w:hAnsi="Times New Roman" w:cs="Times New Roman"/>
          <w:sz w:val="24"/>
          <w:szCs w:val="24"/>
        </w:rPr>
        <w:t>h</w:t>
      </w:r>
      <w:r w:rsidR="007229FE" w:rsidRPr="00315341">
        <w:rPr>
          <w:rFonts w:ascii="Times New Roman" w:eastAsiaTheme="minorEastAsia" w:hAnsi="Times New Roman" w:cs="Times New Roman"/>
          <w:sz w:val="24"/>
          <w:szCs w:val="24"/>
        </w:rPr>
        <w:t>e use of algal oils as an alternative source of EPA and DHA</w:t>
      </w:r>
      <w:r w:rsidR="00B12DA3" w:rsidRPr="00315341">
        <w:rPr>
          <w:rFonts w:ascii="Times New Roman" w:eastAsiaTheme="minorEastAsia" w:hAnsi="Times New Roman" w:cs="Times New Roman"/>
          <w:sz w:val="24"/>
          <w:szCs w:val="24"/>
        </w:rPr>
        <w:t xml:space="preserve"> to fish and fish oils.</w:t>
      </w:r>
    </w:p>
    <w:p w14:paraId="0DF55866" w14:textId="77777777" w:rsidR="00EC5999" w:rsidRPr="00315341" w:rsidRDefault="00EC5999" w:rsidP="00A13D98">
      <w:pPr>
        <w:spacing w:after="0" w:line="360" w:lineRule="auto"/>
        <w:jc w:val="both"/>
        <w:rPr>
          <w:rFonts w:ascii="Times New Roman" w:eastAsiaTheme="minorEastAsia" w:hAnsi="Times New Roman" w:cs="Times New Roman"/>
          <w:sz w:val="24"/>
          <w:szCs w:val="24"/>
        </w:rPr>
      </w:pPr>
    </w:p>
    <w:p w14:paraId="2D7309F1" w14:textId="5606B91C" w:rsidR="00207F24" w:rsidRPr="00315341" w:rsidRDefault="00207F24"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6.5 </w:t>
      </w:r>
      <w:r w:rsidR="0067674E" w:rsidRPr="00315341">
        <w:rPr>
          <w:rFonts w:ascii="Times New Roman" w:eastAsiaTheme="minorEastAsia" w:hAnsi="Times New Roman" w:cs="Times New Roman"/>
          <w:b/>
          <w:bCs/>
          <w:sz w:val="24"/>
          <w:szCs w:val="24"/>
        </w:rPr>
        <w:t>Biotechnology derived sources</w:t>
      </w:r>
    </w:p>
    <w:p w14:paraId="2B63A948" w14:textId="2BCB87D2" w:rsidR="004B30D1" w:rsidRPr="00315341" w:rsidRDefault="005601E6" w:rsidP="00A13D98">
      <w:pPr>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An exciting</w:t>
      </w:r>
      <w:r w:rsidR="10C445A1" w:rsidRPr="00315341">
        <w:rPr>
          <w:rFonts w:ascii="Times New Roman" w:eastAsiaTheme="minorEastAsia" w:hAnsi="Times New Roman" w:cs="Times New Roman"/>
          <w:sz w:val="24"/>
          <w:szCs w:val="24"/>
        </w:rPr>
        <w:t xml:space="preserve"> innovation happening in this space </w:t>
      </w:r>
      <w:r w:rsidRPr="00315341">
        <w:rPr>
          <w:rFonts w:ascii="Times New Roman" w:eastAsiaTheme="minorEastAsia" w:hAnsi="Times New Roman" w:cs="Times New Roman"/>
          <w:sz w:val="24"/>
          <w:szCs w:val="24"/>
        </w:rPr>
        <w:t xml:space="preserve">is the use of </w:t>
      </w:r>
      <w:r w:rsidR="10C445A1" w:rsidRPr="00315341">
        <w:rPr>
          <w:rFonts w:ascii="Times New Roman" w:eastAsiaTheme="minorEastAsia" w:hAnsi="Times New Roman" w:cs="Times New Roman"/>
          <w:sz w:val="24"/>
          <w:szCs w:val="24"/>
        </w:rPr>
        <w:t xml:space="preserve">plant biotechnology to produce </w:t>
      </w:r>
      <w:r w:rsidRPr="00315341">
        <w:rPr>
          <w:rFonts w:ascii="Times New Roman" w:eastAsiaTheme="minorEastAsia" w:hAnsi="Times New Roman" w:cs="Times New Roman"/>
          <w:sz w:val="24"/>
          <w:szCs w:val="24"/>
        </w:rPr>
        <w:t xml:space="preserve">oilseeds as </w:t>
      </w:r>
      <w:r w:rsidR="10C445A1" w:rsidRPr="00315341">
        <w:rPr>
          <w:rFonts w:ascii="Times New Roman" w:eastAsiaTheme="minorEastAsia" w:hAnsi="Times New Roman" w:cs="Times New Roman"/>
          <w:sz w:val="24"/>
          <w:szCs w:val="24"/>
        </w:rPr>
        <w:t xml:space="preserve">new, sustainable sources of </w:t>
      </w:r>
      <w:r w:rsidRPr="00315341">
        <w:rPr>
          <w:rFonts w:ascii="Times New Roman" w:eastAsiaTheme="minorEastAsia" w:hAnsi="Times New Roman" w:cs="Times New Roman"/>
          <w:sz w:val="24"/>
          <w:szCs w:val="24"/>
        </w:rPr>
        <w:t>EPA and DHA</w:t>
      </w:r>
      <w:r w:rsidR="0067674E" w:rsidRPr="00315341">
        <w:rPr>
          <w:rFonts w:ascii="Times New Roman" w:eastAsiaTheme="minorEastAsia" w:hAnsi="Times New Roman" w:cs="Times New Roman"/>
          <w:sz w:val="24"/>
          <w:szCs w:val="24"/>
        </w:rPr>
        <w:t xml:space="preserve"> </w:t>
      </w:r>
      <w:r w:rsidR="5BED96E2"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Han&lt;/Author&gt;&lt;Year&gt;2022&lt;/Year&gt;&lt;RecNum&gt;343&lt;/RecNum&gt;&lt;DisplayText&gt;(134)&lt;/DisplayText&gt;&lt;record&gt;&lt;rec-number&gt;343&lt;/rec-number&gt;&lt;foreign-keys&gt;&lt;key app="EN" db-id="2tr5pefawrd9aaed0e8vvwri50tp9vp0ep9w" timestamp="1729177784"&gt;343&lt;/key&gt;&lt;/foreign-keys&gt;&lt;ref-type name="Journal Article"&gt;17&lt;/ref-type&gt;&lt;contributors&gt;&lt;authors&gt;&lt;author&gt;Han, L.&lt;/author&gt;&lt;author&gt;Silvestre, S.&lt;/author&gt;&lt;author&gt;Sayanova, O.&lt;/author&gt;&lt;author&gt;Haslam, R. P.&lt;/author&gt;&lt;author&gt;Napier, J. A.&lt;/author&gt;&lt;/authors&gt;&lt;/contributors&gt;&lt;auth-address&gt;Plant Sciences, Rothamsted Research, Harpenden, Herts, UK.&lt;/auth-address&gt;&lt;titles&gt;&lt;title&gt;Using field evaluation and systematic iteration to rationalize the accumulation of omega-3 long-chain polyunsaturated fatty acids in transgenic Camelina sativa&lt;/title&gt;&lt;secondary-title&gt;Plant Biotechnol J&lt;/secondary-title&gt;&lt;/titles&gt;&lt;periodical&gt;&lt;full-title&gt;Plant Biotechnol J&lt;/full-title&gt;&lt;/periodical&gt;&lt;pages&gt;1833-1852&lt;/pages&gt;&lt;volume&gt;20&lt;/volume&gt;&lt;number&gt;9&lt;/number&gt;&lt;edition&gt;20220627&lt;/edition&gt;&lt;keywords&gt;&lt;keyword&gt;*Brassicaceae/genetics/metabolism&lt;/keyword&gt;&lt;keyword&gt;Docosahexaenoic Acids/metabolism&lt;/keyword&gt;&lt;keyword&gt;Eicosapentaenoic Acid/metabolism&lt;/keyword&gt;&lt;keyword&gt;Fatty Acids/metabolism&lt;/keyword&gt;&lt;keyword&gt;*Fatty Acids, Omega-3/metabolism&lt;/keyword&gt;&lt;keyword&gt;Plants, Genetically Modified/genetics&lt;/keyword&gt;&lt;keyword&gt;Field trials&lt;/keyword&gt;&lt;keyword&gt;GM crops&lt;/keyword&gt;&lt;keyword&gt;metabolic engineering&lt;/keyword&gt;&lt;keyword&gt;omega-3&lt;/keyword&gt;&lt;/keywords&gt;&lt;dates&gt;&lt;year&gt;2022&lt;/year&gt;&lt;pub-dates&gt;&lt;date&gt;Sep&lt;/date&gt;&lt;/pub-dates&gt;&lt;/dates&gt;&lt;isbn&gt;1467-7644 (Print)&amp;#xD;1467-7644&lt;/isbn&gt;&lt;accession-num&gt;35656640&lt;/accession-num&gt;&lt;urls&gt;&lt;/urls&gt;&lt;custom1&gt;JAN acts as a scientific advisor for Yield10 Biosciences and has previously provided ad hoc consultancy for BASF Plant Sciences. The authors are listed as inventors on patent applications filed by Rothamsted Research.&lt;/custom1&gt;&lt;custom2&gt;PMC9398312&lt;/custom2&gt;&lt;electronic-resource-num&gt;10.1111/pbi.13867&lt;/electronic-resource-num&gt;&lt;remote-database-provider&gt;NLM&lt;/remote-database-provider&gt;&lt;language&gt;eng&lt;/language&gt;&lt;/record&gt;&lt;/Cite&gt;&lt;/EndNote&gt;</w:instrText>
      </w:r>
      <w:r w:rsidR="5BED96E2"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4)</w:t>
      </w:r>
      <w:r w:rsidR="5BED96E2" w:rsidRPr="00315341">
        <w:rPr>
          <w:rFonts w:ascii="Times New Roman" w:eastAsiaTheme="minorEastAsia" w:hAnsi="Times New Roman" w:cs="Times New Roman"/>
          <w:sz w:val="24"/>
          <w:szCs w:val="24"/>
        </w:rPr>
        <w:fldChar w:fldCharType="end"/>
      </w:r>
      <w:r w:rsidR="10C445A1" w:rsidRPr="00315341">
        <w:rPr>
          <w:rFonts w:ascii="Times New Roman" w:eastAsiaTheme="minorEastAsia" w:hAnsi="Times New Roman" w:cs="Times New Roman"/>
          <w:sz w:val="24"/>
          <w:szCs w:val="24"/>
        </w:rPr>
        <w:t xml:space="preserve">. </w:t>
      </w:r>
    </w:p>
    <w:p w14:paraId="118117B6" w14:textId="78B4414C" w:rsidR="00891E4B" w:rsidRPr="00315341" w:rsidRDefault="29653A35" w:rsidP="00A13D98">
      <w:pPr>
        <w:spacing w:line="360" w:lineRule="auto"/>
        <w:jc w:val="both"/>
        <w:rPr>
          <w:rFonts w:ascii="Times New Roman" w:eastAsiaTheme="minorEastAsia" w:hAnsi="Times New Roman" w:cs="Times New Roman"/>
          <w:sz w:val="24"/>
          <w:szCs w:val="24"/>
        </w:rPr>
      </w:pPr>
      <w:r w:rsidRPr="00315341">
        <w:rPr>
          <w:rFonts w:ascii="Times New Roman" w:eastAsia="Times New Roman" w:hAnsi="Times New Roman" w:cs="Times New Roman"/>
          <w:i/>
          <w:iCs/>
          <w:color w:val="0B0C0C"/>
          <w:sz w:val="24"/>
          <w:szCs w:val="24"/>
          <w:lang w:eastAsia="en-GB"/>
        </w:rPr>
        <w:lastRenderedPageBreak/>
        <w:t>Camelina sativa</w:t>
      </w:r>
      <w:r w:rsidRPr="00315341">
        <w:rPr>
          <w:rFonts w:ascii="Times New Roman" w:eastAsia="Times New Roman" w:hAnsi="Times New Roman" w:cs="Times New Roman"/>
          <w:color w:val="0B0C0C"/>
          <w:sz w:val="24"/>
          <w:szCs w:val="24"/>
          <w:lang w:eastAsia="en-GB"/>
        </w:rPr>
        <w:t xml:space="preserve"> is an oilseed crop native to Europe and grown widely across a range of pedo-climatic zones. Over recent years</w:t>
      </w:r>
      <w:r w:rsidR="00B86DE0" w:rsidRPr="00315341">
        <w:rPr>
          <w:rFonts w:ascii="Times New Roman" w:eastAsia="Times New Roman" w:hAnsi="Times New Roman" w:cs="Times New Roman"/>
          <w:color w:val="0B0C0C"/>
          <w:sz w:val="24"/>
          <w:szCs w:val="24"/>
          <w:lang w:eastAsia="en-GB"/>
        </w:rPr>
        <w:t>,</w:t>
      </w:r>
      <w:r w:rsidRPr="00315341">
        <w:rPr>
          <w:rFonts w:ascii="Times New Roman" w:eastAsia="Times New Roman" w:hAnsi="Times New Roman" w:cs="Times New Roman"/>
          <w:color w:val="0B0C0C"/>
          <w:sz w:val="24"/>
          <w:szCs w:val="24"/>
          <w:lang w:eastAsia="en-GB"/>
        </w:rPr>
        <w:t xml:space="preserve"> camelina has received significant attention because of its remarkable agronomic versatility and environmental adaptability. For the metabolic engineer </w:t>
      </w:r>
      <w:r w:rsidRPr="00315341">
        <w:rPr>
          <w:rFonts w:ascii="Times New Roman" w:eastAsia="Times New Roman" w:hAnsi="Times New Roman" w:cs="Times New Roman"/>
          <w:color w:val="0B0C0C"/>
          <w:sz w:val="24"/>
          <w:szCs w:val="24"/>
          <w:lang w:eastAsia="en-GB"/>
        </w:rPr>
        <w:t xml:space="preserve">camelina is simple to transform and has a short life cycle, allowing more progress in three years than is achievable with any other crop. Therefore, engineering iterations can be rapidly tested until an optimised oil profile is achieved. </w:t>
      </w:r>
      <w:r w:rsidRPr="00315341">
        <w:rPr>
          <w:rFonts w:ascii="Times New Roman" w:eastAsiaTheme="minorEastAsia" w:hAnsi="Times New Roman" w:cs="Times New Roman"/>
          <w:sz w:val="24"/>
          <w:szCs w:val="24"/>
        </w:rPr>
        <w:t xml:space="preserve">Researchers at Rothamsted Research have engineered the biosynthetic pathway for EPA and DHA production from marine diatoms and microalgae consumed by fish (as their source of EPA and DHA) into the seeds of camelina. </w:t>
      </w:r>
      <w:r w:rsidRPr="00315341">
        <w:rPr>
          <w:rFonts w:ascii="Times New Roman" w:eastAsiaTheme="minorEastAsia" w:hAnsi="Times New Roman" w:cs="Times New Roman"/>
          <w:sz w:val="24"/>
          <w:szCs w:val="24"/>
        </w:rPr>
        <w:t xml:space="preserve">The result is an oil making commercially relevant amounts of EPA and DHA, with levels of enrichment up to 30 g per 100 g oil </w:t>
      </w:r>
      <w:r w:rsidR="00327D96"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Venegas-Calerón&lt;/Author&gt;&lt;Year&gt;2023&lt;/Year&gt;&lt;RecNum&gt;338&lt;/RecNum&gt;&lt;DisplayText&gt;(135)&lt;/DisplayText&gt;&lt;record&gt;&lt;rec-number&gt;338&lt;/rec-number&gt;&lt;foreign-keys&gt;&lt;key app="EN" db-id="2tr5pefawrd9aaed0e8vvwri50tp9vp0ep9w" timestamp="1729175435"&gt;338&lt;/key&gt;&lt;/foreign-keys&gt;&lt;ref-type name="Journal Article"&gt;17&lt;/ref-type&gt;&lt;contributors&gt;&lt;authors&gt;&lt;author&gt;Venegas-Calerón, M.&lt;/author&gt;&lt;author&gt;Napier, J. A.&lt;/author&gt;&lt;/authors&gt;&lt;/contributors&gt;&lt;auth-address&gt;Instituto de la Grasa (CSIC), Ctra. Utrera Km 1, Sevilla, Spain. Electronic address: mvc@ig.csic.es.&amp;#xD;Department of Plant Sciences, Rothamsted Research, Harpenden, United Kingdom.&lt;/auth-address&gt;&lt;titles&gt;&lt;title&gt;New alternative sources of omega-3 fish oil&lt;/title&gt;&lt;secondary-title&gt;Adv Food Nutr Res&lt;/secondary-title&gt;&lt;/titles&gt;&lt;periodical&gt;&lt;full-title&gt;Adv Food Nutr Res&lt;/full-title&gt;&lt;/periodical&gt;&lt;pages&gt;343-398&lt;/pages&gt;&lt;volume&gt;105&lt;/volume&gt;&lt;edition&gt;20230405&lt;/edition&gt;&lt;keywords&gt;&lt;keyword&gt;Animals&lt;/keyword&gt;&lt;keyword&gt;*Fish Oils&lt;/keyword&gt;&lt;keyword&gt;*Fatty Acids, Omega-3&lt;/keyword&gt;&lt;keyword&gt;Docosahexaenoic Acids&lt;/keyword&gt;&lt;keyword&gt;Dietary Supplements&lt;/keyword&gt;&lt;keyword&gt;Fishes&lt;/keyword&gt;&lt;keyword&gt;Fatty Acids&lt;/keyword&gt;&lt;keyword&gt;Aquaculture&lt;/keyword&gt;&lt;keyword&gt;Fish oil&lt;/keyword&gt;&lt;keyword&gt;Omega-3&lt;/keyword&gt;&lt;keyword&gt;Plant oil&lt;/keyword&gt;&lt;keyword&gt;Single cell oil&lt;/keyword&gt;&lt;keyword&gt;Sustainability&lt;/keyword&gt;&lt;/keywords&gt;&lt;dates&gt;&lt;year&gt;2023&lt;/year&gt;&lt;/dates&gt;&lt;isbn&gt;1043-4526 (Print)&amp;#xD;1043-4526&lt;/isbn&gt;&lt;accession-num&gt;37516467&lt;/accession-num&gt;&lt;urls&gt;&lt;/urls&gt;&lt;electronic-resource-num&gt;10.1016/bs.afnr.2023.01.001&lt;/electronic-resource-num&gt;&lt;remote-database-provider&gt;NLM&lt;/remote-database-provider&gt;&lt;language&gt;eng&lt;/language&gt;&lt;/record&gt;&lt;/Cite&gt;&lt;/EndNote&gt;</w:instrText>
      </w:r>
      <w:r w:rsidR="00327D9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5)</w:t>
      </w:r>
      <w:r w:rsidR="00327D96" w:rsidRPr="00315341">
        <w:rPr>
          <w:rFonts w:ascii="Times New Roman" w:eastAsiaTheme="minorEastAsia" w:hAnsi="Times New Roman" w:cs="Times New Roman"/>
          <w:sz w:val="24"/>
          <w:szCs w:val="24"/>
        </w:rPr>
        <w:fldChar w:fldCharType="end"/>
      </w:r>
      <w:r w:rsidR="112C647C" w:rsidRPr="00315341">
        <w:rPr>
          <w:rFonts w:ascii="Times New Roman" w:eastAsiaTheme="minorEastAsia" w:hAnsi="Times New Roman" w:cs="Times New Roman"/>
          <w:sz w:val="24"/>
          <w:szCs w:val="24"/>
        </w:rPr>
        <w:t xml:space="preserve"> (Figure </w:t>
      </w:r>
      <w:r w:rsidR="591D6378" w:rsidRPr="00315341">
        <w:rPr>
          <w:rFonts w:ascii="Times New Roman" w:eastAsiaTheme="minorEastAsia" w:hAnsi="Times New Roman" w:cs="Times New Roman"/>
          <w:sz w:val="24"/>
          <w:szCs w:val="24"/>
        </w:rPr>
        <w:t>3</w:t>
      </w:r>
      <w:r w:rsidR="112C647C"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t>
      </w:r>
      <w:r w:rsidR="64671BA4" w:rsidRPr="00315341">
        <w:rPr>
          <w:rFonts w:ascii="Times New Roman" w:eastAsiaTheme="minorEastAsia" w:hAnsi="Times New Roman" w:cs="Times New Roman"/>
          <w:sz w:val="24"/>
          <w:szCs w:val="24"/>
        </w:rPr>
        <w:t>Using a</w:t>
      </w:r>
      <w:r w:rsidRPr="00315341">
        <w:rPr>
          <w:rFonts w:ascii="Times New Roman" w:eastAsiaTheme="minorEastAsia" w:hAnsi="Times New Roman" w:cs="Times New Roman"/>
          <w:sz w:val="24"/>
          <w:szCs w:val="24"/>
        </w:rPr>
        <w:t xml:space="preserve"> similar approach</w:t>
      </w:r>
      <w:r w:rsidR="64671BA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researchers from CSIRO </w:t>
      </w:r>
      <w:r w:rsidR="0067674E" w:rsidRPr="00315341">
        <w:rPr>
          <w:rFonts w:ascii="Times New Roman" w:eastAsiaTheme="minorEastAsia" w:hAnsi="Times New Roman" w:cs="Times New Roman"/>
          <w:sz w:val="24"/>
          <w:szCs w:val="24"/>
        </w:rPr>
        <w:t xml:space="preserve">and </w:t>
      </w:r>
      <w:proofErr w:type="spellStart"/>
      <w:r w:rsidR="0067674E" w:rsidRPr="00315341">
        <w:rPr>
          <w:rFonts w:ascii="Times New Roman" w:eastAsiaTheme="minorEastAsia" w:hAnsi="Times New Roman" w:cs="Times New Roman"/>
          <w:sz w:val="24"/>
          <w:szCs w:val="24"/>
        </w:rPr>
        <w:t>NuSeed</w:t>
      </w:r>
      <w:proofErr w:type="spellEnd"/>
      <w:r w:rsidR="0067674E"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Australia) have engineered canola to produce DHA </w:t>
      </w:r>
      <w:r w:rsidR="00327D96" w:rsidRPr="00315341">
        <w:rPr>
          <w:rFonts w:ascii="Times New Roman" w:eastAsiaTheme="minorEastAsia" w:hAnsi="Times New Roman" w:cs="Times New Roman"/>
          <w:sz w:val="24"/>
          <w:szCs w:val="24"/>
        </w:rPr>
        <w:fldChar w:fldCharType="begin">
          <w:fldData xml:space="preserve">PEVuZE5vdGU+PENpdGU+PEF1dGhvcj5QZXRyaWU8L0F1dGhvcj48WWVhcj4yMDIwPC9ZZWFyPjxS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QZXRyaWU8L0F1dGhvcj48WWVhcj4yMDIwPC9ZZWFyPjxS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327D9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6)</w:t>
      </w:r>
      <w:r w:rsidR="00327D96" w:rsidRPr="00315341">
        <w:rPr>
          <w:rFonts w:ascii="Times New Roman" w:eastAsiaTheme="minorEastAsia" w:hAnsi="Times New Roman" w:cs="Times New Roman"/>
          <w:sz w:val="24"/>
          <w:szCs w:val="24"/>
        </w:rPr>
        <w:fldChar w:fldCharType="end"/>
      </w:r>
      <w:r w:rsidR="0067674E" w:rsidRPr="00315341">
        <w:rPr>
          <w:rFonts w:ascii="Times New Roman" w:eastAsiaTheme="minorEastAsia" w:hAnsi="Times New Roman" w:cs="Times New Roman"/>
          <w:sz w:val="24"/>
          <w:szCs w:val="24"/>
        </w:rPr>
        <w:t>; this novel source has been approved for feed and food uses in multiple countries (including for aquaculture in Norway)</w:t>
      </w:r>
      <w:r w:rsidR="591D6378"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Camelina prototypes producing seed oil containing significant amounts of EPA or EPA+DHA have been successfully grown in replicated field trials around the world</w:t>
      </w:r>
      <w:r w:rsidR="035D1EC1"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demonstrating the feasibility of this approach to sustainably supply EPA+DHA</w:t>
      </w:r>
      <w:r w:rsidR="591D6378" w:rsidRPr="00315341">
        <w:rPr>
          <w:rFonts w:ascii="Times New Roman" w:eastAsiaTheme="minorEastAsia" w:hAnsi="Times New Roman" w:cs="Times New Roman"/>
          <w:sz w:val="24"/>
          <w:szCs w:val="24"/>
        </w:rPr>
        <w:t xml:space="preserve"> </w:t>
      </w:r>
      <w:r w:rsidR="00327D96"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Han&lt;/Author&gt;&lt;Year&gt;2022&lt;/Year&gt;&lt;RecNum&gt;343&lt;/RecNum&gt;&lt;DisplayText&gt;(134)&lt;/DisplayText&gt;&lt;record&gt;&lt;rec-number&gt;343&lt;/rec-number&gt;&lt;foreign-keys&gt;&lt;key app="EN" db-id="2tr5pefawrd9aaed0e8vvwri50tp9vp0ep9w" timestamp="1729177784"&gt;343&lt;/key&gt;&lt;/foreign-keys&gt;&lt;ref-type name="Journal Article"&gt;17&lt;/ref-type&gt;&lt;contributors&gt;&lt;authors&gt;&lt;author&gt;Han, L.&lt;/author&gt;&lt;author&gt;Silvestre, S.&lt;/author&gt;&lt;author&gt;Sayanova, O.&lt;/author&gt;&lt;author&gt;Haslam, R. P.&lt;/author&gt;&lt;author&gt;Napier, J. A.&lt;/author&gt;&lt;/authors&gt;&lt;/contributors&gt;&lt;auth-address&gt;Plant Sciences, Rothamsted Research, Harpenden, Herts, UK.&lt;/auth-address&gt;&lt;titles&gt;&lt;title&gt;Using field evaluation and systematic iteration to rationalize the accumulation of omega-3 long-chain polyunsaturated fatty acids in transgenic Camelina sativa&lt;/title&gt;&lt;secondary-title&gt;Plant Biotechnol J&lt;/secondary-title&gt;&lt;/titles&gt;&lt;periodical&gt;&lt;full-title&gt;Plant Biotechnol J&lt;/full-title&gt;&lt;/periodical&gt;&lt;pages&gt;1833-1852&lt;/pages&gt;&lt;volume&gt;20&lt;/volume&gt;&lt;number&gt;9&lt;/number&gt;&lt;edition&gt;20220627&lt;/edition&gt;&lt;keywords&gt;&lt;keyword&gt;*Brassicaceae/genetics/metabolism&lt;/keyword&gt;&lt;keyword&gt;Docosahexaenoic Acids/metabolism&lt;/keyword&gt;&lt;keyword&gt;Eicosapentaenoic Acid/metabolism&lt;/keyword&gt;&lt;keyword&gt;Fatty Acids/metabolism&lt;/keyword&gt;&lt;keyword&gt;*Fatty Acids, Omega-3/metabolism&lt;/keyword&gt;&lt;keyword&gt;Plants, Genetically Modified/genetics&lt;/keyword&gt;&lt;keyword&gt;Field trials&lt;/keyword&gt;&lt;keyword&gt;GM crops&lt;/keyword&gt;&lt;keyword&gt;metabolic engineering&lt;/keyword&gt;&lt;keyword&gt;omega-3&lt;/keyword&gt;&lt;/keywords&gt;&lt;dates&gt;&lt;year&gt;2022&lt;/year&gt;&lt;pub-dates&gt;&lt;date&gt;Sep&lt;/date&gt;&lt;/pub-dates&gt;&lt;/dates&gt;&lt;isbn&gt;1467-7644 (Print)&amp;#xD;1467-7644&lt;/isbn&gt;&lt;accession-num&gt;35656640&lt;/accession-num&gt;&lt;urls&gt;&lt;/urls&gt;&lt;custom1&gt;JAN acts as a scientific advisor for Yield10 Biosciences and has previously provided ad hoc consultancy for BASF Plant Sciences. The authors are listed as inventors on patent applications filed by Rothamsted Research.&lt;/custom1&gt;&lt;custom2&gt;PMC9398312&lt;/custom2&gt;&lt;electronic-resource-num&gt;10.1111/pbi.13867&lt;/electronic-resource-num&gt;&lt;remote-database-provider&gt;NLM&lt;/remote-database-provider&gt;&lt;language&gt;eng&lt;/language&gt;&lt;/record&gt;&lt;/Cite&gt;&lt;/EndNote&gt;</w:instrText>
      </w:r>
      <w:r w:rsidR="00327D9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34)</w:t>
      </w:r>
      <w:r w:rsidR="00327D96"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w:t>
      </w:r>
    </w:p>
    <w:p w14:paraId="520EE86B" w14:textId="207748E8" w:rsidR="00EC5999" w:rsidRPr="00315341" w:rsidRDefault="00EC5999" w:rsidP="00A13D98">
      <w:pPr>
        <w:spacing w:after="0" w:line="360" w:lineRule="auto"/>
        <w:jc w:val="both"/>
        <w:rPr>
          <w:rFonts w:ascii="Times New Roman" w:eastAsiaTheme="minorEastAsia" w:hAnsi="Times New Roman" w:cs="Times New Roman"/>
          <w:sz w:val="24"/>
          <w:szCs w:val="24"/>
        </w:rPr>
      </w:pPr>
    </w:p>
    <w:p w14:paraId="12792B59" w14:textId="77777777" w:rsidR="00100EA7" w:rsidRPr="00315341" w:rsidRDefault="00B64F5A" w:rsidP="00100EA7">
      <w:pPr>
        <w:spacing w:after="0" w:line="240" w:lineRule="auto"/>
        <w:jc w:val="both"/>
        <w:rPr>
          <w:rFonts w:ascii="Times New Roman" w:eastAsiaTheme="minorEastAsia" w:hAnsi="Times New Roman" w:cs="Times New Roman"/>
          <w:b/>
          <w:bCs/>
          <w:noProof/>
          <w:sz w:val="24"/>
          <w:szCs w:val="24"/>
        </w:rPr>
      </w:pPr>
      <w:r w:rsidRPr="00315341">
        <w:rPr>
          <w:rFonts w:ascii="Times New Roman" w:eastAsiaTheme="minorEastAsia" w:hAnsi="Times New Roman" w:cs="Times New Roman"/>
          <w:b/>
          <w:bCs/>
          <w:noProof/>
          <w:sz w:val="24"/>
          <w:szCs w:val="24"/>
        </w:rPr>
        <w:t xml:space="preserve">Figure </w:t>
      </w:r>
      <w:r w:rsidR="00327D96" w:rsidRPr="00315341">
        <w:rPr>
          <w:rFonts w:ascii="Times New Roman" w:eastAsiaTheme="minorEastAsia" w:hAnsi="Times New Roman" w:cs="Times New Roman"/>
          <w:b/>
          <w:bCs/>
          <w:noProof/>
          <w:sz w:val="24"/>
          <w:szCs w:val="24"/>
        </w:rPr>
        <w:t>3</w:t>
      </w:r>
      <w:r w:rsidRPr="00315341">
        <w:rPr>
          <w:rFonts w:ascii="Times New Roman" w:eastAsiaTheme="minorEastAsia" w:hAnsi="Times New Roman" w:cs="Times New Roman"/>
          <w:b/>
          <w:bCs/>
          <w:noProof/>
          <w:sz w:val="24"/>
          <w:szCs w:val="24"/>
        </w:rPr>
        <w:t xml:space="preserve">. Engineered oilseeds as a terrestrial source of EPA and DHA. </w:t>
      </w:r>
    </w:p>
    <w:p w14:paraId="1B31B39D" w14:textId="64EB21E2" w:rsidR="00B64F5A" w:rsidRPr="00315341" w:rsidRDefault="00B64F5A" w:rsidP="00100EA7">
      <w:pPr>
        <w:spacing w:after="0" w:line="240" w:lineRule="auto"/>
        <w:jc w:val="both"/>
        <w:rPr>
          <w:rFonts w:ascii="Times New Roman" w:eastAsiaTheme="minorEastAsia" w:hAnsi="Times New Roman" w:cs="Times New Roman"/>
          <w:b/>
          <w:bCs/>
          <w:noProof/>
          <w:sz w:val="18"/>
          <w:szCs w:val="18"/>
          <w:lang w:val="nl-NL"/>
        </w:rPr>
      </w:pPr>
      <w:r w:rsidRPr="00315341">
        <w:rPr>
          <w:rFonts w:ascii="Times New Roman" w:eastAsiaTheme="minorEastAsia" w:hAnsi="Times New Roman" w:cs="Times New Roman"/>
          <w:b/>
          <w:bCs/>
          <w:noProof/>
          <w:sz w:val="18"/>
          <w:szCs w:val="18"/>
        </w:rPr>
        <w:t>Seed oil fatty acid</w:t>
      </w:r>
      <w:r w:rsidR="00B80DEC" w:rsidRPr="00315341">
        <w:rPr>
          <w:rFonts w:ascii="Times New Roman" w:eastAsiaTheme="minorEastAsia" w:hAnsi="Times New Roman" w:cs="Times New Roman"/>
          <w:b/>
          <w:bCs/>
          <w:noProof/>
          <w:sz w:val="18"/>
          <w:szCs w:val="18"/>
        </w:rPr>
        <w:t xml:space="preserve"> </w:t>
      </w:r>
      <w:r w:rsidRPr="00315341">
        <w:rPr>
          <w:rFonts w:ascii="Times New Roman" w:eastAsiaTheme="minorEastAsia" w:hAnsi="Times New Roman" w:cs="Times New Roman"/>
          <w:b/>
          <w:bCs/>
          <w:noProof/>
          <w:sz w:val="18"/>
          <w:szCs w:val="18"/>
        </w:rPr>
        <w:t xml:space="preserve">composition (Mol%; carbons:desaturations; GC-FID analysis of fatty acid methyl esters derivatised from pooled samples) are shown for wildtype camelina (A), commercial fish oil (B), camelina engineered to produce EPA and DHA, and camelina engineered to produce EPA (D). </w:t>
      </w:r>
      <w:r w:rsidRPr="00315341">
        <w:rPr>
          <w:rFonts w:ascii="Times New Roman" w:eastAsiaTheme="minorEastAsia" w:hAnsi="Times New Roman" w:cs="Times New Roman"/>
          <w:b/>
          <w:bCs/>
          <w:noProof/>
          <w:sz w:val="18"/>
          <w:szCs w:val="18"/>
          <w:lang w:val="da-DK"/>
        </w:rPr>
        <w:t>Data is reproduced from Han et al. (2022)</w:t>
      </w:r>
      <w:r w:rsidR="00477CB5" w:rsidRPr="00315341">
        <w:rPr>
          <w:rFonts w:ascii="Times New Roman" w:eastAsiaTheme="minorEastAsia" w:hAnsi="Times New Roman" w:cs="Times New Roman"/>
          <w:b/>
          <w:bCs/>
          <w:noProof/>
          <w:sz w:val="18"/>
          <w:szCs w:val="18"/>
          <w:lang w:val="da-DK"/>
        </w:rPr>
        <w:t xml:space="preserve"> </w:t>
      </w:r>
      <w:r w:rsidR="00477CB5" w:rsidRPr="00315341">
        <w:rPr>
          <w:rFonts w:ascii="Times New Roman" w:eastAsiaTheme="minorEastAsia" w:hAnsi="Times New Roman" w:cs="Times New Roman"/>
          <w:b/>
          <w:bCs/>
          <w:noProof/>
          <w:sz w:val="18"/>
          <w:szCs w:val="18"/>
        </w:rPr>
        <w:fldChar w:fldCharType="begin"/>
      </w:r>
      <w:r w:rsidR="00917B65" w:rsidRPr="00917B65">
        <w:rPr>
          <w:rFonts w:ascii="Times New Roman" w:eastAsiaTheme="minorEastAsia" w:hAnsi="Times New Roman" w:cs="Times New Roman"/>
          <w:b/>
          <w:bCs/>
          <w:noProof/>
          <w:sz w:val="18"/>
          <w:szCs w:val="18"/>
          <w:lang w:val="da-DK"/>
        </w:rPr>
        <w:instrText xml:space="preserve"> ADDIN EN.CITE &lt;EndNote&gt;&lt;Cite&gt;&lt;Author&gt;Han&lt;/Author&gt;&lt;Year&gt;2022&lt;/Year&gt;&lt;RecNum&gt;343&lt;/RecNum&gt;&lt;DisplayText&gt;(134)&lt;/DisplayText&gt;&lt;record&gt;&lt;rec-number&gt;343&lt;/rec-number&gt;&lt;foreign-keys&gt;&lt;key app="EN" db-id="2tr5pefawrd9aaed0e8vvwri50tp9vp0ep9w" timestamp="1729177784"&gt;343&lt;/key&gt;&lt;/foreign-keys&gt;&lt;ref-type name="Journal Article"&gt;17&lt;/ref-type&gt;&lt;contributors&gt;&lt;authors&gt;&lt;author&gt;Han, L.&lt;/author&gt;&lt;author&gt;Silvestre, S.&lt;/author&gt;&lt;author&gt;Sayanova, O.&lt;/author&gt;&lt;author&gt;Haslam, R. P.&lt;/author&gt;&lt;author&gt;Napier, J. A.&lt;/author&gt;&lt;/authors&gt;&lt;/contributors&gt;&lt;auth-address&gt;Plant Sciences, Rothamsted Research, Harpenden, Herts, UK.&lt;/auth-address&gt;&lt;titles&gt;&lt;title&gt;Using field evaluation and systematic iteration to rationalize the accumulation of omega-3 long-chain polyunsaturated fatty acids in transgenic Camelina sativa&lt;/title&gt;&lt;secondary-title&gt;Plant Biotechnol J&lt;/secondary-title&gt;&lt;/titles&gt;&lt;periodical&gt;&lt;full-title&gt;Plant Biotechnol J&lt;/full-title&gt;&lt;/periodical&gt;&lt;pages&gt;1833-1852&lt;/pages&gt;&lt;volume&gt;20&lt;/volume&gt;&lt;number&gt;9&lt;/number&gt;&lt;edition&gt;20220627&lt;/edition&gt;&lt;keywords&gt;&lt;keyword&gt;*Brassicaceae/genetics/metabolism&lt;/keyword&gt;&lt;keyword&gt;Docosahexaenoic Acids/metabolism&lt;/keyword&gt;&lt;keyword&gt;Eicosapentaenoic Acid/metabolism&lt;/keyword&gt;&lt;keyword&gt;Fatty Acids/metabolism&lt;/keyword&gt;&lt;keyword&gt;*Fatty Acids, Omega-3/metabolism&lt;/keyword&gt;&lt;keyword&gt;Plants, Genetically Modified/genetics&lt;/keyword&gt;&lt;keyword&gt;Field trials&lt;/keyword&gt;&lt;keyword&gt;GM crops&lt;/keyword&gt;&lt;keyword&gt;metabolic engineering&lt;/keyword&gt;&lt;keyword&gt;omega-3&lt;/keyword&gt;&lt;/keywords&gt;&lt;dates&gt;&lt;year&gt;2022&lt;/year&gt;&lt;pub-dates&gt;&lt;date&gt;Sep&lt;/date&gt;&lt;/pub-dates&gt;&lt;/dates&gt;&lt;isbn&gt;1467-7644 (Print)&amp;#xD;1467-7644&lt;/isbn&gt;&lt;accession-num&gt;35656640&lt;/accession-num&gt;&lt;urls&gt;&lt;/urls&gt;&lt;custom1&gt;JAN acts as a scientific advisor for Yield10 Biosciences and has previously provided ad hoc consultancy for BASF Plant Sciences. The authors are listed as inventors on patent applications filed by Rothamsted Research.&lt;/custom1&gt;&lt;custom2&gt;PMC9398312&lt;/custom2&gt;&lt;electronic-resource-num&gt;10.1111/pbi.13867&lt;/electronic-resource-num&gt;&lt;remote-database-provider&gt;NLM&lt;/remote-database-provider&gt;&lt;language&gt;eng&lt;/language&gt;&lt;/record&gt;&lt;/Cite&gt;&lt;/EndNote&gt;</w:instrText>
      </w:r>
      <w:r w:rsidR="00477CB5" w:rsidRPr="00315341">
        <w:rPr>
          <w:rFonts w:ascii="Times New Roman" w:eastAsiaTheme="minorEastAsia" w:hAnsi="Times New Roman" w:cs="Times New Roman"/>
          <w:b/>
          <w:bCs/>
          <w:noProof/>
          <w:sz w:val="18"/>
          <w:szCs w:val="18"/>
        </w:rPr>
        <w:fldChar w:fldCharType="separate"/>
      </w:r>
      <w:r w:rsidR="00917B65" w:rsidRPr="00917B65">
        <w:rPr>
          <w:rFonts w:ascii="Times New Roman" w:eastAsiaTheme="minorEastAsia" w:hAnsi="Times New Roman" w:cs="Times New Roman"/>
          <w:b/>
          <w:bCs/>
          <w:noProof/>
          <w:sz w:val="18"/>
          <w:szCs w:val="18"/>
          <w:lang w:val="da-DK"/>
        </w:rPr>
        <w:t>(134)</w:t>
      </w:r>
      <w:r w:rsidR="00477CB5" w:rsidRPr="00315341">
        <w:rPr>
          <w:rFonts w:ascii="Times New Roman" w:eastAsiaTheme="minorEastAsia" w:hAnsi="Times New Roman" w:cs="Times New Roman"/>
          <w:b/>
          <w:bCs/>
          <w:noProof/>
          <w:sz w:val="18"/>
          <w:szCs w:val="18"/>
        </w:rPr>
        <w:fldChar w:fldCharType="end"/>
      </w:r>
      <w:r w:rsidRPr="00315341">
        <w:rPr>
          <w:rFonts w:ascii="Times New Roman" w:eastAsiaTheme="minorEastAsia" w:hAnsi="Times New Roman" w:cs="Times New Roman"/>
          <w:b/>
          <w:bCs/>
          <w:noProof/>
          <w:sz w:val="18"/>
          <w:szCs w:val="18"/>
          <w:lang w:val="da-DK"/>
        </w:rPr>
        <w:t>, Sprague et al</w:t>
      </w:r>
      <w:r w:rsidR="00B80DEC" w:rsidRPr="00315341">
        <w:rPr>
          <w:rFonts w:ascii="Times New Roman" w:eastAsiaTheme="minorEastAsia" w:hAnsi="Times New Roman" w:cs="Times New Roman"/>
          <w:b/>
          <w:bCs/>
          <w:noProof/>
          <w:sz w:val="18"/>
          <w:szCs w:val="18"/>
          <w:lang w:val="da-DK"/>
        </w:rPr>
        <w:t>.</w:t>
      </w:r>
      <w:r w:rsidRPr="00315341">
        <w:rPr>
          <w:rFonts w:ascii="Times New Roman" w:eastAsiaTheme="minorEastAsia" w:hAnsi="Times New Roman" w:cs="Times New Roman"/>
          <w:b/>
          <w:bCs/>
          <w:noProof/>
          <w:sz w:val="18"/>
          <w:szCs w:val="18"/>
          <w:lang w:val="da-DK"/>
        </w:rPr>
        <w:t xml:space="preserve"> </w:t>
      </w:r>
      <w:r w:rsidRPr="00315341">
        <w:rPr>
          <w:rFonts w:ascii="Times New Roman" w:eastAsiaTheme="minorEastAsia" w:hAnsi="Times New Roman" w:cs="Times New Roman"/>
          <w:b/>
          <w:bCs/>
          <w:noProof/>
          <w:sz w:val="18"/>
          <w:szCs w:val="18"/>
          <w:lang w:val="nl-NL"/>
        </w:rPr>
        <w:t>(2016)</w:t>
      </w:r>
      <w:r w:rsidR="00477CB5" w:rsidRPr="00315341">
        <w:rPr>
          <w:rFonts w:ascii="Times New Roman" w:eastAsiaTheme="minorEastAsia" w:hAnsi="Times New Roman" w:cs="Times New Roman"/>
          <w:b/>
          <w:bCs/>
          <w:noProof/>
          <w:sz w:val="18"/>
          <w:szCs w:val="18"/>
          <w:lang w:val="nl-NL"/>
        </w:rPr>
        <w:t xml:space="preserve"> </w:t>
      </w:r>
      <w:r w:rsidR="00477CB5" w:rsidRPr="00315341">
        <w:rPr>
          <w:rFonts w:ascii="Times New Roman" w:eastAsiaTheme="minorEastAsia" w:hAnsi="Times New Roman" w:cs="Times New Roman"/>
          <w:b/>
          <w:bCs/>
          <w:noProof/>
          <w:sz w:val="18"/>
          <w:szCs w:val="18"/>
        </w:rPr>
        <w:fldChar w:fldCharType="begin"/>
      </w:r>
      <w:r w:rsidR="00917B65" w:rsidRPr="00917B65">
        <w:rPr>
          <w:rFonts w:ascii="Times New Roman" w:eastAsiaTheme="minorEastAsia" w:hAnsi="Times New Roman" w:cs="Times New Roman"/>
          <w:b/>
          <w:bCs/>
          <w:noProof/>
          <w:sz w:val="18"/>
          <w:szCs w:val="18"/>
          <w:lang w:val="nl-NL"/>
        </w:rPr>
        <w:instrText xml:space="preserve"> ADDIN EN.CITE &lt;EndNote&gt;&lt;Cite&gt;&lt;Author&gt;Sprague&lt;/Author&gt;&lt;Year&gt;2016&lt;/Year&gt;&lt;RecNum&gt;342&lt;/RecNum&gt;&lt;DisplayText&gt;(95)&lt;/DisplayText&gt;&lt;record&gt;&lt;rec-number&gt;342&lt;/rec-number&gt;&lt;foreign-keys&gt;&lt;key app="EN" db-id="2tr5pefawrd9aaed0e8vvwri50tp9vp0ep9w" timestamp="1729177748"&gt;342&lt;/key&gt;&lt;/foreign-keys&gt;&lt;ref-type name="Journal Article"&gt;17&lt;/ref-type&gt;&lt;contributors&gt;&lt;authors&gt;&lt;author&gt;Sprague, M.&lt;/author&gt;&lt;author&gt;Dick, J. R.&lt;/author&gt;&lt;author&gt;Tocher, D. R.&lt;/author&gt;&lt;/authors&gt;&lt;/contributors&gt;&lt;auth-address&gt;Institute of Aquaculture, School of Natural Sciences, University of Stirling, Stirling FK9 4LA, Scotland, UK.&lt;/auth-address&gt;&lt;titles&gt;&lt;title&gt;Impact of sustainable feeds on omega-3 long-chain fatty acid levels in farmed Atlantic salmon, 2006-2015&lt;/title&gt;&lt;secondary-title&gt;Sci Rep&lt;/secondary-title&gt;&lt;/titles&gt;&lt;periodical&gt;&lt;full-title&gt;Sci Rep&lt;/full-title&gt;&lt;/periodical&gt;&lt;pages&gt;21892&lt;/pages&gt;&lt;volume&gt;6&lt;/volume&gt;&lt;edition&gt;20160222&lt;/edition&gt;&lt;keywords&gt;&lt;keyword&gt;*Animal Feed&lt;/keyword&gt;&lt;keyword&gt;Animals&lt;/keyword&gt;&lt;keyword&gt;Diet&lt;/keyword&gt;&lt;keyword&gt;Fatty Acids, Omega-3/*metabolism&lt;/keyword&gt;&lt;keyword&gt;Fisheries&lt;/keyword&gt;&lt;keyword&gt;Food Quality&lt;/keyword&gt;&lt;keyword&gt;Humans&lt;/keyword&gt;&lt;keyword&gt;Lipid Metabolism&lt;/keyword&gt;&lt;keyword&gt;Salmo salar/*metabolism&lt;/keyword&gt;&lt;/keywords&gt;&lt;dates&gt;&lt;year&gt;2016&lt;/year&gt;&lt;pub-dates&gt;&lt;date&gt;Feb 22&lt;/date&gt;&lt;/pub-dates&gt;&lt;/dates&gt;&lt;isbn&gt;2045-2322&lt;/isbn&gt;&lt;accession-num&gt;26899924&lt;/accession-num&gt;&lt;urls&gt;&lt;/urls&gt;&lt;custom2&gt;PMC4761991&lt;/custom2&gt;&lt;electronic-resource-num&gt;10.1038/srep21892&lt;/electronic-resource-num&gt;&lt;remote-database-provider&gt;NLM&lt;/remote-database-provider&gt;&lt;language&gt;eng&lt;/language&gt;&lt;/record&gt;&lt;/Cite&gt;&lt;/EndNote&gt;</w:instrText>
      </w:r>
      <w:r w:rsidR="00477CB5" w:rsidRPr="00315341">
        <w:rPr>
          <w:rFonts w:ascii="Times New Roman" w:eastAsiaTheme="minorEastAsia" w:hAnsi="Times New Roman" w:cs="Times New Roman"/>
          <w:b/>
          <w:bCs/>
          <w:noProof/>
          <w:sz w:val="18"/>
          <w:szCs w:val="18"/>
        </w:rPr>
        <w:fldChar w:fldCharType="separate"/>
      </w:r>
      <w:r w:rsidR="00917B65" w:rsidRPr="00917B65">
        <w:rPr>
          <w:rFonts w:ascii="Times New Roman" w:eastAsiaTheme="minorEastAsia" w:hAnsi="Times New Roman" w:cs="Times New Roman"/>
          <w:b/>
          <w:bCs/>
          <w:noProof/>
          <w:sz w:val="18"/>
          <w:szCs w:val="18"/>
          <w:lang w:val="nl-NL"/>
        </w:rPr>
        <w:t>(95)</w:t>
      </w:r>
      <w:r w:rsidR="00477CB5" w:rsidRPr="00315341">
        <w:rPr>
          <w:rFonts w:ascii="Times New Roman" w:eastAsiaTheme="minorEastAsia" w:hAnsi="Times New Roman" w:cs="Times New Roman"/>
          <w:b/>
          <w:bCs/>
          <w:noProof/>
          <w:sz w:val="18"/>
          <w:szCs w:val="18"/>
        </w:rPr>
        <w:fldChar w:fldCharType="end"/>
      </w:r>
      <w:r w:rsidRPr="00315341">
        <w:rPr>
          <w:rFonts w:ascii="Times New Roman" w:eastAsiaTheme="minorEastAsia" w:hAnsi="Times New Roman" w:cs="Times New Roman"/>
          <w:b/>
          <w:bCs/>
          <w:noProof/>
          <w:sz w:val="18"/>
          <w:szCs w:val="18"/>
          <w:lang w:val="nl-NL"/>
        </w:rPr>
        <w:t xml:space="preserve"> and Ruiz-Lopez et al. (2015)</w:t>
      </w:r>
      <w:r w:rsidR="00477CB5" w:rsidRPr="00315341">
        <w:rPr>
          <w:rFonts w:ascii="Times New Roman" w:eastAsiaTheme="minorEastAsia" w:hAnsi="Times New Roman" w:cs="Times New Roman"/>
          <w:b/>
          <w:bCs/>
          <w:noProof/>
          <w:sz w:val="18"/>
          <w:szCs w:val="18"/>
          <w:lang w:val="nl-NL"/>
        </w:rPr>
        <w:t xml:space="preserve"> </w:t>
      </w:r>
      <w:r w:rsidR="00477CB5" w:rsidRPr="00315341">
        <w:rPr>
          <w:rFonts w:ascii="Times New Roman" w:eastAsiaTheme="minorEastAsia" w:hAnsi="Times New Roman" w:cs="Times New Roman"/>
          <w:b/>
          <w:bCs/>
          <w:noProof/>
          <w:sz w:val="18"/>
          <w:szCs w:val="18"/>
        </w:rPr>
        <w:fldChar w:fldCharType="begin"/>
      </w:r>
      <w:r w:rsidR="00917B65" w:rsidRPr="00917B65">
        <w:rPr>
          <w:rFonts w:ascii="Times New Roman" w:eastAsiaTheme="minorEastAsia" w:hAnsi="Times New Roman" w:cs="Times New Roman"/>
          <w:b/>
          <w:bCs/>
          <w:noProof/>
          <w:sz w:val="18"/>
          <w:szCs w:val="18"/>
          <w:lang w:val="nl-NL"/>
        </w:rPr>
        <w:instrText xml:space="preserve"> ADDIN EN.CITE &lt;EndNote&gt;&lt;Cite&gt;&lt;Author&gt;Ruiz-Lopez&lt;/Author&gt;&lt;Year&gt;2015&lt;/Year&gt;&lt;RecNum&gt;341&lt;/RecNum&gt;&lt;DisplayText&gt;(137)&lt;/DisplayText&gt;&lt;record&gt;&lt;rec-number&gt;341&lt;/rec-number&gt;&lt;foreign-keys&gt;&lt;key app="EN" db-id="2tr5pefawrd9aaed0e8vvwri50tp9vp0ep9w" timestamp="1729177650"&gt;341&lt;/key&gt;&lt;/foreign-keys&gt;&lt;ref-type name="Journal Article"&gt;17&lt;/ref-type&gt;&lt;contributors&gt;&lt;authors&gt;&lt;author&gt;Ruiz-Lopez, N.&lt;/author&gt;&lt;author&gt;Haslam, R. P.&lt;/author&gt;&lt;author&gt;Usher, S.&lt;/author&gt;&lt;author&gt;Napier, J. A.&lt;/author&gt;&lt;author&gt;Sayanova, O.&lt;/author&gt;&lt;/authors&gt;&lt;/contributors&gt;&lt;auth-address&gt;Department of Biological Chemistry and Crop Protection, Rothamsted Research, Harpenden, UK.&amp;#xD;Instituto de la Grasa (CSIC), Seville, Spain.&lt;/auth-address&gt;&lt;titles&gt;&lt;title&gt;An alternative pathway for the effective production of the omega-3 long-chain polyunsaturates EPA and ETA in transgenic oilseeds&lt;/title&gt;&lt;secondary-title&gt;Plant Biotechnol J&lt;/secondary-title&gt;&lt;/titles&gt;&lt;periodical&gt;&lt;full-title&gt;Plant Biotechnol J&lt;/full-title&gt;&lt;/periodical&gt;&lt;pages&gt;1264-75&lt;/pages&gt;&lt;volume&gt;13&lt;/volume&gt;&lt;number&gt;9&lt;/number&gt;&lt;edition&gt;20150130&lt;/edition&gt;&lt;keywords&gt;&lt;keyword&gt;Arabidopsis/genetics&lt;/keyword&gt;&lt;keyword&gt;Arachidonic Acids/*biosynthesis&lt;/keyword&gt;&lt;keyword&gt;Brassicaceae/genetics/*metabolism&lt;/keyword&gt;&lt;keyword&gt;Eicosapentaenoic Acid/*biosynthesis&lt;/keyword&gt;&lt;keyword&gt;Fatty Acids, Omega-3/metabolism&lt;/keyword&gt;&lt;keyword&gt;Lipids/biosynthesis&lt;/keyword&gt;&lt;keyword&gt;Metabolic Networks and Pathways/genetics&lt;/keyword&gt;&lt;keyword&gt;Plants, Genetically Modified/*metabolism&lt;/keyword&gt;&lt;keyword&gt;Camelina&lt;/keyword&gt;&lt;keyword&gt;lipids&lt;/keyword&gt;&lt;keyword&gt;metabolic engineering&lt;/keyword&gt;&lt;keyword&gt;omega-3 polyunsaturated fatty acids&lt;/keyword&gt;&lt;keyword&gt;transgenic&lt;/keyword&gt;&lt;/keywords&gt;&lt;dates&gt;&lt;year&gt;2015&lt;/year&gt;&lt;pub-dates&gt;&lt;date&gt;Dec&lt;/date&gt;&lt;/pub-dates&gt;&lt;/dates&gt;&lt;isbn&gt;1467-7644 (Print)&amp;#xD;1467-7644&lt;/isbn&gt;&lt;accession-num&gt;25640865&lt;/accession-num&gt;&lt;urls&gt;&lt;/urls&gt;&lt;custom2&gt;PMC4973703&lt;/custom2&gt;&lt;electronic-resource-num&gt;10.1111/pbi.12328&lt;/electronic-resource-num&gt;&lt;remote-database-provider&gt;NLM&lt;/remote-database-provider&gt;&lt;language&gt;eng&lt;/language&gt;&lt;/record&gt;&lt;/Cite&gt;&lt;/EndNote&gt;</w:instrText>
      </w:r>
      <w:r w:rsidR="00477CB5" w:rsidRPr="00315341">
        <w:rPr>
          <w:rFonts w:ascii="Times New Roman" w:eastAsiaTheme="minorEastAsia" w:hAnsi="Times New Roman" w:cs="Times New Roman"/>
          <w:b/>
          <w:bCs/>
          <w:noProof/>
          <w:sz w:val="18"/>
          <w:szCs w:val="18"/>
        </w:rPr>
        <w:fldChar w:fldCharType="separate"/>
      </w:r>
      <w:r w:rsidR="00917B65" w:rsidRPr="00917B65">
        <w:rPr>
          <w:rFonts w:ascii="Times New Roman" w:eastAsiaTheme="minorEastAsia" w:hAnsi="Times New Roman" w:cs="Times New Roman"/>
          <w:b/>
          <w:bCs/>
          <w:noProof/>
          <w:sz w:val="18"/>
          <w:szCs w:val="18"/>
          <w:lang w:val="nl-NL"/>
        </w:rPr>
        <w:t>(137)</w:t>
      </w:r>
      <w:r w:rsidR="00477CB5" w:rsidRPr="00315341">
        <w:rPr>
          <w:rFonts w:ascii="Times New Roman" w:eastAsiaTheme="minorEastAsia" w:hAnsi="Times New Roman" w:cs="Times New Roman"/>
          <w:b/>
          <w:bCs/>
          <w:noProof/>
          <w:sz w:val="18"/>
          <w:szCs w:val="18"/>
        </w:rPr>
        <w:fldChar w:fldCharType="end"/>
      </w:r>
      <w:r w:rsidR="00477CB5" w:rsidRPr="00315341">
        <w:rPr>
          <w:rFonts w:ascii="Times New Roman" w:eastAsiaTheme="minorEastAsia" w:hAnsi="Times New Roman" w:cs="Times New Roman"/>
          <w:b/>
          <w:bCs/>
          <w:noProof/>
          <w:sz w:val="18"/>
          <w:szCs w:val="18"/>
          <w:lang w:val="nl-NL"/>
        </w:rPr>
        <w:t>.</w:t>
      </w:r>
    </w:p>
    <w:p w14:paraId="78D5D91E" w14:textId="77777777" w:rsidR="00B64F5A" w:rsidRPr="00315341" w:rsidRDefault="00B64F5A" w:rsidP="00A13D98">
      <w:pPr>
        <w:spacing w:after="0" w:line="360" w:lineRule="auto"/>
        <w:jc w:val="both"/>
        <w:rPr>
          <w:rFonts w:ascii="Times New Roman" w:eastAsiaTheme="minorEastAsia" w:hAnsi="Times New Roman" w:cs="Times New Roman"/>
          <w:sz w:val="24"/>
          <w:szCs w:val="24"/>
          <w:lang w:val="nl-NL"/>
        </w:rPr>
      </w:pPr>
    </w:p>
    <w:p w14:paraId="0415676B" w14:textId="31F3D6EC" w:rsidR="00891E4B" w:rsidRPr="00315341" w:rsidRDefault="00C17063" w:rsidP="00A13D98">
      <w:pPr>
        <w:spacing w:after="0" w:line="360" w:lineRule="auto"/>
        <w:jc w:val="both"/>
        <w:rPr>
          <w:rFonts w:ascii="Times New Roman" w:eastAsiaTheme="minorEastAsia" w:hAnsi="Times New Roman" w:cs="Times New Roman"/>
          <w:sz w:val="24"/>
          <w:szCs w:val="24"/>
        </w:rPr>
      </w:pPr>
      <w:r w:rsidRPr="00917B65">
        <w:rPr>
          <w:rFonts w:ascii="Times New Roman" w:eastAsiaTheme="minorEastAsia" w:hAnsi="Times New Roman" w:cs="Times New Roman"/>
          <w:sz w:val="24"/>
          <w:szCs w:val="24"/>
          <w:lang w:val="nl-NL"/>
        </w:rPr>
        <w:t>S</w:t>
      </w:r>
      <w:r w:rsidR="223CB88E" w:rsidRPr="00917B65">
        <w:rPr>
          <w:rFonts w:ascii="Times New Roman" w:eastAsiaTheme="minorEastAsia" w:hAnsi="Times New Roman" w:cs="Times New Roman"/>
          <w:sz w:val="24"/>
          <w:szCs w:val="24"/>
          <w:lang w:val="nl-NL"/>
        </w:rPr>
        <w:t>everal</w:t>
      </w:r>
      <w:r w:rsidR="00EC5999" w:rsidRPr="00917B65">
        <w:rPr>
          <w:rFonts w:ascii="Times New Roman" w:eastAsiaTheme="minorEastAsia" w:hAnsi="Times New Roman" w:cs="Times New Roman"/>
          <w:sz w:val="24"/>
          <w:szCs w:val="24"/>
          <w:lang w:val="nl-NL"/>
        </w:rPr>
        <w:t xml:space="preserve"> fish feeding trials </w:t>
      </w:r>
      <w:r w:rsidRPr="00917B65">
        <w:rPr>
          <w:rFonts w:ascii="Times New Roman" w:eastAsiaTheme="minorEastAsia" w:hAnsi="Times New Roman" w:cs="Times New Roman"/>
          <w:sz w:val="24"/>
          <w:szCs w:val="24"/>
          <w:lang w:val="nl-NL"/>
        </w:rPr>
        <w:t xml:space="preserve">have been </w:t>
      </w:r>
      <w:r w:rsidR="3363FA3A" w:rsidRPr="00917B65">
        <w:rPr>
          <w:rFonts w:ascii="Times New Roman" w:eastAsiaTheme="minorEastAsia" w:hAnsi="Times New Roman" w:cs="Times New Roman"/>
          <w:sz w:val="24"/>
          <w:szCs w:val="24"/>
          <w:lang w:val="nl-NL"/>
        </w:rPr>
        <w:t>undertaken</w:t>
      </w:r>
      <w:r w:rsidR="1EC10747" w:rsidRPr="00917B65">
        <w:rPr>
          <w:rFonts w:ascii="Times New Roman" w:eastAsiaTheme="minorEastAsia" w:hAnsi="Times New Roman" w:cs="Times New Roman"/>
          <w:sz w:val="24"/>
          <w:szCs w:val="24"/>
          <w:lang w:val="nl-NL"/>
        </w:rPr>
        <w:t xml:space="preserve"> </w:t>
      </w:r>
      <w:r w:rsidRPr="00917B65">
        <w:rPr>
          <w:rFonts w:ascii="Times New Roman" w:eastAsiaTheme="minorEastAsia" w:hAnsi="Times New Roman" w:cs="Times New Roman"/>
          <w:sz w:val="24"/>
          <w:szCs w:val="24"/>
          <w:lang w:val="nl-NL"/>
        </w:rPr>
        <w:t xml:space="preserve">with oil from the modified camelina </w:t>
      </w:r>
      <w:r w:rsidR="00477CB5" w:rsidRPr="00917B65">
        <w:rPr>
          <w:rFonts w:ascii="Times New Roman" w:eastAsiaTheme="minorEastAsia" w:hAnsi="Times New Roman" w:cs="Times New Roman"/>
          <w:sz w:val="24"/>
          <w:szCs w:val="24"/>
          <w:lang w:val="nl-NL"/>
        </w:rPr>
        <w:t xml:space="preserve">which </w:t>
      </w:r>
      <w:r w:rsidR="00EC5999" w:rsidRPr="00917B65">
        <w:rPr>
          <w:rFonts w:ascii="Times New Roman" w:eastAsiaTheme="minorEastAsia" w:hAnsi="Times New Roman" w:cs="Times New Roman"/>
          <w:sz w:val="24"/>
          <w:szCs w:val="24"/>
          <w:lang w:val="nl-NL"/>
        </w:rPr>
        <w:t xml:space="preserve">found that </w:t>
      </w:r>
      <w:r w:rsidR="00907BDF" w:rsidRPr="00917B65">
        <w:rPr>
          <w:rFonts w:ascii="Times New Roman" w:eastAsiaTheme="minorEastAsia" w:hAnsi="Times New Roman" w:cs="Times New Roman"/>
          <w:sz w:val="24"/>
          <w:szCs w:val="24"/>
          <w:lang w:val="nl-NL"/>
        </w:rPr>
        <w:t xml:space="preserve">the </w:t>
      </w:r>
      <w:r w:rsidR="00EC5999" w:rsidRPr="00917B65">
        <w:rPr>
          <w:rFonts w:ascii="Times New Roman" w:eastAsiaTheme="minorEastAsia" w:hAnsi="Times New Roman" w:cs="Times New Roman"/>
          <w:sz w:val="24"/>
          <w:szCs w:val="24"/>
          <w:lang w:val="nl-NL"/>
        </w:rPr>
        <w:t>camelina oil performed as well as any fish oil supplements</w:t>
      </w:r>
      <w:r w:rsidR="71C3369B" w:rsidRPr="00917B65">
        <w:rPr>
          <w:rFonts w:ascii="Times New Roman" w:eastAsiaTheme="minorEastAsia" w:hAnsi="Times New Roman" w:cs="Times New Roman"/>
          <w:sz w:val="24"/>
          <w:szCs w:val="24"/>
          <w:lang w:val="nl-NL"/>
        </w:rPr>
        <w:t xml:space="preserve"> with respect to fish welfare</w:t>
      </w:r>
      <w:r w:rsidR="19CFC996" w:rsidRPr="00917B65">
        <w:rPr>
          <w:rFonts w:ascii="Times New Roman" w:eastAsiaTheme="minorEastAsia" w:hAnsi="Times New Roman" w:cs="Times New Roman"/>
          <w:sz w:val="24"/>
          <w:szCs w:val="24"/>
          <w:lang w:val="nl-NL"/>
        </w:rPr>
        <w:t xml:space="preserve">, </w:t>
      </w:r>
      <w:r w:rsidR="71C3369B" w:rsidRPr="00917B65">
        <w:rPr>
          <w:rFonts w:ascii="Times New Roman" w:eastAsiaTheme="minorEastAsia" w:hAnsi="Times New Roman" w:cs="Times New Roman"/>
          <w:sz w:val="24"/>
          <w:szCs w:val="24"/>
          <w:lang w:val="nl-NL"/>
        </w:rPr>
        <w:t>growth</w:t>
      </w:r>
      <w:r w:rsidR="29391244" w:rsidRPr="00917B65">
        <w:rPr>
          <w:rFonts w:ascii="Times New Roman" w:eastAsiaTheme="minorEastAsia" w:hAnsi="Times New Roman" w:cs="Times New Roman"/>
          <w:sz w:val="24"/>
          <w:szCs w:val="24"/>
          <w:lang w:val="nl-NL"/>
        </w:rPr>
        <w:t xml:space="preserve"> and fatty acid metabolism,</w:t>
      </w:r>
      <w:r w:rsidR="71C3369B" w:rsidRPr="00917B65">
        <w:rPr>
          <w:rFonts w:ascii="Times New Roman" w:eastAsiaTheme="minorEastAsia" w:hAnsi="Times New Roman" w:cs="Times New Roman"/>
          <w:sz w:val="24"/>
          <w:szCs w:val="24"/>
          <w:lang w:val="nl-NL"/>
        </w:rPr>
        <w:t xml:space="preserve"> and the nutritional quality of the fillets</w:t>
      </w:r>
      <w:r w:rsidR="00EC5999" w:rsidRPr="00917B65">
        <w:rPr>
          <w:rFonts w:ascii="Times New Roman" w:eastAsiaTheme="minorEastAsia" w:hAnsi="Times New Roman" w:cs="Times New Roman"/>
          <w:sz w:val="24"/>
          <w:szCs w:val="24"/>
          <w:lang w:val="nl-NL"/>
        </w:rPr>
        <w:t xml:space="preserve"> </w:t>
      </w:r>
      <w:r w:rsidR="00477CB5" w:rsidRPr="00315341">
        <w:rPr>
          <w:rFonts w:ascii="Times New Roman" w:eastAsiaTheme="minorEastAsia" w:hAnsi="Times New Roman" w:cs="Times New Roman"/>
          <w:sz w:val="24"/>
          <w:szCs w:val="24"/>
        </w:rPr>
        <w:fldChar w:fldCharType="begin">
          <w:fldData xml:space="preserve">PEVuZE5vdGU+PENpdGU+PEF1dGhvcj5CZXRhbmNvcjwvQXV0aG9yPjxZZWFyPjIwMTY8L1llYXI+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</w:fldData>
        </w:fldChar>
      </w:r>
      <w:r w:rsidR="00917B65" w:rsidRPr="00917B65">
        <w:rPr>
          <w:rFonts w:ascii="Times New Roman" w:eastAsiaTheme="minorEastAsia" w:hAnsi="Times New Roman" w:cs="Times New Roman"/>
          <w:sz w:val="24"/>
          <w:szCs w:val="24"/>
          <w:lang w:val="nl-NL"/>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CZXRhbmNvcjwvQXV0aG9yPjxZZWFyPjIwMTY8L1llYXI+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</w:fldData>
        </w:fldChar>
      </w:r>
      <w:r w:rsidR="00917B65" w:rsidRPr="00917B65">
        <w:rPr>
          <w:rFonts w:ascii="Times New Roman" w:eastAsiaTheme="minorEastAsia" w:hAnsi="Times New Roman" w:cs="Times New Roman"/>
          <w:sz w:val="24"/>
          <w:szCs w:val="24"/>
          <w:lang w:val="nl-NL"/>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477CB5" w:rsidRPr="00315341">
        <w:rPr>
          <w:rFonts w:ascii="Times New Roman" w:eastAsiaTheme="minorEastAsia" w:hAnsi="Times New Roman" w:cs="Times New Roman"/>
          <w:sz w:val="24"/>
          <w:szCs w:val="24"/>
        </w:rPr>
        <w:fldChar w:fldCharType="separate"/>
      </w:r>
      <w:r w:rsidR="00917B65" w:rsidRPr="00917B65">
        <w:rPr>
          <w:rFonts w:ascii="Times New Roman" w:eastAsiaTheme="minorEastAsia" w:hAnsi="Times New Roman" w:cs="Times New Roman"/>
          <w:noProof/>
          <w:sz w:val="24"/>
          <w:szCs w:val="24"/>
          <w:lang w:val="nl-NL"/>
        </w:rPr>
        <w:t>(138, 139)</w:t>
      </w:r>
      <w:r w:rsidR="00477CB5" w:rsidRPr="00315341">
        <w:rPr>
          <w:rFonts w:ascii="Times New Roman" w:eastAsiaTheme="minorEastAsia" w:hAnsi="Times New Roman" w:cs="Times New Roman"/>
          <w:sz w:val="24"/>
          <w:szCs w:val="24"/>
        </w:rPr>
        <w:fldChar w:fldCharType="end"/>
      </w:r>
      <w:r w:rsidR="00477CB5" w:rsidRPr="00917B65">
        <w:rPr>
          <w:rFonts w:ascii="Times New Roman" w:eastAsiaTheme="minorEastAsia" w:hAnsi="Times New Roman" w:cs="Times New Roman"/>
          <w:sz w:val="24"/>
          <w:szCs w:val="24"/>
          <w:lang w:val="nl-NL"/>
        </w:rPr>
        <w:t xml:space="preserve">. </w:t>
      </w:r>
      <w:r w:rsidR="00891E4B" w:rsidRPr="00315341">
        <w:rPr>
          <w:rFonts w:ascii="Times New Roman" w:eastAsiaTheme="minorEastAsia" w:hAnsi="Times New Roman" w:cs="Times New Roman"/>
          <w:sz w:val="24"/>
          <w:szCs w:val="24"/>
        </w:rPr>
        <w:t>More recently, the utility of these novel oils in diets for salmon grown to market weight</w:t>
      </w:r>
      <w:r w:rsidR="00B80DEC" w:rsidRPr="00315341">
        <w:rPr>
          <w:rFonts w:ascii="Times New Roman" w:eastAsiaTheme="minorEastAsia" w:hAnsi="Times New Roman" w:cs="Times New Roman"/>
          <w:sz w:val="24"/>
          <w:szCs w:val="24"/>
        </w:rPr>
        <w:t xml:space="preserve"> has been demonstrated</w:t>
      </w:r>
      <w:r w:rsidR="00891E4B" w:rsidRPr="00315341">
        <w:rPr>
          <w:rFonts w:ascii="Times New Roman" w:eastAsiaTheme="minorEastAsia" w:hAnsi="Times New Roman" w:cs="Times New Roman"/>
          <w:sz w:val="24"/>
          <w:szCs w:val="24"/>
        </w:rPr>
        <w:t xml:space="preserve"> </w:t>
      </w:r>
      <w:r w:rsidR="00477CB5" w:rsidRPr="00315341">
        <w:rPr>
          <w:rFonts w:ascii="Times New Roman" w:eastAsiaTheme="minorEastAsia" w:hAnsi="Times New Roman" w:cs="Times New Roman"/>
          <w:sz w:val="24"/>
          <w:szCs w:val="24"/>
        </w:rPr>
        <w:fldChar w:fldCharType="begin">
          <w:fldData xml:space="preserve">PEVuZE5vdGU+PENpdGU+PEF1dGhvcj5Ub2NoZXI8L0F1dGhvcj48WWVhcj4yMDI0PC9ZZWFyPjxS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Ub2NoZXI8L0F1dGhvcj48WWVhcj4yMDI0PC9ZZWFyPjxS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477CB5"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0)</w:t>
      </w:r>
      <w:r w:rsidR="00477CB5" w:rsidRPr="00315341">
        <w:rPr>
          <w:rFonts w:ascii="Times New Roman" w:eastAsiaTheme="minorEastAsia" w:hAnsi="Times New Roman" w:cs="Times New Roman"/>
          <w:sz w:val="24"/>
          <w:szCs w:val="24"/>
        </w:rPr>
        <w:fldChar w:fldCharType="end"/>
      </w:r>
      <w:r w:rsidR="00477CB5" w:rsidRPr="00315341">
        <w:rPr>
          <w:rFonts w:ascii="Times New Roman" w:eastAsiaTheme="minorEastAsia" w:hAnsi="Times New Roman" w:cs="Times New Roman"/>
          <w:sz w:val="24"/>
          <w:szCs w:val="24"/>
        </w:rPr>
        <w:t>.</w:t>
      </w:r>
    </w:p>
    <w:p w14:paraId="0979E7E5" w14:textId="489D5E00" w:rsidR="14482A6A" w:rsidRPr="00315341" w:rsidRDefault="62419CF9"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In a mouse feeding study</w:t>
      </w:r>
      <w:r w:rsidR="15AD0364"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comparable li</w:t>
      </w:r>
      <w:r w:rsidR="1AE217C4" w:rsidRPr="00315341">
        <w:rPr>
          <w:rFonts w:ascii="Times New Roman" w:eastAsiaTheme="minorEastAsia" w:hAnsi="Times New Roman" w:cs="Times New Roman"/>
          <w:sz w:val="24"/>
          <w:szCs w:val="24"/>
        </w:rPr>
        <w:t>ver</w:t>
      </w:r>
      <w:r w:rsidR="18C8CB36" w:rsidRPr="00315341">
        <w:rPr>
          <w:rFonts w:ascii="Times New Roman" w:eastAsiaTheme="minorEastAsia" w:hAnsi="Times New Roman" w:cs="Times New Roman"/>
          <w:sz w:val="24"/>
          <w:szCs w:val="24"/>
        </w:rPr>
        <w:t xml:space="preserve">, brain and </w:t>
      </w:r>
      <w:r w:rsidR="3005055F" w:rsidRPr="00315341">
        <w:rPr>
          <w:rFonts w:ascii="Times New Roman" w:eastAsiaTheme="minorEastAsia" w:hAnsi="Times New Roman" w:cs="Times New Roman"/>
          <w:sz w:val="24"/>
          <w:szCs w:val="24"/>
        </w:rPr>
        <w:t>muscle EPA enrichment</w:t>
      </w:r>
      <w:r w:rsidR="3A4DC25F" w:rsidRPr="00315341">
        <w:rPr>
          <w:rFonts w:ascii="Times New Roman" w:eastAsiaTheme="minorEastAsia" w:hAnsi="Times New Roman" w:cs="Times New Roman"/>
          <w:sz w:val="24"/>
          <w:szCs w:val="24"/>
        </w:rPr>
        <w:t>,</w:t>
      </w:r>
      <w:r w:rsidR="3005055F" w:rsidRPr="00315341">
        <w:rPr>
          <w:rFonts w:ascii="Times New Roman" w:eastAsiaTheme="minorEastAsia" w:hAnsi="Times New Roman" w:cs="Times New Roman"/>
          <w:sz w:val="24"/>
          <w:szCs w:val="24"/>
        </w:rPr>
        <w:t xml:space="preserve"> </w:t>
      </w:r>
      <w:r w:rsidR="3D114FEC" w:rsidRPr="00315341">
        <w:rPr>
          <w:rFonts w:ascii="Times New Roman" w:eastAsiaTheme="minorEastAsia" w:hAnsi="Times New Roman" w:cs="Times New Roman"/>
          <w:sz w:val="24"/>
          <w:szCs w:val="24"/>
        </w:rPr>
        <w:t>and expression of PUFA metabolis</w:t>
      </w:r>
      <w:r w:rsidR="6C7FFD30" w:rsidRPr="00315341">
        <w:rPr>
          <w:rFonts w:ascii="Times New Roman" w:eastAsiaTheme="minorEastAsia" w:hAnsi="Times New Roman" w:cs="Times New Roman"/>
          <w:sz w:val="24"/>
          <w:szCs w:val="24"/>
        </w:rPr>
        <w:t>ing</w:t>
      </w:r>
      <w:r w:rsidR="3D114FEC" w:rsidRPr="00315341">
        <w:rPr>
          <w:rFonts w:ascii="Times New Roman" w:eastAsiaTheme="minorEastAsia" w:hAnsi="Times New Roman" w:cs="Times New Roman"/>
          <w:sz w:val="24"/>
          <w:szCs w:val="24"/>
        </w:rPr>
        <w:t xml:space="preserve"> and responsive genes, was ev</w:t>
      </w:r>
      <w:r w:rsidR="57DFC78D" w:rsidRPr="00315341">
        <w:rPr>
          <w:rFonts w:ascii="Times New Roman" w:eastAsiaTheme="minorEastAsia" w:hAnsi="Times New Roman" w:cs="Times New Roman"/>
          <w:sz w:val="24"/>
          <w:szCs w:val="24"/>
        </w:rPr>
        <w:t>i</w:t>
      </w:r>
      <w:r w:rsidR="3D114FEC" w:rsidRPr="00315341">
        <w:rPr>
          <w:rFonts w:ascii="Times New Roman" w:eastAsiaTheme="minorEastAsia" w:hAnsi="Times New Roman" w:cs="Times New Roman"/>
          <w:sz w:val="24"/>
          <w:szCs w:val="24"/>
        </w:rPr>
        <w:t xml:space="preserve">dent following </w:t>
      </w:r>
      <w:r w:rsidR="2AE5F104" w:rsidRPr="00315341">
        <w:rPr>
          <w:rFonts w:ascii="Times New Roman" w:eastAsiaTheme="minorEastAsia" w:hAnsi="Times New Roman" w:cs="Times New Roman"/>
          <w:sz w:val="24"/>
          <w:szCs w:val="24"/>
        </w:rPr>
        <w:t xml:space="preserve">EPA-enriched </w:t>
      </w:r>
      <w:r w:rsidR="007123E5" w:rsidRPr="00315341">
        <w:rPr>
          <w:rFonts w:ascii="Times New Roman" w:eastAsiaTheme="minorEastAsia" w:hAnsi="Times New Roman" w:cs="Times New Roman"/>
          <w:sz w:val="24"/>
          <w:szCs w:val="24"/>
        </w:rPr>
        <w:t>c</w:t>
      </w:r>
      <w:r w:rsidR="2AE5F104" w:rsidRPr="00315341">
        <w:rPr>
          <w:rFonts w:ascii="Times New Roman" w:eastAsiaTheme="minorEastAsia" w:hAnsi="Times New Roman" w:cs="Times New Roman"/>
          <w:sz w:val="24"/>
          <w:szCs w:val="24"/>
        </w:rPr>
        <w:t>amelina oil versus EPA-rich fish oil</w:t>
      </w:r>
      <w:r w:rsidR="00477CB5" w:rsidRPr="00315341">
        <w:rPr>
          <w:rFonts w:ascii="Times New Roman" w:eastAsiaTheme="minorEastAsia" w:hAnsi="Times New Roman" w:cs="Times New Roman"/>
          <w:sz w:val="24"/>
          <w:szCs w:val="24"/>
        </w:rPr>
        <w:t xml:space="preserve"> feeding</w:t>
      </w:r>
      <w:r w:rsidR="004D6A36" w:rsidRPr="00315341">
        <w:rPr>
          <w:rFonts w:ascii="Times New Roman" w:eastAsiaTheme="minorEastAsia" w:hAnsi="Times New Roman" w:cs="Times New Roman"/>
          <w:sz w:val="24"/>
          <w:szCs w:val="24"/>
        </w:rPr>
        <w:t xml:space="preserve"> </w:t>
      </w:r>
      <w:r w:rsidR="00477CB5" w:rsidRPr="00315341">
        <w:rPr>
          <w:rFonts w:ascii="Times New Roman" w:eastAsiaTheme="minorEastAsia" w:hAnsi="Times New Roman" w:cs="Times New Roman"/>
          <w:sz w:val="24"/>
          <w:szCs w:val="24"/>
        </w:rPr>
        <w:fldChar w:fldCharType="begin">
          <w:fldData xml:space="preserve">PEVuZE5vdGU+PENpdGU+PEF1dGhvcj5UZWplcmE8L0F1dGhvcj48WWVhcj4yMDE2PC9ZZWFyPjxS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UZWplcmE8L0F1dGhvcj48WWVhcj4yMDE2PC9ZZWFyPjxS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477CB5"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1)</w:t>
      </w:r>
      <w:r w:rsidR="00477CB5" w:rsidRPr="00315341">
        <w:rPr>
          <w:rFonts w:ascii="Times New Roman" w:eastAsiaTheme="minorEastAsia" w:hAnsi="Times New Roman" w:cs="Times New Roman"/>
          <w:sz w:val="24"/>
          <w:szCs w:val="24"/>
        </w:rPr>
        <w:fldChar w:fldCharType="end"/>
      </w:r>
      <w:r w:rsidR="5A66F96D" w:rsidRPr="00315341">
        <w:rPr>
          <w:rFonts w:ascii="Times New Roman" w:eastAsiaTheme="minorEastAsia" w:hAnsi="Times New Roman" w:cs="Times New Roman"/>
          <w:sz w:val="24"/>
          <w:szCs w:val="24"/>
        </w:rPr>
        <w:t>.</w:t>
      </w:r>
      <w:r w:rsidR="5BED96E2" w:rsidRPr="00315341">
        <w:rPr>
          <w:rFonts w:ascii="Times New Roman" w:eastAsiaTheme="minorEastAsia" w:hAnsi="Times New Roman" w:cs="Times New Roman"/>
          <w:sz w:val="24"/>
          <w:szCs w:val="24"/>
        </w:rPr>
        <w:t xml:space="preserve"> </w:t>
      </w:r>
      <w:r w:rsidR="00EC5999" w:rsidRPr="00315341">
        <w:rPr>
          <w:rFonts w:ascii="Times New Roman" w:eastAsiaTheme="minorEastAsia" w:hAnsi="Times New Roman" w:cs="Times New Roman"/>
          <w:sz w:val="24"/>
          <w:szCs w:val="24"/>
        </w:rPr>
        <w:t>Furthermore, in</w:t>
      </w:r>
      <w:r w:rsidR="3A869DE3" w:rsidRPr="00315341">
        <w:rPr>
          <w:rFonts w:ascii="Times New Roman" w:eastAsiaTheme="minorEastAsia" w:hAnsi="Times New Roman" w:cs="Times New Roman"/>
          <w:sz w:val="24"/>
          <w:szCs w:val="24"/>
        </w:rPr>
        <w:t xml:space="preserve"> </w:t>
      </w:r>
      <w:r w:rsidR="00477CB5" w:rsidRPr="00315341">
        <w:rPr>
          <w:rFonts w:ascii="Times New Roman" w:eastAsiaTheme="minorEastAsia" w:hAnsi="Times New Roman" w:cs="Times New Roman"/>
          <w:sz w:val="24"/>
          <w:szCs w:val="24"/>
        </w:rPr>
        <w:t>a</w:t>
      </w:r>
      <w:r w:rsidR="00EC5999" w:rsidRPr="00315341">
        <w:rPr>
          <w:rFonts w:ascii="Times New Roman" w:eastAsiaTheme="minorEastAsia" w:hAnsi="Times New Roman" w:cs="Times New Roman"/>
          <w:sz w:val="24"/>
          <w:szCs w:val="24"/>
        </w:rPr>
        <w:t xml:space="preserve"> recent adult </w:t>
      </w:r>
      <w:r w:rsidR="5978D130" w:rsidRPr="00315341">
        <w:rPr>
          <w:rFonts w:ascii="Times New Roman" w:eastAsiaTheme="minorEastAsia" w:hAnsi="Times New Roman" w:cs="Times New Roman"/>
          <w:sz w:val="24"/>
          <w:szCs w:val="24"/>
        </w:rPr>
        <w:t xml:space="preserve">human </w:t>
      </w:r>
      <w:r w:rsidR="00EC5999" w:rsidRPr="00315341">
        <w:rPr>
          <w:rFonts w:ascii="Times New Roman" w:eastAsiaTheme="minorEastAsia" w:hAnsi="Times New Roman" w:cs="Times New Roman"/>
          <w:sz w:val="24"/>
          <w:szCs w:val="24"/>
        </w:rPr>
        <w:t>postprandial trial,</w:t>
      </w:r>
      <w:r w:rsidR="00D94D2D" w:rsidRPr="00315341">
        <w:rPr>
          <w:rFonts w:ascii="Times New Roman" w:eastAsiaTheme="minorEastAsia" w:hAnsi="Times New Roman" w:cs="Times New Roman"/>
          <w:sz w:val="24"/>
          <w:szCs w:val="24"/>
        </w:rPr>
        <w:t xml:space="preserve"> 450</w:t>
      </w:r>
      <w:r w:rsidR="00EC5999" w:rsidRPr="00315341">
        <w:rPr>
          <w:rFonts w:ascii="Times New Roman" w:eastAsiaTheme="minorEastAsia" w:hAnsi="Times New Roman" w:cs="Times New Roman"/>
          <w:sz w:val="24"/>
          <w:szCs w:val="24"/>
        </w:rPr>
        <w:t xml:space="preserve"> </w:t>
      </w:r>
      <w:r w:rsidR="009D6DFC" w:rsidRPr="00315341">
        <w:rPr>
          <w:rFonts w:ascii="Times New Roman" w:eastAsiaTheme="minorEastAsia" w:hAnsi="Times New Roman" w:cs="Times New Roman"/>
          <w:sz w:val="24"/>
          <w:szCs w:val="24"/>
        </w:rPr>
        <w:t xml:space="preserve">mg </w:t>
      </w:r>
      <w:r w:rsidR="00EC5999" w:rsidRPr="00315341">
        <w:rPr>
          <w:rFonts w:ascii="Times New Roman" w:eastAsiaTheme="minorEastAsia" w:hAnsi="Times New Roman" w:cs="Times New Roman"/>
          <w:sz w:val="24"/>
          <w:szCs w:val="24"/>
        </w:rPr>
        <w:t xml:space="preserve">of </w:t>
      </w:r>
      <w:r w:rsidR="42A3F378" w:rsidRPr="00315341">
        <w:rPr>
          <w:rFonts w:ascii="Times New Roman" w:eastAsiaTheme="minorEastAsia" w:hAnsi="Times New Roman" w:cs="Times New Roman"/>
          <w:sz w:val="24"/>
          <w:szCs w:val="24"/>
        </w:rPr>
        <w:t xml:space="preserve">EPA+DHA </w:t>
      </w:r>
      <w:r w:rsidR="00EC5999" w:rsidRPr="00315341">
        <w:rPr>
          <w:rFonts w:ascii="Times New Roman" w:eastAsiaTheme="minorEastAsia" w:hAnsi="Times New Roman" w:cs="Times New Roman"/>
          <w:sz w:val="24"/>
          <w:szCs w:val="24"/>
        </w:rPr>
        <w:t xml:space="preserve">was consumed as </w:t>
      </w:r>
      <w:r w:rsidR="00D94D2D" w:rsidRPr="00315341">
        <w:rPr>
          <w:rFonts w:ascii="Times New Roman" w:eastAsiaTheme="minorEastAsia" w:hAnsi="Times New Roman" w:cs="Times New Roman"/>
          <w:sz w:val="24"/>
          <w:szCs w:val="24"/>
        </w:rPr>
        <w:t xml:space="preserve">either </w:t>
      </w:r>
      <w:r w:rsidR="00EC5999" w:rsidRPr="00315341">
        <w:rPr>
          <w:rFonts w:ascii="Times New Roman" w:eastAsiaTheme="minorEastAsia" w:hAnsi="Times New Roman" w:cs="Times New Roman"/>
          <w:sz w:val="24"/>
          <w:szCs w:val="24"/>
        </w:rPr>
        <w:t xml:space="preserve">oil from </w:t>
      </w:r>
      <w:r w:rsidR="00B64F5A" w:rsidRPr="00315341">
        <w:rPr>
          <w:rFonts w:ascii="Times New Roman" w:eastAsiaTheme="minorEastAsia" w:hAnsi="Times New Roman" w:cs="Times New Roman"/>
          <w:sz w:val="24"/>
          <w:szCs w:val="24"/>
        </w:rPr>
        <w:t xml:space="preserve">transgenic </w:t>
      </w:r>
      <w:r w:rsidR="00EC5999" w:rsidRPr="00315341">
        <w:rPr>
          <w:rFonts w:ascii="Times New Roman" w:eastAsiaTheme="minorEastAsia" w:hAnsi="Times New Roman" w:cs="Times New Roman"/>
          <w:sz w:val="24"/>
          <w:szCs w:val="24"/>
        </w:rPr>
        <w:t>c</w:t>
      </w:r>
      <w:r w:rsidR="1DA331E8" w:rsidRPr="00315341">
        <w:rPr>
          <w:rFonts w:ascii="Times New Roman" w:eastAsiaTheme="minorEastAsia" w:hAnsi="Times New Roman" w:cs="Times New Roman"/>
          <w:sz w:val="24"/>
          <w:szCs w:val="24"/>
        </w:rPr>
        <w:t xml:space="preserve">amelina or </w:t>
      </w:r>
      <w:r w:rsidR="00EC5999" w:rsidRPr="00315341">
        <w:rPr>
          <w:rFonts w:ascii="Times New Roman" w:eastAsiaTheme="minorEastAsia" w:hAnsi="Times New Roman" w:cs="Times New Roman"/>
          <w:sz w:val="24"/>
          <w:szCs w:val="24"/>
        </w:rPr>
        <w:t xml:space="preserve">a </w:t>
      </w:r>
      <w:r w:rsidR="0CB27388" w:rsidRPr="00315341">
        <w:rPr>
          <w:rFonts w:ascii="Times New Roman" w:eastAsiaTheme="minorEastAsia" w:hAnsi="Times New Roman" w:cs="Times New Roman"/>
          <w:sz w:val="24"/>
          <w:szCs w:val="24"/>
        </w:rPr>
        <w:t xml:space="preserve">blended fish oil in </w:t>
      </w:r>
      <w:r w:rsidR="00EC5999" w:rsidRPr="00315341">
        <w:rPr>
          <w:rFonts w:ascii="Times New Roman" w:eastAsiaTheme="minorEastAsia" w:hAnsi="Times New Roman" w:cs="Times New Roman"/>
          <w:sz w:val="24"/>
          <w:szCs w:val="24"/>
        </w:rPr>
        <w:t xml:space="preserve">a </w:t>
      </w:r>
      <w:r w:rsidR="009D6DFC" w:rsidRPr="00315341">
        <w:rPr>
          <w:rFonts w:ascii="Times New Roman" w:eastAsiaTheme="minorEastAsia" w:hAnsi="Times New Roman" w:cs="Times New Roman"/>
          <w:sz w:val="24"/>
          <w:szCs w:val="24"/>
        </w:rPr>
        <w:t>test meal</w:t>
      </w:r>
      <w:r w:rsidR="004D6A36" w:rsidRPr="00315341">
        <w:rPr>
          <w:rFonts w:ascii="Times New Roman" w:eastAsiaTheme="minorEastAsia" w:hAnsi="Times New Roman" w:cs="Times New Roman"/>
          <w:sz w:val="24"/>
          <w:szCs w:val="24"/>
        </w:rPr>
        <w:t xml:space="preserve"> </w:t>
      </w:r>
      <w:r w:rsidR="009D6DFC" w:rsidRPr="00315341">
        <w:rPr>
          <w:rFonts w:ascii="Times New Roman" w:eastAsiaTheme="minorEastAsia" w:hAnsi="Times New Roman" w:cs="Times New Roman"/>
          <w:sz w:val="24"/>
          <w:szCs w:val="24"/>
        </w:rPr>
        <w:fldChar w:fldCharType="begin">
          <w:fldData xml:space="preserve">PEVuZE5vdGU+PENpdGU+PEF1dGhvcj5XZXN0PC9BdXRob3I+PFllYXI+MjAxOTwvWWVhcj48UmVj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XZXN0PC9BdXRob3I+PFllYXI+MjAxOTwvWWVhcj48UmVj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9D6DFC"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2)</w:t>
      </w:r>
      <w:r w:rsidR="009D6DFC" w:rsidRPr="00315341">
        <w:rPr>
          <w:rFonts w:ascii="Times New Roman" w:eastAsiaTheme="minorEastAsia" w:hAnsi="Times New Roman" w:cs="Times New Roman"/>
          <w:sz w:val="24"/>
          <w:szCs w:val="24"/>
        </w:rPr>
        <w:fldChar w:fldCharType="end"/>
      </w:r>
      <w:r w:rsidR="00EC5999" w:rsidRPr="00315341">
        <w:rPr>
          <w:rFonts w:ascii="Times New Roman" w:eastAsiaTheme="minorEastAsia" w:hAnsi="Times New Roman" w:cs="Times New Roman"/>
          <w:sz w:val="24"/>
          <w:szCs w:val="24"/>
        </w:rPr>
        <w:t xml:space="preserve">. </w:t>
      </w:r>
      <w:r w:rsidR="563E45CE" w:rsidRPr="00315341">
        <w:rPr>
          <w:rFonts w:ascii="Times New Roman" w:eastAsiaTheme="minorEastAsia" w:hAnsi="Times New Roman" w:cs="Times New Roman"/>
          <w:sz w:val="24"/>
          <w:szCs w:val="24"/>
        </w:rPr>
        <w:t>Over 8 hours there w</w:t>
      </w:r>
      <w:r w:rsidR="00EC5999" w:rsidRPr="00315341">
        <w:rPr>
          <w:rFonts w:ascii="Times New Roman" w:eastAsiaTheme="minorEastAsia" w:hAnsi="Times New Roman" w:cs="Times New Roman"/>
          <w:sz w:val="24"/>
          <w:szCs w:val="24"/>
        </w:rPr>
        <w:t>ere</w:t>
      </w:r>
      <w:r w:rsidR="5865B5E4" w:rsidRPr="00315341">
        <w:rPr>
          <w:rFonts w:ascii="Times New Roman" w:eastAsiaTheme="minorEastAsia" w:hAnsi="Times New Roman" w:cs="Times New Roman"/>
          <w:sz w:val="24"/>
          <w:szCs w:val="24"/>
        </w:rPr>
        <w:t xml:space="preserve"> no differences </w:t>
      </w:r>
      <w:r w:rsidR="00EC5999" w:rsidRPr="00315341">
        <w:rPr>
          <w:rFonts w:ascii="Times New Roman" w:eastAsiaTheme="minorEastAsia" w:hAnsi="Times New Roman" w:cs="Times New Roman"/>
          <w:sz w:val="24"/>
          <w:szCs w:val="24"/>
        </w:rPr>
        <w:t xml:space="preserve">between </w:t>
      </w:r>
      <w:r w:rsidR="5194EAA1" w:rsidRPr="00315341">
        <w:rPr>
          <w:rFonts w:ascii="Times New Roman" w:eastAsiaTheme="minorEastAsia" w:hAnsi="Times New Roman" w:cs="Times New Roman"/>
          <w:sz w:val="24"/>
          <w:szCs w:val="24"/>
        </w:rPr>
        <w:t>the oil</w:t>
      </w:r>
      <w:r w:rsidR="00EC5999" w:rsidRPr="00315341">
        <w:rPr>
          <w:rFonts w:ascii="Times New Roman" w:eastAsiaTheme="minorEastAsia" w:hAnsi="Times New Roman" w:cs="Times New Roman"/>
          <w:sz w:val="24"/>
          <w:szCs w:val="24"/>
        </w:rPr>
        <w:t>s</w:t>
      </w:r>
      <w:r w:rsidR="3F5A0F06" w:rsidRPr="00315341">
        <w:rPr>
          <w:rFonts w:ascii="Times New Roman" w:eastAsiaTheme="minorEastAsia" w:hAnsi="Times New Roman" w:cs="Times New Roman"/>
          <w:sz w:val="24"/>
          <w:szCs w:val="24"/>
        </w:rPr>
        <w:t xml:space="preserve"> in </w:t>
      </w:r>
      <w:r w:rsidR="00EC5999" w:rsidRPr="00315341">
        <w:rPr>
          <w:rFonts w:ascii="Times New Roman" w:eastAsiaTheme="minorEastAsia" w:hAnsi="Times New Roman" w:cs="Times New Roman"/>
          <w:sz w:val="24"/>
          <w:szCs w:val="24"/>
        </w:rPr>
        <w:t xml:space="preserve">EPA and DHA </w:t>
      </w:r>
      <w:r w:rsidR="3F698BB9" w:rsidRPr="00315341">
        <w:rPr>
          <w:rFonts w:ascii="Times New Roman" w:eastAsiaTheme="minorEastAsia" w:hAnsi="Times New Roman" w:cs="Times New Roman"/>
          <w:sz w:val="24"/>
          <w:szCs w:val="24"/>
        </w:rPr>
        <w:t xml:space="preserve">incorporation into </w:t>
      </w:r>
      <w:r w:rsidR="009D6DFC" w:rsidRPr="00315341">
        <w:rPr>
          <w:rFonts w:ascii="Times New Roman" w:eastAsiaTheme="minorEastAsia" w:hAnsi="Times New Roman" w:cs="Times New Roman"/>
          <w:sz w:val="24"/>
          <w:szCs w:val="24"/>
        </w:rPr>
        <w:t xml:space="preserve">lipid fractions, </w:t>
      </w:r>
      <w:r w:rsidR="45D0221D" w:rsidRPr="00315341">
        <w:rPr>
          <w:rFonts w:ascii="Times New Roman" w:eastAsiaTheme="minorEastAsia" w:hAnsi="Times New Roman" w:cs="Times New Roman"/>
          <w:sz w:val="24"/>
          <w:szCs w:val="24"/>
        </w:rPr>
        <w:t xml:space="preserve">or </w:t>
      </w:r>
      <w:r w:rsidR="4DBB3A12" w:rsidRPr="00315341">
        <w:rPr>
          <w:rFonts w:ascii="Times New Roman" w:eastAsiaTheme="minorEastAsia" w:hAnsi="Times New Roman" w:cs="Times New Roman"/>
          <w:sz w:val="24"/>
          <w:szCs w:val="24"/>
        </w:rPr>
        <w:t xml:space="preserve">plasma lipoprotein </w:t>
      </w:r>
      <w:r w:rsidR="767BB81B" w:rsidRPr="00315341">
        <w:rPr>
          <w:rFonts w:ascii="Times New Roman" w:eastAsiaTheme="minorEastAsia" w:hAnsi="Times New Roman" w:cs="Times New Roman"/>
          <w:sz w:val="24"/>
          <w:szCs w:val="24"/>
        </w:rPr>
        <w:t>concentrations and inflammatory biomarkers</w:t>
      </w:r>
      <w:r w:rsidR="009D6DFC" w:rsidRPr="00315341">
        <w:rPr>
          <w:rFonts w:ascii="Times New Roman" w:eastAsiaTheme="minorEastAsia" w:hAnsi="Times New Roman" w:cs="Times New Roman"/>
          <w:sz w:val="24"/>
          <w:szCs w:val="24"/>
        </w:rPr>
        <w:t xml:space="preserve">. </w:t>
      </w:r>
      <w:r w:rsidR="009D6DFC" w:rsidRPr="00315341">
        <w:rPr>
          <w:rFonts w:ascii="Times New Roman" w:eastAsiaTheme="minorEastAsia" w:hAnsi="Times New Roman" w:cs="Times New Roman"/>
          <w:sz w:val="24"/>
          <w:szCs w:val="24"/>
          <w:shd w:val="clear" w:color="auto" w:fill="FFFFFF"/>
        </w:rPr>
        <w:t xml:space="preserve">In a chronic study, with the same camelina and fish oil products, </w:t>
      </w:r>
      <w:r w:rsidR="009D6DFC" w:rsidRPr="00315341">
        <w:rPr>
          <w:rFonts w:ascii="Times New Roman" w:hAnsi="Times New Roman" w:cs="Times New Roman"/>
          <w:color w:val="212121"/>
          <w:sz w:val="24"/>
          <w:szCs w:val="24"/>
          <w:shd w:val="clear" w:color="auto" w:fill="FFFFFF"/>
        </w:rPr>
        <w:t xml:space="preserve">there was comparable </w:t>
      </w:r>
      <w:r w:rsidR="2AA91556" w:rsidRPr="00315341">
        <w:rPr>
          <w:rFonts w:ascii="Times New Roman" w:hAnsi="Times New Roman" w:cs="Times New Roman"/>
          <w:color w:val="212121"/>
          <w:sz w:val="24"/>
          <w:szCs w:val="24"/>
          <w:shd w:val="clear" w:color="auto" w:fill="FFFFFF"/>
        </w:rPr>
        <w:t xml:space="preserve">EPA and DHA </w:t>
      </w:r>
      <w:r w:rsidR="009D6DFC" w:rsidRPr="00315341">
        <w:rPr>
          <w:rFonts w:ascii="Times New Roman" w:hAnsi="Times New Roman" w:cs="Times New Roman"/>
          <w:color w:val="212121"/>
          <w:sz w:val="24"/>
          <w:szCs w:val="24"/>
          <w:shd w:val="clear" w:color="auto" w:fill="FFFFFF"/>
        </w:rPr>
        <w:t xml:space="preserve">enrichment </w:t>
      </w:r>
      <w:r w:rsidR="009D6DFC" w:rsidRPr="00315341">
        <w:rPr>
          <w:rFonts w:ascii="Times New Roman" w:hAnsi="Times New Roman" w:cs="Times New Roman"/>
          <w:color w:val="212121"/>
          <w:sz w:val="24"/>
          <w:szCs w:val="24"/>
          <w:shd w:val="clear" w:color="auto" w:fill="FFFFFF"/>
        </w:rPr>
        <w:fldChar w:fldCharType="begin">
          <w:fldData xml:space="preserve">PEVuZE5vdGU+PENpdGU+PEF1dGhvcj5XZXN0PC9BdXRob3I+PFllYXI+MjAyMDwvWWVhcj48UmVj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</w:fldData>
        </w:fldChar>
      </w:r>
      <w:r w:rsidR="00917B65">
        <w:rPr>
          <w:rFonts w:ascii="Times New Roman" w:hAnsi="Times New Roman" w:cs="Times New Roman"/>
          <w:color w:val="212121"/>
          <w:sz w:val="24"/>
          <w:szCs w:val="24"/>
          <w:shd w:val="clear" w:color="auto" w:fill="FFFFFF"/>
        </w:rPr>
        <w:instrText xml:space="preserve"> ADDIN EN.CITE </w:instrText>
      </w:r>
      <w:r w:rsidR="00917B65">
        <w:rPr>
          <w:rFonts w:ascii="Times New Roman" w:hAnsi="Times New Roman" w:cs="Times New Roman"/>
          <w:color w:val="212121"/>
          <w:sz w:val="24"/>
          <w:szCs w:val="24"/>
          <w:shd w:val="clear" w:color="auto" w:fill="FFFFFF"/>
        </w:rPr>
        <w:fldChar w:fldCharType="begin">
          <w:fldData xml:space="preserve">PEVuZE5vdGU+PENpdGU+PEF1dGhvcj5XZXN0PC9BdXRob3I+PFllYXI+MjAyMDwvWWVhcj48UmVj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</w:fldData>
        </w:fldChar>
      </w:r>
      <w:r w:rsidR="00917B65">
        <w:rPr>
          <w:rFonts w:ascii="Times New Roman" w:hAnsi="Times New Roman" w:cs="Times New Roman"/>
          <w:color w:val="212121"/>
          <w:sz w:val="24"/>
          <w:szCs w:val="24"/>
          <w:shd w:val="clear" w:color="auto" w:fill="FFFFFF"/>
        </w:rPr>
        <w:instrText xml:space="preserve"> ADDIN EN.CITE.DATA </w:instrText>
      </w:r>
      <w:r w:rsidR="00917B65">
        <w:rPr>
          <w:rFonts w:ascii="Times New Roman" w:hAnsi="Times New Roman" w:cs="Times New Roman"/>
          <w:color w:val="212121"/>
          <w:sz w:val="24"/>
          <w:szCs w:val="24"/>
          <w:shd w:val="clear" w:color="auto" w:fill="FFFFFF"/>
        </w:rPr>
      </w:r>
      <w:r w:rsidR="00917B65">
        <w:rPr>
          <w:rFonts w:ascii="Times New Roman" w:hAnsi="Times New Roman" w:cs="Times New Roman"/>
          <w:color w:val="212121"/>
          <w:sz w:val="24"/>
          <w:szCs w:val="24"/>
          <w:shd w:val="clear" w:color="auto" w:fill="FFFFFF"/>
        </w:rPr>
        <w:fldChar w:fldCharType="end"/>
      </w:r>
      <w:r w:rsidR="009D6DFC" w:rsidRPr="00315341">
        <w:rPr>
          <w:rFonts w:ascii="Times New Roman" w:hAnsi="Times New Roman" w:cs="Times New Roman"/>
          <w:color w:val="212121"/>
          <w:sz w:val="24"/>
          <w:szCs w:val="24"/>
          <w:shd w:val="clear" w:color="auto" w:fill="FFFFFF"/>
        </w:rPr>
        <w:fldChar w:fldCharType="separate"/>
      </w:r>
      <w:r w:rsidR="00917B65">
        <w:rPr>
          <w:rFonts w:ascii="Times New Roman" w:hAnsi="Times New Roman" w:cs="Times New Roman"/>
          <w:noProof/>
          <w:color w:val="212121"/>
          <w:sz w:val="24"/>
          <w:szCs w:val="24"/>
          <w:shd w:val="clear" w:color="auto" w:fill="FFFFFF"/>
        </w:rPr>
        <w:t>(143)</w:t>
      </w:r>
      <w:r w:rsidR="009D6DFC" w:rsidRPr="00315341">
        <w:rPr>
          <w:rFonts w:ascii="Times New Roman" w:hAnsi="Times New Roman" w:cs="Times New Roman"/>
          <w:color w:val="212121"/>
          <w:sz w:val="24"/>
          <w:szCs w:val="24"/>
          <w:shd w:val="clear" w:color="auto" w:fill="FFFFFF"/>
        </w:rPr>
        <w:fldChar w:fldCharType="end"/>
      </w:r>
      <w:r w:rsidR="004D6A36" w:rsidRPr="00315341">
        <w:rPr>
          <w:rFonts w:ascii="Times New Roman" w:hAnsi="Times New Roman" w:cs="Times New Roman"/>
          <w:shd w:val="clear" w:color="auto" w:fill="FFFFFF"/>
        </w:rPr>
        <w:t>.</w:t>
      </w:r>
      <w:r w:rsidR="009D6DFC" w:rsidRPr="00315341">
        <w:rPr>
          <w:rFonts w:ascii="Times New Roman" w:hAnsi="Times New Roman" w:cs="Times New Roman"/>
          <w:color w:val="212121"/>
          <w:sz w:val="24"/>
          <w:szCs w:val="24"/>
        </w:rPr>
        <w:t xml:space="preserve"> </w:t>
      </w:r>
      <w:r w:rsidR="009D6DFC" w:rsidRPr="00315341">
        <w:rPr>
          <w:rFonts w:ascii="Times New Roman" w:eastAsiaTheme="minorEastAsia" w:hAnsi="Times New Roman" w:cs="Times New Roman"/>
          <w:sz w:val="24"/>
          <w:szCs w:val="24"/>
        </w:rPr>
        <w:t>Therefore,</w:t>
      </w:r>
      <w:r w:rsidR="14482A6A" w:rsidRPr="00315341">
        <w:rPr>
          <w:rFonts w:ascii="Times New Roman" w:eastAsiaTheme="minorEastAsia" w:hAnsi="Times New Roman" w:cs="Times New Roman"/>
          <w:sz w:val="24"/>
          <w:szCs w:val="24"/>
        </w:rPr>
        <w:t xml:space="preserve"> the research to date demonstrates</w:t>
      </w:r>
      <w:r w:rsidR="00F07A7C" w:rsidRPr="00315341">
        <w:rPr>
          <w:rFonts w:ascii="Times New Roman" w:eastAsiaTheme="minorEastAsia" w:hAnsi="Times New Roman" w:cs="Times New Roman"/>
          <w:sz w:val="24"/>
          <w:szCs w:val="24"/>
        </w:rPr>
        <w:t xml:space="preserve"> the </w:t>
      </w:r>
      <w:r w:rsidR="00F07A7C" w:rsidRPr="00315341">
        <w:rPr>
          <w:rFonts w:ascii="Times New Roman" w:eastAsiaTheme="minorEastAsia" w:hAnsi="Times New Roman" w:cs="Times New Roman"/>
          <w:sz w:val="24"/>
          <w:szCs w:val="24"/>
        </w:rPr>
        <w:lastRenderedPageBreak/>
        <w:t xml:space="preserve">large potential </w:t>
      </w:r>
      <w:r w:rsidR="13426FE5" w:rsidRPr="00315341">
        <w:rPr>
          <w:rFonts w:ascii="Times New Roman" w:eastAsiaTheme="minorEastAsia" w:hAnsi="Times New Roman" w:cs="Times New Roman"/>
          <w:sz w:val="24"/>
          <w:szCs w:val="24"/>
        </w:rPr>
        <w:t xml:space="preserve">for this </w:t>
      </w:r>
      <w:r w:rsidR="00891E4B" w:rsidRPr="00315341">
        <w:rPr>
          <w:rFonts w:ascii="Times New Roman" w:eastAsiaTheme="minorEastAsia" w:hAnsi="Times New Roman" w:cs="Times New Roman"/>
          <w:sz w:val="24"/>
          <w:szCs w:val="24"/>
        </w:rPr>
        <w:t>enriched</w:t>
      </w:r>
      <w:r w:rsidR="13426FE5" w:rsidRPr="00315341">
        <w:rPr>
          <w:rFonts w:ascii="Times New Roman" w:eastAsiaTheme="minorEastAsia" w:hAnsi="Times New Roman" w:cs="Times New Roman"/>
          <w:sz w:val="24"/>
          <w:szCs w:val="24"/>
        </w:rPr>
        <w:t xml:space="preserve"> c</w:t>
      </w:r>
      <w:r w:rsidR="167A10A7" w:rsidRPr="00315341">
        <w:rPr>
          <w:rFonts w:ascii="Times New Roman" w:eastAsiaTheme="minorEastAsia" w:hAnsi="Times New Roman" w:cs="Times New Roman"/>
          <w:sz w:val="24"/>
          <w:szCs w:val="24"/>
        </w:rPr>
        <w:t xml:space="preserve">amelina oil as a sustainable EPA and DHA source for both aquaculture and direct human consumption. </w:t>
      </w:r>
      <w:r w:rsidR="3A340939" w:rsidRPr="00315341">
        <w:rPr>
          <w:rFonts w:ascii="Times New Roman" w:eastAsiaTheme="minorEastAsia" w:hAnsi="Times New Roman" w:cs="Times New Roman"/>
          <w:sz w:val="24"/>
          <w:szCs w:val="24"/>
        </w:rPr>
        <w:t>However, a</w:t>
      </w:r>
      <w:r w:rsidR="167A10A7" w:rsidRPr="00315341">
        <w:rPr>
          <w:rFonts w:ascii="Times New Roman" w:eastAsiaTheme="minorEastAsia" w:hAnsi="Times New Roman" w:cs="Times New Roman"/>
          <w:sz w:val="24"/>
          <w:szCs w:val="24"/>
        </w:rPr>
        <w:t xml:space="preserve">s </w:t>
      </w:r>
      <w:r w:rsidR="009540DE" w:rsidRPr="00315341">
        <w:rPr>
          <w:rFonts w:ascii="Times New Roman" w:eastAsiaTheme="minorEastAsia" w:hAnsi="Times New Roman" w:cs="Times New Roman"/>
          <w:sz w:val="24"/>
          <w:szCs w:val="24"/>
        </w:rPr>
        <w:t xml:space="preserve">will be discussed in section 7, realisation of benefit </w:t>
      </w:r>
      <w:r w:rsidR="5F941F2A" w:rsidRPr="00315341">
        <w:rPr>
          <w:rFonts w:ascii="Times New Roman" w:eastAsiaTheme="minorEastAsia" w:hAnsi="Times New Roman" w:cs="Times New Roman"/>
          <w:sz w:val="24"/>
          <w:szCs w:val="24"/>
        </w:rPr>
        <w:t xml:space="preserve">of this oil </w:t>
      </w:r>
      <w:r w:rsidR="009540DE" w:rsidRPr="00315341">
        <w:rPr>
          <w:rFonts w:ascii="Times New Roman" w:eastAsiaTheme="minorEastAsia" w:hAnsi="Times New Roman" w:cs="Times New Roman"/>
          <w:sz w:val="24"/>
          <w:szCs w:val="24"/>
        </w:rPr>
        <w:t>has been severely hampered by ongoing regulatory issue</w:t>
      </w:r>
      <w:r w:rsidR="003238BF" w:rsidRPr="00315341">
        <w:rPr>
          <w:rFonts w:ascii="Times New Roman" w:eastAsiaTheme="minorEastAsia" w:hAnsi="Times New Roman" w:cs="Times New Roman"/>
          <w:sz w:val="24"/>
          <w:szCs w:val="24"/>
        </w:rPr>
        <w:t>s</w:t>
      </w:r>
      <w:r w:rsidR="167A10A7" w:rsidRPr="00315341">
        <w:rPr>
          <w:rFonts w:ascii="Times New Roman" w:eastAsiaTheme="minorEastAsia" w:hAnsi="Times New Roman" w:cs="Times New Roman"/>
          <w:sz w:val="24"/>
          <w:szCs w:val="24"/>
        </w:rPr>
        <w:t>.</w:t>
      </w:r>
      <w:r w:rsidR="5BED96E2" w:rsidRPr="00315341">
        <w:rPr>
          <w:rFonts w:ascii="Times New Roman" w:eastAsiaTheme="minorEastAsia" w:hAnsi="Times New Roman" w:cs="Times New Roman"/>
          <w:sz w:val="24"/>
          <w:szCs w:val="24"/>
        </w:rPr>
        <w:t xml:space="preserve"> </w:t>
      </w:r>
    </w:p>
    <w:p w14:paraId="515112B6" w14:textId="7B5F4492" w:rsidR="001D53FE" w:rsidRPr="00315341" w:rsidRDefault="001D53FE" w:rsidP="00A13D98">
      <w:pPr>
        <w:spacing w:after="0" w:line="360" w:lineRule="auto"/>
        <w:jc w:val="both"/>
        <w:rPr>
          <w:rFonts w:ascii="Times New Roman" w:eastAsiaTheme="minorEastAsia" w:hAnsi="Times New Roman" w:cs="Times New Roman"/>
          <w:sz w:val="24"/>
          <w:szCs w:val="24"/>
        </w:rPr>
      </w:pPr>
    </w:p>
    <w:p w14:paraId="07392D43" w14:textId="22371AD8" w:rsidR="005E0295" w:rsidRPr="00315341" w:rsidRDefault="005E0295" w:rsidP="00A13D98">
      <w:pPr>
        <w:spacing w:after="0" w:line="360" w:lineRule="auto"/>
        <w:jc w:val="both"/>
        <w:rPr>
          <w:rFonts w:ascii="Times New Roman" w:eastAsiaTheme="minorEastAsia" w:hAnsi="Times New Roman" w:cs="Times New Roman"/>
          <w:sz w:val="24"/>
          <w:szCs w:val="24"/>
        </w:rPr>
      </w:pPr>
    </w:p>
    <w:p w14:paraId="4658F408" w14:textId="697B89A8" w:rsidR="00EF1752" w:rsidRPr="00315341" w:rsidRDefault="001474F5"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6.</w:t>
      </w:r>
      <w:r w:rsidR="00844D3F" w:rsidRPr="00315341">
        <w:rPr>
          <w:rFonts w:ascii="Times New Roman" w:eastAsiaTheme="minorEastAsia" w:hAnsi="Times New Roman" w:cs="Times New Roman"/>
          <w:b/>
          <w:bCs/>
          <w:sz w:val="24"/>
          <w:szCs w:val="24"/>
        </w:rPr>
        <w:t>6</w:t>
      </w:r>
      <w:r w:rsidRPr="00315341">
        <w:rPr>
          <w:rFonts w:ascii="Times New Roman" w:eastAsiaTheme="minorEastAsia" w:hAnsi="Times New Roman" w:cs="Times New Roman"/>
          <w:b/>
          <w:bCs/>
          <w:sz w:val="24"/>
          <w:szCs w:val="24"/>
        </w:rPr>
        <w:t xml:space="preserve"> </w:t>
      </w:r>
      <w:r w:rsidR="00EF1752" w:rsidRPr="00315341">
        <w:rPr>
          <w:rFonts w:ascii="Times New Roman" w:eastAsiaTheme="minorEastAsia" w:hAnsi="Times New Roman" w:cs="Times New Roman"/>
          <w:b/>
          <w:bCs/>
          <w:sz w:val="24"/>
          <w:szCs w:val="24"/>
        </w:rPr>
        <w:t>Bioavailability Consideration</w:t>
      </w:r>
      <w:r w:rsidR="00D14640" w:rsidRPr="00315341">
        <w:rPr>
          <w:rFonts w:ascii="Times New Roman" w:eastAsiaTheme="minorEastAsia" w:hAnsi="Times New Roman" w:cs="Times New Roman"/>
          <w:b/>
          <w:bCs/>
          <w:sz w:val="24"/>
          <w:szCs w:val="24"/>
        </w:rPr>
        <w:t>s</w:t>
      </w:r>
    </w:p>
    <w:p w14:paraId="39C877F8" w14:textId="77777777" w:rsidR="002F77AC" w:rsidRPr="00315341" w:rsidRDefault="002F77AC" w:rsidP="00A13D98">
      <w:pPr>
        <w:spacing w:after="0" w:line="360" w:lineRule="auto"/>
        <w:jc w:val="both"/>
        <w:rPr>
          <w:rFonts w:ascii="Times New Roman" w:eastAsiaTheme="minorEastAsia" w:hAnsi="Times New Roman" w:cs="Times New Roman"/>
          <w:sz w:val="24"/>
          <w:szCs w:val="24"/>
        </w:rPr>
      </w:pPr>
    </w:p>
    <w:p w14:paraId="78089559" w14:textId="6E9CA731" w:rsidR="007A6F11" w:rsidRPr="00315341" w:rsidRDefault="3D050D18"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Bioavailability in pharmacology refers to the fraction (%) of an administered drug that reaches the systemic circulation. In addition to intake, differences in bioavailability from different </w:t>
      </w:r>
      <w:r w:rsidRPr="00315341">
        <w:rPr>
          <w:rFonts w:ascii="Times New Roman" w:eastAsiaTheme="minorEastAsia" w:hAnsi="Times New Roman" w:cs="Times New Roman"/>
          <w:sz w:val="24"/>
          <w:szCs w:val="24"/>
        </w:rPr>
        <w:t>sources could be an important determinant of EPA+DHA status. As discussed above, EPA+DHA as TG or PL found in foods are likely to be more bioavailable than EPA or DHA consumed as the ethyl ester form.</w:t>
      </w:r>
      <w:r w:rsidR="00917B65">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lang w:val="da-DK"/>
        </w:rPr>
        <w:t xml:space="preserve">Visioli </w:t>
      </w:r>
      <w:r w:rsidRPr="00315341">
        <w:rPr>
          <w:rFonts w:ascii="Times New Roman" w:eastAsiaTheme="minorEastAsia" w:hAnsi="Times New Roman" w:cs="Times New Roman"/>
          <w:i/>
          <w:iCs/>
          <w:sz w:val="24"/>
          <w:szCs w:val="24"/>
          <w:lang w:val="da-DK"/>
        </w:rPr>
        <w:t>et al</w:t>
      </w:r>
      <w:r w:rsidR="00B80DEC" w:rsidRPr="00315341">
        <w:rPr>
          <w:rFonts w:ascii="Times New Roman" w:eastAsiaTheme="minorEastAsia" w:hAnsi="Times New Roman" w:cs="Times New Roman"/>
          <w:sz w:val="24"/>
          <w:szCs w:val="24"/>
          <w:lang w:val="da-DK"/>
        </w:rPr>
        <w:t>.</w:t>
      </w:r>
      <w:r w:rsidRPr="00315341">
        <w:rPr>
          <w:rFonts w:ascii="Times New Roman" w:eastAsiaTheme="minorEastAsia" w:hAnsi="Times New Roman" w:cs="Times New Roman"/>
          <w:sz w:val="24"/>
          <w:szCs w:val="24"/>
          <w:lang w:val="da-DK"/>
        </w:rPr>
        <w:t xml:space="preserve"> </w:t>
      </w:r>
      <w:r w:rsidR="004D6A36"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Visioli&lt;/Author&gt;&lt;Year&gt;2003&lt;/Year&gt;&lt;RecNum&gt;419&lt;/RecNum&gt;&lt;DisplayText&gt;(144)&lt;/DisplayText&gt;&lt;record&gt;&lt;rec-number&gt;419&lt;/rec-number&gt;&lt;foreign-keys&gt;&lt;key app="EN" db-id="2tr5pefawrd9aaed0e8vvwri50tp9vp0ep9w" timestamp="1732292282"&gt;419&lt;/key&gt;&lt;/foreign-keys&gt;&lt;ref-type name="Journal Article"&gt;17&lt;/ref-type&gt;&lt;contributors&gt;&lt;authors&gt;&lt;author&gt;Visioli, F.&lt;/author&gt;&lt;author&gt;Risé, P.&lt;/author&gt;&lt;author&gt;Barassi, M. C.&lt;/author&gt;&lt;author&gt;Marangoni, F.&lt;/author&gt;&lt;author&gt;Galli, C.&lt;/author&gt;&lt;/authors&gt;&lt;/contributors&gt;&lt;auth-address&gt;University of Milan, Department of Pharmacological Sciences, 20133 Milan, Italy. francesco.visioli@unimi.it&lt;/auth-address&gt;&lt;titles&gt;&lt;title&gt;Dietary intake of fish vs. formulations leads to higher plasma concentrations of n-3 fatty acids&lt;/title&gt;&lt;secondary-title&gt;Lipids&lt;/secondary-title&gt;&lt;/titles&gt;&lt;periodical&gt;&lt;full-title&gt;Lipids&lt;/full-title&gt;&lt;/periodical&gt;&lt;pages&gt;415-8&lt;/pages&gt;&lt;volume&gt;38&lt;/volume&gt;&lt;number&gt;4&lt;/number&gt;&lt;keywords&gt;&lt;keyword&gt;Adult&lt;/keyword&gt;&lt;keyword&gt;Animals&lt;/keyword&gt;&lt;keyword&gt;Capsules&lt;/keyword&gt;&lt;keyword&gt;Diet&lt;/keyword&gt;&lt;keyword&gt;Dietary Fats/*administration &amp;amp; dosage&lt;/keyword&gt;&lt;keyword&gt;Dietary Supplements&lt;/keyword&gt;&lt;keyword&gt;Docosahexaenoic Acids/analysis/blood&lt;/keyword&gt;&lt;keyword&gt;Eicosapentaenoic Acid/analysis/blood&lt;/keyword&gt;&lt;keyword&gt;Fatty Acids/analysis&lt;/keyword&gt;&lt;keyword&gt;Fatty Acids, Omega-3/*blood/chemistry&lt;/keyword&gt;&lt;keyword&gt;Female&lt;/keyword&gt;&lt;keyword&gt;Humans&lt;/keyword&gt;&lt;keyword&gt;Male&lt;/keyword&gt;&lt;keyword&gt;*Salmon&lt;/keyword&gt;&lt;keyword&gt;Time Factors&lt;/keyword&gt;&lt;/keywords&gt;&lt;dates&gt;&lt;year&gt;2003&lt;/year&gt;&lt;pub-dates&gt;&lt;date&gt;Apr&lt;/date&gt;&lt;/pub-dates&gt;&lt;/dates&gt;&lt;isbn&gt;0024-4201 (Print)&amp;#xD;0024-4201&lt;/isbn&gt;&lt;accession-num&gt;12848287&lt;/accession-num&gt;&lt;urls&gt;&lt;/urls&gt;&lt;electronic-resource-num&gt;10.1007/s11745-003-1077-x&lt;/electronic-resource-num&gt;&lt;remote-database-provider&gt;NLM&lt;/remote-database-provider&gt;&lt;language&gt;eng&lt;/language&gt;&lt;/record&gt;&lt;/Cite&gt;&lt;/EndNote&gt;</w:instrText>
      </w:r>
      <w:r w:rsidR="004D6A3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4)</w:t>
      </w:r>
      <w:r w:rsidR="004D6A36" w:rsidRPr="00315341">
        <w:rPr>
          <w:rFonts w:ascii="Times New Roman" w:eastAsiaTheme="minorEastAsia" w:hAnsi="Times New Roman" w:cs="Times New Roman"/>
          <w:sz w:val="24"/>
          <w:szCs w:val="24"/>
        </w:rPr>
        <w:fldChar w:fldCharType="end"/>
      </w:r>
      <w:r w:rsidR="004D6A36" w:rsidRPr="00315341">
        <w:rPr>
          <w:rFonts w:ascii="Times New Roman" w:eastAsiaTheme="minorEastAsia" w:hAnsi="Times New Roman" w:cs="Times New Roman"/>
          <w:sz w:val="24"/>
          <w:szCs w:val="24"/>
          <w:lang w:val="da-DK"/>
        </w:rPr>
        <w:t xml:space="preserve"> </w:t>
      </w:r>
      <w:r w:rsidRPr="00315341">
        <w:rPr>
          <w:rFonts w:ascii="Times New Roman" w:eastAsiaTheme="minorEastAsia" w:hAnsi="Times New Roman" w:cs="Times New Roman"/>
          <w:sz w:val="24"/>
          <w:szCs w:val="24"/>
          <w:lang w:val="da-DK"/>
        </w:rPr>
        <w:t xml:space="preserve">and Elvevoll </w:t>
      </w:r>
      <w:r w:rsidRPr="00315341">
        <w:rPr>
          <w:rFonts w:ascii="Times New Roman" w:eastAsiaTheme="minorEastAsia" w:hAnsi="Times New Roman" w:cs="Times New Roman"/>
          <w:i/>
          <w:iCs/>
          <w:sz w:val="24"/>
          <w:szCs w:val="24"/>
          <w:lang w:val="da-DK"/>
        </w:rPr>
        <w:t>et al</w:t>
      </w:r>
      <w:r w:rsidR="0039692D" w:rsidRPr="00315341">
        <w:rPr>
          <w:rFonts w:ascii="Times New Roman" w:eastAsiaTheme="minorEastAsia" w:hAnsi="Times New Roman" w:cs="Times New Roman"/>
          <w:i/>
          <w:iCs/>
          <w:sz w:val="24"/>
          <w:szCs w:val="24"/>
          <w:lang w:val="da-DK"/>
        </w:rPr>
        <w:t>.</w:t>
      </w:r>
      <w:r w:rsidRPr="00917B65">
        <w:rPr>
          <w:rFonts w:ascii="Times New Roman" w:eastAsiaTheme="minorEastAsia" w:hAnsi="Times New Roman" w:cs="Times New Roman"/>
          <w:sz w:val="24"/>
          <w:szCs w:val="24"/>
          <w:lang w:val="da-DK"/>
        </w:rPr>
        <w:t xml:space="preserve"> </w:t>
      </w:r>
      <w:r w:rsidR="004D6A36"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Elvevoll&lt;/Author&gt;&lt;Year&gt;2006&lt;/Year&gt;&lt;RecNum&gt;420&lt;/RecNum&gt;&lt;DisplayText&gt;(145)&lt;/DisplayText&gt;&lt;record&gt;&lt;rec-number&gt;420&lt;/rec-number&gt;&lt;foreign-keys&gt;&lt;key app="EN" db-id="2tr5pefawrd9aaed0e8vvwri50tp9vp0ep9w" timestamp="1732292368"&gt;420&lt;/key&gt;&lt;/foreign-keys&gt;&lt;ref-type name="Journal Article"&gt;17&lt;/ref-type&gt;&lt;contributors&gt;&lt;authors&gt;&lt;author&gt;Elvevoll, E. O.&lt;/author&gt;&lt;author&gt;Barstad, H.&lt;/author&gt;&lt;author&gt;Breimo, E. S.&lt;/author&gt;&lt;author&gt;Brox, J.&lt;/author&gt;&lt;author&gt;Eilertsen, K. E.&lt;/author&gt;&lt;author&gt;Lund, T.&lt;/author&gt;&lt;author&gt;Olsen, J. O.&lt;/author&gt;&lt;author&gt;Osterud, B.&lt;/author&gt;&lt;/authors&gt;&lt;/contributors&gt;&lt;auth-address&gt;Norwegian College of Fishery Science, Department of Marine Biotechnology, University of Tromsø, Norway. edel.elvevoll@nfh.uit.no&lt;/auth-address&gt;&lt;titles&gt;&lt;title&gt;Enhanced incorporation of n-3 fatty acids from fish compared with fish oils&lt;/title&gt;&lt;secondary-title&gt;Lipids&lt;/secondary-title&gt;&lt;/titles&gt;&lt;periodical&gt;&lt;full-title&gt;Lipids&lt;/full-title&gt;&lt;/periodical&gt;&lt;pages&gt;1109-14&lt;/pages&gt;&lt;volume&gt;41&lt;/volume&gt;&lt;number&gt;12&lt;/number&gt;&lt;keywords&gt;&lt;keyword&gt;Animals&lt;/keyword&gt;&lt;keyword&gt;Cod Liver Oil/*administration &amp;amp; dosage&lt;/keyword&gt;&lt;keyword&gt;Docosahexaenoic Acids/blood&lt;/keyword&gt;&lt;keyword&gt;Eicosapentaenoic Acid/blood&lt;/keyword&gt;&lt;keyword&gt;Fatty Acids, Omega-3/*administration &amp;amp; dosage/blood&lt;/keyword&gt;&lt;keyword&gt;Fish Oils/*administration &amp;amp; dosage&lt;/keyword&gt;&lt;keyword&gt;Fishes/metabolism&lt;/keyword&gt;&lt;keyword&gt;Humans&lt;/keyword&gt;&lt;keyword&gt;Leukotriene B4/metabolism&lt;/keyword&gt;&lt;keyword&gt;Salmon/metabolism&lt;/keyword&gt;&lt;keyword&gt;Thromboxane B2/metabolism&lt;/keyword&gt;&lt;keyword&gt;Time Factors&lt;/keyword&gt;&lt;keyword&gt;Tumor Necrosis Factor-alpha/metabolism&lt;/keyword&gt;&lt;/keywords&gt;&lt;dates&gt;&lt;year&gt;2006&lt;/year&gt;&lt;pub-dates&gt;&lt;date&gt;Dec&lt;/date&gt;&lt;/pub-dates&gt;&lt;/dates&gt;&lt;isbn&gt;0024-4201 (Print)&amp;#xD;0024-4201&lt;/isbn&gt;&lt;accession-num&gt;17269556&lt;/accession-num&gt;&lt;urls&gt;&lt;/urls&gt;&lt;electronic-resource-num&gt;10.1007/s11745-006-5060-3&lt;/electronic-resource-num&gt;&lt;remote-database-provider&gt;NLM&lt;/remote-database-provider&gt;&lt;language&gt;eng&lt;/language&gt;&lt;/record&gt;&lt;/Cite&gt;&lt;/EndNote&gt;</w:instrText>
      </w:r>
      <w:r w:rsidR="004D6A3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5)</w:t>
      </w:r>
      <w:r w:rsidR="004D6A36" w:rsidRPr="00315341">
        <w:rPr>
          <w:rFonts w:ascii="Times New Roman" w:eastAsiaTheme="minorEastAsia" w:hAnsi="Times New Roman" w:cs="Times New Roman"/>
          <w:sz w:val="24"/>
          <w:szCs w:val="24"/>
        </w:rPr>
        <w:fldChar w:fldCharType="end"/>
      </w:r>
      <w:r w:rsidR="004D6A36"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both demonstrated that EPA and DHA were more bioavailable to consumers when consumed as part of the food matrix (in this case as fish) compared to as a supplement.</w:t>
      </w:r>
    </w:p>
    <w:p w14:paraId="71BD277F" w14:textId="77777777" w:rsidR="00641D35" w:rsidRPr="00315341" w:rsidRDefault="00641D35" w:rsidP="00A13D98">
      <w:pPr>
        <w:spacing w:after="0" w:line="360" w:lineRule="auto"/>
        <w:jc w:val="both"/>
        <w:rPr>
          <w:rFonts w:ascii="Times New Roman" w:eastAsiaTheme="minorEastAsia" w:hAnsi="Times New Roman" w:cs="Times New Roman"/>
          <w:sz w:val="24"/>
          <w:szCs w:val="24"/>
        </w:rPr>
      </w:pPr>
    </w:p>
    <w:p w14:paraId="34BF3BA0" w14:textId="7E21FF3C" w:rsidR="00C432D4" w:rsidRPr="00315341" w:rsidRDefault="00B7447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Stanton </w:t>
      </w:r>
      <w:r w:rsidRPr="00315341">
        <w:rPr>
          <w:rFonts w:ascii="Times New Roman" w:eastAsiaTheme="minorEastAsia" w:hAnsi="Times New Roman" w:cs="Times New Roman"/>
          <w:i/>
          <w:iCs/>
          <w:sz w:val="24"/>
          <w:szCs w:val="24"/>
        </w:rPr>
        <w:t>et al.</w:t>
      </w:r>
      <w:r w:rsidRPr="00315341">
        <w:rPr>
          <w:rFonts w:ascii="Times New Roman" w:eastAsiaTheme="minorEastAsia" w:hAnsi="Times New Roman" w:cs="Times New Roman"/>
          <w:sz w:val="24"/>
          <w:szCs w:val="24"/>
        </w:rPr>
        <w:t xml:space="preserve"> </w:t>
      </w:r>
      <w:r w:rsidR="007A6F11" w:rsidRPr="00315341">
        <w:rPr>
          <w:rFonts w:ascii="Times New Roman" w:eastAsiaTheme="minorEastAsia" w:hAnsi="Times New Roman" w:cs="Times New Roman"/>
          <w:sz w:val="24"/>
          <w:szCs w:val="24"/>
        </w:rPr>
        <w:fldChar w:fldCharType="begin">
          <w:fldData xml:space="preserve">PEVuZE5vdGU+PENpdGU+PEF1dGhvcj5TdGFudG9uPC9BdXRob3I+PFllYXI+MjAyMDwvWWVhcj48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TdGFudG9uPC9BdXRob3I+PFllYXI+MjAyMDwvWWVhcj48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7A6F11"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6)</w:t>
      </w:r>
      <w:r w:rsidR="007A6F11" w:rsidRPr="00315341">
        <w:rPr>
          <w:rFonts w:ascii="Times New Roman" w:eastAsiaTheme="minorEastAsia" w:hAnsi="Times New Roman" w:cs="Times New Roman"/>
          <w:sz w:val="24"/>
          <w:szCs w:val="24"/>
        </w:rPr>
        <w:fldChar w:fldCharType="end"/>
      </w:r>
      <w:r w:rsidR="007A6F11" w:rsidRPr="00315341">
        <w:rPr>
          <w:rFonts w:ascii="Times New Roman" w:eastAsiaTheme="minorEastAsia" w:hAnsi="Times New Roman" w:cs="Times New Roman"/>
          <w:sz w:val="24"/>
          <w:szCs w:val="24"/>
        </w:rPr>
        <w:t xml:space="preserve"> </w:t>
      </w:r>
      <w:r w:rsidR="008F19F0" w:rsidRPr="00315341">
        <w:rPr>
          <w:rFonts w:ascii="Times New Roman" w:eastAsiaTheme="minorEastAsia" w:hAnsi="Times New Roman" w:cs="Times New Roman"/>
          <w:sz w:val="24"/>
          <w:szCs w:val="24"/>
        </w:rPr>
        <w:t xml:space="preserve">reported a 1.4% increment in </w:t>
      </w:r>
      <w:r w:rsidR="007123E5" w:rsidRPr="00315341">
        <w:rPr>
          <w:rFonts w:ascii="Times New Roman" w:eastAsiaTheme="minorEastAsia" w:hAnsi="Times New Roman" w:cs="Times New Roman"/>
          <w:sz w:val="24"/>
          <w:szCs w:val="24"/>
        </w:rPr>
        <w:t>OM3I</w:t>
      </w:r>
      <w:r w:rsidR="00CB7518" w:rsidRPr="00315341">
        <w:rPr>
          <w:rFonts w:ascii="Times New Roman" w:eastAsiaTheme="minorEastAsia" w:hAnsi="Times New Roman" w:cs="Times New Roman"/>
          <w:sz w:val="24"/>
          <w:szCs w:val="24"/>
        </w:rPr>
        <w:t xml:space="preserve"> with an</w:t>
      </w:r>
      <w:r w:rsidR="008F19F0" w:rsidRPr="00315341">
        <w:rPr>
          <w:rFonts w:ascii="Times New Roman" w:eastAsiaTheme="minorEastAsia" w:hAnsi="Times New Roman" w:cs="Times New Roman"/>
          <w:sz w:val="24"/>
          <w:szCs w:val="24"/>
        </w:rPr>
        <w:t xml:space="preserve"> additional intake of 100 mg </w:t>
      </w:r>
      <w:r w:rsidR="008F19F0" w:rsidRPr="00315341">
        <w:rPr>
          <w:rFonts w:ascii="Times New Roman" w:eastAsiaTheme="minorEastAsia" w:hAnsi="Times New Roman" w:cs="Times New Roman"/>
          <w:sz w:val="24"/>
          <w:szCs w:val="24"/>
        </w:rPr>
        <w:t xml:space="preserve">per day of EPA+DHA </w:t>
      </w:r>
      <w:r w:rsidR="002C7D5C" w:rsidRPr="00315341">
        <w:rPr>
          <w:rFonts w:ascii="Times New Roman" w:eastAsiaTheme="minorEastAsia" w:hAnsi="Times New Roman" w:cs="Times New Roman"/>
          <w:sz w:val="24"/>
          <w:szCs w:val="24"/>
        </w:rPr>
        <w:t>from omega-3-PUFA enriched chicken</w:t>
      </w:r>
      <w:r w:rsidR="008528B3" w:rsidRPr="00315341">
        <w:rPr>
          <w:rFonts w:ascii="Times New Roman" w:eastAsiaTheme="minorEastAsia" w:hAnsi="Times New Roman" w:cs="Times New Roman"/>
          <w:sz w:val="24"/>
          <w:szCs w:val="24"/>
        </w:rPr>
        <w:t xml:space="preserve"> </w:t>
      </w:r>
      <w:r w:rsidR="002C7D5C" w:rsidRPr="00315341">
        <w:rPr>
          <w:rFonts w:ascii="Times New Roman" w:eastAsiaTheme="minorEastAsia" w:hAnsi="Times New Roman" w:cs="Times New Roman"/>
          <w:sz w:val="24"/>
          <w:szCs w:val="24"/>
        </w:rPr>
        <w:t>meat and eggs</w:t>
      </w:r>
      <w:r w:rsidR="00641D35" w:rsidRPr="00315341">
        <w:rPr>
          <w:rFonts w:ascii="Times New Roman" w:eastAsiaTheme="minorEastAsia" w:hAnsi="Times New Roman" w:cs="Times New Roman"/>
          <w:sz w:val="24"/>
          <w:szCs w:val="24"/>
        </w:rPr>
        <w:t>, which</w:t>
      </w:r>
      <w:r w:rsidR="002C7D5C" w:rsidRPr="00315341">
        <w:rPr>
          <w:rFonts w:ascii="Times New Roman" w:eastAsiaTheme="minorEastAsia" w:hAnsi="Times New Roman" w:cs="Times New Roman"/>
          <w:sz w:val="24"/>
          <w:szCs w:val="24"/>
        </w:rPr>
        <w:t xml:space="preserve"> equal</w:t>
      </w:r>
      <w:r w:rsidR="00641D35" w:rsidRPr="00315341">
        <w:rPr>
          <w:rFonts w:ascii="Times New Roman" w:eastAsiaTheme="minorEastAsia" w:hAnsi="Times New Roman" w:cs="Times New Roman"/>
          <w:sz w:val="24"/>
          <w:szCs w:val="24"/>
        </w:rPr>
        <w:t>s</w:t>
      </w:r>
      <w:r w:rsidR="002C7D5C" w:rsidRPr="00315341">
        <w:rPr>
          <w:rFonts w:ascii="Times New Roman" w:eastAsiaTheme="minorEastAsia" w:hAnsi="Times New Roman" w:cs="Times New Roman"/>
          <w:sz w:val="24"/>
          <w:szCs w:val="24"/>
        </w:rPr>
        <w:t xml:space="preserve"> or exceed</w:t>
      </w:r>
      <w:r w:rsidR="1C6A8BDB" w:rsidRPr="00315341">
        <w:rPr>
          <w:rFonts w:ascii="Times New Roman" w:eastAsiaTheme="minorEastAsia" w:hAnsi="Times New Roman" w:cs="Times New Roman"/>
          <w:sz w:val="24"/>
          <w:szCs w:val="24"/>
        </w:rPr>
        <w:t>s</w:t>
      </w:r>
      <w:r w:rsidR="002C7D5C" w:rsidRPr="00315341">
        <w:rPr>
          <w:rFonts w:ascii="Times New Roman" w:eastAsiaTheme="minorEastAsia" w:hAnsi="Times New Roman" w:cs="Times New Roman"/>
          <w:sz w:val="24"/>
          <w:szCs w:val="24"/>
        </w:rPr>
        <w:t xml:space="preserve"> previously recorded </w:t>
      </w:r>
      <w:r w:rsidR="00CB7518" w:rsidRPr="00315341">
        <w:rPr>
          <w:rFonts w:ascii="Times New Roman" w:eastAsiaTheme="minorEastAsia" w:hAnsi="Times New Roman" w:cs="Times New Roman"/>
          <w:sz w:val="24"/>
          <w:szCs w:val="24"/>
        </w:rPr>
        <w:t xml:space="preserve">values </w:t>
      </w:r>
      <w:r w:rsidR="002C7D5C" w:rsidRPr="00315341">
        <w:rPr>
          <w:rFonts w:ascii="Times New Roman" w:eastAsiaTheme="minorEastAsia" w:hAnsi="Times New Roman" w:cs="Times New Roman"/>
          <w:sz w:val="24"/>
          <w:szCs w:val="24"/>
        </w:rPr>
        <w:t>for oily</w:t>
      </w:r>
      <w:r w:rsidR="00CF2FD5" w:rsidRPr="00315341">
        <w:rPr>
          <w:rFonts w:ascii="Times New Roman" w:eastAsiaTheme="minorEastAsia" w:hAnsi="Times New Roman" w:cs="Times New Roman"/>
          <w:sz w:val="24"/>
          <w:szCs w:val="24"/>
        </w:rPr>
        <w:t xml:space="preserve"> </w:t>
      </w:r>
      <w:r w:rsidR="002C7D5C" w:rsidRPr="00315341">
        <w:rPr>
          <w:rFonts w:ascii="Times New Roman" w:eastAsiaTheme="minorEastAsia" w:hAnsi="Times New Roman" w:cs="Times New Roman"/>
          <w:sz w:val="24"/>
          <w:szCs w:val="24"/>
        </w:rPr>
        <w:t>f</w:t>
      </w:r>
      <w:r w:rsidR="00CF2FD5" w:rsidRPr="00315341">
        <w:rPr>
          <w:rFonts w:ascii="Times New Roman" w:eastAsiaTheme="minorEastAsia" w:hAnsi="Times New Roman" w:cs="Times New Roman"/>
          <w:sz w:val="24"/>
          <w:szCs w:val="24"/>
        </w:rPr>
        <w:t>i</w:t>
      </w:r>
      <w:r w:rsidR="002C7D5C" w:rsidRPr="00315341">
        <w:rPr>
          <w:rFonts w:ascii="Times New Roman" w:eastAsiaTheme="minorEastAsia" w:hAnsi="Times New Roman" w:cs="Times New Roman"/>
          <w:sz w:val="24"/>
          <w:szCs w:val="24"/>
        </w:rPr>
        <w:t>sh (0.6</w:t>
      </w:r>
      <w:r w:rsidR="006640EB">
        <w:rPr>
          <w:rFonts w:ascii="Times New Roman" w:eastAsiaTheme="minorEastAsia" w:hAnsi="Times New Roman" w:cs="Times New Roman"/>
          <w:sz w:val="24"/>
          <w:szCs w:val="24"/>
        </w:rPr>
        <w:t>-</w:t>
      </w:r>
      <w:r w:rsidR="002C7D5C" w:rsidRPr="00315341">
        <w:rPr>
          <w:rFonts w:ascii="Times New Roman" w:eastAsiaTheme="minorEastAsia" w:hAnsi="Times New Roman" w:cs="Times New Roman"/>
          <w:sz w:val="24"/>
          <w:szCs w:val="24"/>
        </w:rPr>
        <w:t>0.8%), and f</w:t>
      </w:r>
      <w:r w:rsidR="00CF2FD5" w:rsidRPr="00315341">
        <w:rPr>
          <w:rFonts w:ascii="Times New Roman" w:eastAsiaTheme="minorEastAsia" w:hAnsi="Times New Roman" w:cs="Times New Roman"/>
          <w:sz w:val="24"/>
          <w:szCs w:val="24"/>
        </w:rPr>
        <w:t>i</w:t>
      </w:r>
      <w:r w:rsidR="002C7D5C" w:rsidRPr="00315341">
        <w:rPr>
          <w:rFonts w:ascii="Times New Roman" w:eastAsiaTheme="minorEastAsia" w:hAnsi="Times New Roman" w:cs="Times New Roman"/>
          <w:sz w:val="24"/>
          <w:szCs w:val="24"/>
        </w:rPr>
        <w:t>sh oil supplements (0.2</w:t>
      </w:r>
      <w:r w:rsidR="00917B65">
        <w:rPr>
          <w:rFonts w:ascii="Times New Roman" w:eastAsiaTheme="minorEastAsia" w:hAnsi="Times New Roman" w:cs="Times New Roman"/>
          <w:sz w:val="24"/>
          <w:szCs w:val="24"/>
        </w:rPr>
        <w:t>-</w:t>
      </w:r>
      <w:r w:rsidR="002C7D5C" w:rsidRPr="00315341">
        <w:rPr>
          <w:rFonts w:ascii="Times New Roman" w:eastAsiaTheme="minorEastAsia" w:hAnsi="Times New Roman" w:cs="Times New Roman"/>
          <w:sz w:val="24"/>
          <w:szCs w:val="24"/>
        </w:rPr>
        <w:t>0.6%)</w:t>
      </w:r>
      <w:r w:rsidR="007123E5" w:rsidRPr="00315341">
        <w:rPr>
          <w:rFonts w:ascii="Times New Roman" w:eastAsiaTheme="minorEastAsia" w:hAnsi="Times New Roman" w:cs="Times New Roman"/>
          <w:sz w:val="24"/>
          <w:szCs w:val="24"/>
        </w:rPr>
        <w:t xml:space="preserve"> </w:t>
      </w:r>
      <w:r w:rsidR="002304EF" w:rsidRPr="00315341">
        <w:rPr>
          <w:rFonts w:ascii="Times New Roman" w:eastAsiaTheme="minorEastAsia" w:hAnsi="Times New Roman" w:cs="Times New Roman"/>
          <w:sz w:val="24"/>
          <w:szCs w:val="24"/>
        </w:rPr>
        <w:fldChar w:fldCharType="begin">
          <w:fldData xml:space="preserve">PEVuZE5vdGU+PENpdGU+PEF1dGhvcj5Lw7ZobGVyPC9BdXRob3I+PFllYXI+MjAxNzwvWWVhcj48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Lw7ZobGVyPC9BdXRob3I+PFllYXI+MjAxNzwvWWVhcj48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2304EF"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7, 148)</w:t>
      </w:r>
      <w:r w:rsidR="002304EF" w:rsidRPr="00315341">
        <w:rPr>
          <w:rFonts w:ascii="Times New Roman" w:eastAsiaTheme="minorEastAsia" w:hAnsi="Times New Roman" w:cs="Times New Roman"/>
          <w:sz w:val="24"/>
          <w:szCs w:val="24"/>
        </w:rPr>
        <w:fldChar w:fldCharType="end"/>
      </w:r>
      <w:r w:rsidR="002304EF" w:rsidRPr="00315341">
        <w:rPr>
          <w:rFonts w:ascii="Times New Roman" w:eastAsiaTheme="minorEastAsia" w:hAnsi="Times New Roman" w:cs="Times New Roman"/>
          <w:sz w:val="24"/>
          <w:szCs w:val="24"/>
        </w:rPr>
        <w:t xml:space="preserve">. </w:t>
      </w:r>
      <w:r w:rsidR="00935B1B" w:rsidRPr="00315341">
        <w:rPr>
          <w:rFonts w:ascii="Times New Roman" w:eastAsiaTheme="minorEastAsia" w:hAnsi="Times New Roman" w:cs="Times New Roman"/>
          <w:sz w:val="24"/>
          <w:szCs w:val="24"/>
        </w:rPr>
        <w:t xml:space="preserve">This may be due to the fact that </w:t>
      </w:r>
      <w:r w:rsidR="00173BA5" w:rsidRPr="00315341">
        <w:rPr>
          <w:rFonts w:ascii="Times New Roman" w:eastAsiaTheme="minorEastAsia" w:hAnsi="Times New Roman" w:cs="Times New Roman"/>
          <w:sz w:val="24"/>
          <w:szCs w:val="24"/>
        </w:rPr>
        <w:t>in eggs</w:t>
      </w:r>
      <w:r w:rsidR="004533C9" w:rsidRPr="00315341">
        <w:rPr>
          <w:rFonts w:ascii="Times New Roman" w:eastAsiaTheme="minorEastAsia" w:hAnsi="Times New Roman" w:cs="Times New Roman"/>
          <w:sz w:val="24"/>
          <w:szCs w:val="24"/>
        </w:rPr>
        <w:t xml:space="preserve"> </w:t>
      </w:r>
      <w:r w:rsidR="00185B89"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Corrales-Retana&lt;/Author&gt;&lt;Year&gt;2021&lt;/Year&gt;&lt;RecNum&gt;351&lt;/RecNum&gt;&lt;DisplayText&gt;(149)&lt;/DisplayText&gt;&lt;record&gt;&lt;rec-number&gt;351&lt;/rec-number&gt;&lt;foreign-keys&gt;&lt;key app="EN" db-id="2tr5pefawrd9aaed0e8vvwri50tp9vp0ep9w" timestamp="1729179495"&gt;351&lt;/key&gt;&lt;/foreign-keys&gt;&lt;ref-type name="Journal Article"&gt;17&lt;/ref-type&gt;&lt;contributors&gt;&lt;authors&gt;&lt;author&gt;Corrales-Retana, L.&lt;/author&gt;&lt;author&gt;Ciucci, F.&lt;/author&gt;&lt;author&gt;Conte, G.&lt;/author&gt;&lt;author&gt;Casarosa, L.&lt;/author&gt;&lt;author&gt;Mele, M.&lt;/author&gt;&lt;author&gt;Serra, A.&lt;/author&gt;&lt;/authors&gt;&lt;/contributors&gt;&lt;auth-address&gt;Department of Agriculture, Food and Environment, University of Pisa, Pisa, Italy.&amp;#xD;Research Center of Nutraceuticals and Food for Health, University of Pisa, Pisa, Italy.&lt;/auth-address&gt;&lt;titles&gt;&lt;title&gt;Profile of fatty acid lipid fractions of omega-3 fatty acid-enriched table eggs&lt;/title&gt;&lt;secondary-title&gt;J Anim Physiol Anim Nutr (Berl)&lt;/secondary-title&gt;&lt;/titles&gt;&lt;periodical&gt;&lt;full-title&gt;J Anim Physiol Anim Nutr (Berl)&lt;/full-title&gt;&lt;/periodical&gt;&lt;pages&gt;326-335&lt;/pages&gt;&lt;volume&gt;105&lt;/volume&gt;&lt;number&gt;2&lt;/number&gt;&lt;edition&gt;20201028&lt;/edition&gt;&lt;keywords&gt;&lt;keyword&gt;Animal Feed/analysis&lt;/keyword&gt;&lt;keyword&gt;Animals&lt;/keyword&gt;&lt;keyword&gt;Chickens&lt;/keyword&gt;&lt;keyword&gt;Eggs&lt;/keyword&gt;&lt;keyword&gt;Fatty Acids&lt;/keyword&gt;&lt;keyword&gt;*Fatty Acids, Omega-3&lt;/keyword&gt;&lt;keyword&gt;Ovum&lt;/keyword&gt;&lt;keyword&gt;diet&lt;/keyword&gt;&lt;keyword&gt;egg quality&lt;/keyword&gt;&lt;keyword&gt;linseed&lt;/keyword&gt;&lt;keyword&gt;phospholipids&lt;/keyword&gt;&lt;keyword&gt;triglycerides&lt;/keyword&gt;&lt;keyword&gt;yolk&lt;/keyword&gt;&lt;/keywords&gt;&lt;dates&gt;&lt;year&gt;2021&lt;/year&gt;&lt;pub-dates&gt;&lt;date&gt;Mar&lt;/date&gt;&lt;/pub-dates&gt;&lt;/dates&gt;&lt;isbn&gt;0931-2439&lt;/isbn&gt;&lt;accession-num&gt;33118223&lt;/accession-num&gt;&lt;urls&gt;&lt;/urls&gt;&lt;electronic-resource-num&gt;10.1111/jpn.13462&lt;/electronic-resource-num&gt;&lt;remote-database-provider&gt;NLM&lt;/remote-database-provider&gt;&lt;language&gt;eng&lt;/language&gt;&lt;/record&gt;&lt;/Cite&gt;&lt;/EndNote&gt;</w:instrText>
      </w:r>
      <w:r w:rsidR="00185B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49)</w:t>
      </w:r>
      <w:r w:rsidR="00185B89" w:rsidRPr="00315341">
        <w:rPr>
          <w:rFonts w:ascii="Times New Roman" w:eastAsiaTheme="minorEastAsia" w:hAnsi="Times New Roman" w:cs="Times New Roman"/>
          <w:sz w:val="24"/>
          <w:szCs w:val="24"/>
        </w:rPr>
        <w:fldChar w:fldCharType="end"/>
      </w:r>
      <w:r w:rsidR="00185B89" w:rsidRPr="00315341">
        <w:rPr>
          <w:rFonts w:ascii="Times New Roman" w:eastAsiaTheme="minorEastAsia" w:hAnsi="Times New Roman" w:cs="Times New Roman"/>
          <w:sz w:val="24"/>
          <w:szCs w:val="24"/>
        </w:rPr>
        <w:t xml:space="preserve"> </w:t>
      </w:r>
      <w:r w:rsidR="004533C9" w:rsidRPr="00315341">
        <w:rPr>
          <w:rFonts w:ascii="Times New Roman" w:eastAsiaTheme="minorEastAsia" w:hAnsi="Times New Roman" w:cs="Times New Roman"/>
          <w:sz w:val="24"/>
          <w:szCs w:val="24"/>
        </w:rPr>
        <w:t xml:space="preserve">and in chicken meat </w:t>
      </w:r>
      <w:r w:rsidR="00185B89"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Betti&lt;/Author&gt;&lt;Year&gt;2009&lt;/Year&gt;&lt;RecNum&gt;352&lt;/RecNum&gt;&lt;DisplayText&gt;(150)&lt;/DisplayText&gt;&lt;record&gt;&lt;rec-number&gt;352&lt;/rec-number&gt;&lt;foreign-keys&gt;&lt;key app="EN" db-id="2tr5pefawrd9aaed0e8vvwri50tp9vp0ep9w" timestamp="1729179563"&gt;352&lt;/key&gt;&lt;/foreign-keys&gt;&lt;ref-type name="Journal Article"&gt;17&lt;/ref-type&gt;&lt;contributors&gt;&lt;authors&gt;&lt;author&gt;Betti, M.&lt;/author&gt;&lt;author&gt;Perez, T. I.&lt;/author&gt;&lt;author&gt;Zuidhof, M. J.&lt;/author&gt;&lt;author&gt;Renema, R. A.&lt;/author&gt;&lt;/authors&gt;&lt;/contributors&gt;&lt;auth-address&gt;Department of Agricultural, Food and Nutritional Science, University of Alberta, Edmonton, Alberta, T6G 2P5, Canada. mirko.betti@ualberta.ca&lt;/auth-address&gt;&lt;titles&gt;&lt;title&gt;Omega-3-enriched broiler meat: 3. Fatty acid distribution between triacylglycerol and phospholipid classes&lt;/title&gt;&lt;secondary-title&gt;Poult Sci&lt;/secondary-title&gt;&lt;/titles&gt;&lt;periodical&gt;&lt;full-title&gt;Poult Sci&lt;/full-title&gt;&lt;/periodical&gt;&lt;pages&gt;1740-54&lt;/pages&gt;&lt;volume&gt;88&lt;/volume&gt;&lt;number&gt;8&lt;/number&gt;&lt;keywords&gt;&lt;keyword&gt;Animal Feed&lt;/keyword&gt;&lt;keyword&gt;Animal Nutritional Physiological Phenomena&lt;/keyword&gt;&lt;keyword&gt;Animals&lt;/keyword&gt;&lt;keyword&gt;Chickens&lt;/keyword&gt;&lt;keyword&gt;Diet/veterinary&lt;/keyword&gt;&lt;keyword&gt;Dietary Supplements&lt;/keyword&gt;&lt;keyword&gt;Dose-Response Relationship, Drug&lt;/keyword&gt;&lt;keyword&gt;Drug Administration Schedule&lt;/keyword&gt;&lt;keyword&gt;Fatty Acids, Omega-3/*chemistry&lt;/keyword&gt;&lt;keyword&gt;Female&lt;/keyword&gt;&lt;keyword&gt;Flax&lt;/keyword&gt;&lt;keyword&gt;Male&lt;/keyword&gt;&lt;keyword&gt;Meat/*analysis&lt;/keyword&gt;&lt;keyword&gt;Phospholipids/*chemistry&lt;/keyword&gt;&lt;keyword&gt;Triglycerides/*chemistry&lt;/keyword&gt;&lt;/keywords&gt;&lt;dates&gt;&lt;year&gt;2009&lt;/year&gt;&lt;pub-dates&gt;&lt;date&gt;Aug&lt;/date&gt;&lt;/pub-dates&gt;&lt;/dates&gt;&lt;isbn&gt;0032-5791 (Print)&amp;#xD;0032-5791&lt;/isbn&gt;&lt;accession-num&gt;19590091&lt;/accession-num&gt;&lt;urls&gt;&lt;/urls&gt;&lt;electronic-resource-num&gt;10.3382/ps.2008-00449&lt;/electronic-resource-num&gt;&lt;remote-database-provider&gt;NLM&lt;/remote-database-provider&gt;&lt;language&gt;eng&lt;/language&gt;&lt;/record&gt;&lt;/Cite&gt;&lt;/EndNote&gt;</w:instrText>
      </w:r>
      <w:r w:rsidR="00185B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50)</w:t>
      </w:r>
      <w:r w:rsidR="00185B89" w:rsidRPr="00315341">
        <w:rPr>
          <w:rFonts w:ascii="Times New Roman" w:eastAsiaTheme="minorEastAsia" w:hAnsi="Times New Roman" w:cs="Times New Roman"/>
          <w:sz w:val="24"/>
          <w:szCs w:val="24"/>
        </w:rPr>
        <w:fldChar w:fldCharType="end"/>
      </w:r>
      <w:r w:rsidR="00185B89" w:rsidRPr="00315341">
        <w:rPr>
          <w:rFonts w:ascii="Times New Roman" w:eastAsiaTheme="minorEastAsia" w:hAnsi="Times New Roman" w:cs="Times New Roman"/>
          <w:sz w:val="24"/>
          <w:szCs w:val="24"/>
        </w:rPr>
        <w:t xml:space="preserve"> </w:t>
      </w:r>
      <w:r w:rsidR="00641D35" w:rsidRPr="00315341">
        <w:rPr>
          <w:rFonts w:ascii="Times New Roman" w:eastAsiaTheme="minorEastAsia" w:hAnsi="Times New Roman" w:cs="Times New Roman"/>
          <w:sz w:val="24"/>
          <w:szCs w:val="24"/>
        </w:rPr>
        <w:t xml:space="preserve">a </w:t>
      </w:r>
      <w:r w:rsidR="00641D35" w:rsidRPr="00315341">
        <w:rPr>
          <w:rFonts w:ascii="Times New Roman" w:eastAsiaTheme="minorEastAsia" w:hAnsi="Times New Roman" w:cs="Times New Roman"/>
          <w:sz w:val="24"/>
          <w:szCs w:val="24"/>
        </w:rPr>
        <w:t xml:space="preserve">significant proportion of EPA and </w:t>
      </w:r>
      <w:r w:rsidR="004533C9" w:rsidRPr="00315341">
        <w:rPr>
          <w:rFonts w:ascii="Times New Roman" w:eastAsiaTheme="minorEastAsia" w:hAnsi="Times New Roman" w:cs="Times New Roman"/>
          <w:sz w:val="24"/>
          <w:szCs w:val="24"/>
        </w:rPr>
        <w:t xml:space="preserve">DHA is present in the </w:t>
      </w:r>
      <w:r w:rsidR="00641D35" w:rsidRPr="00315341">
        <w:rPr>
          <w:rFonts w:ascii="Times New Roman" w:eastAsiaTheme="minorEastAsia" w:hAnsi="Times New Roman" w:cs="Times New Roman"/>
          <w:sz w:val="24"/>
          <w:szCs w:val="24"/>
        </w:rPr>
        <w:t xml:space="preserve">highly bioavailable </w:t>
      </w:r>
      <w:r w:rsidR="00105694" w:rsidRPr="00315341">
        <w:rPr>
          <w:rFonts w:ascii="Times New Roman" w:eastAsiaTheme="minorEastAsia" w:hAnsi="Times New Roman" w:cs="Times New Roman"/>
          <w:sz w:val="24"/>
          <w:szCs w:val="24"/>
        </w:rPr>
        <w:t>PL</w:t>
      </w:r>
      <w:r w:rsidR="004533C9" w:rsidRPr="00315341">
        <w:rPr>
          <w:rFonts w:ascii="Times New Roman" w:eastAsiaTheme="minorEastAsia" w:hAnsi="Times New Roman" w:cs="Times New Roman"/>
          <w:sz w:val="24"/>
          <w:szCs w:val="24"/>
        </w:rPr>
        <w:t xml:space="preserve"> form.</w:t>
      </w:r>
      <w:r w:rsidR="00CA6B60" w:rsidRPr="00315341">
        <w:rPr>
          <w:rFonts w:ascii="Times New Roman" w:eastAsiaTheme="minorEastAsia" w:hAnsi="Times New Roman" w:cs="Times New Roman"/>
          <w:sz w:val="24"/>
          <w:szCs w:val="24"/>
        </w:rPr>
        <w:t xml:space="preserve"> </w:t>
      </w:r>
      <w:r w:rsidR="00185B89" w:rsidRPr="00315341">
        <w:rPr>
          <w:rFonts w:ascii="Times New Roman" w:eastAsiaTheme="minorEastAsia" w:hAnsi="Times New Roman" w:cs="Times New Roman"/>
          <w:sz w:val="24"/>
          <w:szCs w:val="24"/>
        </w:rPr>
        <w:t xml:space="preserve">Coates and colleagues </w:t>
      </w:r>
      <w:r w:rsidR="00185B89"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Coates&lt;/Author&gt;&lt;Year&gt;2009&lt;/Year&gt;&lt;RecNum&gt;353&lt;/RecNum&gt;&lt;DisplayText&gt;(151)&lt;/DisplayText&gt;&lt;record&gt;&lt;rec-number&gt;353&lt;/rec-number&gt;&lt;foreign-keys&gt;&lt;key app="EN" db-id="2tr5pefawrd9aaed0e8vvwri50tp9vp0ep9w" timestamp="1729179624"&gt;353&lt;/key&gt;&lt;/foreign-keys&gt;&lt;ref-type name="Journal Article"&gt;17&lt;/ref-type&gt;&lt;contributors&gt;&lt;authors&gt;&lt;author&gt;Coates, A. M.&lt;/author&gt;&lt;author&gt;Sioutis, S.&lt;/author&gt;&lt;author&gt;Buckley, J. D.&lt;/author&gt;&lt;author&gt;Howe, P. R.&lt;/author&gt;&lt;/authors&gt;&lt;/contributors&gt;&lt;auth-address&gt;Nutritional Physiology Research Centre and ATN Centre for Metabolic Fitness, University of South Australia, Adelaide, SA 5000, Australia.&lt;/auth-address&gt;&lt;titles&gt;&lt;title&gt;Regular consumption of n-3 fatty acid-enriched pork modifies cardiovascular risk factors&lt;/title&gt;&lt;secondary-title&gt;Br J Nutr&lt;/secondary-title&gt;&lt;/titles&gt;&lt;periodical&gt;&lt;full-title&gt;Br J Nutr&lt;/full-title&gt;&lt;/periodical&gt;&lt;pages&gt;592-7&lt;/pages&gt;&lt;volume&gt;101&lt;/volume&gt;&lt;number&gt;4&lt;/number&gt;&lt;edition&gt;20080701&lt;/edition&gt;&lt;keywords&gt;&lt;keyword&gt;Adult&lt;/keyword&gt;&lt;keyword&gt;Animals&lt;/keyword&gt;&lt;keyword&gt;Antioxidants/*administration &amp;amp; dosage/analysis&lt;/keyword&gt;&lt;keyword&gt;Arachidonic Acid/analysis&lt;/keyword&gt;&lt;keyword&gt;Biomarkers/blood&lt;/keyword&gt;&lt;keyword&gt;Cardiovascular Diseases/*blood/prevention &amp;amp; control&lt;/keyword&gt;&lt;keyword&gt;Diet&lt;/keyword&gt;&lt;keyword&gt;Docosahexaenoic Acids/*administration &amp;amp; dosage/blood&lt;/keyword&gt;&lt;keyword&gt;Double-Blind Method&lt;/keyword&gt;&lt;keyword&gt;Erythrocyte Membrane/chemistry&lt;/keyword&gt;&lt;keyword&gt;Female&lt;/keyword&gt;&lt;keyword&gt;*Food, Fortified&lt;/keyword&gt;&lt;keyword&gt;Humans&lt;/keyword&gt;&lt;keyword&gt;Linear Models&lt;/keyword&gt;&lt;keyword&gt;Male&lt;/keyword&gt;&lt;keyword&gt;*Meat&lt;/keyword&gt;&lt;keyword&gt;Risk&lt;/keyword&gt;&lt;keyword&gt;Swine&lt;/keyword&gt;&lt;keyword&gt;Thromboxane B2/blood&lt;/keyword&gt;&lt;keyword&gt;Triglycerides/blood&lt;/keyword&gt;&lt;/keywords&gt;&lt;dates&gt;&lt;year&gt;2009&lt;/year&gt;&lt;pub-dates&gt;&lt;date&gt;Feb&lt;/date&gt;&lt;/pub-dates&gt;&lt;/dates&gt;&lt;isbn&gt;0007-1145&lt;/isbn&gt;&lt;accession-num&gt;18590592&lt;/accession-num&gt;&lt;urls&gt;&lt;/urls&gt;&lt;electronic-resource-num&gt;10.1017/s0007114508025063&lt;/electronic-resource-num&gt;&lt;remote-database-provider&gt;NLM&lt;/remote-database-provider&gt;&lt;language&gt;eng&lt;/language&gt;&lt;/record&gt;&lt;/Cite&gt;&lt;/EndNote&gt;</w:instrText>
      </w:r>
      <w:r w:rsidR="00185B89"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51)</w:t>
      </w:r>
      <w:r w:rsidR="00185B89" w:rsidRPr="00315341">
        <w:rPr>
          <w:rFonts w:ascii="Times New Roman" w:eastAsiaTheme="minorEastAsia" w:hAnsi="Times New Roman" w:cs="Times New Roman"/>
          <w:sz w:val="24"/>
          <w:szCs w:val="24"/>
        </w:rPr>
        <w:fldChar w:fldCharType="end"/>
      </w:r>
      <w:r w:rsidR="00CA6B60" w:rsidRPr="00315341">
        <w:rPr>
          <w:rFonts w:ascii="Times New Roman" w:eastAsiaTheme="minorEastAsia" w:hAnsi="Times New Roman" w:cs="Times New Roman"/>
          <w:sz w:val="24"/>
          <w:szCs w:val="24"/>
        </w:rPr>
        <w:t xml:space="preserve"> </w:t>
      </w:r>
      <w:r w:rsidR="002F2F9B" w:rsidRPr="00315341">
        <w:rPr>
          <w:rFonts w:ascii="Times New Roman" w:eastAsiaTheme="minorEastAsia" w:hAnsi="Times New Roman" w:cs="Times New Roman"/>
          <w:sz w:val="24"/>
          <w:szCs w:val="24"/>
        </w:rPr>
        <w:t xml:space="preserve">considered the effects </w:t>
      </w:r>
      <w:r w:rsidR="00861081" w:rsidRPr="00315341">
        <w:rPr>
          <w:rFonts w:ascii="Times New Roman" w:eastAsiaTheme="minorEastAsia" w:hAnsi="Times New Roman" w:cs="Times New Roman"/>
          <w:sz w:val="24"/>
          <w:szCs w:val="24"/>
        </w:rPr>
        <w:t>of consuming DHA</w:t>
      </w:r>
      <w:r w:rsidR="1C6A8BDB" w:rsidRPr="00315341">
        <w:rPr>
          <w:rFonts w:ascii="Times New Roman" w:eastAsiaTheme="minorEastAsia" w:hAnsi="Times New Roman" w:cs="Times New Roman"/>
          <w:sz w:val="24"/>
          <w:szCs w:val="24"/>
        </w:rPr>
        <w:t>-</w:t>
      </w:r>
      <w:r w:rsidR="00861081" w:rsidRPr="00315341">
        <w:rPr>
          <w:rFonts w:ascii="Times New Roman" w:eastAsiaTheme="minorEastAsia" w:hAnsi="Times New Roman" w:cs="Times New Roman"/>
          <w:sz w:val="24"/>
          <w:szCs w:val="24"/>
        </w:rPr>
        <w:t>enriched pork meat</w:t>
      </w:r>
      <w:r w:rsidR="007921B9" w:rsidRPr="00315341">
        <w:rPr>
          <w:rFonts w:ascii="Times New Roman" w:eastAsiaTheme="minorEastAsia" w:hAnsi="Times New Roman" w:cs="Times New Roman"/>
          <w:sz w:val="24"/>
          <w:szCs w:val="24"/>
        </w:rPr>
        <w:t xml:space="preserve"> providing 1.3</w:t>
      </w:r>
      <w:r w:rsidR="1C6A8BDB" w:rsidRPr="00315341">
        <w:rPr>
          <w:rFonts w:ascii="Times New Roman" w:eastAsiaTheme="minorEastAsia" w:hAnsi="Times New Roman" w:cs="Times New Roman"/>
          <w:sz w:val="24"/>
          <w:szCs w:val="24"/>
        </w:rPr>
        <w:t xml:space="preserve"> </w:t>
      </w:r>
      <w:r w:rsidR="007921B9" w:rsidRPr="00315341">
        <w:rPr>
          <w:rFonts w:ascii="Times New Roman" w:eastAsiaTheme="minorEastAsia" w:hAnsi="Times New Roman" w:cs="Times New Roman"/>
          <w:sz w:val="24"/>
          <w:szCs w:val="24"/>
        </w:rPr>
        <w:t>g EPA+DPA+DHA per week</w:t>
      </w:r>
      <w:r w:rsidR="00B80DEC" w:rsidRPr="00315341">
        <w:rPr>
          <w:rFonts w:ascii="Times New Roman" w:eastAsiaTheme="minorEastAsia" w:hAnsi="Times New Roman" w:cs="Times New Roman"/>
          <w:sz w:val="24"/>
          <w:szCs w:val="24"/>
        </w:rPr>
        <w:t xml:space="preserve"> in healthy volunteers</w:t>
      </w:r>
      <w:r w:rsidR="00861081" w:rsidRPr="00315341">
        <w:rPr>
          <w:rFonts w:ascii="Times New Roman" w:eastAsiaTheme="minorEastAsia" w:hAnsi="Times New Roman" w:cs="Times New Roman"/>
          <w:sz w:val="24"/>
          <w:szCs w:val="24"/>
        </w:rPr>
        <w:t xml:space="preserve">. </w:t>
      </w:r>
      <w:r w:rsidR="007921B9" w:rsidRPr="00315341">
        <w:rPr>
          <w:rFonts w:ascii="Times New Roman" w:eastAsiaTheme="minorEastAsia" w:hAnsi="Times New Roman" w:cs="Times New Roman"/>
          <w:sz w:val="24"/>
          <w:szCs w:val="24"/>
        </w:rPr>
        <w:t>At these rel</w:t>
      </w:r>
      <w:r w:rsidR="1C6A8BDB" w:rsidRPr="00315341">
        <w:rPr>
          <w:rFonts w:ascii="Times New Roman" w:eastAsiaTheme="minorEastAsia" w:hAnsi="Times New Roman" w:cs="Times New Roman"/>
          <w:sz w:val="24"/>
          <w:szCs w:val="24"/>
        </w:rPr>
        <w:t>a</w:t>
      </w:r>
      <w:r w:rsidR="007921B9" w:rsidRPr="00315341">
        <w:rPr>
          <w:rFonts w:ascii="Times New Roman" w:eastAsiaTheme="minorEastAsia" w:hAnsi="Times New Roman" w:cs="Times New Roman"/>
          <w:sz w:val="24"/>
          <w:szCs w:val="24"/>
        </w:rPr>
        <w:t xml:space="preserve">tively modest intakes a 15% increase </w:t>
      </w:r>
      <w:r w:rsidR="00E56BFC" w:rsidRPr="00315341">
        <w:rPr>
          <w:rFonts w:ascii="Times New Roman" w:eastAsiaTheme="minorEastAsia" w:hAnsi="Times New Roman" w:cs="Times New Roman"/>
          <w:sz w:val="24"/>
          <w:szCs w:val="24"/>
        </w:rPr>
        <w:t>in erythrocyte</w:t>
      </w:r>
      <w:r w:rsidR="0C4A695B" w:rsidRPr="00315341">
        <w:rPr>
          <w:rFonts w:ascii="Times New Roman" w:eastAsiaTheme="minorEastAsia" w:hAnsi="Times New Roman" w:cs="Times New Roman"/>
          <w:sz w:val="24"/>
          <w:szCs w:val="24"/>
        </w:rPr>
        <w:t xml:space="preserve"> </w:t>
      </w:r>
      <w:r w:rsidR="007921B9" w:rsidRPr="00315341">
        <w:rPr>
          <w:rFonts w:ascii="Times New Roman" w:eastAsiaTheme="minorEastAsia" w:hAnsi="Times New Roman" w:cs="Times New Roman"/>
          <w:sz w:val="24"/>
          <w:szCs w:val="24"/>
        </w:rPr>
        <w:t>DHA</w:t>
      </w:r>
      <w:r w:rsidR="00E56BFC" w:rsidRPr="00315341">
        <w:rPr>
          <w:rFonts w:ascii="Times New Roman" w:eastAsiaTheme="minorEastAsia" w:hAnsi="Times New Roman" w:cs="Times New Roman"/>
          <w:sz w:val="24"/>
          <w:szCs w:val="24"/>
        </w:rPr>
        <w:t xml:space="preserve"> </w:t>
      </w:r>
      <w:r w:rsidR="007921B9" w:rsidRPr="00315341">
        <w:rPr>
          <w:rFonts w:ascii="Times New Roman" w:eastAsiaTheme="minorEastAsia" w:hAnsi="Times New Roman" w:cs="Times New Roman"/>
          <w:sz w:val="24"/>
          <w:szCs w:val="24"/>
        </w:rPr>
        <w:t xml:space="preserve">was observed along with a </w:t>
      </w:r>
      <w:r w:rsidR="004373A4" w:rsidRPr="00315341">
        <w:rPr>
          <w:rFonts w:ascii="Times New Roman" w:eastAsiaTheme="minorEastAsia" w:hAnsi="Times New Roman" w:cs="Times New Roman"/>
          <w:sz w:val="24"/>
          <w:szCs w:val="24"/>
        </w:rPr>
        <w:t>decrease</w:t>
      </w:r>
      <w:r w:rsidR="007921B9" w:rsidRPr="00315341">
        <w:rPr>
          <w:rFonts w:ascii="Times New Roman" w:eastAsiaTheme="minorEastAsia" w:hAnsi="Times New Roman" w:cs="Times New Roman"/>
          <w:sz w:val="24"/>
          <w:szCs w:val="24"/>
        </w:rPr>
        <w:t xml:space="preserve"> in</w:t>
      </w:r>
      <w:r w:rsidR="004373A4" w:rsidRPr="00315341">
        <w:rPr>
          <w:rFonts w:ascii="Times New Roman" w:eastAsiaTheme="minorEastAsia" w:hAnsi="Times New Roman" w:cs="Times New Roman"/>
          <w:sz w:val="24"/>
          <w:szCs w:val="24"/>
        </w:rPr>
        <w:t xml:space="preserve"> serum </w:t>
      </w:r>
      <w:r w:rsidR="00B80DEC" w:rsidRPr="00315341">
        <w:rPr>
          <w:rFonts w:ascii="Times New Roman" w:eastAsiaTheme="minorEastAsia" w:hAnsi="Times New Roman" w:cs="Times New Roman"/>
          <w:sz w:val="24"/>
          <w:szCs w:val="24"/>
        </w:rPr>
        <w:t>triglyceride</w:t>
      </w:r>
      <w:r w:rsidR="00DC4770" w:rsidRPr="00315341">
        <w:rPr>
          <w:rFonts w:ascii="Times New Roman" w:eastAsiaTheme="minorEastAsia" w:hAnsi="Times New Roman" w:cs="Times New Roman"/>
          <w:sz w:val="24"/>
          <w:szCs w:val="24"/>
        </w:rPr>
        <w:t xml:space="preserve"> </w:t>
      </w:r>
      <w:r w:rsidR="00185B89" w:rsidRPr="00315341">
        <w:rPr>
          <w:rFonts w:ascii="Times New Roman" w:eastAsiaTheme="minorEastAsia" w:hAnsi="Times New Roman" w:cs="Times New Roman"/>
          <w:sz w:val="24"/>
          <w:szCs w:val="24"/>
        </w:rPr>
        <w:t xml:space="preserve">levels. </w:t>
      </w:r>
      <w:r w:rsidR="00895801" w:rsidRPr="00315341">
        <w:rPr>
          <w:rFonts w:ascii="Times New Roman" w:eastAsiaTheme="minorEastAsia" w:hAnsi="Times New Roman" w:cs="Times New Roman"/>
          <w:sz w:val="24"/>
          <w:szCs w:val="24"/>
        </w:rPr>
        <w:t xml:space="preserve">In their </w:t>
      </w:r>
      <w:r w:rsidR="00E91E74" w:rsidRPr="00315341">
        <w:rPr>
          <w:rFonts w:ascii="Times New Roman" w:eastAsiaTheme="minorEastAsia" w:hAnsi="Times New Roman" w:cs="Times New Roman"/>
          <w:sz w:val="24"/>
          <w:szCs w:val="24"/>
        </w:rPr>
        <w:t xml:space="preserve">dietary intervention </w:t>
      </w:r>
      <w:r w:rsidR="00895801" w:rsidRPr="00315341">
        <w:rPr>
          <w:rFonts w:ascii="Times New Roman" w:eastAsiaTheme="minorEastAsia" w:hAnsi="Times New Roman" w:cs="Times New Roman"/>
          <w:sz w:val="24"/>
          <w:szCs w:val="24"/>
        </w:rPr>
        <w:t xml:space="preserve">study </w:t>
      </w:r>
      <w:r w:rsidR="00CD72BE" w:rsidRPr="00315341">
        <w:rPr>
          <w:rFonts w:ascii="Times New Roman" w:eastAsiaTheme="minorEastAsia" w:hAnsi="Times New Roman" w:cs="Times New Roman"/>
          <w:sz w:val="24"/>
          <w:szCs w:val="24"/>
        </w:rPr>
        <w:t>using</w:t>
      </w:r>
      <w:r w:rsidR="00895801" w:rsidRPr="00315341">
        <w:rPr>
          <w:rFonts w:ascii="Times New Roman" w:eastAsiaTheme="minorEastAsia" w:hAnsi="Times New Roman" w:cs="Times New Roman"/>
          <w:sz w:val="24"/>
          <w:szCs w:val="24"/>
        </w:rPr>
        <w:t xml:space="preserve"> </w:t>
      </w:r>
      <w:r w:rsidR="00E91E74" w:rsidRPr="00315341">
        <w:rPr>
          <w:rFonts w:ascii="Times New Roman" w:eastAsiaTheme="minorEastAsia" w:hAnsi="Times New Roman" w:cs="Times New Roman"/>
          <w:sz w:val="24"/>
          <w:szCs w:val="24"/>
        </w:rPr>
        <w:t>red meat from animals offered a grass diet compared to a concentrate diet</w:t>
      </w:r>
      <w:r w:rsidR="1C6A8BDB" w:rsidRPr="00315341">
        <w:rPr>
          <w:rFonts w:ascii="Times New Roman" w:eastAsiaTheme="minorEastAsia" w:hAnsi="Times New Roman" w:cs="Times New Roman"/>
          <w:sz w:val="24"/>
          <w:szCs w:val="24"/>
        </w:rPr>
        <w:t>,</w:t>
      </w:r>
      <w:r w:rsidR="00E91E74" w:rsidRPr="00315341">
        <w:rPr>
          <w:rFonts w:ascii="Times New Roman" w:eastAsiaTheme="minorEastAsia" w:hAnsi="Times New Roman" w:cs="Times New Roman"/>
          <w:sz w:val="24"/>
          <w:szCs w:val="24"/>
        </w:rPr>
        <w:t xml:space="preserve"> </w:t>
      </w:r>
      <w:r w:rsidR="00185B89" w:rsidRPr="00315341">
        <w:rPr>
          <w:rFonts w:ascii="Times New Roman" w:eastAsiaTheme="minorEastAsia" w:hAnsi="Times New Roman" w:cs="Times New Roman"/>
          <w:sz w:val="24"/>
          <w:szCs w:val="24"/>
        </w:rPr>
        <w:t>the authors</w:t>
      </w:r>
      <w:r w:rsidR="00CD72BE" w:rsidRPr="00315341">
        <w:rPr>
          <w:rFonts w:ascii="Times New Roman" w:eastAsiaTheme="minorEastAsia" w:hAnsi="Times New Roman" w:cs="Times New Roman"/>
          <w:sz w:val="24"/>
          <w:szCs w:val="24"/>
        </w:rPr>
        <w:t xml:space="preserve"> </w:t>
      </w:r>
      <w:r w:rsidR="00E91E74" w:rsidRPr="00315341">
        <w:rPr>
          <w:rFonts w:ascii="Times New Roman" w:eastAsiaTheme="minorEastAsia" w:hAnsi="Times New Roman" w:cs="Times New Roman"/>
          <w:sz w:val="24"/>
          <w:szCs w:val="24"/>
        </w:rPr>
        <w:t>concluded that the increases observed in plasma and</w:t>
      </w:r>
      <w:r w:rsidR="00C9265B" w:rsidRPr="00315341">
        <w:rPr>
          <w:rFonts w:ascii="Times New Roman" w:eastAsiaTheme="minorEastAsia" w:hAnsi="Times New Roman" w:cs="Times New Roman"/>
          <w:sz w:val="24"/>
          <w:szCs w:val="24"/>
        </w:rPr>
        <w:t xml:space="preserve"> </w:t>
      </w:r>
      <w:r w:rsidR="00E91E74" w:rsidRPr="00315341">
        <w:rPr>
          <w:rFonts w:ascii="Times New Roman" w:eastAsiaTheme="minorEastAsia" w:hAnsi="Times New Roman" w:cs="Times New Roman"/>
          <w:sz w:val="24"/>
          <w:szCs w:val="24"/>
        </w:rPr>
        <w:t xml:space="preserve">platelet </w:t>
      </w:r>
      <w:r w:rsidR="00185B89" w:rsidRPr="00315341">
        <w:rPr>
          <w:rFonts w:ascii="Times New Roman" w:eastAsiaTheme="minorEastAsia" w:hAnsi="Times New Roman" w:cs="Times New Roman"/>
          <w:sz w:val="24"/>
          <w:szCs w:val="24"/>
        </w:rPr>
        <w:t xml:space="preserve">EPA+DHA </w:t>
      </w:r>
      <w:r w:rsidR="00E91E74" w:rsidRPr="00315341">
        <w:rPr>
          <w:rFonts w:ascii="Times New Roman" w:eastAsiaTheme="minorEastAsia" w:hAnsi="Times New Roman" w:cs="Times New Roman"/>
          <w:sz w:val="24"/>
          <w:szCs w:val="24"/>
        </w:rPr>
        <w:t>confirm</w:t>
      </w:r>
      <w:r w:rsidR="00C9265B" w:rsidRPr="00315341">
        <w:rPr>
          <w:rFonts w:ascii="Times New Roman" w:eastAsiaTheme="minorEastAsia" w:hAnsi="Times New Roman" w:cs="Times New Roman"/>
          <w:sz w:val="24"/>
          <w:szCs w:val="24"/>
        </w:rPr>
        <w:t>ed</w:t>
      </w:r>
      <w:r w:rsidR="00E91E74" w:rsidRPr="00315341">
        <w:rPr>
          <w:rFonts w:ascii="Times New Roman" w:eastAsiaTheme="minorEastAsia" w:hAnsi="Times New Roman" w:cs="Times New Roman"/>
          <w:sz w:val="24"/>
          <w:szCs w:val="24"/>
        </w:rPr>
        <w:t xml:space="preserve"> the bioavailability of </w:t>
      </w:r>
      <w:r w:rsidR="00C9265B" w:rsidRPr="00315341">
        <w:rPr>
          <w:rFonts w:ascii="Times New Roman" w:eastAsiaTheme="minorEastAsia" w:hAnsi="Times New Roman" w:cs="Times New Roman"/>
          <w:sz w:val="24"/>
          <w:szCs w:val="24"/>
        </w:rPr>
        <w:t>EPA+DHA f</w:t>
      </w:r>
      <w:r w:rsidR="00E91E74" w:rsidRPr="00315341">
        <w:rPr>
          <w:rFonts w:ascii="Times New Roman" w:eastAsiaTheme="minorEastAsia" w:hAnsi="Times New Roman" w:cs="Times New Roman"/>
          <w:sz w:val="24"/>
          <w:szCs w:val="24"/>
        </w:rPr>
        <w:t>rom red meat from grass-fed animals</w:t>
      </w:r>
      <w:r w:rsidR="00CD72BE" w:rsidRPr="00315341">
        <w:rPr>
          <w:rFonts w:ascii="Times New Roman" w:eastAsiaTheme="minorEastAsia" w:hAnsi="Times New Roman" w:cs="Times New Roman"/>
          <w:sz w:val="24"/>
          <w:szCs w:val="24"/>
        </w:rPr>
        <w:t>.</w:t>
      </w:r>
      <w:r w:rsidR="00C9265B" w:rsidRPr="00315341">
        <w:rPr>
          <w:rFonts w:ascii="Times New Roman" w:eastAsiaTheme="minorEastAsia" w:hAnsi="Times New Roman" w:cs="Times New Roman"/>
          <w:sz w:val="24"/>
          <w:szCs w:val="24"/>
        </w:rPr>
        <w:t xml:space="preserve"> </w:t>
      </w:r>
    </w:p>
    <w:p w14:paraId="36BE7A0B" w14:textId="17E55E7F" w:rsidR="001E3FAC" w:rsidRPr="00315341" w:rsidRDefault="001E3FAC"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As detailed in section</w:t>
      </w:r>
      <w:r w:rsidR="007123E5" w:rsidRPr="00315341">
        <w:rPr>
          <w:rFonts w:ascii="Times New Roman" w:eastAsiaTheme="minorEastAsia" w:hAnsi="Times New Roman" w:cs="Times New Roman"/>
          <w:sz w:val="24"/>
          <w:szCs w:val="24"/>
        </w:rPr>
        <w:t>s</w:t>
      </w:r>
      <w:r w:rsidRPr="00315341">
        <w:rPr>
          <w:rFonts w:ascii="Times New Roman" w:eastAsiaTheme="minorEastAsia" w:hAnsi="Times New Roman" w:cs="Times New Roman"/>
          <w:sz w:val="24"/>
          <w:szCs w:val="24"/>
        </w:rPr>
        <w:t xml:space="preserve"> 6.4 and 6.5 above, rodent, fish and human studies have indicated that </w:t>
      </w:r>
      <w:r w:rsidR="009644E1" w:rsidRPr="00315341">
        <w:rPr>
          <w:rFonts w:ascii="Times New Roman" w:eastAsiaTheme="minorEastAsia" w:hAnsi="Times New Roman" w:cs="Times New Roman"/>
          <w:sz w:val="24"/>
          <w:szCs w:val="24"/>
        </w:rPr>
        <w:t xml:space="preserve">the bioavailability of plant sources of EPA and DHA from algal oil or metabolically engineered oilseed is equivalent to </w:t>
      </w:r>
      <w:r w:rsidR="007123E5" w:rsidRPr="00315341">
        <w:rPr>
          <w:rFonts w:ascii="Times New Roman" w:eastAsiaTheme="minorEastAsia" w:hAnsi="Times New Roman" w:cs="Times New Roman"/>
          <w:sz w:val="24"/>
          <w:szCs w:val="24"/>
        </w:rPr>
        <w:t xml:space="preserve">that of </w:t>
      </w:r>
      <w:r w:rsidR="009644E1" w:rsidRPr="00315341">
        <w:rPr>
          <w:rFonts w:ascii="Times New Roman" w:eastAsiaTheme="minorEastAsia" w:hAnsi="Times New Roman" w:cs="Times New Roman"/>
          <w:sz w:val="24"/>
          <w:szCs w:val="24"/>
        </w:rPr>
        <w:t>fish</w:t>
      </w:r>
      <w:r w:rsidR="007123E5" w:rsidRPr="00315341">
        <w:rPr>
          <w:rFonts w:ascii="Times New Roman" w:eastAsiaTheme="minorEastAsia" w:hAnsi="Times New Roman" w:cs="Times New Roman"/>
          <w:sz w:val="24"/>
          <w:szCs w:val="24"/>
        </w:rPr>
        <w:t>-</w:t>
      </w:r>
      <w:r w:rsidR="009644E1" w:rsidRPr="00315341">
        <w:rPr>
          <w:rFonts w:ascii="Times New Roman" w:eastAsiaTheme="minorEastAsia" w:hAnsi="Times New Roman" w:cs="Times New Roman"/>
          <w:sz w:val="24"/>
          <w:szCs w:val="24"/>
        </w:rPr>
        <w:t>derived EPA and DHA.</w:t>
      </w:r>
    </w:p>
    <w:p w14:paraId="4F303A64" w14:textId="77777777" w:rsidR="001E3FAC" w:rsidRPr="00315341" w:rsidRDefault="001E3FAC" w:rsidP="00A13D98">
      <w:pPr>
        <w:spacing w:after="0" w:line="360" w:lineRule="auto"/>
        <w:jc w:val="both"/>
        <w:rPr>
          <w:rFonts w:ascii="Times New Roman" w:eastAsiaTheme="minorEastAsia" w:hAnsi="Times New Roman" w:cs="Times New Roman"/>
          <w:sz w:val="24"/>
          <w:szCs w:val="24"/>
        </w:rPr>
      </w:pPr>
    </w:p>
    <w:p w14:paraId="3AC35646" w14:textId="23A425B0" w:rsidR="00AD453F" w:rsidRPr="00315341" w:rsidRDefault="00185B89"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In summary</w:t>
      </w:r>
      <w:r w:rsidR="00DD38C4"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the</w:t>
      </w:r>
      <w:r w:rsidR="00DD38C4" w:rsidRPr="00315341">
        <w:rPr>
          <w:rFonts w:ascii="Times New Roman" w:eastAsiaTheme="minorEastAsia" w:hAnsi="Times New Roman" w:cs="Times New Roman"/>
          <w:sz w:val="24"/>
          <w:szCs w:val="24"/>
        </w:rPr>
        <w:t xml:space="preserve">re are </w:t>
      </w:r>
      <w:r w:rsidR="007F60AC" w:rsidRPr="00315341">
        <w:rPr>
          <w:rFonts w:ascii="Times New Roman" w:eastAsiaTheme="minorEastAsia" w:hAnsi="Times New Roman" w:cs="Times New Roman"/>
          <w:sz w:val="24"/>
          <w:szCs w:val="24"/>
        </w:rPr>
        <w:t>several</w:t>
      </w:r>
      <w:r w:rsidR="00DD38C4" w:rsidRPr="00315341">
        <w:rPr>
          <w:rFonts w:ascii="Times New Roman" w:eastAsiaTheme="minorEastAsia" w:hAnsi="Times New Roman" w:cs="Times New Roman"/>
          <w:sz w:val="24"/>
          <w:szCs w:val="24"/>
        </w:rPr>
        <w:t xml:space="preserve"> viable</w:t>
      </w:r>
      <w:r w:rsidRPr="00315341">
        <w:rPr>
          <w:rFonts w:ascii="Times New Roman" w:eastAsiaTheme="minorEastAsia" w:hAnsi="Times New Roman" w:cs="Times New Roman"/>
          <w:sz w:val="24"/>
          <w:szCs w:val="24"/>
        </w:rPr>
        <w:t xml:space="preserve"> foods/food groups </w:t>
      </w:r>
      <w:r w:rsidR="00DD38C4" w:rsidRPr="00315341">
        <w:rPr>
          <w:rFonts w:ascii="Times New Roman" w:eastAsiaTheme="minorEastAsia" w:hAnsi="Times New Roman" w:cs="Times New Roman"/>
          <w:sz w:val="24"/>
          <w:szCs w:val="24"/>
        </w:rPr>
        <w:t xml:space="preserve">which can be bio-enriched to make a meaningful contribution to population EPA and DHA intake and status </w:t>
      </w:r>
      <w:r w:rsidRPr="00315341">
        <w:rPr>
          <w:rFonts w:ascii="Times New Roman" w:eastAsiaTheme="minorEastAsia" w:hAnsi="Times New Roman" w:cs="Times New Roman"/>
          <w:sz w:val="24"/>
          <w:szCs w:val="24"/>
        </w:rPr>
        <w:t xml:space="preserve">as a </w:t>
      </w:r>
      <w:r w:rsidR="00DD38C4" w:rsidRPr="00315341">
        <w:rPr>
          <w:rFonts w:ascii="Times New Roman" w:eastAsiaTheme="minorEastAsia" w:hAnsi="Times New Roman" w:cs="Times New Roman"/>
          <w:sz w:val="24"/>
          <w:szCs w:val="24"/>
        </w:rPr>
        <w:t xml:space="preserve">sustainable </w:t>
      </w:r>
      <w:r w:rsidRPr="00315341">
        <w:rPr>
          <w:rFonts w:ascii="Times New Roman" w:eastAsiaTheme="minorEastAsia" w:hAnsi="Times New Roman" w:cs="Times New Roman"/>
          <w:sz w:val="24"/>
          <w:szCs w:val="24"/>
        </w:rPr>
        <w:lastRenderedPageBreak/>
        <w:t xml:space="preserve">alternative to oily fish or </w:t>
      </w:r>
      <w:r w:rsidR="007123E5" w:rsidRPr="00315341">
        <w:rPr>
          <w:rFonts w:ascii="Times New Roman" w:eastAsiaTheme="minorEastAsia" w:hAnsi="Times New Roman" w:cs="Times New Roman"/>
          <w:sz w:val="24"/>
          <w:szCs w:val="24"/>
        </w:rPr>
        <w:t xml:space="preserve">fish-sourced </w:t>
      </w:r>
      <w:r w:rsidRPr="00315341">
        <w:rPr>
          <w:rFonts w:ascii="Times New Roman" w:eastAsiaTheme="minorEastAsia" w:hAnsi="Times New Roman" w:cs="Times New Roman"/>
          <w:sz w:val="24"/>
          <w:szCs w:val="24"/>
        </w:rPr>
        <w:t>EPA+DHA supplement</w:t>
      </w:r>
      <w:r w:rsidR="00DD38C4" w:rsidRPr="00315341">
        <w:rPr>
          <w:rFonts w:ascii="Times New Roman" w:eastAsiaTheme="minorEastAsia" w:hAnsi="Times New Roman" w:cs="Times New Roman"/>
          <w:sz w:val="24"/>
          <w:szCs w:val="24"/>
        </w:rPr>
        <w:t>s. The choice of food/food groups is likely to depend on context</w:t>
      </w:r>
      <w:r w:rsidR="00D844D6" w:rsidRPr="00315341">
        <w:rPr>
          <w:rFonts w:ascii="Times New Roman" w:eastAsiaTheme="minorEastAsia" w:hAnsi="Times New Roman" w:cs="Times New Roman"/>
          <w:sz w:val="24"/>
          <w:szCs w:val="24"/>
        </w:rPr>
        <w:t>,</w:t>
      </w:r>
      <w:r w:rsidR="00DD38C4" w:rsidRPr="00315341">
        <w:rPr>
          <w:rFonts w:ascii="Times New Roman" w:eastAsiaTheme="minorEastAsia" w:hAnsi="Times New Roman" w:cs="Times New Roman"/>
          <w:sz w:val="24"/>
          <w:szCs w:val="24"/>
        </w:rPr>
        <w:t xml:space="preserve"> with factors to consider summarised in </w:t>
      </w:r>
      <w:r w:rsidR="00AD453F" w:rsidRPr="00315341">
        <w:rPr>
          <w:rFonts w:ascii="Times New Roman" w:eastAsiaTheme="minorEastAsia" w:hAnsi="Times New Roman" w:cs="Times New Roman"/>
          <w:sz w:val="24"/>
          <w:szCs w:val="24"/>
        </w:rPr>
        <w:t xml:space="preserve">Figure </w:t>
      </w:r>
      <w:r w:rsidR="00DD38C4" w:rsidRPr="00315341">
        <w:rPr>
          <w:rFonts w:ascii="Times New Roman" w:eastAsiaTheme="minorEastAsia" w:hAnsi="Times New Roman" w:cs="Times New Roman"/>
          <w:sz w:val="24"/>
          <w:szCs w:val="24"/>
        </w:rPr>
        <w:t>4.</w:t>
      </w:r>
    </w:p>
    <w:p w14:paraId="6CD12FD0" w14:textId="77777777" w:rsidR="00AD453F" w:rsidRPr="00315341" w:rsidRDefault="00AD453F" w:rsidP="00A13D98">
      <w:pPr>
        <w:spacing w:after="0" w:line="360" w:lineRule="auto"/>
        <w:jc w:val="both"/>
        <w:rPr>
          <w:rFonts w:ascii="Times New Roman" w:eastAsiaTheme="minorEastAsia" w:hAnsi="Times New Roman" w:cs="Times New Roman"/>
          <w:sz w:val="24"/>
          <w:szCs w:val="24"/>
        </w:rPr>
      </w:pPr>
    </w:p>
    <w:p w14:paraId="0CC50D27" w14:textId="30F13832" w:rsidR="00AD453F" w:rsidRPr="00315341" w:rsidRDefault="00AD453F" w:rsidP="00100EA7">
      <w:pPr>
        <w:spacing w:after="0" w:line="24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Figure </w:t>
      </w:r>
      <w:r w:rsidR="00C0150F" w:rsidRPr="00315341">
        <w:rPr>
          <w:rFonts w:ascii="Times New Roman" w:eastAsiaTheme="minorEastAsia" w:hAnsi="Times New Roman" w:cs="Times New Roman"/>
          <w:b/>
          <w:bCs/>
          <w:sz w:val="24"/>
          <w:szCs w:val="24"/>
        </w:rPr>
        <w:t>4</w:t>
      </w:r>
      <w:r w:rsidR="0039692D" w:rsidRPr="00315341">
        <w:rPr>
          <w:rFonts w:ascii="Times New Roman" w:eastAsiaTheme="minorEastAsia" w:hAnsi="Times New Roman" w:cs="Times New Roman"/>
          <w:b/>
          <w:bCs/>
          <w:sz w:val="24"/>
          <w:szCs w:val="24"/>
        </w:rPr>
        <w:t>.</w:t>
      </w:r>
      <w:r w:rsidRPr="00315341">
        <w:rPr>
          <w:rFonts w:ascii="Times New Roman" w:eastAsiaTheme="minorEastAsia" w:hAnsi="Times New Roman" w:cs="Times New Roman"/>
          <w:b/>
          <w:bCs/>
          <w:sz w:val="24"/>
          <w:szCs w:val="24"/>
        </w:rPr>
        <w:t xml:space="preserve"> Considerations for the identification of food fortification approaches to increase population EPA+DHA </w:t>
      </w:r>
      <w:r w:rsidR="00BA3333" w:rsidRPr="00315341">
        <w:rPr>
          <w:rFonts w:ascii="Times New Roman" w:eastAsiaTheme="minorEastAsia" w:hAnsi="Times New Roman" w:cs="Times New Roman"/>
          <w:b/>
          <w:bCs/>
          <w:sz w:val="24"/>
          <w:szCs w:val="24"/>
        </w:rPr>
        <w:t>intakes.</w:t>
      </w:r>
    </w:p>
    <w:p w14:paraId="1DCDB8DF" w14:textId="77777777" w:rsidR="00AD453F" w:rsidRPr="00315341" w:rsidRDefault="00AD453F" w:rsidP="00A13D98">
      <w:pPr>
        <w:spacing w:after="0" w:line="360" w:lineRule="auto"/>
        <w:jc w:val="both"/>
        <w:rPr>
          <w:rFonts w:ascii="Times New Roman" w:eastAsiaTheme="minorEastAsia" w:hAnsi="Times New Roman" w:cs="Times New Roman"/>
          <w:sz w:val="24"/>
          <w:szCs w:val="24"/>
        </w:rPr>
      </w:pPr>
    </w:p>
    <w:p w14:paraId="7B057392" w14:textId="77777777" w:rsidR="00100EA7" w:rsidRPr="00315341" w:rsidRDefault="00100EA7" w:rsidP="00A13D98">
      <w:pPr>
        <w:spacing w:after="0" w:line="360" w:lineRule="auto"/>
        <w:jc w:val="both"/>
        <w:rPr>
          <w:rFonts w:ascii="Times New Roman" w:eastAsiaTheme="minorEastAsia" w:hAnsi="Times New Roman" w:cs="Times New Roman"/>
          <w:b/>
          <w:bCs/>
          <w:i/>
          <w:iCs/>
          <w:sz w:val="24"/>
          <w:szCs w:val="24"/>
        </w:rPr>
      </w:pPr>
    </w:p>
    <w:p w14:paraId="2C052C30" w14:textId="44FD3D10" w:rsidR="00AD453F" w:rsidRPr="00315341" w:rsidRDefault="00AD453F" w:rsidP="00A13D98">
      <w:p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6.</w:t>
      </w:r>
      <w:r w:rsidR="00844D3F" w:rsidRPr="00315341">
        <w:rPr>
          <w:rFonts w:ascii="Times New Roman" w:eastAsiaTheme="minorEastAsia" w:hAnsi="Times New Roman" w:cs="Times New Roman"/>
          <w:b/>
          <w:bCs/>
          <w:sz w:val="24"/>
          <w:szCs w:val="24"/>
        </w:rPr>
        <w:t>7</w:t>
      </w:r>
      <w:r w:rsidRPr="00315341">
        <w:rPr>
          <w:rFonts w:ascii="Times New Roman" w:eastAsiaTheme="minorEastAsia" w:hAnsi="Times New Roman" w:cs="Times New Roman"/>
          <w:b/>
          <w:bCs/>
          <w:sz w:val="24"/>
          <w:szCs w:val="24"/>
        </w:rPr>
        <w:t xml:space="preserve"> Approaches to increase endogenous EPA+DHA biosynthesis</w:t>
      </w:r>
    </w:p>
    <w:p w14:paraId="5D7D05C7" w14:textId="77777777" w:rsidR="00AD453F" w:rsidRPr="00315341" w:rsidRDefault="00AD453F" w:rsidP="00A13D98">
      <w:pPr>
        <w:spacing w:after="0" w:line="360" w:lineRule="auto"/>
        <w:jc w:val="both"/>
        <w:rPr>
          <w:rFonts w:ascii="Times New Roman" w:eastAsiaTheme="minorEastAsia" w:hAnsi="Times New Roman" w:cs="Times New Roman"/>
          <w:sz w:val="24"/>
          <w:szCs w:val="24"/>
        </w:rPr>
      </w:pPr>
    </w:p>
    <w:p w14:paraId="2053830E" w14:textId="79A7793E" w:rsidR="00AD453F" w:rsidRPr="00315341" w:rsidRDefault="3D050D18" w:rsidP="00A13D98">
      <w:pPr>
        <w:pStyle w:val="EndNoteBibliography"/>
        <w:spacing w:line="360" w:lineRule="auto"/>
        <w:jc w:val="both"/>
        <w:rPr>
          <w:rFonts w:ascii="Times New Roman" w:hAnsi="Times New Roman" w:cs="Times New Roman"/>
        </w:rPr>
      </w:pPr>
      <w:r w:rsidRPr="00315341">
        <w:rPr>
          <w:rFonts w:ascii="Times New Roman" w:eastAsiaTheme="minorEastAsia" w:hAnsi="Times New Roman" w:cs="Times New Roman"/>
          <w:sz w:val="24"/>
          <w:szCs w:val="24"/>
        </w:rPr>
        <w:t>In addition to diversifying EPA</w:t>
      </w:r>
      <w:r w:rsidR="005B2195" w:rsidRPr="00315341">
        <w:rPr>
          <w:rFonts w:ascii="Times New Roman" w:eastAsiaTheme="minorEastAsia" w:hAnsi="Times New Roman" w:cs="Times New Roman"/>
          <w:sz w:val="24"/>
          <w:szCs w:val="24"/>
        </w:rPr>
        <w:t xml:space="preserve"> and </w:t>
      </w:r>
      <w:r w:rsidRPr="00315341">
        <w:rPr>
          <w:rFonts w:ascii="Times New Roman" w:eastAsiaTheme="minorEastAsia" w:hAnsi="Times New Roman" w:cs="Times New Roman"/>
          <w:sz w:val="24"/>
          <w:szCs w:val="24"/>
        </w:rPr>
        <w:t>DHA sources available to consumers, approaches which increase endogenous EPA</w:t>
      </w:r>
      <w:r w:rsidR="005B2195" w:rsidRPr="00315341">
        <w:rPr>
          <w:rFonts w:ascii="Times New Roman" w:eastAsiaTheme="minorEastAsia" w:hAnsi="Times New Roman" w:cs="Times New Roman"/>
          <w:sz w:val="24"/>
          <w:szCs w:val="24"/>
        </w:rPr>
        <w:t xml:space="preserve"> and </w:t>
      </w:r>
      <w:r w:rsidRPr="00315341">
        <w:rPr>
          <w:rFonts w:ascii="Times New Roman" w:eastAsiaTheme="minorEastAsia" w:hAnsi="Times New Roman" w:cs="Times New Roman"/>
          <w:sz w:val="24"/>
          <w:szCs w:val="24"/>
        </w:rPr>
        <w:t xml:space="preserve">DHA biosynthesis </w:t>
      </w:r>
      <w:r w:rsidR="00F91D58" w:rsidRPr="00315341">
        <w:rPr>
          <w:rFonts w:ascii="Times New Roman" w:eastAsiaTheme="minorEastAsia" w:hAnsi="Times New Roman" w:cs="Times New Roman"/>
          <w:sz w:val="24"/>
          <w:szCs w:val="24"/>
        </w:rPr>
        <w:t xml:space="preserve">(Figure 1) </w:t>
      </w:r>
      <w:r w:rsidRPr="00315341">
        <w:rPr>
          <w:rFonts w:ascii="Times New Roman" w:eastAsiaTheme="minorEastAsia" w:hAnsi="Times New Roman" w:cs="Times New Roman"/>
          <w:sz w:val="24"/>
          <w:szCs w:val="24"/>
        </w:rPr>
        <w:t>have the potential to increase population EPA and DHA status, which to-date has got limited research attention. Thus, factors that affect the conversion of</w:t>
      </w:r>
      <w:r w:rsidR="0F0C657D" w:rsidRPr="00315341">
        <w:rPr>
          <w:rFonts w:ascii="Times New Roman" w:eastAsiaTheme="minorEastAsia" w:hAnsi="Times New Roman" w:cs="Times New Roman"/>
          <w:sz w:val="24"/>
          <w:szCs w:val="24"/>
        </w:rPr>
        <w:t xml:space="preserve"> AL</w:t>
      </w:r>
      <w:r w:rsidRPr="00315341">
        <w:rPr>
          <w:rFonts w:ascii="Times New Roman" w:eastAsiaTheme="minorEastAsia" w:hAnsi="Times New Roman" w:cs="Times New Roman"/>
          <w:sz w:val="24"/>
          <w:szCs w:val="24"/>
        </w:rPr>
        <w:t xml:space="preserve">A to EPA and DHA need to be considered, which include polymorphisms in genes encoding the desaturase enzymes, insulin sensitivity, sex, linoleic acid and </w:t>
      </w:r>
      <w:r w:rsidR="00CD183C" w:rsidRPr="00315341">
        <w:rPr>
          <w:rFonts w:ascii="Times New Roman" w:eastAsiaTheme="minorEastAsia" w:hAnsi="Times New Roman" w:cs="Times New Roman"/>
          <w:sz w:val="24"/>
          <w:szCs w:val="24"/>
        </w:rPr>
        <w:t>ALA</w:t>
      </w:r>
      <w:r w:rsidRPr="00315341">
        <w:rPr>
          <w:rFonts w:ascii="Times New Roman" w:eastAsiaTheme="minorEastAsia" w:hAnsi="Times New Roman" w:cs="Times New Roman"/>
          <w:sz w:val="24"/>
          <w:szCs w:val="24"/>
        </w:rPr>
        <w:t xml:space="preserve"> intakes, and intakes of select micronutrients and non-nutrient bioactives. </w:t>
      </w:r>
    </w:p>
    <w:p w14:paraId="68DC93EE" w14:textId="4DB1864B" w:rsidR="00AD453F" w:rsidRPr="00315341" w:rsidRDefault="00AD453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Females have higher DHA status than males</w:t>
      </w:r>
      <w:r w:rsidR="00094295" w:rsidRPr="00315341">
        <w:rPr>
          <w:rFonts w:ascii="Times New Roman" w:eastAsiaTheme="minorEastAsia" w:hAnsi="Times New Roman" w:cs="Times New Roman"/>
          <w:sz w:val="24"/>
          <w:szCs w:val="24"/>
        </w:rPr>
        <w:t xml:space="preserve"> </w:t>
      </w:r>
      <w:r w:rsidR="00400F5B"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Lohner&lt;/Author&gt;&lt;Year&gt;2013&lt;/Year&gt;&lt;RecNum&gt;355&lt;/RecNum&gt;&lt;DisplayText&gt;(152)&lt;/DisplayText&gt;&lt;record&gt;&lt;rec-number&gt;355&lt;/rec-number&gt;&lt;foreign-keys&gt;&lt;key app="EN" db-id="2tr5pefawrd9aaed0e8vvwri50tp9vp0ep9w" timestamp="1729181182"&gt;355&lt;/key&gt;&lt;/foreign-keys&gt;&lt;ref-type name="Journal Article"&gt;17&lt;/ref-type&gt;&lt;contributors&gt;&lt;authors&gt;&lt;author&gt;Lohner, S.&lt;/author&gt;&lt;author&gt;Fekete, K.&lt;/author&gt;&lt;author&gt;Marosvölgyi, T.&lt;/author&gt;&lt;author&gt;Decsi, T.&lt;/author&gt;&lt;/authors&gt;&lt;/contributors&gt;&lt;auth-address&gt;Department of Pediatrics, University of Pécs, Pécs, Hungary.&lt;/auth-address&gt;&lt;titles&gt;&lt;title&gt;Gender differences in the long-chain polyunsaturated fatty acid status: systematic review of 51 publications&lt;/title&gt;&lt;secondary-title&gt;Ann Nutr Metab&lt;/secondary-title&gt;&lt;/titles&gt;&lt;periodical&gt;&lt;full-title&gt;Ann Nutr Metab&lt;/full-title&gt;&lt;/periodical&gt;&lt;pages&gt;98-112&lt;/pages&gt;&lt;volume&gt;62&lt;/volume&gt;&lt;number&gt;2&lt;/number&gt;&lt;edition&gt;20130111&lt;/edition&gt;&lt;keywords&gt;&lt;keyword&gt;Adipose Tissue/chemistry&lt;/keyword&gt;&lt;keyword&gt;Arachidonic Acid/*blood&lt;/keyword&gt;&lt;keyword&gt;Biomarkers/blood&lt;/keyword&gt;&lt;keyword&gt;Cholesterol Esters/blood&lt;/keyword&gt;&lt;keyword&gt;Databases, Factual&lt;/keyword&gt;&lt;keyword&gt;Docosahexaenoic Acids/*blood&lt;/keyword&gt;&lt;keyword&gt;Erythrocyte Membrane/metabolism&lt;/keyword&gt;&lt;keyword&gt;Female&lt;/keyword&gt;&lt;keyword&gt;Humans&lt;/keyword&gt;&lt;keyword&gt;Linoleic Acid/*blood&lt;/keyword&gt;&lt;keyword&gt;Male&lt;/keyword&gt;&lt;keyword&gt;*Nutritional Status&lt;/keyword&gt;&lt;keyword&gt;Phosphatidylcholines/blood&lt;/keyword&gt;&lt;keyword&gt;Phosphatidylethanolamines/blood&lt;/keyword&gt;&lt;keyword&gt;Sex Factors&lt;/keyword&gt;&lt;keyword&gt;Triglycerides/blood&lt;/keyword&gt;&lt;keyword&gt;alpha-Linolenic Acid/*blood&lt;/keyword&gt;&lt;/keywords&gt;&lt;dates&gt;&lt;year&gt;2013&lt;/year&gt;&lt;/dates&gt;&lt;isbn&gt;0250-6807&lt;/isbn&gt;&lt;accession-num&gt;23327902&lt;/accession-num&gt;&lt;urls&gt;&lt;/urls&gt;&lt;electronic-resource-num&gt;10.1159/000345599&lt;/electronic-resource-num&gt;&lt;remote-database-provider&gt;NLM&lt;/remote-database-provider&gt;&lt;language&gt;eng&lt;/language&gt;&lt;/record&gt;&lt;/Cite&gt;&lt;/EndNote&gt;</w:instrText>
      </w:r>
      <w:r w:rsidR="00400F5B"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52)</w:t>
      </w:r>
      <w:r w:rsidR="00400F5B"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Consistent with this, Walker </w:t>
      </w:r>
      <w:r w:rsidR="00094295" w:rsidRPr="00315341">
        <w:rPr>
          <w:rFonts w:ascii="Times New Roman" w:eastAsiaTheme="minorEastAsia" w:hAnsi="Times New Roman" w:cs="Times New Roman"/>
          <w:sz w:val="24"/>
          <w:szCs w:val="24"/>
        </w:rPr>
        <w:t>and colleagues</w:t>
      </w:r>
      <w:r w:rsidRPr="00315341">
        <w:rPr>
          <w:rFonts w:ascii="Times New Roman" w:eastAsiaTheme="minorEastAsia" w:hAnsi="Times New Roman" w:cs="Times New Roman"/>
          <w:sz w:val="24"/>
          <w:szCs w:val="24"/>
        </w:rPr>
        <w:t xml:space="preserve"> found that </w:t>
      </w:r>
      <w:r w:rsidR="00EB37F5" w:rsidRPr="00315341">
        <w:rPr>
          <w:rFonts w:ascii="Times New Roman" w:eastAsiaTheme="minorEastAsia" w:hAnsi="Times New Roman" w:cs="Times New Roman"/>
          <w:sz w:val="24"/>
          <w:szCs w:val="24"/>
          <w:lang w:val="en-US"/>
        </w:rPr>
        <w:t>premenopausal</w:t>
      </w:r>
      <w:r w:rsidRPr="00315341">
        <w:rPr>
          <w:rFonts w:ascii="Times New Roman" w:eastAsiaTheme="minorEastAsia" w:hAnsi="Times New Roman" w:cs="Times New Roman"/>
          <w:sz w:val="24"/>
          <w:szCs w:val="24"/>
          <w:lang w:val="en-US"/>
        </w:rPr>
        <w:t xml:space="preserve"> women had higher EPA and DHA levels in plasma, blood cells and adipose tissue than men</w:t>
      </w:r>
      <w:r w:rsidR="00094295" w:rsidRPr="00315341">
        <w:rPr>
          <w:rFonts w:ascii="Times New Roman" w:eastAsiaTheme="minorEastAsia" w:hAnsi="Times New Roman" w:cs="Times New Roman"/>
          <w:sz w:val="24"/>
          <w:szCs w:val="24"/>
          <w:lang w:val="en-US"/>
        </w:rPr>
        <w:t xml:space="preserve"> </w:t>
      </w:r>
      <w:r w:rsidR="00400F5B" w:rsidRPr="00315341">
        <w:rPr>
          <w:rFonts w:ascii="Times New Roman" w:eastAsiaTheme="minorEastAsia" w:hAnsi="Times New Roman" w:cs="Times New Roman"/>
          <w:sz w:val="24"/>
          <w:szCs w:val="24"/>
          <w:lang w:val="en-US"/>
        </w:rPr>
        <w:fldChar w:fldCharType="begin">
          <w:fldData xml:space="preserve">PEVuZE5vdGU+PENpdGU+PEF1dGhvcj5XYWxrZXI8L0F1dGhvcj48WWVhcj4yMDE0PC9ZZWFyPjxS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</w:fldData>
        </w:fldChar>
      </w:r>
      <w:r w:rsidR="00917B65">
        <w:rPr>
          <w:rFonts w:ascii="Times New Roman" w:eastAsiaTheme="minorEastAsia" w:hAnsi="Times New Roman" w:cs="Times New Roman"/>
          <w:sz w:val="24"/>
          <w:szCs w:val="24"/>
          <w:lang w:val="en-US"/>
        </w:rPr>
        <w:instrText xml:space="preserve"> ADDIN EN.CITE </w:instrText>
      </w:r>
      <w:r w:rsidR="00917B65">
        <w:rPr>
          <w:rFonts w:ascii="Times New Roman" w:eastAsiaTheme="minorEastAsia" w:hAnsi="Times New Roman" w:cs="Times New Roman"/>
          <w:sz w:val="24"/>
          <w:szCs w:val="24"/>
          <w:lang w:val="en-US"/>
        </w:rPr>
        <w:fldChar w:fldCharType="begin">
          <w:fldData xml:space="preserve">PEVuZE5vdGU+PENpdGU+PEF1dGhvcj5XYWxrZXI8L0F1dGhvcj48WWVhcj4yMDE0PC9ZZWFyPjxS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</w:fldData>
        </w:fldChar>
      </w:r>
      <w:r w:rsidR="00917B65">
        <w:rPr>
          <w:rFonts w:ascii="Times New Roman" w:eastAsiaTheme="minorEastAsia" w:hAnsi="Times New Roman" w:cs="Times New Roman"/>
          <w:sz w:val="24"/>
          <w:szCs w:val="24"/>
          <w:lang w:val="en-US"/>
        </w:rPr>
        <w:instrText xml:space="preserve"> ADDIN EN.CITE.DATA </w:instrText>
      </w:r>
      <w:r w:rsidR="00917B65">
        <w:rPr>
          <w:rFonts w:ascii="Times New Roman" w:eastAsiaTheme="minorEastAsia" w:hAnsi="Times New Roman" w:cs="Times New Roman"/>
          <w:sz w:val="24"/>
          <w:szCs w:val="24"/>
          <w:lang w:val="en-US"/>
        </w:rPr>
      </w:r>
      <w:r w:rsidR="00917B65">
        <w:rPr>
          <w:rFonts w:ascii="Times New Roman" w:eastAsiaTheme="minorEastAsia" w:hAnsi="Times New Roman" w:cs="Times New Roman"/>
          <w:sz w:val="24"/>
          <w:szCs w:val="24"/>
          <w:lang w:val="en-US"/>
        </w:rPr>
        <w:fldChar w:fldCharType="end"/>
      </w:r>
      <w:r w:rsidR="00400F5B" w:rsidRPr="00315341">
        <w:rPr>
          <w:rFonts w:ascii="Times New Roman" w:eastAsiaTheme="minorEastAsia" w:hAnsi="Times New Roman" w:cs="Times New Roman"/>
          <w:sz w:val="24"/>
          <w:szCs w:val="24"/>
          <w:lang w:val="en-US"/>
        </w:rPr>
        <w:fldChar w:fldCharType="separate"/>
      </w:r>
      <w:r w:rsidR="00917B65">
        <w:rPr>
          <w:rFonts w:ascii="Times New Roman" w:eastAsiaTheme="minorEastAsia" w:hAnsi="Times New Roman" w:cs="Times New Roman"/>
          <w:noProof/>
          <w:sz w:val="24"/>
          <w:szCs w:val="24"/>
          <w:lang w:val="en-US"/>
        </w:rPr>
        <w:t>(153)</w:t>
      </w:r>
      <w:r w:rsidR="00400F5B" w:rsidRPr="00315341">
        <w:rPr>
          <w:rFonts w:ascii="Times New Roman" w:eastAsiaTheme="minorEastAsia" w:hAnsi="Times New Roman" w:cs="Times New Roman"/>
          <w:sz w:val="24"/>
          <w:szCs w:val="24"/>
          <w:lang w:val="en-US"/>
        </w:rPr>
        <w:fldChar w:fldCharType="end"/>
      </w:r>
      <w:r w:rsidRPr="00315341">
        <w:rPr>
          <w:rFonts w:ascii="Times New Roman" w:eastAsiaTheme="minorEastAsia" w:hAnsi="Times New Roman" w:cs="Times New Roman"/>
          <w:sz w:val="24"/>
          <w:szCs w:val="24"/>
          <w:lang w:val="en-US"/>
        </w:rPr>
        <w:t xml:space="preserve">. </w:t>
      </w:r>
      <w:r w:rsidRPr="00315341">
        <w:rPr>
          <w:rFonts w:ascii="Times New Roman" w:eastAsiaTheme="minorEastAsia" w:hAnsi="Times New Roman" w:cs="Times New Roman"/>
          <w:sz w:val="24"/>
          <w:szCs w:val="24"/>
        </w:rPr>
        <w:t xml:space="preserve">Studies with </w:t>
      </w:r>
      <w:r w:rsidRPr="00315341">
        <w:rPr>
          <w:rFonts w:ascii="Times New Roman" w:eastAsiaTheme="minorEastAsia" w:hAnsi="Times New Roman" w:cs="Times New Roman"/>
          <w:sz w:val="24"/>
          <w:szCs w:val="24"/>
          <w:vertAlign w:val="superscript"/>
        </w:rPr>
        <w:t>13</w:t>
      </w:r>
      <w:r w:rsidRPr="00315341">
        <w:rPr>
          <w:rFonts w:ascii="Times New Roman" w:eastAsiaTheme="minorEastAsia" w:hAnsi="Times New Roman" w:cs="Times New Roman"/>
          <w:sz w:val="24"/>
          <w:szCs w:val="24"/>
        </w:rPr>
        <w:t>C-labeled A</w:t>
      </w:r>
      <w:r w:rsidR="2F3F7427" w:rsidRPr="00315341">
        <w:rPr>
          <w:rFonts w:ascii="Times New Roman" w:eastAsiaTheme="minorEastAsia" w:hAnsi="Times New Roman" w:cs="Times New Roman"/>
          <w:sz w:val="24"/>
          <w:szCs w:val="24"/>
        </w:rPr>
        <w:t>LA</w:t>
      </w:r>
      <w:r w:rsidRPr="00315341">
        <w:rPr>
          <w:rFonts w:ascii="Times New Roman" w:eastAsiaTheme="minorEastAsia" w:hAnsi="Times New Roman" w:cs="Times New Roman"/>
          <w:sz w:val="24"/>
          <w:szCs w:val="24"/>
        </w:rPr>
        <w:t xml:space="preserve"> showed greater conversion to EPA and especially to DHA in young </w:t>
      </w:r>
      <w:r w:rsidR="11D132B2" w:rsidRPr="00315341">
        <w:rPr>
          <w:rFonts w:ascii="Times New Roman" w:eastAsiaTheme="minorEastAsia" w:hAnsi="Times New Roman" w:cs="Times New Roman"/>
          <w:sz w:val="24"/>
          <w:szCs w:val="24"/>
        </w:rPr>
        <w:t xml:space="preserve">adult </w:t>
      </w:r>
      <w:r w:rsidRPr="00315341">
        <w:rPr>
          <w:rFonts w:ascii="Times New Roman" w:eastAsiaTheme="minorEastAsia" w:hAnsi="Times New Roman" w:cs="Times New Roman"/>
          <w:sz w:val="24"/>
          <w:szCs w:val="24"/>
        </w:rPr>
        <w:t xml:space="preserve">women than in young </w:t>
      </w:r>
      <w:r w:rsidR="491F6E22" w:rsidRPr="00315341">
        <w:rPr>
          <w:rFonts w:ascii="Times New Roman" w:eastAsiaTheme="minorEastAsia" w:hAnsi="Times New Roman" w:cs="Times New Roman"/>
          <w:sz w:val="24"/>
          <w:szCs w:val="24"/>
        </w:rPr>
        <w:t xml:space="preserve">adult </w:t>
      </w:r>
      <w:r w:rsidRPr="00315341">
        <w:rPr>
          <w:rFonts w:ascii="Times New Roman" w:eastAsiaTheme="minorEastAsia" w:hAnsi="Times New Roman" w:cs="Times New Roman"/>
          <w:sz w:val="24"/>
          <w:szCs w:val="24"/>
        </w:rPr>
        <w:t>men</w:t>
      </w:r>
      <w:r w:rsidR="00400F5B" w:rsidRPr="00315341">
        <w:rPr>
          <w:rFonts w:ascii="Times New Roman" w:eastAsiaTheme="minorEastAsia" w:hAnsi="Times New Roman" w:cs="Times New Roman"/>
          <w:sz w:val="24"/>
          <w:szCs w:val="24"/>
        </w:rPr>
        <w:t xml:space="preserve"> </w:t>
      </w:r>
      <w:r w:rsidR="00400F5B"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Burdge&lt;/Author&gt;&lt;Year&gt;2002&lt;/Year&gt;&lt;RecNum&gt;357&lt;/RecNum&gt;&lt;DisplayText&gt;(154)&lt;/DisplayText&gt;&lt;record&gt;&lt;rec-number&gt;357&lt;/rec-number&gt;&lt;foreign-keys&gt;&lt;key app="EN" db-id="2tr5pefawrd9aaed0e8vvwri50tp9vp0ep9w" timestamp="1729181283"&gt;357&lt;/key&gt;&lt;/foreign-keys&gt;&lt;ref-type name="Journal Article"&gt;17&lt;/ref-type&gt;&lt;contributors&gt;&lt;authors&gt;&lt;author&gt;Burdge, G. C.&lt;/author&gt;&lt;author&gt;Wootton, S. A.&lt;/author&gt;&lt;/authors&gt;&lt;/contributors&gt;&lt;auth-address&gt;Institute of Human Nutrition, University of Southampton, Southampton, UK. g.c.burdge@soton.ac.uk&lt;/auth-address&gt;&lt;titles&gt;&lt;title&gt;Conversion of alpha-linolenic acid to eicosapentaenoic, docosapentaenoic and docosahexaenoic acids in young women&lt;/title&gt;&lt;secondary-title&gt;Br J Nutr&lt;/secondary-title&gt;&lt;/titles&gt;&lt;periodical&gt;&lt;full-title&gt;Br J Nutr&lt;/full-title&gt;&lt;/periodical&gt;&lt;pages&gt;411-20&lt;/pages&gt;&lt;volume&gt;88&lt;/volume&gt;&lt;number&gt;4&lt;/number&gt;&lt;keywords&gt;&lt;keyword&gt;Adult&lt;/keyword&gt;&lt;keyword&gt;Analysis of Variance&lt;/keyword&gt;&lt;keyword&gt;Carbon Isotopes&lt;/keyword&gt;&lt;keyword&gt;Eicosapentaenoic Acid/*metabolism&lt;/keyword&gt;&lt;keyword&gt;Fatty Acids, Omega-3/blood&lt;/keyword&gt;&lt;keyword&gt;Fatty Acids, Unsaturated/*metabolism&lt;/keyword&gt;&lt;keyword&gt;Female&lt;/keyword&gt;&lt;keyword&gt;Humans&lt;/keyword&gt;&lt;keyword&gt;Lipids/blood&lt;/keyword&gt;&lt;keyword&gt;Liver/*metabolism&lt;/keyword&gt;&lt;keyword&gt;alpha-Linolenic Acid/*metabolism&lt;/keyword&gt;&lt;/keywords&gt;&lt;dates&gt;&lt;year&gt;2002&lt;/year&gt;&lt;pub-dates&gt;&lt;date&gt;Oct&lt;/date&gt;&lt;/pub-dates&gt;&lt;/dates&gt;&lt;isbn&gt;0007-1145 (Print)&amp;#xD;0007-1145&lt;/isbn&gt;&lt;accession-num&gt;12323090&lt;/accession-num&gt;&lt;urls&gt;&lt;/urls&gt;&lt;electronic-resource-num&gt;10.1079/bjn2002689&lt;/electronic-resource-num&gt;&lt;remote-database-provider&gt;NLM&lt;/remote-database-provider&gt;&lt;language&gt;eng&lt;/language&gt;&lt;/record&gt;&lt;/Cite&gt;&lt;/EndNote&gt;</w:instrText>
      </w:r>
      <w:r w:rsidR="00400F5B"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54)</w:t>
      </w:r>
      <w:r w:rsidR="00400F5B"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This is believed to be due to upregulation of desaturases by oestrogens and/or progest</w:t>
      </w:r>
      <w:r w:rsidR="7EFFCF36" w:rsidRPr="00315341">
        <w:rPr>
          <w:rFonts w:ascii="Times New Roman" w:eastAsiaTheme="minorEastAsia" w:hAnsi="Times New Roman" w:cs="Times New Roman"/>
          <w:sz w:val="24"/>
          <w:szCs w:val="24"/>
        </w:rPr>
        <w:t>ogens</w:t>
      </w:r>
      <w:r w:rsidR="004D6A36" w:rsidRPr="00315341">
        <w:rPr>
          <w:rFonts w:ascii="Times New Roman" w:eastAsiaTheme="minorEastAsia" w:hAnsi="Times New Roman" w:cs="Times New Roman"/>
          <w:sz w:val="24"/>
          <w:szCs w:val="24"/>
        </w:rPr>
        <w:t xml:space="preserve"> </w:t>
      </w:r>
      <w:r w:rsidR="00400F5B" w:rsidRPr="00315341">
        <w:rPr>
          <w:rFonts w:ascii="Times New Roman" w:eastAsiaTheme="minorEastAsia" w:hAnsi="Times New Roman" w:cs="Times New Roman"/>
          <w:sz w:val="24"/>
          <w:szCs w:val="24"/>
        </w:rPr>
        <w:fldChar w:fldCharType="begin">
          <w:fldData xml:space="preserve">PEVuZE5vdGU+PENpdGU+PEF1dGhvcj5LaW08L0F1dGhvcj48WWVhcj4yMDE5PC9ZZWFyPjxSZWNO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LaW08L0F1dGhvcj48WWVhcj4yMDE5PC9ZZWFyPjxSZWNO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400F5B"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55-157)</w:t>
      </w:r>
      <w:r w:rsidR="00400F5B"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lang w:val="en-US"/>
        </w:rPr>
        <w:t xml:space="preserve">This effect is likely lost post-menopause. </w:t>
      </w:r>
      <w:r w:rsidRPr="00315341">
        <w:rPr>
          <w:rFonts w:ascii="Times New Roman" w:eastAsiaTheme="minorEastAsia" w:hAnsi="Times New Roman" w:cs="Times New Roman"/>
          <w:sz w:val="24"/>
          <w:szCs w:val="24"/>
        </w:rPr>
        <w:t xml:space="preserve">In this regard postmenopausal women taking hormone replacement therapy (HRT) </w:t>
      </w:r>
      <w:r w:rsidR="2F3081D3" w:rsidRPr="00315341">
        <w:rPr>
          <w:rFonts w:ascii="Times New Roman" w:eastAsiaTheme="minorEastAsia" w:hAnsi="Times New Roman" w:cs="Times New Roman"/>
          <w:sz w:val="24"/>
          <w:szCs w:val="24"/>
        </w:rPr>
        <w:t xml:space="preserve">were found to </w:t>
      </w:r>
      <w:r w:rsidRPr="00315341">
        <w:rPr>
          <w:rFonts w:ascii="Times New Roman" w:eastAsiaTheme="minorEastAsia" w:hAnsi="Times New Roman" w:cs="Times New Roman"/>
          <w:sz w:val="24"/>
          <w:szCs w:val="24"/>
        </w:rPr>
        <w:t xml:space="preserve">have higher erythrocyte DHA compared with those not on HRT </w:t>
      </w:r>
      <w:r w:rsidR="00400F5B" w:rsidRPr="00315341">
        <w:rPr>
          <w:rFonts w:ascii="Times New Roman" w:eastAsiaTheme="minorEastAsia" w:hAnsi="Times New Roman" w:cs="Times New Roman"/>
          <w:sz w:val="24"/>
          <w:szCs w:val="24"/>
        </w:rPr>
        <w:fldChar w:fldCharType="begin">
          <w:fldData xml:space="preserve">PEVuZE5vdGU+PENpdGU+PEF1dGhvcj5IYXJyaXM8L0F1dGhvcj48WWVhcj4yMDIxPC9ZZWFyPjxS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IYXJyaXM8L0F1dGhvcj48WWVhcj4yMDIxPC9ZZWFyPjxS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400F5B"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58)</w:t>
      </w:r>
      <w:r w:rsidR="00400F5B" w:rsidRPr="00315341">
        <w:rPr>
          <w:rFonts w:ascii="Times New Roman" w:eastAsiaTheme="minorEastAsia" w:hAnsi="Times New Roman" w:cs="Times New Roman"/>
          <w:sz w:val="24"/>
          <w:szCs w:val="24"/>
        </w:rPr>
        <w:fldChar w:fldCharType="end"/>
      </w:r>
      <w:r w:rsidR="00D844D6" w:rsidRPr="00315341">
        <w:rPr>
          <w:rFonts w:ascii="Times New Roman" w:eastAsiaTheme="minorEastAsia" w:hAnsi="Times New Roman" w:cs="Times New Roman"/>
          <w:sz w:val="24"/>
          <w:szCs w:val="24"/>
        </w:rPr>
        <w:t>.</w:t>
      </w:r>
    </w:p>
    <w:p w14:paraId="7123FD48" w14:textId="77777777" w:rsidR="00AD453F" w:rsidRPr="00315341" w:rsidRDefault="00AD453F" w:rsidP="00A13D98">
      <w:pPr>
        <w:spacing w:after="0" w:line="360" w:lineRule="auto"/>
        <w:jc w:val="both"/>
        <w:rPr>
          <w:rFonts w:ascii="Times New Roman" w:eastAsiaTheme="minorEastAsia" w:hAnsi="Times New Roman" w:cs="Times New Roman"/>
          <w:sz w:val="24"/>
          <w:szCs w:val="24"/>
        </w:rPr>
      </w:pPr>
    </w:p>
    <w:p w14:paraId="0CB89B9C" w14:textId="55FF05D3" w:rsidR="00AD453F" w:rsidRPr="00315341" w:rsidRDefault="00AD453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One interesting observation made </w:t>
      </w:r>
      <w:r w:rsidRPr="00315341">
        <w:rPr>
          <w:rFonts w:ascii="Times New Roman" w:hAnsi="Times New Roman" w:cs="Times New Roman"/>
          <w:sz w:val="24"/>
          <w:szCs w:val="24"/>
        </w:rPr>
        <w:t xml:space="preserve">in the EPIC Cohort, was </w:t>
      </w:r>
      <w:r w:rsidRPr="00315341">
        <w:rPr>
          <w:rFonts w:ascii="Times New Roman" w:eastAsiaTheme="minorEastAsia" w:hAnsi="Times New Roman" w:cs="Times New Roman"/>
          <w:sz w:val="24"/>
          <w:szCs w:val="24"/>
          <w:lang w:val="en-US"/>
        </w:rPr>
        <w:t xml:space="preserve">that despite significantly lower EPA+DHA intakes in non-fish eaters </w:t>
      </w:r>
      <w:r w:rsidR="00C0150F" w:rsidRPr="00315341">
        <w:rPr>
          <w:rFonts w:ascii="Times New Roman" w:eastAsiaTheme="minorEastAsia" w:hAnsi="Times New Roman" w:cs="Times New Roman"/>
          <w:sz w:val="24"/>
          <w:szCs w:val="24"/>
          <w:lang w:val="en-US"/>
        </w:rPr>
        <w:t xml:space="preserve">relative to fish eaters </w:t>
      </w:r>
      <w:r w:rsidRPr="00315341">
        <w:rPr>
          <w:rFonts w:ascii="Times New Roman" w:eastAsiaTheme="minorEastAsia" w:hAnsi="Times New Roman" w:cs="Times New Roman"/>
          <w:sz w:val="24"/>
          <w:szCs w:val="24"/>
          <w:lang w:val="en-US"/>
        </w:rPr>
        <w:t>(mean intake of 310 mg and 250 mg  per day in men and women fish eaters, vs 10-20 mg  per day in meat eating, vegetarian or vegan non-fish eating groups), the difference</w:t>
      </w:r>
      <w:r w:rsidR="1C6A8BDB" w:rsidRPr="00315341">
        <w:rPr>
          <w:rFonts w:ascii="Times New Roman" w:eastAsiaTheme="minorEastAsia" w:hAnsi="Times New Roman" w:cs="Times New Roman"/>
          <w:sz w:val="24"/>
          <w:szCs w:val="24"/>
          <w:lang w:val="en-US"/>
        </w:rPr>
        <w:t>s</w:t>
      </w:r>
      <w:r w:rsidRPr="00315341">
        <w:rPr>
          <w:rFonts w:ascii="Times New Roman" w:eastAsiaTheme="minorEastAsia" w:hAnsi="Times New Roman" w:cs="Times New Roman"/>
          <w:sz w:val="24"/>
          <w:szCs w:val="24"/>
          <w:lang w:val="en-US"/>
        </w:rPr>
        <w:t xml:space="preserve"> in plasma EPA+DPA+DHA concentrations were marginal with typically up to </w:t>
      </w:r>
      <w:r w:rsidR="1C6A8BDB" w:rsidRPr="00315341">
        <w:rPr>
          <w:rFonts w:ascii="Times New Roman" w:eastAsiaTheme="minorEastAsia" w:hAnsi="Times New Roman" w:cs="Times New Roman"/>
          <w:sz w:val="24"/>
          <w:szCs w:val="24"/>
          <w:lang w:val="en-US"/>
        </w:rPr>
        <w:t xml:space="preserve">a </w:t>
      </w:r>
      <w:r w:rsidRPr="00315341">
        <w:rPr>
          <w:rFonts w:ascii="Times New Roman" w:eastAsiaTheme="minorEastAsia" w:hAnsi="Times New Roman" w:cs="Times New Roman"/>
          <w:sz w:val="24"/>
          <w:szCs w:val="24"/>
          <w:lang w:val="en-US"/>
        </w:rPr>
        <w:t>10% difference between groups</w:t>
      </w:r>
      <w:r w:rsidR="00400F5B" w:rsidRPr="00315341">
        <w:rPr>
          <w:rFonts w:ascii="Times New Roman" w:eastAsiaTheme="minorEastAsia" w:hAnsi="Times New Roman" w:cs="Times New Roman"/>
          <w:sz w:val="24"/>
          <w:szCs w:val="24"/>
          <w:lang w:val="en-US"/>
        </w:rPr>
        <w:t xml:space="preserve"> </w:t>
      </w:r>
      <w:r w:rsidR="00C0150F" w:rsidRPr="00315341">
        <w:rPr>
          <w:rFonts w:ascii="Times New Roman" w:eastAsiaTheme="minorEastAsia" w:hAnsi="Times New Roman" w:cs="Times New Roman"/>
          <w:sz w:val="24"/>
          <w:szCs w:val="24"/>
          <w:lang w:val="en-US"/>
        </w:rPr>
        <w:fldChar w:fldCharType="begin">
          <w:fldData xml:space="preserve">PEVuZE5vdGU+PENpdGU+PEF1dGhvcj5XZWxjaDwvQXV0aG9yPjxZZWFyPjIwMTA8L1llYXI+PFJl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</w:fldData>
        </w:fldChar>
      </w:r>
      <w:r w:rsidR="00917B65">
        <w:rPr>
          <w:rFonts w:ascii="Times New Roman" w:eastAsiaTheme="minorEastAsia" w:hAnsi="Times New Roman" w:cs="Times New Roman"/>
          <w:sz w:val="24"/>
          <w:szCs w:val="24"/>
          <w:lang w:val="en-US"/>
        </w:rPr>
        <w:instrText xml:space="preserve"> ADDIN EN.CITE </w:instrText>
      </w:r>
      <w:r w:rsidR="00917B65">
        <w:rPr>
          <w:rFonts w:ascii="Times New Roman" w:eastAsiaTheme="minorEastAsia" w:hAnsi="Times New Roman" w:cs="Times New Roman"/>
          <w:sz w:val="24"/>
          <w:szCs w:val="24"/>
          <w:lang w:val="en-US"/>
        </w:rPr>
        <w:fldChar w:fldCharType="begin">
          <w:fldData xml:space="preserve">PEVuZE5vdGU+PENpdGU+PEF1dGhvcj5XZWxjaDwvQXV0aG9yPjxZZWFyPjIwMTA8L1llYXI+PFJl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</w:fldData>
        </w:fldChar>
      </w:r>
      <w:r w:rsidR="00917B65">
        <w:rPr>
          <w:rFonts w:ascii="Times New Roman" w:eastAsiaTheme="minorEastAsia" w:hAnsi="Times New Roman" w:cs="Times New Roman"/>
          <w:sz w:val="24"/>
          <w:szCs w:val="24"/>
          <w:lang w:val="en-US"/>
        </w:rPr>
        <w:instrText xml:space="preserve"> ADDIN EN.CITE.DATA </w:instrText>
      </w:r>
      <w:r w:rsidR="00917B65">
        <w:rPr>
          <w:rFonts w:ascii="Times New Roman" w:eastAsiaTheme="minorEastAsia" w:hAnsi="Times New Roman" w:cs="Times New Roman"/>
          <w:sz w:val="24"/>
          <w:szCs w:val="24"/>
          <w:lang w:val="en-US"/>
        </w:rPr>
      </w:r>
      <w:r w:rsidR="00917B65">
        <w:rPr>
          <w:rFonts w:ascii="Times New Roman" w:eastAsiaTheme="minorEastAsia" w:hAnsi="Times New Roman" w:cs="Times New Roman"/>
          <w:sz w:val="24"/>
          <w:szCs w:val="24"/>
          <w:lang w:val="en-US"/>
        </w:rPr>
        <w:fldChar w:fldCharType="end"/>
      </w:r>
      <w:r w:rsidR="00C0150F" w:rsidRPr="00315341">
        <w:rPr>
          <w:rFonts w:ascii="Times New Roman" w:eastAsiaTheme="minorEastAsia" w:hAnsi="Times New Roman" w:cs="Times New Roman"/>
          <w:sz w:val="24"/>
          <w:szCs w:val="24"/>
          <w:lang w:val="en-US"/>
        </w:rPr>
        <w:fldChar w:fldCharType="separate"/>
      </w:r>
      <w:r w:rsidR="00917B65">
        <w:rPr>
          <w:rFonts w:ascii="Times New Roman" w:eastAsiaTheme="minorEastAsia" w:hAnsi="Times New Roman" w:cs="Times New Roman"/>
          <w:noProof/>
          <w:sz w:val="24"/>
          <w:szCs w:val="24"/>
          <w:lang w:val="en-US"/>
        </w:rPr>
        <w:t>(78)</w:t>
      </w:r>
      <w:r w:rsidR="00C0150F" w:rsidRPr="00315341">
        <w:rPr>
          <w:rFonts w:ascii="Times New Roman" w:eastAsiaTheme="minorEastAsia" w:hAnsi="Times New Roman" w:cs="Times New Roman"/>
          <w:sz w:val="24"/>
          <w:szCs w:val="24"/>
          <w:lang w:val="en-US"/>
        </w:rPr>
        <w:fldChar w:fldCharType="end"/>
      </w:r>
      <w:r w:rsidRPr="00315341">
        <w:rPr>
          <w:rFonts w:ascii="Times New Roman" w:eastAsiaTheme="minorEastAsia" w:hAnsi="Times New Roman" w:cs="Times New Roman"/>
          <w:sz w:val="24"/>
          <w:szCs w:val="24"/>
          <w:lang w:val="en-US"/>
        </w:rPr>
        <w:t xml:space="preserve">. </w:t>
      </w:r>
      <w:r w:rsidRPr="00315341">
        <w:rPr>
          <w:rFonts w:ascii="Times New Roman" w:eastAsiaTheme="minorEastAsia" w:hAnsi="Times New Roman" w:cs="Times New Roman"/>
          <w:sz w:val="24"/>
          <w:szCs w:val="24"/>
        </w:rPr>
        <w:t xml:space="preserve">The product to precursor ratio was greater in non-fish-eaters than in fish-eaters, indicating an increased efficiency of converting </w:t>
      </w:r>
      <w:r w:rsidR="2193E826" w:rsidRPr="00315341">
        <w:rPr>
          <w:rFonts w:ascii="Times New Roman" w:eastAsiaTheme="minorEastAsia" w:hAnsi="Times New Roman" w:cs="Times New Roman"/>
          <w:sz w:val="24"/>
          <w:szCs w:val="24"/>
        </w:rPr>
        <w:t>ALA</w:t>
      </w:r>
      <w:r w:rsidRPr="00315341">
        <w:rPr>
          <w:rFonts w:ascii="Times New Roman" w:eastAsiaTheme="minorEastAsia" w:hAnsi="Times New Roman" w:cs="Times New Roman"/>
          <w:sz w:val="24"/>
          <w:szCs w:val="24"/>
        </w:rPr>
        <w:t xml:space="preserve"> to EPA+DHA. Increased </w:t>
      </w:r>
      <w:r w:rsidR="30691D2D" w:rsidRPr="00315341">
        <w:rPr>
          <w:rFonts w:ascii="Times New Roman" w:eastAsiaTheme="minorEastAsia" w:hAnsi="Times New Roman" w:cs="Times New Roman"/>
          <w:sz w:val="24"/>
          <w:szCs w:val="24"/>
        </w:rPr>
        <w:t>ALA</w:t>
      </w:r>
      <w:r w:rsidRPr="00315341">
        <w:rPr>
          <w:rFonts w:ascii="Times New Roman" w:eastAsiaTheme="minorEastAsia" w:hAnsi="Times New Roman" w:cs="Times New Roman"/>
          <w:sz w:val="24"/>
          <w:szCs w:val="24"/>
        </w:rPr>
        <w:t xml:space="preserve"> intake has been shown to increase EPA concentrations in humans</w:t>
      </w:r>
      <w:r w:rsidR="00D844D6" w:rsidRPr="00315341">
        <w:rPr>
          <w:rFonts w:ascii="Times New Roman" w:eastAsiaTheme="minorEastAsia" w:hAnsi="Times New Roman" w:cs="Times New Roman"/>
          <w:sz w:val="24"/>
          <w:szCs w:val="24"/>
        </w:rPr>
        <w:t xml:space="preserve"> </w:t>
      </w:r>
      <w:r w:rsidR="00D844D6" w:rsidRPr="00315341">
        <w:rPr>
          <w:rFonts w:ascii="Times New Roman" w:eastAsiaTheme="minorEastAsia" w:hAnsi="Times New Roman" w:cs="Times New Roman"/>
          <w:sz w:val="24"/>
          <w:szCs w:val="24"/>
        </w:rPr>
        <w:fldChar w:fldCharType="begin">
          <w:fldData xml:space="preserve">PEVuZE5vdGU+PENpdGU+PEF1dGhvcj5CYWtlcjwvQXV0aG9yPjxZZWFyPjIwMTY8L1llYXI+PFJl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CYWtlcjwvQXV0aG9yPjxZZWFyPjIwMTY8L1llYXI+PFJl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D844D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07)</w:t>
      </w:r>
      <w:r w:rsidR="00D844D6"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however, evidence </w:t>
      </w:r>
      <w:r w:rsidR="00586B75" w:rsidRPr="00315341">
        <w:rPr>
          <w:rFonts w:ascii="Times New Roman" w:eastAsiaTheme="minorEastAsia" w:hAnsi="Times New Roman" w:cs="Times New Roman"/>
          <w:sz w:val="24"/>
          <w:szCs w:val="24"/>
        </w:rPr>
        <w:t xml:space="preserve">from human trials </w:t>
      </w:r>
      <w:r w:rsidRPr="00315341">
        <w:rPr>
          <w:rFonts w:ascii="Times New Roman" w:eastAsiaTheme="minorEastAsia" w:hAnsi="Times New Roman" w:cs="Times New Roman"/>
          <w:sz w:val="24"/>
          <w:szCs w:val="24"/>
        </w:rPr>
        <w:t xml:space="preserve">suggests conversion to DHA </w:t>
      </w:r>
      <w:r w:rsidR="39B0DB6C" w:rsidRPr="00315341">
        <w:rPr>
          <w:rFonts w:ascii="Times New Roman" w:eastAsiaTheme="minorEastAsia" w:hAnsi="Times New Roman" w:cs="Times New Roman"/>
          <w:sz w:val="24"/>
          <w:szCs w:val="24"/>
        </w:rPr>
        <w:t>appears to be</w:t>
      </w:r>
      <w:r w:rsidRPr="00315341">
        <w:rPr>
          <w:rFonts w:ascii="Times New Roman" w:eastAsiaTheme="minorEastAsia" w:hAnsi="Times New Roman" w:cs="Times New Roman"/>
          <w:sz w:val="24"/>
          <w:szCs w:val="24"/>
        </w:rPr>
        <w:t xml:space="preserve"> limited. Lowering </w:t>
      </w:r>
      <w:r w:rsidR="00F71C77" w:rsidRPr="00315341">
        <w:rPr>
          <w:rFonts w:ascii="Times New Roman" w:eastAsiaTheme="minorEastAsia" w:hAnsi="Times New Roman" w:cs="Times New Roman"/>
          <w:sz w:val="24"/>
          <w:szCs w:val="24"/>
        </w:rPr>
        <w:t>li</w:t>
      </w:r>
      <w:r w:rsidR="000C4E6B" w:rsidRPr="00315341">
        <w:rPr>
          <w:rFonts w:ascii="Times New Roman" w:eastAsiaTheme="minorEastAsia" w:hAnsi="Times New Roman" w:cs="Times New Roman"/>
          <w:sz w:val="24"/>
          <w:szCs w:val="24"/>
        </w:rPr>
        <w:t>noleic acid</w:t>
      </w:r>
      <w:r w:rsidRPr="00315341">
        <w:rPr>
          <w:rFonts w:ascii="Times New Roman" w:eastAsiaTheme="minorEastAsia" w:hAnsi="Times New Roman" w:cs="Times New Roman"/>
          <w:sz w:val="24"/>
          <w:szCs w:val="24"/>
        </w:rPr>
        <w:t xml:space="preserve"> intake, while keeping </w:t>
      </w:r>
      <w:r w:rsidR="3ADE17FC" w:rsidRPr="00315341">
        <w:rPr>
          <w:rFonts w:ascii="Times New Roman" w:eastAsiaTheme="minorEastAsia" w:hAnsi="Times New Roman" w:cs="Times New Roman"/>
          <w:sz w:val="24"/>
          <w:szCs w:val="24"/>
        </w:rPr>
        <w:t>AL</w:t>
      </w:r>
      <w:r w:rsidRPr="00315341">
        <w:rPr>
          <w:rFonts w:ascii="Times New Roman" w:eastAsiaTheme="minorEastAsia" w:hAnsi="Times New Roman" w:cs="Times New Roman"/>
          <w:sz w:val="24"/>
          <w:szCs w:val="24"/>
        </w:rPr>
        <w:t xml:space="preserve">A intake constant, also increases EPA concentrations </w:t>
      </w:r>
      <w:r w:rsidR="00D844D6"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Liou&lt;/Author&gt;&lt;Year&gt;2007&lt;/Year&gt;&lt;RecNum&gt;382&lt;/RecNum&gt;&lt;DisplayText&gt;(159)&lt;/DisplayText&gt;&lt;record&gt;&lt;rec-number&gt;382&lt;/rec-number&gt;&lt;foreign-keys&gt;&lt;key app="EN" db-id="2tr5pefawrd9aaed0e8vvwri50tp9vp0ep9w" timestamp="1729607381"&gt;382&lt;/key&gt;&lt;/foreign-keys&gt;&lt;ref-type name="Journal Article"&gt;17&lt;/ref-type&gt;&lt;contributors&gt;&lt;authors&gt;&lt;author&gt;Liou, Y. A.&lt;/author&gt;&lt;author&gt;King, D. J.&lt;/author&gt;&lt;author&gt;Zibrik, D.&lt;/author&gt;&lt;author&gt;Innis, S. M.&lt;/author&gt;&lt;/authors&gt;&lt;/contributors&gt;&lt;auth-address&gt;The Nutrition Research Program, Child and Family Research Institute, University of British Columbia, Vancouver, Canada V52 4H40.&lt;/auth-address&gt;&lt;titles&gt;&lt;title&gt;Decreasing linoleic acid with constant alpha-linolenic acid in dietary fats increases (n-3) eicosapentaenoic acid in plasma phospholipids in healthy men&lt;/title&gt;&lt;secondary-title&gt;J Nutr&lt;/secondary-title&gt;&lt;/titles&gt;&lt;periodical&gt;&lt;full-title&gt;J Nutr&lt;/full-title&gt;&lt;/periodical&gt;&lt;pages&gt;945-52&lt;/pages&gt;&lt;volume&gt;137&lt;/volume&gt;&lt;number&gt;4&lt;/number&gt;&lt;keywords&gt;&lt;keyword&gt;Adult&lt;/keyword&gt;&lt;keyword&gt;Arachidonic Acid/blood&lt;/keyword&gt;&lt;keyword&gt;Biomarkers/blood&lt;/keyword&gt;&lt;keyword&gt;Cross-Over Studies&lt;/keyword&gt;&lt;keyword&gt;Diet&lt;/keyword&gt;&lt;keyword&gt;Dietary Fats/*pharmacology&lt;/keyword&gt;&lt;keyword&gt;Dose-Response Relationship, Drug&lt;/keyword&gt;&lt;keyword&gt;Eicosapentaenoic Acid/*blood&lt;/keyword&gt;&lt;keyword&gt;Fatty Acids/administration &amp;amp; dosage/blood&lt;/keyword&gt;&lt;keyword&gt;Humans&lt;/keyword&gt;&lt;keyword&gt;Inflammation/metabolism&lt;/keyword&gt;&lt;keyword&gt;Linoleic Acid/*administration &amp;amp; dosage/pharmacology&lt;/keyword&gt;&lt;keyword&gt;Lipids/blood&lt;/keyword&gt;&lt;keyword&gt;Male&lt;/keyword&gt;&lt;keyword&gt;Phospholipids/*blood&lt;/keyword&gt;&lt;keyword&gt;Platelet Aggregation&lt;/keyword&gt;&lt;keyword&gt;alpha-Linolenic Acid/*pharmacology&lt;/keyword&gt;&lt;/keywords&gt;&lt;dates&gt;&lt;year&gt;2007&lt;/year&gt;&lt;pub-dates&gt;&lt;date&gt;Apr&lt;/date&gt;&lt;/pub-dates&gt;&lt;/dates&gt;&lt;isbn&gt;0022-3166 (Print)&amp;#xD;0022-3166&lt;/isbn&gt;&lt;accession-num&gt;17374659&lt;/accession-num&gt;&lt;urls&gt;&lt;/urls&gt;&lt;electronic-resource-num&gt;10.1093/jn/137.4.945&lt;/electronic-resource-num&gt;&lt;remote-database-provider&gt;NLM&lt;/remote-database-provider&gt;&lt;language&gt;eng&lt;/language&gt;&lt;/record&gt;&lt;/Cite&gt;&lt;/EndNote&gt;</w:instrText>
      </w:r>
      <w:r w:rsidR="00D844D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59)</w:t>
      </w:r>
      <w:r w:rsidR="00D844D6"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although the effects may be m</w:t>
      </w:r>
      <w:r w:rsidR="1C6A8BDB" w:rsidRPr="00315341">
        <w:rPr>
          <w:rFonts w:ascii="Times New Roman" w:eastAsiaTheme="minorEastAsia" w:hAnsi="Times New Roman" w:cs="Times New Roman"/>
          <w:sz w:val="24"/>
          <w:szCs w:val="24"/>
        </w:rPr>
        <w:t>odest</w:t>
      </w:r>
      <w:r w:rsidRPr="00315341">
        <w:rPr>
          <w:rFonts w:ascii="Times New Roman" w:hAnsi="Times New Roman" w:cs="Times New Roman"/>
        </w:rPr>
        <w:t xml:space="preserve"> </w:t>
      </w:r>
      <w:r w:rsidR="00D844D6" w:rsidRPr="00315341">
        <w:rPr>
          <w:rFonts w:ascii="Times New Roman" w:hAnsi="Times New Roman" w:cs="Times New Roman"/>
        </w:rPr>
        <w:fldChar w:fldCharType="begin">
          <w:fldData xml:space="preserve">PEVuZE5vdGU+PENpdGU+PEF1dGhvcj5NaW5paGFuZTwvQXV0aG9yPjxZZWFyPjIwMDU8L1llYXI+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==
</w:fldData>
        </w:fldChar>
      </w:r>
      <w:r w:rsidR="00917B65">
        <w:rPr>
          <w:rFonts w:ascii="Times New Roman" w:hAnsi="Times New Roman" w:cs="Times New Roman"/>
        </w:rPr>
        <w:instrText xml:space="preserve"> ADDIN EN.CITE </w:instrText>
      </w:r>
      <w:r w:rsidR="00917B65">
        <w:rPr>
          <w:rFonts w:ascii="Times New Roman" w:hAnsi="Times New Roman" w:cs="Times New Roman"/>
        </w:rPr>
        <w:fldChar w:fldCharType="begin">
          <w:fldData xml:space="preserve">PEVuZE5vdGU+PENpdGU+PEF1dGhvcj5NaW5paGFuZTwvQXV0aG9yPjxZZWFyPjIwMDU8L1llYXI+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==
</w:fldData>
        </w:fldChar>
      </w:r>
      <w:r w:rsidR="00917B65">
        <w:rPr>
          <w:rFonts w:ascii="Times New Roman" w:hAnsi="Times New Roman" w:cs="Times New Roman"/>
        </w:rPr>
        <w:instrText xml:space="preserve"> ADDIN EN.CITE.DATA </w:instrText>
      </w:r>
      <w:r w:rsidR="00917B65">
        <w:rPr>
          <w:rFonts w:ascii="Times New Roman" w:hAnsi="Times New Roman" w:cs="Times New Roman"/>
        </w:rPr>
      </w:r>
      <w:r w:rsidR="00917B65">
        <w:rPr>
          <w:rFonts w:ascii="Times New Roman" w:hAnsi="Times New Roman" w:cs="Times New Roman"/>
        </w:rPr>
        <w:fldChar w:fldCharType="end"/>
      </w:r>
      <w:r w:rsidR="00D844D6" w:rsidRPr="00315341">
        <w:rPr>
          <w:rFonts w:ascii="Times New Roman" w:hAnsi="Times New Roman" w:cs="Times New Roman"/>
        </w:rPr>
        <w:fldChar w:fldCharType="separate"/>
      </w:r>
      <w:r w:rsidR="00917B65">
        <w:rPr>
          <w:rFonts w:ascii="Times New Roman" w:hAnsi="Times New Roman" w:cs="Times New Roman"/>
          <w:noProof/>
        </w:rPr>
        <w:t>(160)</w:t>
      </w:r>
      <w:r w:rsidR="00D844D6" w:rsidRPr="00315341">
        <w:rPr>
          <w:rFonts w:ascii="Times New Roman" w:hAnsi="Times New Roman" w:cs="Times New Roman"/>
        </w:rPr>
        <w:fldChar w:fldCharType="end"/>
      </w:r>
      <w:r w:rsidR="1C6A8BDB" w:rsidRPr="00315341">
        <w:rPr>
          <w:rFonts w:ascii="Times New Roman" w:eastAsiaTheme="minorEastAsia" w:hAnsi="Times New Roman" w:cs="Times New Roman"/>
          <w:sz w:val="24"/>
          <w:szCs w:val="24"/>
        </w:rPr>
        <w:t>.</w:t>
      </w:r>
    </w:p>
    <w:p w14:paraId="21366B3E" w14:textId="77777777" w:rsidR="00AD453F" w:rsidRPr="00315341" w:rsidRDefault="00AD453F" w:rsidP="00A13D98">
      <w:pPr>
        <w:spacing w:after="0" w:line="360" w:lineRule="auto"/>
        <w:jc w:val="both"/>
        <w:rPr>
          <w:rFonts w:ascii="Times New Roman" w:eastAsiaTheme="minorEastAsia" w:hAnsi="Times New Roman" w:cs="Times New Roman"/>
          <w:sz w:val="24"/>
          <w:szCs w:val="24"/>
        </w:rPr>
      </w:pPr>
    </w:p>
    <w:p w14:paraId="3FBCEC82" w14:textId="7B52D40D" w:rsidR="00AD453F" w:rsidRPr="00315341" w:rsidRDefault="00AD453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In addition to the impact of PUFA intakes on EPA and DHA biosynthesis, some work has been done looking at micronutrients (</w:t>
      </w:r>
      <w:r w:rsidR="00EB37F5" w:rsidRPr="00315341">
        <w:rPr>
          <w:rFonts w:ascii="Times New Roman" w:eastAsiaTheme="minorEastAsia" w:hAnsi="Times New Roman" w:cs="Times New Roman"/>
          <w:sz w:val="24"/>
          <w:szCs w:val="24"/>
        </w:rPr>
        <w:t>e.g.</w:t>
      </w:r>
      <w:r w:rsidRPr="00315341">
        <w:rPr>
          <w:rFonts w:ascii="Times New Roman" w:eastAsiaTheme="minorEastAsia" w:hAnsi="Times New Roman" w:cs="Times New Roman"/>
          <w:sz w:val="24"/>
          <w:szCs w:val="24"/>
        </w:rPr>
        <w:t xml:space="preserve"> iron, zinc and B-vitamins) and non-nutrient bioactives (e.g. polyphenols) on EPA and DHA levels</w:t>
      </w:r>
      <w:r w:rsidR="00D844D6" w:rsidRPr="00315341">
        <w:rPr>
          <w:rFonts w:ascii="Times New Roman" w:eastAsiaTheme="minorEastAsia" w:hAnsi="Times New Roman" w:cs="Times New Roman"/>
          <w:sz w:val="24"/>
          <w:szCs w:val="24"/>
        </w:rPr>
        <w:t xml:space="preserve"> </w:t>
      </w:r>
      <w:r w:rsidR="00D844D6"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Gonzalez-Soto&lt;/Author&gt;&lt;Year&gt;2021&lt;/Year&gt;&lt;RecNum&gt;384&lt;/RecNum&gt;&lt;DisplayText&gt;(161)&lt;/DisplayText&gt;&lt;record&gt;&lt;rec-number&gt;384&lt;/rec-number&gt;&lt;foreign-keys&gt;&lt;key app="EN" db-id="2tr5pefawrd9aaed0e8vvwri50tp9vp0ep9w" timestamp="1729607509"&gt;384&lt;/key&gt;&lt;/foreign-keys&gt;&lt;ref-type name="Journal Article"&gt;17&lt;/ref-type&gt;&lt;contributors&gt;&lt;authors&gt;&lt;author&gt;Gonzalez-Soto, M.&lt;/author&gt;&lt;author&gt;Mutch, D. M.&lt;/author&gt;&lt;/authors&gt;&lt;/contributors&gt;&lt;auth-address&gt;Department of Human Health and Nutritional Sciences, University of Guelph, Guelph, Canada.&lt;/auth-address&gt;&lt;titles&gt;&lt;title&gt;Diet Regulation of Long-Chain PUFA Synthesis: Role of Macronutrients, Micronutrients, and Polyphenols on Δ-5/Δ-6 Desaturases and Elongases 2/5&lt;/title&gt;&lt;secondary-title&gt;Adv Nutr&lt;/secondary-title&gt;&lt;/titles&gt;&lt;periodical&gt;&lt;full-title&gt;Adv Nutr&lt;/full-title&gt;&lt;/periodical&gt;&lt;pages&gt;980-994&lt;/pages&gt;&lt;volume&gt;12&lt;/volume&gt;&lt;number&gt;3&lt;/number&gt;&lt;keywords&gt;&lt;keyword&gt;Diet&lt;/keyword&gt;&lt;keyword&gt;Fatty Acid Desaturases/genetics&lt;/keyword&gt;&lt;keyword&gt;Humans&lt;/keyword&gt;&lt;keyword&gt;*Micronutrients&lt;/keyword&gt;&lt;keyword&gt;Nutrients&lt;/keyword&gt;&lt;keyword&gt;*Polyphenols&lt;/keyword&gt;&lt;keyword&gt;fatty acid desaturase 1&lt;/keyword&gt;&lt;keyword&gt;fatty acid desaturase 2&lt;/keyword&gt;&lt;keyword&gt;fatty acid elongase 2&lt;/keyword&gt;&lt;keyword&gt;fatty acid elongase 5&lt;/keyword&gt;&lt;keyword&gt;Δ-5 desaturase&lt;/keyword&gt;&lt;keyword&gt;Δ-6 desaturase&lt;/keyword&gt;&lt;/keywords&gt;&lt;dates&gt;&lt;year&gt;2021&lt;/year&gt;&lt;pub-dates&gt;&lt;date&gt;Jun 1&lt;/date&gt;&lt;/pub-dates&gt;&lt;/dates&gt;&lt;isbn&gt;2161-8313 (Print)&amp;#xD;2161-8313&lt;/isbn&gt;&lt;accession-num&gt;33186986&lt;/accession-num&gt;&lt;urls&gt;&lt;/urls&gt;&lt;custom2&gt;PMC8166571&lt;/custom2&gt;&lt;electronic-resource-num&gt;10.1093/advances/nmaa142&lt;/electronic-resource-num&gt;&lt;remote-database-provider&gt;NLM&lt;/remote-database-provider&gt;&lt;language&gt;eng&lt;/language&gt;&lt;/record&gt;&lt;/Cite&gt;&lt;/EndNote&gt;</w:instrText>
      </w:r>
      <w:r w:rsidR="00D844D6"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1)</w:t>
      </w:r>
      <w:r w:rsidR="00D844D6"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There is evidence that </w:t>
      </w:r>
      <w:r w:rsidR="000C4E6B" w:rsidRPr="00315341">
        <w:rPr>
          <w:rFonts w:ascii="Times New Roman" w:eastAsiaTheme="minorEastAsia" w:hAnsi="Times New Roman" w:cs="Times New Roman"/>
          <w:sz w:val="24"/>
          <w:szCs w:val="24"/>
        </w:rPr>
        <w:t>v</w:t>
      </w:r>
      <w:r w:rsidRPr="00315341">
        <w:rPr>
          <w:rFonts w:ascii="Times New Roman" w:eastAsiaTheme="minorEastAsia" w:hAnsi="Times New Roman" w:cs="Times New Roman"/>
          <w:sz w:val="24"/>
          <w:szCs w:val="24"/>
        </w:rPr>
        <w:t>itamin B6 status may be associated with EPA and DHA status</w:t>
      </w:r>
      <w:r w:rsidR="00875E4E" w:rsidRPr="00315341">
        <w:rPr>
          <w:rFonts w:ascii="Times New Roman" w:eastAsiaTheme="minorEastAsia" w:hAnsi="Times New Roman" w:cs="Times New Roman"/>
          <w:sz w:val="24"/>
          <w:szCs w:val="24"/>
        </w:rPr>
        <w:t xml:space="preserve"> </w:t>
      </w:r>
      <w:r w:rsidR="00875E4E" w:rsidRPr="00315341">
        <w:rPr>
          <w:rFonts w:ascii="Times New Roman" w:eastAsiaTheme="minorEastAsia" w:hAnsi="Times New Roman" w:cs="Times New Roman"/>
          <w:sz w:val="24"/>
          <w:szCs w:val="24"/>
        </w:rPr>
        <w:fldChar w:fldCharType="begin">
          <w:fldData xml:space="preserve">PEVuZE5vdGU+PENpdGU+PEF1dGhvcj5NdWppY2EtQ29vcG1hbjwvQXV0aG9yPjxZZWFyPjIwMTc8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NdWppY2EtQ29vcG1hbjwvQXV0aG9yPjxZZWFyPjIwMTc8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875E4E"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2)</w:t>
      </w:r>
      <w:r w:rsidR="00875E4E"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although causality in humans remains to be established. </w:t>
      </w:r>
      <w:r w:rsidR="00C0150F" w:rsidRPr="00315341">
        <w:rPr>
          <w:rFonts w:ascii="Times New Roman" w:eastAsiaTheme="minorEastAsia" w:hAnsi="Times New Roman" w:cs="Times New Roman"/>
          <w:sz w:val="24"/>
          <w:szCs w:val="24"/>
        </w:rPr>
        <w:t xml:space="preserve">Although </w:t>
      </w:r>
      <w:proofErr w:type="spellStart"/>
      <w:r w:rsidRPr="00315341">
        <w:rPr>
          <w:rFonts w:ascii="Times New Roman" w:eastAsiaTheme="minorEastAsia" w:hAnsi="Times New Roman" w:cs="Times New Roman"/>
          <w:sz w:val="24"/>
          <w:szCs w:val="24"/>
        </w:rPr>
        <w:t>Toufektsian</w:t>
      </w:r>
      <w:proofErr w:type="spellEnd"/>
      <w:r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i/>
          <w:iCs/>
          <w:sz w:val="24"/>
          <w:szCs w:val="24"/>
        </w:rPr>
        <w:t>et al.</w:t>
      </w:r>
      <w:r w:rsidRPr="00315341">
        <w:rPr>
          <w:rFonts w:ascii="Times New Roman" w:eastAsiaTheme="minorEastAsia" w:hAnsi="Times New Roman" w:cs="Times New Roman"/>
          <w:sz w:val="24"/>
          <w:szCs w:val="24"/>
        </w:rPr>
        <w:t xml:space="preserve"> </w:t>
      </w:r>
      <w:r w:rsidR="00D94BDD"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Toufektsian&lt;/Author&gt;&lt;Year&gt;2011&lt;/Year&gt;&lt;RecNum&gt;385&lt;/RecNum&gt;&lt;DisplayText&gt;(163)&lt;/DisplayText&gt;&lt;record&gt;&lt;rec-number&gt;385&lt;/rec-number&gt;&lt;foreign-keys&gt;&lt;key app="EN" db-id="2tr5pefawrd9aaed0e8vvwri50tp9vp0ep9w" timestamp="1729607575"&gt;385&lt;/key&gt;&lt;/foreign-keys&gt;&lt;ref-type name="Journal Article"&gt;17&lt;/ref-type&gt;&lt;contributors&gt;&lt;authors&gt;&lt;author&gt;Toufektsian, M. C.&lt;/author&gt;&lt;author&gt;Salen, P.&lt;/author&gt;&lt;author&gt;Laporte, F.&lt;/author&gt;&lt;author&gt;Tonelli, C.&lt;/author&gt;&lt;author&gt;de Lorgeril, M.&lt;/author&gt;&lt;/authors&gt;&lt;/contributors&gt;&lt;auth-address&gt;Laboratoire Cœur et Nutrition, TIMC-IMAG CNRS UMR 5525, Faculté de Médecine, Université Joseph Fourier, 38000 Grenoble, France.&lt;/auth-address&gt;&lt;titles&gt;&lt;title&gt;Dietary flavonoids increase plasma very long-chain (n-3) fatty acids in rats&lt;/title&gt;&lt;secondary-title&gt;J Nutr&lt;/secondary-title&gt;&lt;/titles&gt;&lt;periodical&gt;&lt;full-title&gt;J Nutr&lt;/full-title&gt;&lt;/periodical&gt;&lt;pages&gt;37-41&lt;/pages&gt;&lt;volume&gt;141&lt;/volume&gt;&lt;number&gt;1&lt;/number&gt;&lt;edition&gt;20101110&lt;/edition&gt;&lt;keywords&gt;&lt;keyword&gt;Animals&lt;/keyword&gt;&lt;keyword&gt;Anthocyanins/*administration &amp;amp; dosage/analysis&lt;/keyword&gt;&lt;keyword&gt;Body Weight&lt;/keyword&gt;&lt;keyword&gt;Docosahexaenoic Acids/blood&lt;/keyword&gt;&lt;keyword&gt;Eating&lt;/keyword&gt;&lt;keyword&gt;Eicosapentaenoic Acid/blood&lt;/keyword&gt;&lt;keyword&gt;Fatty Acids, Omega-3/*blood&lt;/keyword&gt;&lt;keyword&gt;Lipids/blood&lt;/keyword&gt;&lt;keyword&gt;Male&lt;/keyword&gt;&lt;keyword&gt;Rats&lt;/keyword&gt;&lt;keyword&gt;Rats, Wistar&lt;/keyword&gt;&lt;/keywords&gt;&lt;dates&gt;&lt;year&gt;2011&lt;/year&gt;&lt;pub-dates&gt;&lt;date&gt;Jan&lt;/date&gt;&lt;/pub-dates&gt;&lt;/dates&gt;&lt;isbn&gt;0022-3166&lt;/isbn&gt;&lt;accession-num&gt;21068183&lt;/accession-num&gt;&lt;urls&gt;&lt;/urls&gt;&lt;electronic-resource-num&gt;10.3945/jn.110.127225&lt;/electronic-resource-num&gt;&lt;remote-database-provider&gt;NLM&lt;/remote-database-provider&gt;&lt;language&gt;eng&lt;/language&gt;&lt;/record&gt;&lt;/Cite&gt;&lt;/EndNote&gt;</w:instrText>
      </w:r>
      <w:r w:rsidR="00D94BDD"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3)</w:t>
      </w:r>
      <w:r w:rsidR="00D94BDD" w:rsidRPr="00315341">
        <w:rPr>
          <w:rFonts w:ascii="Times New Roman" w:eastAsiaTheme="minorEastAsia" w:hAnsi="Times New Roman" w:cs="Times New Roman"/>
          <w:sz w:val="24"/>
          <w:szCs w:val="24"/>
        </w:rPr>
        <w:fldChar w:fldCharType="end"/>
      </w:r>
      <w:r w:rsidR="00D94BDD"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reported that anthocyanin supplementation increased plasma EPA+DHA in rats, </w:t>
      </w:r>
      <w:r w:rsidR="00C0150F" w:rsidRPr="00315341">
        <w:rPr>
          <w:rFonts w:ascii="Times New Roman" w:eastAsiaTheme="minorEastAsia" w:hAnsi="Times New Roman" w:cs="Times New Roman"/>
          <w:sz w:val="24"/>
          <w:szCs w:val="24"/>
        </w:rPr>
        <w:t xml:space="preserve">subsequently </w:t>
      </w:r>
      <w:r w:rsidRPr="00315341">
        <w:rPr>
          <w:rFonts w:ascii="Times New Roman" w:eastAsiaTheme="minorEastAsia" w:hAnsi="Times New Roman" w:cs="Times New Roman"/>
          <w:sz w:val="24"/>
          <w:szCs w:val="24"/>
        </w:rPr>
        <w:t xml:space="preserve">Vauzour </w:t>
      </w:r>
      <w:r w:rsidRPr="00315341">
        <w:rPr>
          <w:rFonts w:ascii="Times New Roman" w:eastAsiaTheme="minorEastAsia" w:hAnsi="Times New Roman" w:cs="Times New Roman"/>
          <w:i/>
          <w:iCs/>
          <w:sz w:val="24"/>
          <w:szCs w:val="24"/>
        </w:rPr>
        <w:t>et al.</w:t>
      </w:r>
      <w:r w:rsidRPr="00315341">
        <w:rPr>
          <w:rFonts w:ascii="Times New Roman" w:eastAsiaTheme="minorEastAsia" w:hAnsi="Times New Roman" w:cs="Times New Roman"/>
          <w:sz w:val="24"/>
          <w:szCs w:val="24"/>
        </w:rPr>
        <w:t xml:space="preserve"> </w:t>
      </w:r>
      <w:r w:rsidR="00D94BDD" w:rsidRPr="00315341">
        <w:rPr>
          <w:rFonts w:ascii="Times New Roman" w:eastAsiaTheme="minorEastAsia" w:hAnsi="Times New Roman" w:cs="Times New Roman"/>
          <w:sz w:val="24"/>
          <w:szCs w:val="24"/>
        </w:rPr>
        <w:fldChar w:fldCharType="begin">
          <w:fldData xml:space="preserve">PEVuZE5vdGU+PENpdGU+PEF1dGhvcj5WYXV6b3VyPC9BdXRob3I+PFllYXI+MjAxNTwvWWVhcj48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WYXV6b3VyPC9BdXRob3I+PFllYXI+MjAxNTwvWWVhcj48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D94BDD"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4)</w:t>
      </w:r>
      <w:r w:rsidR="00D94BDD" w:rsidRPr="00315341">
        <w:rPr>
          <w:rFonts w:ascii="Times New Roman" w:eastAsiaTheme="minorEastAsia" w:hAnsi="Times New Roman" w:cs="Times New Roman"/>
          <w:sz w:val="24"/>
          <w:szCs w:val="24"/>
        </w:rPr>
        <w:fldChar w:fldCharType="end"/>
      </w:r>
      <w:r w:rsidR="00D94BDD"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found no effect of anthocyanins and anthocyanin-rich food intake on EPA or DHA status in a variety of model systems. Wheat </w:t>
      </w:r>
      <w:r w:rsidR="00D94BDD" w:rsidRPr="00315341">
        <w:rPr>
          <w:rFonts w:ascii="Times New Roman" w:eastAsiaTheme="minorEastAsia" w:hAnsi="Times New Roman" w:cs="Times New Roman"/>
          <w:sz w:val="24"/>
          <w:szCs w:val="24"/>
        </w:rPr>
        <w:fldChar w:fldCharType="begin">
          <w:fldData xml:space="preserve">PEVuZE5vdGU+PENpdGU+PEF1dGhvcj5PdW5uYXM8L0F1dGhvcj48WWVhcj4yMDE0PC9ZZWFyPjxS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PdW5uYXM8L0F1dGhvcj48WWVhcj4yMDE0PC9ZZWFyPjxS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D94BDD"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5)</w:t>
      </w:r>
      <w:r w:rsidR="00D94BDD" w:rsidRPr="00315341">
        <w:rPr>
          <w:rFonts w:ascii="Times New Roman" w:eastAsiaTheme="minorEastAsia" w:hAnsi="Times New Roman" w:cs="Times New Roman"/>
          <w:sz w:val="24"/>
          <w:szCs w:val="24"/>
        </w:rPr>
        <w:fldChar w:fldCharType="end"/>
      </w:r>
      <w:r w:rsidR="00D94BDD"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and rye</w:t>
      </w:r>
      <w:r w:rsidR="00D94BDD" w:rsidRPr="00315341">
        <w:rPr>
          <w:rFonts w:ascii="Times New Roman" w:eastAsiaTheme="minorEastAsia" w:hAnsi="Times New Roman" w:cs="Times New Roman"/>
          <w:sz w:val="24"/>
          <w:szCs w:val="24"/>
        </w:rPr>
        <w:t xml:space="preserve"> </w:t>
      </w:r>
      <w:r w:rsidR="00D94BDD" w:rsidRPr="00315341">
        <w:rPr>
          <w:rFonts w:ascii="Times New Roman" w:eastAsiaTheme="minorEastAsia" w:hAnsi="Times New Roman" w:cs="Times New Roman"/>
          <w:sz w:val="24"/>
          <w:szCs w:val="24"/>
        </w:rPr>
        <w:fldChar w:fldCharType="begin">
          <w:fldData xml:space="preserve">PEVuZE5vdGU+PENpdGU+PEF1dGhvcj5PdW5uYXM8L0F1dGhvcj48WWVhcj4yMDE3PC9ZZWFyPjxS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PdW5uYXM8L0F1dGhvcj48WWVhcj4yMDE3PC9ZZWFyPjxS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00D94BDD"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6)</w:t>
      </w:r>
      <w:r w:rsidR="00D94BDD" w:rsidRPr="00315341">
        <w:rPr>
          <w:rFonts w:ascii="Times New Roman" w:eastAsiaTheme="minorEastAsia" w:hAnsi="Times New Roman" w:cs="Times New Roman"/>
          <w:sz w:val="24"/>
          <w:szCs w:val="24"/>
        </w:rPr>
        <w:fldChar w:fldCharType="end"/>
      </w:r>
      <w:r w:rsidR="00D94BDD" w:rsidRPr="00315341">
        <w:rPr>
          <w:rFonts w:ascii="Times New Roman" w:eastAsiaTheme="minorEastAsia" w:hAnsi="Times New Roman" w:cs="Times New Roman"/>
          <w:sz w:val="24"/>
          <w:szCs w:val="24"/>
        </w:rPr>
        <w:t xml:space="preserve"> </w:t>
      </w:r>
      <w:r w:rsidRPr="00315341">
        <w:rPr>
          <w:rFonts w:ascii="Times New Roman" w:eastAsiaTheme="minorEastAsia" w:hAnsi="Times New Roman" w:cs="Times New Roman"/>
          <w:sz w:val="24"/>
          <w:szCs w:val="24"/>
        </w:rPr>
        <w:t xml:space="preserve">polyphenols have been shown to increase EPA and EPA and DHA respectively in rodents. </w:t>
      </w:r>
    </w:p>
    <w:p w14:paraId="4DCA1FE7" w14:textId="2C6CE5DB" w:rsidR="00AD453F" w:rsidRPr="00315341" w:rsidRDefault="00AD453F"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There is also emerging evidence that statin use may affect PUFA levels, due to upregulation of FADS1 and FADS2 as observed in cell lines </w:t>
      </w:r>
      <w:r w:rsidRPr="00315341">
        <w:rPr>
          <w:rFonts w:ascii="Times New Roman" w:eastAsiaTheme="minorEastAsia" w:hAnsi="Times New Roman" w:cs="Times New Roman"/>
          <w:sz w:val="24"/>
          <w:szCs w:val="24"/>
        </w:rPr>
        <w:fldChar w:fldCharType="begin">
          <w:fldData xml:space="preserve">PEVuZE5vdGU+PENpdGU+PEF1dGhvcj5SaXPDqTwvQXV0aG9yPjxZZWFyPjIwMDc8L1llYXI+PFJl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</w:fldData>
        </w:fldChar>
      </w:r>
      <w:r w:rsidR="00917B65">
        <w:rPr>
          <w:rFonts w:ascii="Times New Roman" w:eastAsiaTheme="minorEastAsia" w:hAnsi="Times New Roman" w:cs="Times New Roman"/>
          <w:sz w:val="24"/>
          <w:szCs w:val="24"/>
        </w:rPr>
        <w:instrText xml:space="preserve"> ADDIN EN.CITE </w:instrText>
      </w:r>
      <w:r w:rsidR="00917B65">
        <w:rPr>
          <w:rFonts w:ascii="Times New Roman" w:eastAsiaTheme="minorEastAsia" w:hAnsi="Times New Roman" w:cs="Times New Roman"/>
          <w:sz w:val="24"/>
          <w:szCs w:val="24"/>
        </w:rPr>
        <w:fldChar w:fldCharType="begin">
          <w:fldData xml:space="preserve">PEVuZE5vdGU+PENpdGU+PEF1dGhvcj5SaXPDqTwvQXV0aG9yPjxZZWFyPjIwMDc8L1llYXI+PFJl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</w:fldData>
        </w:fldChar>
      </w:r>
      <w:r w:rsidR="00917B65">
        <w:rPr>
          <w:rFonts w:ascii="Times New Roman" w:eastAsiaTheme="minorEastAsia" w:hAnsi="Times New Roman" w:cs="Times New Roman"/>
          <w:sz w:val="24"/>
          <w:szCs w:val="24"/>
        </w:rPr>
        <w:instrText xml:space="preserve"> ADDIN EN.CITE.DATA </w:instrText>
      </w:r>
      <w:r w:rsidR="00917B65">
        <w:rPr>
          <w:rFonts w:ascii="Times New Roman" w:eastAsiaTheme="minorEastAsia" w:hAnsi="Times New Roman" w:cs="Times New Roman"/>
          <w:sz w:val="24"/>
          <w:szCs w:val="24"/>
        </w:rPr>
      </w:r>
      <w:r w:rsidR="00917B65">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7, 168)</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In </w:t>
      </w:r>
      <w:proofErr w:type="spellStart"/>
      <w:r w:rsidRPr="00315341">
        <w:rPr>
          <w:rFonts w:ascii="Times New Roman" w:eastAsiaTheme="minorEastAsia" w:hAnsi="Times New Roman" w:cs="Times New Roman"/>
          <w:sz w:val="24"/>
          <w:szCs w:val="24"/>
        </w:rPr>
        <w:t>hypercholesterolaemic</w:t>
      </w:r>
      <w:proofErr w:type="spellEnd"/>
      <w:r w:rsidRPr="00315341">
        <w:rPr>
          <w:rFonts w:ascii="Times New Roman" w:eastAsiaTheme="minorEastAsia" w:hAnsi="Times New Roman" w:cs="Times New Roman"/>
          <w:sz w:val="24"/>
          <w:szCs w:val="24"/>
        </w:rPr>
        <w:t xml:space="preserve"> participants, simvastatin reduced total fatty acid concentrations by 22%, with an increase in the % arachidonic acid and DHA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Harris&lt;/Author&gt;&lt;Year&gt;2004&lt;/Year&gt;&lt;RecNum&gt;288&lt;/RecNum&gt;&lt;DisplayText&gt;(169)&lt;/DisplayText&gt;&lt;record&gt;&lt;rec-number&gt;288&lt;/rec-number&gt;&lt;foreign-keys&gt;&lt;key app="EN" db-id="2tr5pefawrd9aaed0e8vvwri50tp9vp0ep9w" timestamp="1726068070"&gt;288&lt;/key&gt;&lt;/foreign-keys&gt;&lt;ref-type name="Journal Article"&gt;17&lt;/ref-type&gt;&lt;contributors&gt;&lt;authors&gt;&lt;author&gt;Harris, J. I.&lt;/author&gt;&lt;author&gt;Hibbeln, J. R.&lt;/author&gt;&lt;author&gt;Mackey, R. H.&lt;/author&gt;&lt;author&gt;Muldoon, M. F.&lt;/author&gt;&lt;/authors&gt;&lt;/contributors&gt;&lt;auth-address&gt;Department of Medicine, Center for Clinical Pharmacology, School of Medicine, University of Pittsburgh, 4015 O&amp;apos;Hara Street, Old Engineering Hall, Room 506, Pittsburgh, PA 15260, USA.&lt;/auth-address&gt;&lt;titles&gt;&lt;title&gt;Statin treatment alters serum n-3 and n-6 fatty acids in hypercholesterolemic patients&lt;/title&gt;&lt;secondary-title&gt;Prostaglandins Leukot Essent Fatty Acids&lt;/secondary-title&gt;&lt;/titles&gt;&lt;periodical&gt;&lt;full-title&gt;Prostaglandins Leukot Essent Fatty Acids&lt;/full-title&gt;&lt;/periodical&gt;&lt;pages&gt;263-9&lt;/pages&gt;&lt;volume&gt;71&lt;/volume&gt;&lt;number&gt;4&lt;/number&gt;&lt;keywords&gt;&lt;keyword&gt;Adult&lt;/keyword&gt;&lt;keyword&gt;Aged&lt;/keyword&gt;&lt;keyword&gt;Arachidonic Acid/*blood&lt;/keyword&gt;&lt;keyword&gt;Docosahexaenoic Acids/*blood&lt;/keyword&gt;&lt;keyword&gt;Double-Blind Method&lt;/keyword&gt;&lt;keyword&gt;Eicosapentaenoic Acid/blood&lt;/keyword&gt;&lt;keyword&gt;Female&lt;/keyword&gt;&lt;keyword&gt;Humans&lt;/keyword&gt;&lt;keyword&gt;Hypercholesterolemia/*blood/*drug therapy&lt;/keyword&gt;&lt;keyword&gt;Male&lt;/keyword&gt;&lt;keyword&gt;Middle Aged&lt;/keyword&gt;&lt;keyword&gt;Simvastatin/*therapeutic use&lt;/keyword&gt;&lt;/keywords&gt;&lt;dates&gt;&lt;year&gt;2004&lt;/year&gt;&lt;pub-dates&gt;&lt;date&gt;Oct&lt;/date&gt;&lt;/pub-dates&gt;&lt;/dates&gt;&lt;isbn&gt;0952-3278 (Print)&amp;#xD;0952-3278&lt;/isbn&gt;&lt;accession-num&gt;15310527&lt;/accession-num&gt;&lt;urls&gt;&lt;/urls&gt;&lt;electronic-resource-num&gt;10.1016/j.plefa.2004.06.001&lt;/electronic-resource-num&gt;&lt;remote-database-provider&gt;NLM&lt;/remote-database-provider&gt;&lt;language&gt;eng&lt;/language&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69)</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w:t>
      </w:r>
    </w:p>
    <w:p w14:paraId="5E36B13D" w14:textId="2954723A" w:rsidR="00AD453F"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Overall</w:t>
      </w:r>
      <w:r w:rsidR="17A2A837"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despite the large potential for upregulation of the biosynthetic process to improve EPA and DHA status, there is </w:t>
      </w:r>
      <w:r w:rsidR="235CA52C" w:rsidRPr="00315341">
        <w:rPr>
          <w:rFonts w:ascii="Times New Roman" w:eastAsiaTheme="minorEastAsia" w:hAnsi="Times New Roman" w:cs="Times New Roman"/>
          <w:sz w:val="24"/>
          <w:szCs w:val="24"/>
        </w:rPr>
        <w:t>currently</w:t>
      </w:r>
      <w:r w:rsidRPr="00315341">
        <w:rPr>
          <w:rFonts w:ascii="Times New Roman" w:eastAsiaTheme="minorEastAsia" w:hAnsi="Times New Roman" w:cs="Times New Roman"/>
          <w:sz w:val="24"/>
          <w:szCs w:val="24"/>
        </w:rPr>
        <w:t xml:space="preserve"> limited evidence and research activity in this area, particularly in humans.</w:t>
      </w:r>
    </w:p>
    <w:p w14:paraId="62502F7A" w14:textId="77777777" w:rsidR="00AD453F" w:rsidRPr="00315341" w:rsidRDefault="00AD453F" w:rsidP="00A13D98">
      <w:pPr>
        <w:spacing w:after="0" w:line="360" w:lineRule="auto"/>
        <w:jc w:val="both"/>
        <w:rPr>
          <w:rFonts w:ascii="Times New Roman" w:eastAsiaTheme="minorEastAsia" w:hAnsi="Times New Roman" w:cs="Times New Roman"/>
          <w:sz w:val="24"/>
          <w:szCs w:val="24"/>
        </w:rPr>
      </w:pPr>
    </w:p>
    <w:p w14:paraId="3C0CCD6D" w14:textId="5CD5F385" w:rsidR="00BB596C" w:rsidRPr="00315341" w:rsidRDefault="00BB596C" w:rsidP="00A13D98">
      <w:pPr>
        <w:pStyle w:val="ListParagraph"/>
        <w:numPr>
          <w:ilvl w:val="0"/>
          <w:numId w:val="14"/>
        </w:num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 xml:space="preserve">Policy, </w:t>
      </w:r>
      <w:r w:rsidR="00ED2BCA" w:rsidRPr="00315341">
        <w:rPr>
          <w:rFonts w:ascii="Times New Roman" w:eastAsiaTheme="minorEastAsia" w:hAnsi="Times New Roman" w:cs="Times New Roman"/>
          <w:b/>
          <w:bCs/>
          <w:sz w:val="24"/>
          <w:szCs w:val="24"/>
        </w:rPr>
        <w:t>r</w:t>
      </w:r>
      <w:r w:rsidRPr="00315341">
        <w:rPr>
          <w:rFonts w:ascii="Times New Roman" w:eastAsiaTheme="minorEastAsia" w:hAnsi="Times New Roman" w:cs="Times New Roman"/>
          <w:b/>
          <w:bCs/>
          <w:sz w:val="24"/>
          <w:szCs w:val="24"/>
        </w:rPr>
        <w:t xml:space="preserve">egulation and </w:t>
      </w:r>
      <w:r w:rsidR="00ED2BCA" w:rsidRPr="00315341">
        <w:rPr>
          <w:rFonts w:ascii="Times New Roman" w:eastAsiaTheme="minorEastAsia" w:hAnsi="Times New Roman" w:cs="Times New Roman"/>
          <w:b/>
          <w:bCs/>
          <w:sz w:val="24"/>
          <w:szCs w:val="24"/>
        </w:rPr>
        <w:t>e</w:t>
      </w:r>
      <w:r w:rsidRPr="00315341">
        <w:rPr>
          <w:rFonts w:ascii="Times New Roman" w:eastAsiaTheme="minorEastAsia" w:hAnsi="Times New Roman" w:cs="Times New Roman"/>
          <w:b/>
          <w:bCs/>
          <w:sz w:val="24"/>
          <w:szCs w:val="24"/>
        </w:rPr>
        <w:t xml:space="preserve">ffecting </w:t>
      </w:r>
      <w:r w:rsidR="00ED2BCA" w:rsidRPr="00315341">
        <w:rPr>
          <w:rFonts w:ascii="Times New Roman" w:eastAsiaTheme="minorEastAsia" w:hAnsi="Times New Roman" w:cs="Times New Roman"/>
          <w:b/>
          <w:bCs/>
          <w:sz w:val="24"/>
          <w:szCs w:val="24"/>
        </w:rPr>
        <w:t>c</w:t>
      </w:r>
      <w:r w:rsidRPr="00315341">
        <w:rPr>
          <w:rFonts w:ascii="Times New Roman" w:eastAsiaTheme="minorEastAsia" w:hAnsi="Times New Roman" w:cs="Times New Roman"/>
          <w:b/>
          <w:bCs/>
          <w:sz w:val="24"/>
          <w:szCs w:val="24"/>
        </w:rPr>
        <w:t>hange</w:t>
      </w:r>
    </w:p>
    <w:p w14:paraId="01F9F74D" w14:textId="77777777" w:rsidR="000A5DA7" w:rsidRPr="00315341" w:rsidRDefault="000A5DA7" w:rsidP="00A13D98">
      <w:pPr>
        <w:spacing w:after="0" w:line="360" w:lineRule="auto"/>
        <w:jc w:val="both"/>
        <w:rPr>
          <w:rFonts w:ascii="Times New Roman" w:eastAsiaTheme="minorEastAsia" w:hAnsi="Times New Roman" w:cs="Times New Roman"/>
          <w:b/>
          <w:bCs/>
          <w:sz w:val="24"/>
          <w:szCs w:val="24"/>
        </w:rPr>
      </w:pPr>
    </w:p>
    <w:p w14:paraId="5882F61F" w14:textId="3D28E1BD" w:rsidR="005C5F59" w:rsidRPr="00315341" w:rsidRDefault="3D050D18" w:rsidP="00A13D98">
      <w:pPr>
        <w:spacing w:after="0" w:line="360" w:lineRule="auto"/>
        <w:jc w:val="both"/>
        <w:rPr>
          <w:rFonts w:ascii="Times New Roman" w:eastAsia="Calibri" w:hAnsi="Times New Roman" w:cs="Times New Roman"/>
          <w:sz w:val="24"/>
          <w:szCs w:val="24"/>
        </w:rPr>
      </w:pPr>
      <w:r w:rsidRPr="00315341">
        <w:rPr>
          <w:rFonts w:ascii="Times New Roman" w:eastAsiaTheme="minorEastAsia" w:hAnsi="Times New Roman" w:cs="Times New Roman"/>
          <w:sz w:val="24"/>
          <w:szCs w:val="24"/>
        </w:rPr>
        <w:t>As detailed above, most of the UK population (along with most other global populations) has lower than recommended intakes of EPA and DHA, with associated health consequences. Collective leadership from government health policy and regulat</w:t>
      </w:r>
      <w:r w:rsidR="004273E2" w:rsidRPr="00315341">
        <w:rPr>
          <w:rFonts w:ascii="Times New Roman" w:eastAsiaTheme="minorEastAsia" w:hAnsi="Times New Roman" w:cs="Times New Roman"/>
          <w:sz w:val="24"/>
          <w:szCs w:val="24"/>
        </w:rPr>
        <w:t>ory agencies</w:t>
      </w:r>
      <w:r w:rsidRPr="00315341">
        <w:rPr>
          <w:rFonts w:ascii="Times New Roman" w:eastAsiaTheme="minorEastAsia" w:hAnsi="Times New Roman" w:cs="Times New Roman"/>
          <w:sz w:val="24"/>
          <w:szCs w:val="24"/>
        </w:rPr>
        <w:t xml:space="preserve">, the food industry and academia will be required to affect a measurable change in intake. The provision to consumers of the capability, opportunity and motivation </w:t>
      </w:r>
      <w:r w:rsidRPr="00315341">
        <w:rPr>
          <w:rFonts w:ascii="Times New Roman" w:eastAsiaTheme="minorEastAsia" w:hAnsi="Times New Roman" w:cs="Times New Roman"/>
          <w:sz w:val="24"/>
          <w:szCs w:val="24"/>
        </w:rPr>
        <w:fldChar w:fldCharType="begin"/>
      </w:r>
      <w:r w:rsidR="00917B65">
        <w:rPr>
          <w:rFonts w:ascii="Times New Roman" w:eastAsiaTheme="minorEastAsia" w:hAnsi="Times New Roman" w:cs="Times New Roman"/>
          <w:sz w:val="24"/>
          <w:szCs w:val="24"/>
        </w:rPr>
        <w:instrText xml:space="preserve"> ADDIN EN.CITE &lt;EndNote&gt;&lt;Cite&gt;&lt;Author&gt;Michie&lt;/Author&gt;&lt;Year&gt;2014&lt;/Year&gt;&lt;RecNum&gt;45&lt;/RecNum&gt;&lt;DisplayText&gt;(170)&lt;/DisplayText&gt;&lt;record&gt;&lt;rec-number&gt;45&lt;/rec-number&gt;&lt;foreign-keys&gt;&lt;key app="EN" db-id="2tr5pefawrd9aaed0e8vvwri50tp9vp0ep9w" timestamp="1698328870"&gt;45&lt;/key&gt;&lt;/foreign-keys&gt;&lt;ref-type name="Book"&gt;6&lt;/ref-type&gt;&lt;contributors&gt;&lt;authors&gt;&lt;author&gt;Michie, S.&lt;/author&gt;&lt;author&gt;Atkins, L.&lt;/author&gt;&lt;author&gt;West, R. &lt;/author&gt;&lt;/authors&gt;&lt;/contributors&gt;&lt;titles&gt;&lt;title&gt;The Behaviour Change Wheel: A Guide To Designing Interventions&lt;/title&gt;&lt;/titles&gt;&lt;dates&gt;&lt;year&gt;2014&lt;/year&gt;&lt;/dates&gt;&lt;pub-location&gt;Sutton, UK&lt;/pub-location&gt;&lt;publisher&gt;Silverback Publishing&lt;/publisher&gt;&lt;urls&gt;&lt;/urls&gt;&lt;/record&gt;&lt;/Cite&gt;&lt;/EndNote&gt;</w:instrText>
      </w:r>
      <w:r w:rsidRPr="00315341">
        <w:rPr>
          <w:rFonts w:ascii="Times New Roman" w:eastAsiaTheme="minorEastAsia" w:hAnsi="Times New Roman" w:cs="Times New Roman"/>
          <w:sz w:val="24"/>
          <w:szCs w:val="24"/>
        </w:rPr>
        <w:fldChar w:fldCharType="separate"/>
      </w:r>
      <w:r w:rsidR="00917B65">
        <w:rPr>
          <w:rFonts w:ascii="Times New Roman" w:eastAsiaTheme="minorEastAsia" w:hAnsi="Times New Roman" w:cs="Times New Roman"/>
          <w:noProof/>
          <w:sz w:val="24"/>
          <w:szCs w:val="24"/>
        </w:rPr>
        <w:t>(170)</w:t>
      </w:r>
      <w:r w:rsidRPr="00315341">
        <w:rPr>
          <w:rFonts w:ascii="Times New Roman" w:eastAsiaTheme="minorEastAsia" w:hAnsi="Times New Roman" w:cs="Times New Roman"/>
          <w:sz w:val="24"/>
          <w:szCs w:val="24"/>
        </w:rPr>
        <w:fldChar w:fldCharType="end"/>
      </w:r>
      <w:r w:rsidRPr="00315341">
        <w:rPr>
          <w:rFonts w:ascii="Times New Roman" w:eastAsiaTheme="minorEastAsia" w:hAnsi="Times New Roman" w:cs="Times New Roman"/>
          <w:sz w:val="24"/>
          <w:szCs w:val="24"/>
        </w:rPr>
        <w:t xml:space="preserve"> to increase EPA and DHA intakes, requires a multi-prong approach including improved consumer awareness, altered national food policy, and a consideration of current innovation and the regulatory landscape affecting the translation of research findings into commercially available EPA and DHA enriched food products. </w:t>
      </w:r>
    </w:p>
    <w:p w14:paraId="65760EFA" w14:textId="00BD6F4C" w:rsidR="20CB261A" w:rsidRPr="00315341" w:rsidRDefault="20CB261A" w:rsidP="00A13D98">
      <w:pPr>
        <w:spacing w:after="0" w:line="360" w:lineRule="auto"/>
        <w:jc w:val="both"/>
        <w:rPr>
          <w:rFonts w:ascii="Times New Roman" w:eastAsiaTheme="minorEastAsia" w:hAnsi="Times New Roman" w:cs="Times New Roman"/>
          <w:b/>
          <w:bCs/>
          <w:sz w:val="24"/>
          <w:szCs w:val="24"/>
        </w:rPr>
      </w:pPr>
    </w:p>
    <w:p w14:paraId="3BDC9A5F" w14:textId="231B59C0" w:rsidR="007B29F9" w:rsidRPr="00315341" w:rsidRDefault="17C68490" w:rsidP="00A13D98">
      <w:pPr>
        <w:spacing w:after="0" w:line="360" w:lineRule="auto"/>
        <w:jc w:val="both"/>
        <w:rPr>
          <w:rFonts w:ascii="Times New Roman" w:eastAsia="Aptos" w:hAnsi="Times New Roman" w:cs="Times New Roman"/>
          <w:sz w:val="24"/>
          <w:szCs w:val="24"/>
        </w:rPr>
      </w:pPr>
      <w:r w:rsidRPr="00315341">
        <w:rPr>
          <w:rFonts w:ascii="Times New Roman" w:eastAsia="Aptos" w:hAnsi="Times New Roman" w:cs="Times New Roman"/>
          <w:sz w:val="24"/>
          <w:szCs w:val="24"/>
        </w:rPr>
        <w:t>The current UK government advice to ‘</w:t>
      </w:r>
      <w:r w:rsidRPr="00315341">
        <w:rPr>
          <w:rFonts w:ascii="Times New Roman" w:eastAsia="Aptos" w:hAnsi="Times New Roman" w:cs="Times New Roman"/>
          <w:i/>
          <w:iCs/>
          <w:sz w:val="24"/>
          <w:szCs w:val="24"/>
        </w:rPr>
        <w:t>Eat at least two portions of fish per week of which one should be oily….. contains approximately 0.45 g of EPA+DPA+DHA</w:t>
      </w:r>
      <w:r w:rsidRPr="00315341">
        <w:rPr>
          <w:rFonts w:ascii="Times New Roman" w:eastAsia="Aptos" w:hAnsi="Times New Roman" w:cs="Times New Roman"/>
          <w:sz w:val="24"/>
          <w:szCs w:val="24"/>
        </w:rPr>
        <w:t>’ dates back to 2004</w:t>
      </w:r>
      <w:r w:rsidR="26FBE36A" w:rsidRPr="00315341">
        <w:rPr>
          <w:rFonts w:ascii="Times New Roman" w:eastAsia="Aptos" w:hAnsi="Times New Roman" w:cs="Times New Roman"/>
          <w:sz w:val="24"/>
          <w:szCs w:val="24"/>
        </w:rPr>
        <w:t xml:space="preserve"> </w:t>
      </w:r>
      <w:r w:rsidR="00CC52C8"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SACN&lt;/Author&gt;&lt;Year&gt;2004&lt;/Year&gt;&lt;RecNum&gt;424&lt;/RecNum&gt;&lt;DisplayText&gt;(69)&lt;/DisplayText&gt;&lt;record&gt;&lt;rec-number&gt;424&lt;/rec-number&gt;&lt;foreign-keys&gt;&lt;key app="EN" db-id="2tr5pefawrd9aaed0e8vvwri50tp9vp0ep9w" timestamp="1732294014"&gt;424&lt;/key&gt;&lt;/foreign-keys&gt;&lt;ref-type name="Government Document"&gt;46&lt;/ref-type&gt;&lt;contributors&gt;&lt;authors&gt;&lt;author&gt;SACN &lt;/author&gt;&lt;/authors&gt;&lt;secondary-authors&gt;&lt;author&gt; Food Standards Agency and the Department of Health&lt;/author&gt;&lt;/secondary-authors&gt;&lt;/contributors&gt;&lt;titles&gt;&lt;title&gt;Advice on fish consumption:benefits &amp;amp; risks&lt;/title&gt;&lt;/titles&gt;&lt;dates&gt;&lt;year&gt;2004&lt;/year&gt;&lt;/dates&gt;&lt;pub-location&gt;Norwich, UK&lt;/pub-location&gt;&lt;publisher&gt;The Stationary Office (TSO)&lt;/publisher&gt;&lt;urls&gt;&lt;related-urls&gt;&lt;url&gt;https://www.gov.uk/government/publications/sacn-advice-on-fish-consumption&lt;/url&gt;&lt;/related-urls&gt;&lt;/urls&gt;&lt;/record&gt;&lt;/Cite&gt;&lt;/EndNote&gt;</w:instrText>
      </w:r>
      <w:r w:rsidR="00CC52C8"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69)</w:t>
      </w:r>
      <w:r w:rsidR="00CC52C8" w:rsidRPr="00315341">
        <w:rPr>
          <w:rFonts w:ascii="Times New Roman" w:eastAsia="Aptos" w:hAnsi="Times New Roman" w:cs="Times New Roman"/>
          <w:sz w:val="24"/>
          <w:szCs w:val="24"/>
        </w:rPr>
        <w:fldChar w:fldCharType="end"/>
      </w:r>
      <w:r w:rsidRPr="00315341">
        <w:rPr>
          <w:rFonts w:ascii="Times New Roman" w:eastAsia="Aptos" w:hAnsi="Times New Roman" w:cs="Times New Roman"/>
          <w:sz w:val="24"/>
          <w:szCs w:val="24"/>
        </w:rPr>
        <w:t xml:space="preserve"> with the two portion (140 g per portion) message a component part of the 2016 Eatwell guide </w:t>
      </w:r>
      <w:r w:rsidR="5BED96E2"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OHID&lt;/Author&gt;&lt;Year&gt;2016&lt;/Year&gt;&lt;RecNum&gt;429&lt;/RecNum&gt;&lt;DisplayText&gt;(171)&lt;/DisplayText&gt;&lt;record&gt;&lt;rec-number&gt;429&lt;/rec-number&gt;&lt;foreign-keys&gt;&lt;key app="EN" db-id="2tr5pefawrd9aaed0e8vvwri50tp9vp0ep9w" timestamp="1732623654"&gt;429&lt;/key&gt;&lt;/foreign-keys&gt;&lt;ref-type name="Government Document"&gt;46&lt;/ref-type&gt;&lt;contributors&gt;&lt;authors&gt;&lt;author&gt;OHID&lt;/author&gt;&lt;/authors&gt;&lt;secondary-authors&gt;&lt;author&gt;Office for Health Improvement and Disparities&lt;/author&gt;&lt;/secondary-authors&gt;&lt;/contributors&gt;&lt;titles&gt;&lt;title&gt;The Eatwell Guide, https://www.gov.uk/government/publications/the-eatwell-guide&lt;/title&gt;&lt;/titles&gt;&lt;dates&gt;&lt;year&gt;2016&lt;/year&gt;&lt;/dates&gt;&lt;urls&gt;&lt;related-urls&gt;&lt;url&gt;https://www.gov.uk/government/publications/the-eatwell-guide&lt;/url&gt;&lt;/related-urls&gt;&lt;/urls&gt;&lt;/record&gt;&lt;/Cite&gt;&lt;/EndNote&gt;</w:instrText>
      </w:r>
      <w:r w:rsidR="5BED96E2"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171)</w:t>
      </w:r>
      <w:r w:rsidR="5BED96E2" w:rsidRPr="00315341">
        <w:rPr>
          <w:rFonts w:ascii="Times New Roman" w:eastAsia="Aptos" w:hAnsi="Times New Roman" w:cs="Times New Roman"/>
          <w:sz w:val="24"/>
          <w:szCs w:val="24"/>
        </w:rPr>
        <w:fldChar w:fldCharType="end"/>
      </w:r>
      <w:r w:rsidR="00DB0759" w:rsidRPr="00315341">
        <w:rPr>
          <w:rFonts w:ascii="Times New Roman" w:eastAsia="Aptos" w:hAnsi="Times New Roman" w:cs="Times New Roman"/>
          <w:sz w:val="24"/>
          <w:szCs w:val="24"/>
        </w:rPr>
        <w:t>.</w:t>
      </w:r>
      <w:r w:rsidRPr="00315341">
        <w:rPr>
          <w:rFonts w:ascii="Times New Roman" w:eastAsia="Aptos" w:hAnsi="Times New Roman" w:cs="Times New Roman"/>
          <w:sz w:val="24"/>
          <w:szCs w:val="24"/>
        </w:rPr>
        <w:t xml:space="preserve"> However, there is widespread public confusion regarding the health benefits of increased </w:t>
      </w:r>
      <w:r w:rsidRPr="00315341">
        <w:rPr>
          <w:rFonts w:ascii="Times New Roman" w:eastAsia="Aptos" w:hAnsi="Times New Roman" w:cs="Times New Roman"/>
          <w:sz w:val="24"/>
          <w:szCs w:val="24"/>
        </w:rPr>
        <w:lastRenderedPageBreak/>
        <w:t xml:space="preserve">fish and EPA and DHA intakes, the difference between </w:t>
      </w:r>
      <w:r w:rsidR="0BC36BF7" w:rsidRPr="00315341">
        <w:rPr>
          <w:rFonts w:ascii="Times New Roman" w:eastAsiaTheme="minorEastAsia" w:hAnsi="Times New Roman" w:cs="Times New Roman"/>
          <w:sz w:val="24"/>
          <w:szCs w:val="24"/>
        </w:rPr>
        <w:t>ALA</w:t>
      </w:r>
      <w:r w:rsidRPr="00315341">
        <w:rPr>
          <w:rFonts w:ascii="Times New Roman" w:eastAsia="Aptos" w:hAnsi="Times New Roman" w:cs="Times New Roman"/>
          <w:sz w:val="24"/>
          <w:szCs w:val="24"/>
        </w:rPr>
        <w:t xml:space="preserve"> and EPA/DHA, what constitutes an oily fish, whether the canned version of the fish is equivalent to the fresh fillet, toxicological concerns and sustainability issues and product sustainability certification and labelling</w:t>
      </w:r>
      <w:r w:rsidR="00854240" w:rsidRPr="00315341">
        <w:rPr>
          <w:rFonts w:ascii="Times New Roman" w:eastAsia="Aptos" w:hAnsi="Times New Roman" w:cs="Times New Roman"/>
          <w:sz w:val="24"/>
          <w:szCs w:val="24"/>
        </w:rPr>
        <w:t xml:space="preserve"> </w:t>
      </w:r>
      <w:r w:rsidR="00854240"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Feucht&lt;/Author&gt;&lt;Year&gt;2014&lt;/Year&gt;&lt;RecNum&gt;446&lt;/RecNum&gt;&lt;DisplayText&gt;(172)&lt;/DisplayText&gt;&lt;record&gt;&lt;rec-number&gt;446&lt;/rec-number&gt;&lt;foreign-keys&gt;&lt;key app="EN" db-id="2tr5pefawrd9aaed0e8vvwri50tp9vp0ep9w" timestamp="1734279886"&gt;446&lt;/key&gt;&lt;/foreign-keys&gt;&lt;ref-type name="Journal Article"&gt;17&lt;/ref-type&gt;&lt;contributors&gt;&lt;authors&gt;&lt;author&gt;Feucht, Y. &lt;/author&gt;&lt;author&gt;Zander, K. &lt;/author&gt;&lt;/authors&gt;&lt;/contributors&gt;&lt;titles&gt;&lt;title&gt; Consumers&amp;apos; knowledge and information needs on organic aquaculture. &lt;/title&gt;&lt;secondary-title&gt;Proceedings of the 4th ISOFAR Scientific Conference. ‘Building Organic Bridges’, at the Organic World Congress 13–15 Oct., Istanbul, Turkey.&lt;/secondary-title&gt;&lt;/titles&gt;&lt;periodical&gt;&lt;full-title&gt;Proceedings of the 4th ISOFAR Scientific Conference. ‘Building Organic Bridges’, at the Organic World Congress 13–15 Oct., Istanbul, Turkey.&lt;/full-title&gt;&lt;/periodical&gt;&lt;dates&gt;&lt;year&gt;2014&lt;/year&gt;&lt;/dates&gt;&lt;urls&gt;&lt;related-urls&gt;&lt;url&gt;https://orgpr ints.org/id/eprin t/23766/1/23766_MM.pdf &lt;/url&gt;&lt;/related-urls&gt;&lt;/urls&gt;&lt;/record&gt;&lt;/Cite&gt;&lt;/EndNote&gt;</w:instrText>
      </w:r>
      <w:r w:rsidR="00854240"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172)</w:t>
      </w:r>
      <w:r w:rsidR="00854240" w:rsidRPr="00315341">
        <w:rPr>
          <w:rFonts w:ascii="Times New Roman" w:eastAsia="Aptos" w:hAnsi="Times New Roman" w:cs="Times New Roman"/>
          <w:sz w:val="24"/>
          <w:szCs w:val="24"/>
        </w:rPr>
        <w:fldChar w:fldCharType="end"/>
      </w:r>
      <w:r w:rsidR="00854240" w:rsidRPr="00315341">
        <w:rPr>
          <w:rFonts w:ascii="Times New Roman" w:eastAsia="Aptos" w:hAnsi="Times New Roman" w:cs="Times New Roman"/>
          <w:sz w:val="24"/>
          <w:szCs w:val="24"/>
        </w:rPr>
        <w:t>.</w:t>
      </w:r>
    </w:p>
    <w:p w14:paraId="0CDFDC80" w14:textId="2B782122" w:rsidR="36C40D47" w:rsidRPr="00315341" w:rsidRDefault="36C40D47" w:rsidP="00A13D98">
      <w:pPr>
        <w:spacing w:after="0" w:line="360" w:lineRule="auto"/>
        <w:jc w:val="both"/>
        <w:rPr>
          <w:rFonts w:ascii="Times New Roman" w:eastAsia="Aptos" w:hAnsi="Times New Roman" w:cs="Times New Roman"/>
          <w:sz w:val="24"/>
          <w:szCs w:val="24"/>
        </w:rPr>
      </w:pPr>
    </w:p>
    <w:p w14:paraId="3F2AF59F" w14:textId="5C1065C1" w:rsidR="4C7E5C00" w:rsidRPr="00315341" w:rsidRDefault="007B29F9" w:rsidP="00A13D98">
      <w:pPr>
        <w:spacing w:after="0" w:line="360" w:lineRule="auto"/>
        <w:jc w:val="both"/>
        <w:rPr>
          <w:rFonts w:ascii="Times New Roman" w:eastAsia="Aptos" w:hAnsi="Times New Roman" w:cs="Times New Roman"/>
          <w:sz w:val="24"/>
          <w:szCs w:val="24"/>
        </w:rPr>
      </w:pPr>
      <w:r w:rsidRPr="00315341">
        <w:rPr>
          <w:rFonts w:ascii="Times New Roman" w:eastAsia="Aptos" w:hAnsi="Times New Roman" w:cs="Times New Roman"/>
          <w:sz w:val="24"/>
          <w:szCs w:val="24"/>
        </w:rPr>
        <w:t>Nutrition public health campaigns over the last decade</w:t>
      </w:r>
      <w:r w:rsidR="00A210DF" w:rsidRPr="00315341">
        <w:rPr>
          <w:rFonts w:ascii="Times New Roman" w:eastAsia="Aptos" w:hAnsi="Times New Roman" w:cs="Times New Roman"/>
          <w:sz w:val="24"/>
          <w:szCs w:val="24"/>
        </w:rPr>
        <w:t xml:space="preserve">, such as </w:t>
      </w:r>
      <w:r w:rsidR="00A210DF" w:rsidRPr="00315341">
        <w:rPr>
          <w:rFonts w:ascii="Times New Roman" w:eastAsia="Aptos" w:hAnsi="Times New Roman" w:cs="Times New Roman"/>
          <w:i/>
          <w:iCs/>
          <w:sz w:val="24"/>
          <w:szCs w:val="24"/>
        </w:rPr>
        <w:t>Healthier Families</w:t>
      </w:r>
      <w:r w:rsidRPr="00315341">
        <w:rPr>
          <w:rFonts w:ascii="Times New Roman" w:eastAsia="Aptos" w:hAnsi="Times New Roman" w:cs="Times New Roman"/>
          <w:sz w:val="24"/>
          <w:szCs w:val="24"/>
        </w:rPr>
        <w:t xml:space="preserve"> have focussed on the 5-a-day intake of fruit and vegetables</w:t>
      </w:r>
      <w:r w:rsidR="00065754" w:rsidRPr="00315341">
        <w:rPr>
          <w:rFonts w:ascii="Times New Roman" w:eastAsia="Aptos" w:hAnsi="Times New Roman" w:cs="Times New Roman"/>
          <w:sz w:val="24"/>
          <w:szCs w:val="24"/>
        </w:rPr>
        <w:t xml:space="preserve"> and to a lesser degree </w:t>
      </w:r>
      <w:r w:rsidRPr="00315341">
        <w:rPr>
          <w:rFonts w:ascii="Times New Roman" w:eastAsia="Aptos" w:hAnsi="Times New Roman" w:cs="Times New Roman"/>
          <w:sz w:val="24"/>
          <w:szCs w:val="24"/>
        </w:rPr>
        <w:t>salt</w:t>
      </w:r>
      <w:r w:rsidR="00065754" w:rsidRPr="00315341">
        <w:rPr>
          <w:rFonts w:ascii="Times New Roman" w:eastAsia="Aptos" w:hAnsi="Times New Roman" w:cs="Times New Roman"/>
          <w:sz w:val="24"/>
          <w:szCs w:val="24"/>
        </w:rPr>
        <w:t xml:space="preserve">, </w:t>
      </w:r>
      <w:r w:rsidRPr="00315341">
        <w:rPr>
          <w:rFonts w:ascii="Times New Roman" w:eastAsia="Aptos" w:hAnsi="Times New Roman" w:cs="Times New Roman"/>
          <w:sz w:val="24"/>
          <w:szCs w:val="24"/>
        </w:rPr>
        <w:t xml:space="preserve">sugar </w:t>
      </w:r>
      <w:r w:rsidR="00065754" w:rsidRPr="00315341">
        <w:rPr>
          <w:rFonts w:ascii="Times New Roman" w:eastAsia="Aptos" w:hAnsi="Times New Roman" w:cs="Times New Roman"/>
          <w:sz w:val="24"/>
          <w:szCs w:val="24"/>
        </w:rPr>
        <w:t>and saturated fat reductions</w:t>
      </w:r>
      <w:r w:rsidR="00D224F3" w:rsidRPr="00315341">
        <w:rPr>
          <w:rFonts w:ascii="Times New Roman" w:eastAsia="Aptos" w:hAnsi="Times New Roman" w:cs="Times New Roman"/>
          <w:sz w:val="24"/>
          <w:szCs w:val="24"/>
        </w:rPr>
        <w:t xml:space="preserve"> </w:t>
      </w:r>
      <w:r w:rsidR="004F354C"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NHS&lt;/Author&gt;&lt;RecNum&gt;430&lt;/RecNum&gt;&lt;DisplayText&gt;(173)&lt;/DisplayText&gt;&lt;record&gt;&lt;rec-number&gt;430&lt;/rec-number&gt;&lt;foreign-keys&gt;&lt;key app="EN" db-id="2tr5pefawrd9aaed0e8vvwri50tp9vp0ep9w" timestamp="1732623774"&gt;430&lt;/key&gt;&lt;/foreign-keys&gt;&lt;ref-type name="Government Document"&gt;46&lt;/ref-type&gt;&lt;contributors&gt;&lt;authors&gt;&lt;author&gt;NHS&lt;/author&gt;&lt;/authors&gt;&lt;/contributors&gt;&lt;titles&gt;&lt;title&gt;Better Health Better Families, https://www.nhs.uk/healthier-families/&lt;/title&gt;&lt;/titles&gt;&lt;dates&gt;&lt;/dates&gt;&lt;urls&gt;&lt;related-urls&gt;&lt;url&gt;https://www.nhs.uk/healthier-families/&lt;/url&gt;&lt;/related-urls&gt;&lt;/urls&gt;&lt;/record&gt;&lt;/Cite&gt;&lt;/EndNote&gt;</w:instrText>
      </w:r>
      <w:r w:rsidR="004F354C"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173)</w:t>
      </w:r>
      <w:r w:rsidR="004F354C" w:rsidRPr="00315341">
        <w:rPr>
          <w:rFonts w:ascii="Times New Roman" w:eastAsia="Aptos" w:hAnsi="Times New Roman" w:cs="Times New Roman"/>
          <w:sz w:val="24"/>
          <w:szCs w:val="24"/>
        </w:rPr>
        <w:fldChar w:fldCharType="end"/>
      </w:r>
      <w:r w:rsidR="004F354C" w:rsidRPr="00315341">
        <w:rPr>
          <w:rFonts w:ascii="Times New Roman" w:eastAsia="Aptos" w:hAnsi="Times New Roman" w:cs="Times New Roman"/>
          <w:sz w:val="24"/>
          <w:szCs w:val="24"/>
        </w:rPr>
        <w:t>.</w:t>
      </w:r>
      <w:r w:rsidR="00065754" w:rsidRPr="00315341">
        <w:rPr>
          <w:rFonts w:ascii="Times New Roman" w:eastAsia="Aptos" w:hAnsi="Times New Roman" w:cs="Times New Roman"/>
          <w:sz w:val="24"/>
          <w:szCs w:val="24"/>
        </w:rPr>
        <w:t xml:space="preserve"> As highlighted in recent publications </w:t>
      </w:r>
      <w:r w:rsidR="00065754" w:rsidRPr="00315341">
        <w:rPr>
          <w:rFonts w:ascii="Times New Roman" w:eastAsia="Aptos" w:hAnsi="Times New Roman" w:cs="Times New Roman"/>
          <w:i/>
          <w:iCs/>
          <w:sz w:val="24"/>
          <w:szCs w:val="24"/>
        </w:rPr>
        <w:t>‘Urgent public health campaigns are needed</w:t>
      </w:r>
      <w:r w:rsidR="00620B4E" w:rsidRPr="00315341">
        <w:rPr>
          <w:rFonts w:ascii="Times New Roman" w:eastAsia="Aptos" w:hAnsi="Times New Roman" w:cs="Times New Roman"/>
          <w:i/>
          <w:iCs/>
          <w:sz w:val="24"/>
          <w:szCs w:val="24"/>
        </w:rPr>
        <w:t xml:space="preserve"> </w:t>
      </w:r>
      <w:r w:rsidR="00065754" w:rsidRPr="00315341">
        <w:rPr>
          <w:rFonts w:ascii="Times New Roman" w:eastAsia="Aptos" w:hAnsi="Times New Roman" w:cs="Times New Roman"/>
          <w:i/>
          <w:iCs/>
          <w:sz w:val="24"/>
          <w:szCs w:val="24"/>
        </w:rPr>
        <w:t>to improve UK intakes</w:t>
      </w:r>
      <w:r w:rsidR="00ED2BCA" w:rsidRPr="00315341">
        <w:rPr>
          <w:rFonts w:ascii="Times New Roman" w:eastAsia="Aptos" w:hAnsi="Times New Roman" w:cs="Times New Roman"/>
          <w:i/>
          <w:iCs/>
          <w:sz w:val="24"/>
          <w:szCs w:val="24"/>
        </w:rPr>
        <w:t xml:space="preserve"> </w:t>
      </w:r>
      <w:r w:rsidR="00ED2BCA" w:rsidRPr="00315341">
        <w:rPr>
          <w:rFonts w:ascii="Times New Roman" w:eastAsia="Aptos" w:hAnsi="Times New Roman" w:cs="Times New Roman"/>
          <w:sz w:val="24"/>
          <w:szCs w:val="24"/>
        </w:rPr>
        <w:t>(</w:t>
      </w:r>
      <w:r w:rsidR="00A273A9" w:rsidRPr="00315341">
        <w:rPr>
          <w:rFonts w:ascii="Times New Roman" w:eastAsia="Aptos" w:hAnsi="Times New Roman" w:cs="Times New Roman"/>
          <w:sz w:val="24"/>
          <w:szCs w:val="24"/>
        </w:rPr>
        <w:t>of oily fish)</w:t>
      </w:r>
      <w:r w:rsidR="00065754" w:rsidRPr="00315341">
        <w:rPr>
          <w:rFonts w:ascii="Times New Roman" w:eastAsia="Aptos" w:hAnsi="Times New Roman" w:cs="Times New Roman"/>
          <w:i/>
          <w:iCs/>
          <w:sz w:val="24"/>
          <w:szCs w:val="24"/>
        </w:rPr>
        <w:t>, which should include a combined approach of dietary and</w:t>
      </w:r>
      <w:r w:rsidR="00620B4E" w:rsidRPr="00315341">
        <w:rPr>
          <w:rFonts w:ascii="Times New Roman" w:eastAsia="Aptos" w:hAnsi="Times New Roman" w:cs="Times New Roman"/>
          <w:i/>
          <w:iCs/>
          <w:sz w:val="24"/>
          <w:szCs w:val="24"/>
        </w:rPr>
        <w:t xml:space="preserve"> </w:t>
      </w:r>
      <w:r w:rsidR="00065754" w:rsidRPr="00315341">
        <w:rPr>
          <w:rFonts w:ascii="Times New Roman" w:eastAsia="Aptos" w:hAnsi="Times New Roman" w:cs="Times New Roman"/>
          <w:i/>
          <w:iCs/>
          <w:sz w:val="24"/>
          <w:szCs w:val="24"/>
        </w:rPr>
        <w:t>supplemental</w:t>
      </w:r>
      <w:r w:rsidR="00D224F3" w:rsidRPr="00315341">
        <w:rPr>
          <w:rFonts w:ascii="Times New Roman" w:eastAsia="Aptos" w:hAnsi="Times New Roman" w:cs="Times New Roman"/>
          <w:i/>
          <w:iCs/>
          <w:sz w:val="24"/>
          <w:szCs w:val="24"/>
        </w:rPr>
        <w:t xml:space="preserve"> sources</w:t>
      </w:r>
      <w:r w:rsidR="00065754" w:rsidRPr="00315341">
        <w:rPr>
          <w:rFonts w:ascii="Times New Roman" w:eastAsia="Aptos" w:hAnsi="Times New Roman" w:cs="Times New Roman"/>
          <w:i/>
          <w:iCs/>
          <w:sz w:val="24"/>
          <w:szCs w:val="24"/>
        </w:rPr>
        <w:t>’</w:t>
      </w:r>
      <w:r w:rsidR="00A273A9" w:rsidRPr="00315341">
        <w:rPr>
          <w:rFonts w:ascii="Times New Roman" w:eastAsia="Aptos" w:hAnsi="Times New Roman" w:cs="Times New Roman"/>
          <w:i/>
          <w:iCs/>
          <w:sz w:val="24"/>
          <w:szCs w:val="24"/>
        </w:rPr>
        <w:t xml:space="preserve"> </w:t>
      </w:r>
      <w:r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Derbyshire&lt;/Author&gt;&lt;Year&gt;2019&lt;/Year&gt;&lt;RecNum&gt;105&lt;/RecNum&gt;&lt;DisplayText&gt;(73)&lt;/DisplayText&gt;&lt;record&gt;&lt;rec-number&gt;105&lt;/rec-number&gt;&lt;foreign-keys&gt;&lt;key app="EN" db-id="2tr5pefawrd9aaed0e8vvwri50tp9vp0ep9w" timestamp="1703080570"&gt;105&lt;/key&gt;&lt;/foreign-keys&gt;&lt;ref-type name="Journal Article"&gt;17&lt;/ref-type&gt;&lt;contributors&gt;&lt;authors&gt;&lt;author&gt;Derbyshire, E.&lt;/author&gt;&lt;/authors&gt;&lt;/contributors&gt;&lt;auth-address&gt;Nutritional Insight Limited, London, United Kingdom.&lt;/auth-address&gt;&lt;titles&gt;&lt;title&gt;Oily Fish and Omega-3s Across the Life Stages: A Focus on Intakes and Future Directions&lt;/title&gt;&lt;secondary-title&gt;Front Nutr&lt;/secondary-title&gt;&lt;/titles&gt;&lt;periodical&gt;&lt;full-title&gt;Front Nutr&lt;/full-title&gt;&lt;/periodical&gt;&lt;pages&gt;165&lt;/pages&gt;&lt;volume&gt;6&lt;/volume&gt;&lt;edition&gt;2019/11/30&lt;/edition&gt;&lt;keywords&gt;&lt;keyword&gt;dietary intakes&lt;/keyword&gt;&lt;keyword&gt;health&lt;/keyword&gt;&lt;keyword&gt;oily fish&lt;/keyword&gt;&lt;keyword&gt;omega-3 fatty acids&lt;/keyword&gt;&lt;keyword&gt;supplementation&lt;/keyword&gt;&lt;/keywords&gt;&lt;dates&gt;&lt;year&gt;2019&lt;/year&gt;&lt;/dates&gt;&lt;isbn&gt;2296-861X (Print)&amp;#xD;2296-861x&lt;/isbn&gt;&lt;accession-num&gt;31781570&lt;/accession-num&gt;&lt;urls&gt;&lt;/urls&gt;&lt;custom2&gt;PMC6861329&lt;/custom2&gt;&lt;electronic-resource-num&gt;10.3389/fnut.2019.00165&lt;/electronic-resource-num&gt;&lt;remote-database-provider&gt;NLM&lt;/remote-database-provider&gt;&lt;language&gt;eng&lt;/language&gt;&lt;/record&gt;&lt;/Cite&gt;&lt;/EndNote&gt;</w:instrText>
      </w:r>
      <w:r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73)</w:t>
      </w:r>
      <w:r w:rsidRPr="00315341">
        <w:rPr>
          <w:rFonts w:ascii="Times New Roman" w:eastAsia="Aptos" w:hAnsi="Times New Roman" w:cs="Times New Roman"/>
          <w:sz w:val="24"/>
          <w:szCs w:val="24"/>
        </w:rPr>
        <w:fldChar w:fldCharType="end"/>
      </w:r>
      <w:r w:rsidR="00065754" w:rsidRPr="00315341">
        <w:rPr>
          <w:rFonts w:ascii="Times New Roman" w:eastAsia="Aptos" w:hAnsi="Times New Roman" w:cs="Times New Roman"/>
          <w:sz w:val="24"/>
          <w:szCs w:val="24"/>
        </w:rPr>
        <w:t xml:space="preserve"> and </w:t>
      </w:r>
      <w:r w:rsidR="00620B4E" w:rsidRPr="00315341">
        <w:rPr>
          <w:rFonts w:ascii="Times New Roman" w:eastAsia="Aptos" w:hAnsi="Times New Roman" w:cs="Times New Roman"/>
          <w:sz w:val="24"/>
          <w:szCs w:val="24"/>
        </w:rPr>
        <w:t>‘</w:t>
      </w:r>
      <w:r w:rsidR="00620B4E" w:rsidRPr="00315341">
        <w:rPr>
          <w:rFonts w:ascii="Times New Roman" w:eastAsia="Aptos" w:hAnsi="Times New Roman" w:cs="Times New Roman"/>
          <w:i/>
          <w:iCs/>
          <w:sz w:val="24"/>
          <w:szCs w:val="24"/>
        </w:rPr>
        <w:t>It therefore appears there is work to be done in the UK to encourage wider consumer engagement with government recommendations for fish consumption’</w:t>
      </w:r>
      <w:r w:rsidR="00D224F3" w:rsidRPr="00315341">
        <w:rPr>
          <w:rFonts w:ascii="Times New Roman" w:eastAsia="Aptos" w:hAnsi="Times New Roman" w:cs="Times New Roman"/>
          <w:i/>
          <w:iCs/>
          <w:sz w:val="24"/>
          <w:szCs w:val="24"/>
        </w:rPr>
        <w:t xml:space="preserve"> </w:t>
      </w:r>
      <w:r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Steenson&lt;/Author&gt;&lt;Year&gt;2022&lt;/Year&gt;&lt;RecNum&gt;370&lt;/RecNum&gt;&lt;DisplayText&gt;(174)&lt;/DisplayText&gt;&lt;record&gt;&lt;rec-number&gt;370&lt;/rec-number&gt;&lt;foreign-keys&gt;&lt;key app="EN" db-id="2tr5pefawrd9aaed0e8vvwri50tp9vp0ep9w" timestamp="1729509807"&gt;370&lt;/key&gt;&lt;/foreign-keys&gt;&lt;ref-type name="Journal Article"&gt;17&lt;/ref-type&gt;&lt;contributors&gt;&lt;authors&gt;&lt;author&gt;Steenson, S.&lt;/author&gt;&lt;author&gt;Creedon, A.&lt;/author&gt;&lt;/authors&gt;&lt;/contributors&gt;&lt;auth-address&gt;British Nutrition Foundation, London, UK.&lt;/auth-address&gt;&lt;titles&gt;&lt;title&gt;Plenty more fish in the sea? - is there a place for seafood within a healthier and more sustainable diet?&lt;/title&gt;&lt;secondary-title&gt;Nutr Bull&lt;/secondary-title&gt;&lt;/titles&gt;&lt;periodical&gt;&lt;full-title&gt;Nutr Bull&lt;/full-title&gt;&lt;/periodical&gt;&lt;pages&gt;261-273&lt;/pages&gt;&lt;volume&gt;47&lt;/volume&gt;&lt;number&gt;2&lt;/number&gt;&lt;keywords&gt;&lt;keyword&gt;Animals&lt;/keyword&gt;&lt;keyword&gt;Conservation of Natural Resources&lt;/keyword&gt;&lt;keyword&gt;Diet&lt;/keyword&gt;&lt;keyword&gt;*Fisheries&lt;/keyword&gt;&lt;keyword&gt;Fishes&lt;/keyword&gt;&lt;keyword&gt;Humans&lt;/keyword&gt;&lt;keyword&gt;*Seafood/analysis&lt;/keyword&gt;&lt;keyword&gt;dietary guidelines&lt;/keyword&gt;&lt;keyword&gt;fish&lt;/keyword&gt;&lt;keyword&gt;healthy diet&lt;/keyword&gt;&lt;keyword&gt;seafood&lt;/keyword&gt;&lt;keyword&gt;sustainable diet&lt;/keyword&gt;&lt;/keywords&gt;&lt;dates&gt;&lt;year&gt;2022&lt;/year&gt;&lt;pub-dates&gt;&lt;date&gt;Jun&lt;/date&gt;&lt;/pub-dates&gt;&lt;/dates&gt;&lt;isbn&gt;1467-3010&lt;/isbn&gt;&lt;accession-num&gt;36045090&lt;/accession-num&gt;&lt;urls&gt;&lt;/urls&gt;&lt;electronic-resource-num&gt;10.1111/nbu.12553&lt;/electronic-resource-num&gt;&lt;remote-database-provider&gt;NLM&lt;/remote-database-provider&gt;&lt;language&gt;eng&lt;/language&gt;&lt;/record&gt;&lt;/Cite&gt;&lt;/EndNote&gt;</w:instrText>
      </w:r>
      <w:r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174)</w:t>
      </w:r>
      <w:r w:rsidRPr="00315341">
        <w:rPr>
          <w:rFonts w:ascii="Times New Roman" w:eastAsia="Aptos" w:hAnsi="Times New Roman" w:cs="Times New Roman"/>
          <w:sz w:val="24"/>
          <w:szCs w:val="24"/>
        </w:rPr>
        <w:fldChar w:fldCharType="end"/>
      </w:r>
      <w:r w:rsidR="00D224F3" w:rsidRPr="00315341">
        <w:rPr>
          <w:rFonts w:ascii="Times New Roman" w:eastAsia="Aptos" w:hAnsi="Times New Roman" w:cs="Times New Roman"/>
          <w:sz w:val="24"/>
          <w:szCs w:val="24"/>
        </w:rPr>
        <w:t>.</w:t>
      </w:r>
    </w:p>
    <w:p w14:paraId="71ABB4A6" w14:textId="77777777" w:rsidR="00065754" w:rsidRPr="00315341" w:rsidRDefault="00065754" w:rsidP="00A13D98">
      <w:pPr>
        <w:spacing w:after="0" w:line="360" w:lineRule="auto"/>
        <w:jc w:val="both"/>
        <w:rPr>
          <w:rFonts w:ascii="Times New Roman" w:eastAsiaTheme="minorEastAsia" w:hAnsi="Times New Roman" w:cs="Times New Roman"/>
          <w:sz w:val="24"/>
          <w:szCs w:val="24"/>
        </w:rPr>
      </w:pPr>
    </w:p>
    <w:p w14:paraId="1F6367F4" w14:textId="490BBD62" w:rsidR="00620B4E" w:rsidRPr="00315341" w:rsidRDefault="17C68490" w:rsidP="00A13D98">
      <w:pPr>
        <w:spacing w:after="0" w:line="360" w:lineRule="auto"/>
        <w:jc w:val="both"/>
        <w:rPr>
          <w:rFonts w:ascii="Times New Roman" w:eastAsia="Aptos" w:hAnsi="Times New Roman" w:cs="Times New Roman"/>
          <w:sz w:val="24"/>
          <w:szCs w:val="24"/>
        </w:rPr>
      </w:pPr>
      <w:r w:rsidRPr="00315341">
        <w:rPr>
          <w:rFonts w:ascii="Times New Roman" w:eastAsia="Aptos" w:hAnsi="Times New Roman" w:cs="Times New Roman"/>
          <w:sz w:val="24"/>
          <w:szCs w:val="24"/>
        </w:rPr>
        <w:t xml:space="preserve">In addition to improving consumer awareness, government policies should consistently align with dietary recommendation to support increased intake. </w:t>
      </w:r>
      <w:r w:rsidR="00854240" w:rsidRPr="00315341">
        <w:rPr>
          <w:rFonts w:ascii="Times New Roman" w:eastAsia="Aptos" w:hAnsi="Times New Roman" w:cs="Times New Roman"/>
          <w:sz w:val="24"/>
          <w:szCs w:val="24"/>
        </w:rPr>
        <w:t xml:space="preserve">Currently </w:t>
      </w:r>
      <w:r w:rsidR="00221D51" w:rsidRPr="00315341">
        <w:rPr>
          <w:rFonts w:ascii="Times New Roman" w:eastAsia="Aptos" w:hAnsi="Times New Roman" w:cs="Times New Roman"/>
          <w:sz w:val="24"/>
          <w:szCs w:val="24"/>
        </w:rPr>
        <w:t>in the UK, by sales five seafood species, namely salmon, cod, tuna, warm-water prawns and haddock, represent</w:t>
      </w:r>
      <w:r w:rsidR="00BA3333" w:rsidRPr="00315341">
        <w:rPr>
          <w:rFonts w:ascii="Times New Roman" w:eastAsia="Aptos" w:hAnsi="Times New Roman" w:cs="Times New Roman"/>
          <w:sz w:val="24"/>
          <w:szCs w:val="24"/>
        </w:rPr>
        <w:t xml:space="preserve"> </w:t>
      </w:r>
      <w:r w:rsidR="00221D51" w:rsidRPr="00315341">
        <w:rPr>
          <w:rFonts w:ascii="Times New Roman" w:eastAsia="Aptos" w:hAnsi="Times New Roman" w:cs="Times New Roman"/>
          <w:sz w:val="24"/>
          <w:szCs w:val="24"/>
        </w:rPr>
        <w:t xml:space="preserve">80% of the </w:t>
      </w:r>
      <w:r w:rsidR="00997FDB" w:rsidRPr="00315341">
        <w:rPr>
          <w:rFonts w:ascii="Times New Roman" w:eastAsia="Aptos" w:hAnsi="Times New Roman" w:cs="Times New Roman"/>
          <w:sz w:val="24"/>
          <w:szCs w:val="24"/>
        </w:rPr>
        <w:t xml:space="preserve">seafood </w:t>
      </w:r>
      <w:r w:rsidR="00221D51" w:rsidRPr="00315341">
        <w:rPr>
          <w:rFonts w:ascii="Times New Roman" w:eastAsia="Aptos" w:hAnsi="Times New Roman" w:cs="Times New Roman"/>
          <w:sz w:val="24"/>
          <w:szCs w:val="24"/>
        </w:rPr>
        <w:t xml:space="preserve">consumed </w:t>
      </w:r>
      <w:r w:rsidR="00221D51"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Steenson&lt;/Author&gt;&lt;Year&gt;2022&lt;/Year&gt;&lt;RecNum&gt;444&lt;/RecNum&gt;&lt;DisplayText&gt;(96)&lt;/DisplayText&gt;&lt;record&gt;&lt;rec-number&gt;444&lt;/rec-number&gt;&lt;foreign-keys&gt;&lt;key app="EN" db-id="2tr5pefawrd9aaed0e8vvwri50tp9vp0ep9w" timestamp="1734277729"&gt;444&lt;/key&gt;&lt;/foreign-keys&gt;&lt;ref-type name="Journal Article"&gt;17&lt;/ref-type&gt;&lt;contributors&gt;&lt;authors&gt;&lt;author&gt;Steenson, S.&lt;/author&gt;&lt;author&gt;Creedon, A.&lt;/author&gt;&lt;/authors&gt;&lt;/contributors&gt;&lt;titles&gt;&lt;title&gt;Plenty more fish in the sea? - is there a place for seafood within a healthier and more sustainable diet?&lt;/title&gt;&lt;secondary-title&gt;Nutrition Bulletin&lt;/secondary-title&gt;&lt;/titles&gt;&lt;periodical&gt;&lt;full-title&gt;Nutrition Bulletin&lt;/full-title&gt;&lt;/periodical&gt;&lt;pages&gt;261-272&lt;/pages&gt;&lt;volume&gt;47&lt;/volume&gt;&lt;num-vols&gt;2&lt;/num-vols&gt;&lt;dates&gt;&lt;year&gt;2022&lt;/year&gt;&lt;/dates&gt;&lt;urls&gt;&lt;/urls&gt;&lt;/record&gt;&lt;/Cite&gt;&lt;/EndNote&gt;</w:instrText>
      </w:r>
      <w:r w:rsidR="00221D51"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96)</w:t>
      </w:r>
      <w:r w:rsidR="00221D51" w:rsidRPr="00315341">
        <w:rPr>
          <w:rFonts w:ascii="Times New Roman" w:eastAsia="Aptos" w:hAnsi="Times New Roman" w:cs="Times New Roman"/>
          <w:sz w:val="24"/>
          <w:szCs w:val="24"/>
        </w:rPr>
        <w:fldChar w:fldCharType="end"/>
      </w:r>
      <w:r w:rsidR="00221D51" w:rsidRPr="00315341">
        <w:rPr>
          <w:rFonts w:ascii="Times New Roman" w:eastAsia="Aptos" w:hAnsi="Times New Roman" w:cs="Times New Roman"/>
          <w:sz w:val="24"/>
          <w:szCs w:val="24"/>
        </w:rPr>
        <w:t xml:space="preserve">. </w:t>
      </w:r>
      <w:r w:rsidRPr="00315341">
        <w:rPr>
          <w:rFonts w:ascii="Times New Roman" w:eastAsia="Aptos" w:hAnsi="Times New Roman" w:cs="Times New Roman"/>
          <w:sz w:val="24"/>
          <w:szCs w:val="24"/>
        </w:rPr>
        <w:t xml:space="preserve">Mackerel and herring are the two most landed fish in the UK, with the vast majority exported. There is a real opportunity in the derivation of Post-Brexit Fisheries Management Policy, along with fiscal policy, </w:t>
      </w:r>
      <w:r w:rsidR="00586B75" w:rsidRPr="00315341">
        <w:rPr>
          <w:rFonts w:ascii="Times New Roman" w:eastAsia="Aptos" w:hAnsi="Times New Roman" w:cs="Times New Roman"/>
          <w:sz w:val="24"/>
          <w:szCs w:val="24"/>
        </w:rPr>
        <w:t xml:space="preserve">to </w:t>
      </w:r>
      <w:r w:rsidRPr="00315341">
        <w:rPr>
          <w:rFonts w:ascii="Times New Roman" w:eastAsia="Aptos" w:hAnsi="Times New Roman" w:cs="Times New Roman"/>
          <w:sz w:val="24"/>
          <w:szCs w:val="24"/>
        </w:rPr>
        <w:t xml:space="preserve">create a ‘context’ where there is a greater nationwide availability of affordable seafood products, and in particular oily fish.   </w:t>
      </w:r>
    </w:p>
    <w:p w14:paraId="41ED1FD9" w14:textId="77777777" w:rsidR="009F5254" w:rsidRPr="00315341" w:rsidRDefault="009F5254" w:rsidP="00A13D98">
      <w:pPr>
        <w:spacing w:after="0" w:line="360" w:lineRule="auto"/>
        <w:jc w:val="both"/>
        <w:rPr>
          <w:rFonts w:ascii="Times New Roman" w:eastAsia="Aptos" w:hAnsi="Times New Roman" w:cs="Times New Roman"/>
          <w:sz w:val="24"/>
          <w:szCs w:val="24"/>
        </w:rPr>
      </w:pPr>
    </w:p>
    <w:p w14:paraId="32C4E0BA" w14:textId="365ABBD8" w:rsidR="009B2FF4" w:rsidRPr="00315341" w:rsidRDefault="000B1186" w:rsidP="00A13D98">
      <w:pPr>
        <w:spacing w:after="0" w:line="360" w:lineRule="auto"/>
        <w:jc w:val="both"/>
        <w:rPr>
          <w:rFonts w:ascii="Times New Roman" w:eastAsia="Aptos" w:hAnsi="Times New Roman" w:cs="Times New Roman"/>
          <w:sz w:val="24"/>
          <w:szCs w:val="24"/>
        </w:rPr>
      </w:pPr>
      <w:r w:rsidRPr="00315341">
        <w:rPr>
          <w:rFonts w:ascii="Times New Roman" w:eastAsia="Aptos" w:hAnsi="Times New Roman" w:cs="Times New Roman"/>
          <w:sz w:val="24"/>
          <w:szCs w:val="24"/>
        </w:rPr>
        <w:t>T</w:t>
      </w:r>
      <w:r w:rsidR="1C6A8BDB" w:rsidRPr="00315341">
        <w:rPr>
          <w:rFonts w:ascii="Times New Roman" w:eastAsia="Aptos" w:hAnsi="Times New Roman" w:cs="Times New Roman"/>
          <w:sz w:val="24"/>
          <w:szCs w:val="24"/>
        </w:rPr>
        <w:t xml:space="preserve">here is </w:t>
      </w:r>
      <w:r w:rsidRPr="00315341">
        <w:rPr>
          <w:rFonts w:ascii="Times New Roman" w:eastAsia="Aptos" w:hAnsi="Times New Roman" w:cs="Times New Roman"/>
          <w:sz w:val="24"/>
          <w:szCs w:val="24"/>
        </w:rPr>
        <w:t xml:space="preserve">also </w:t>
      </w:r>
      <w:r w:rsidR="1C6A8BDB" w:rsidRPr="00315341">
        <w:rPr>
          <w:rFonts w:ascii="Times New Roman" w:eastAsia="Aptos" w:hAnsi="Times New Roman" w:cs="Times New Roman"/>
          <w:sz w:val="24"/>
          <w:szCs w:val="24"/>
        </w:rPr>
        <w:t>a pressing need to accelerate the translation pathway for the availability of the non-fish seed-oil EPA and DHA sources, described above. However, there are regulatory hurdles associated with both the commercial cultivation and animal feed and human food use of such novel oils, complicated by national variations in the approval process.  Recently, the transgenic camelina oil described above has been approved for commercial cultivation in the US</w:t>
      </w:r>
      <w:r w:rsidR="00122B6A" w:rsidRPr="00315341">
        <w:rPr>
          <w:rFonts w:ascii="Times New Roman" w:eastAsia="Aptos" w:hAnsi="Times New Roman" w:cs="Times New Roman"/>
          <w:sz w:val="24"/>
          <w:szCs w:val="24"/>
        </w:rPr>
        <w:t xml:space="preserve">, </w:t>
      </w:r>
      <w:r w:rsidR="1C6A8BDB" w:rsidRPr="00315341">
        <w:rPr>
          <w:rFonts w:ascii="Times New Roman" w:eastAsia="Aptos" w:hAnsi="Times New Roman" w:cs="Times New Roman"/>
          <w:sz w:val="24"/>
          <w:szCs w:val="24"/>
        </w:rPr>
        <w:t xml:space="preserve">opening the way to potentially unlimited production of a terrestrial source of EPA+DHA. Similarly, DHA-canola has received approval for cultivation in North America, and has also been approved for feed and food use </w:t>
      </w:r>
      <w:r w:rsidR="1C6A8BDB"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Author&gt;MacIntosh&lt;/Author&gt;&lt;Year&gt;2021&lt;/Year&gt;&lt;RecNum&gt;371&lt;/RecNum&gt;&lt;DisplayText&gt;(175)&lt;/DisplayText&gt;&lt;record&gt;&lt;rec-number&gt;371&lt;/rec-number&gt;&lt;foreign-keys&gt;&lt;key app="EN" db-id="2tr5pefawrd9aaed0e8vvwri50tp9vp0ep9w" timestamp="1729509891"&gt;371&lt;/key&gt;&lt;/foreign-keys&gt;&lt;ref-type name="Journal Article"&gt;17&lt;/ref-type&gt;&lt;contributors&gt;&lt;authors&gt;&lt;author&gt;MacIntosh, S. C.&lt;/author&gt;&lt;author&gt;Shaw, M.&lt;/author&gt;&lt;author&gt;Connelly, M.&lt;/author&gt;&lt;author&gt;Yao, Z. J.&lt;/author&gt;&lt;/authors&gt;&lt;/contributors&gt;&lt;auth-address&gt;MacIntosh and Associates, Inc., White Bear Lake, MN, United States.&amp;#xD;Nuseed Pty Ltd., Laverton North, VIC, Australia.&amp;#xD;Nuseed Nutritional US Inc., West Sacramento, CA, United States.&lt;/auth-address&gt;&lt;titles&gt;&lt;title&gt;Food and Feed Safety of NS-B5ØØ27-4 Omega-3 Canola (Brassica napus): A New Source of Long-Chain Omega-3 Fatty Acids&lt;/title&gt;&lt;secondary-title&gt;Front Nutr&lt;/secondary-title&gt;&lt;/titles&gt;&lt;periodical&gt;&lt;full-title&gt;Front Nutr&lt;/full-title&gt;&lt;/periodical&gt;&lt;pages&gt;716659&lt;/pages&gt;&lt;volume&gt;8&lt;/volume&gt;&lt;edition&gt;20210930&lt;/edition&gt;&lt;keywords&gt;&lt;keyword&gt;DHA canola&lt;/keyword&gt;&lt;keyword&gt;Ns-b5ØØ27-4&lt;/keyword&gt;&lt;keyword&gt;feed safety&lt;/keyword&gt;&lt;keyword&gt;food safety&lt;/keyword&gt;&lt;keyword&gt;long-chain polyunsaturated fatty acid (LCPUFA)&lt;/keyword&gt;&lt;keyword&gt;nutrition&lt;/keyword&gt;&lt;keyword&gt;omega-3&lt;/keyword&gt;&lt;keyword&gt;sustainability&lt;/keyword&gt;&lt;/keywords&gt;&lt;dates&gt;&lt;year&gt;2021&lt;/year&gt;&lt;/dates&gt;&lt;isbn&gt;2296-861X (Print)&amp;#xD;2296-861x&lt;/isbn&gt;&lt;accession-num&gt;34660659&lt;/accession-num&gt;&lt;urls&gt;&lt;/urls&gt;&lt;custom1&gt;SM was employed by company MacIntosh and Associates Inc. MS was employed by company Nuseed Pty Ltd. MC and ZY were employed by company Nuseed Nutritional US Inc. This research was conducted for Nuseed Pty Ltd., a wholly owned subsidiary of Nufarm Ltd.&lt;/custom1&gt;&lt;custom2&gt;PMC8514783&lt;/custom2&gt;&lt;electronic-resource-num&gt;10.3389/fnut.2021.716659&lt;/electronic-resource-num&gt;&lt;remote-database-provider&gt;NLM&lt;/remote-database-provider&gt;&lt;language&gt;eng&lt;/language&gt;&lt;/record&gt;&lt;/Cite&gt;&lt;/EndNote&gt;</w:instrText>
      </w:r>
      <w:r w:rsidR="1C6A8BDB"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noProof/>
          <w:sz w:val="24"/>
          <w:szCs w:val="24"/>
        </w:rPr>
        <w:t>(175)</w:t>
      </w:r>
      <w:r w:rsidR="1C6A8BDB" w:rsidRPr="00315341">
        <w:rPr>
          <w:rFonts w:ascii="Times New Roman" w:eastAsia="Aptos" w:hAnsi="Times New Roman" w:cs="Times New Roman"/>
          <w:sz w:val="24"/>
          <w:szCs w:val="24"/>
        </w:rPr>
        <w:fldChar w:fldCharType="end"/>
      </w:r>
      <w:r w:rsidR="1C6A8BDB" w:rsidRPr="00315341">
        <w:rPr>
          <w:rFonts w:ascii="Times New Roman" w:eastAsia="Aptos" w:hAnsi="Times New Roman" w:cs="Times New Roman"/>
          <w:sz w:val="24"/>
          <w:szCs w:val="24"/>
        </w:rPr>
        <w:t>.</w:t>
      </w:r>
      <w:r w:rsidRPr="00315341">
        <w:rPr>
          <w:rFonts w:ascii="Times New Roman" w:eastAsia="Aptos" w:hAnsi="Times New Roman" w:cs="Times New Roman"/>
          <w:sz w:val="24"/>
          <w:szCs w:val="24"/>
        </w:rPr>
        <w:t xml:space="preserve"> Algal oils and these metabolically engineered oilseeds hold tremendous promise to increase population EPA</w:t>
      </w:r>
      <w:r w:rsidR="00586B75" w:rsidRPr="00315341">
        <w:rPr>
          <w:rFonts w:ascii="Times New Roman" w:eastAsia="Aptos" w:hAnsi="Times New Roman" w:cs="Times New Roman"/>
          <w:sz w:val="24"/>
          <w:szCs w:val="24"/>
        </w:rPr>
        <w:t>/</w:t>
      </w:r>
      <w:r w:rsidRPr="00315341">
        <w:rPr>
          <w:rFonts w:ascii="Times New Roman" w:eastAsia="Aptos" w:hAnsi="Times New Roman" w:cs="Times New Roman"/>
          <w:sz w:val="24"/>
          <w:szCs w:val="24"/>
        </w:rPr>
        <w:t xml:space="preserve">DHA intake, particularly suited to vegans and vegetarians. </w:t>
      </w:r>
      <w:r w:rsidR="1C6A8BDB" w:rsidRPr="00315341">
        <w:rPr>
          <w:rFonts w:ascii="Times New Roman" w:eastAsia="Aptos" w:hAnsi="Times New Roman" w:cs="Times New Roman"/>
          <w:sz w:val="24"/>
          <w:szCs w:val="24"/>
        </w:rPr>
        <w:t xml:space="preserve"> </w:t>
      </w:r>
    </w:p>
    <w:p w14:paraId="387DA23F" w14:textId="75D6B7F7" w:rsidR="009B2FF4" w:rsidRPr="00315341" w:rsidRDefault="009B2FF4" w:rsidP="00A13D98">
      <w:pPr>
        <w:spacing w:after="0" w:line="360" w:lineRule="auto"/>
        <w:jc w:val="both"/>
        <w:rPr>
          <w:rFonts w:ascii="Times New Roman" w:eastAsia="Aptos" w:hAnsi="Times New Roman" w:cs="Times New Roman"/>
          <w:sz w:val="24"/>
          <w:szCs w:val="24"/>
        </w:rPr>
      </w:pPr>
    </w:p>
    <w:p w14:paraId="65260BAE" w14:textId="4721B8B5" w:rsidR="000B1186" w:rsidRPr="00315341" w:rsidRDefault="1C6A8BDB" w:rsidP="00A13D98">
      <w:pPr>
        <w:spacing w:after="0" w:line="360" w:lineRule="auto"/>
        <w:jc w:val="both"/>
        <w:rPr>
          <w:rFonts w:ascii="Times New Roman" w:eastAsia="Aptos" w:hAnsi="Times New Roman" w:cs="Times New Roman"/>
          <w:sz w:val="24"/>
          <w:szCs w:val="24"/>
        </w:rPr>
      </w:pPr>
      <w:r w:rsidRPr="00315341">
        <w:rPr>
          <w:rFonts w:ascii="Times New Roman" w:eastAsia="Aptos" w:hAnsi="Times New Roman" w:cs="Times New Roman"/>
          <w:sz w:val="24"/>
          <w:szCs w:val="24"/>
        </w:rPr>
        <w:t xml:space="preserve">As described above a myriad of animal-derived foods can be bio-enriched by incorporating </w:t>
      </w:r>
      <w:r w:rsidR="0058440A" w:rsidRPr="00315341">
        <w:rPr>
          <w:rFonts w:ascii="Times New Roman" w:eastAsia="Aptos" w:hAnsi="Times New Roman" w:cs="Times New Roman"/>
          <w:sz w:val="24"/>
          <w:szCs w:val="24"/>
        </w:rPr>
        <w:t xml:space="preserve">these novel </w:t>
      </w:r>
      <w:r w:rsidRPr="00315341">
        <w:rPr>
          <w:rFonts w:ascii="Times New Roman" w:eastAsia="Aptos" w:hAnsi="Times New Roman" w:cs="Times New Roman"/>
          <w:sz w:val="24"/>
          <w:szCs w:val="24"/>
        </w:rPr>
        <w:t>EPA and DHA sources in</w:t>
      </w:r>
      <w:r w:rsidR="0058440A" w:rsidRPr="00315341">
        <w:rPr>
          <w:rFonts w:ascii="Times New Roman" w:eastAsia="Aptos" w:hAnsi="Times New Roman" w:cs="Times New Roman"/>
          <w:sz w:val="24"/>
          <w:szCs w:val="24"/>
        </w:rPr>
        <w:t>to</w:t>
      </w:r>
      <w:r w:rsidRPr="00315341">
        <w:rPr>
          <w:rFonts w:ascii="Times New Roman" w:eastAsia="Aptos" w:hAnsi="Times New Roman" w:cs="Times New Roman"/>
          <w:sz w:val="24"/>
          <w:szCs w:val="24"/>
        </w:rPr>
        <w:t xml:space="preserve"> the animal diet. </w:t>
      </w:r>
    </w:p>
    <w:p w14:paraId="27FAF08D" w14:textId="77777777" w:rsidR="000B1186" w:rsidRPr="00315341" w:rsidRDefault="000B1186" w:rsidP="00A13D98">
      <w:pPr>
        <w:spacing w:after="0" w:line="360" w:lineRule="auto"/>
        <w:jc w:val="both"/>
        <w:rPr>
          <w:rFonts w:ascii="Times New Roman" w:eastAsia="Aptos" w:hAnsi="Times New Roman" w:cs="Times New Roman"/>
          <w:sz w:val="24"/>
          <w:szCs w:val="24"/>
        </w:rPr>
      </w:pPr>
    </w:p>
    <w:p w14:paraId="0CE3C5D8" w14:textId="009D2757" w:rsidR="009B2FF4" w:rsidRPr="00315341" w:rsidRDefault="1C6A8BDB" w:rsidP="00A13D98">
      <w:pPr>
        <w:spacing w:after="0" w:line="360" w:lineRule="auto"/>
        <w:jc w:val="both"/>
        <w:rPr>
          <w:rFonts w:ascii="Times New Roman" w:eastAsia="Aptos" w:hAnsi="Times New Roman" w:cs="Times New Roman"/>
          <w:sz w:val="24"/>
          <w:szCs w:val="24"/>
        </w:rPr>
      </w:pPr>
      <w:r w:rsidRPr="00315341">
        <w:rPr>
          <w:rFonts w:ascii="Times New Roman" w:eastAsia="Aptos" w:hAnsi="Times New Roman" w:cs="Times New Roman"/>
          <w:sz w:val="24"/>
          <w:szCs w:val="24"/>
        </w:rPr>
        <w:lastRenderedPageBreak/>
        <w:t xml:space="preserve">These enriched foods (Figure 4) could then be included as recommended/mentioned sources in dietary guidance, policies, consumer awareness campaigns, etc., alongside oily fish. </w:t>
      </w:r>
      <w:r w:rsidRPr="00315341">
        <w:rPr>
          <w:rFonts w:ascii="Times New Roman" w:eastAsiaTheme="minorEastAsia" w:hAnsi="Times New Roman" w:cs="Times New Roman"/>
          <w:sz w:val="24"/>
          <w:szCs w:val="24"/>
        </w:rPr>
        <w:t>We should encourage and de-risk commercialisation, to span the ‘translational valley of death’ and ensure a multitude of food sources of EPA+DHA are available for purchase.</w:t>
      </w:r>
    </w:p>
    <w:p w14:paraId="47FB90A7" w14:textId="5760AE45" w:rsidR="02AB1DA5" w:rsidRPr="00315341" w:rsidRDefault="02AB1DA5" w:rsidP="00A13D98">
      <w:pPr>
        <w:spacing w:after="0" w:line="360" w:lineRule="auto"/>
        <w:jc w:val="both"/>
        <w:rPr>
          <w:rFonts w:ascii="Times New Roman" w:eastAsia="Aptos" w:hAnsi="Times New Roman" w:cs="Times New Roman"/>
          <w:sz w:val="24"/>
          <w:szCs w:val="24"/>
        </w:rPr>
      </w:pPr>
    </w:p>
    <w:p w14:paraId="1EA730E8" w14:textId="77777777" w:rsidR="009F5254" w:rsidRPr="00315341" w:rsidRDefault="009F5254" w:rsidP="00A13D98">
      <w:pPr>
        <w:spacing w:after="0" w:line="360" w:lineRule="auto"/>
        <w:jc w:val="both"/>
        <w:rPr>
          <w:rFonts w:ascii="Times New Roman" w:eastAsiaTheme="minorEastAsia" w:hAnsi="Times New Roman" w:cs="Times New Roman"/>
          <w:b/>
          <w:bCs/>
          <w:sz w:val="24"/>
          <w:szCs w:val="24"/>
        </w:rPr>
      </w:pPr>
    </w:p>
    <w:p w14:paraId="3292D9C9" w14:textId="3DFA0267" w:rsidR="2310624D" w:rsidRPr="00315341" w:rsidRDefault="0066650F" w:rsidP="00A13D98">
      <w:pPr>
        <w:pStyle w:val="ListParagraph"/>
        <w:numPr>
          <w:ilvl w:val="0"/>
          <w:numId w:val="14"/>
        </w:numPr>
        <w:spacing w:after="0" w:line="36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Closing remarks</w:t>
      </w:r>
    </w:p>
    <w:p w14:paraId="76C255B0" w14:textId="77777777" w:rsidR="009F5254" w:rsidRPr="00315341" w:rsidRDefault="009F5254" w:rsidP="00A13D98">
      <w:pPr>
        <w:spacing w:after="0" w:line="360" w:lineRule="auto"/>
        <w:jc w:val="both"/>
        <w:rPr>
          <w:rFonts w:ascii="Times New Roman" w:eastAsiaTheme="minorEastAsia" w:hAnsi="Times New Roman" w:cs="Times New Roman"/>
          <w:sz w:val="24"/>
          <w:szCs w:val="24"/>
        </w:rPr>
      </w:pPr>
    </w:p>
    <w:p w14:paraId="6855246D" w14:textId="451B4B76" w:rsidR="2310624D" w:rsidRPr="00315341" w:rsidRDefault="5BED96E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Available research is indicative that an intake of EPA+DHA of 1 g per day or above, is needed to optimise health and reduce the life-long risk of disease. However, intakes for most of the population are only a fraction (perhaps 10% or less) of this, with oily fish consumption not a viable or attractive source for many. There is an urgent need to develop and make available a range of innovative, acceptable, sustainable and affordable EPA+DHA bio-enriched foods and supplements to support improved EPA+DHA status with the aim of improving the health and wellbeing of the population. The impact of such innovation needs to be supported by fit-for-purpose public health campaigns which increase consumer awareness, regulations which clearly require the differentiation between </w:t>
      </w:r>
      <w:r w:rsidR="00CD183C" w:rsidRPr="00315341">
        <w:rPr>
          <w:rFonts w:ascii="Times New Roman" w:eastAsiaTheme="minorEastAsia" w:hAnsi="Times New Roman" w:cs="Times New Roman"/>
          <w:sz w:val="24"/>
          <w:szCs w:val="24"/>
        </w:rPr>
        <w:t>ALA</w:t>
      </w:r>
      <w:r w:rsidRPr="00315341">
        <w:rPr>
          <w:rFonts w:ascii="Times New Roman" w:eastAsiaTheme="minorEastAsia" w:hAnsi="Times New Roman" w:cs="Times New Roman"/>
          <w:sz w:val="24"/>
          <w:szCs w:val="24"/>
        </w:rPr>
        <w:t xml:space="preserve"> and EPA/DHA on food labels, along with legislative development around the use of transgenic oils in the food supply.</w:t>
      </w:r>
    </w:p>
    <w:p w14:paraId="0535B4B6" w14:textId="78FF6558" w:rsidR="008507A1" w:rsidRPr="00315341" w:rsidRDefault="2A170B7C"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The symposium speakers identified key research priorities</w:t>
      </w:r>
      <w:r w:rsidR="56992554" w:rsidRPr="00315341">
        <w:rPr>
          <w:rFonts w:ascii="Times New Roman" w:eastAsiaTheme="minorEastAsia" w:hAnsi="Times New Roman" w:cs="Times New Roman"/>
          <w:sz w:val="24"/>
          <w:szCs w:val="24"/>
        </w:rPr>
        <w:t>, which are summarised in Table 2, in</w:t>
      </w:r>
      <w:r w:rsidR="004C6B68" w:rsidRPr="00315341">
        <w:rPr>
          <w:rFonts w:ascii="Times New Roman" w:eastAsiaTheme="minorEastAsia" w:hAnsi="Times New Roman" w:cs="Times New Roman"/>
          <w:sz w:val="24"/>
          <w:szCs w:val="24"/>
        </w:rPr>
        <w:t>c</w:t>
      </w:r>
      <w:r w:rsidR="56992554" w:rsidRPr="00315341">
        <w:rPr>
          <w:rFonts w:ascii="Times New Roman" w:eastAsiaTheme="minorEastAsia" w:hAnsi="Times New Roman" w:cs="Times New Roman"/>
          <w:sz w:val="24"/>
          <w:szCs w:val="24"/>
        </w:rPr>
        <w:t>lu</w:t>
      </w:r>
      <w:r w:rsidR="004C6B68" w:rsidRPr="00315341">
        <w:rPr>
          <w:rFonts w:ascii="Times New Roman" w:eastAsiaTheme="minorEastAsia" w:hAnsi="Times New Roman" w:cs="Times New Roman"/>
          <w:sz w:val="24"/>
          <w:szCs w:val="24"/>
        </w:rPr>
        <w:t>d</w:t>
      </w:r>
      <w:r w:rsidR="56992554" w:rsidRPr="00315341">
        <w:rPr>
          <w:rFonts w:ascii="Times New Roman" w:eastAsiaTheme="minorEastAsia" w:hAnsi="Times New Roman" w:cs="Times New Roman"/>
          <w:sz w:val="24"/>
          <w:szCs w:val="24"/>
        </w:rPr>
        <w:t>ing:</w:t>
      </w:r>
      <w:r w:rsidRPr="00315341">
        <w:rPr>
          <w:rFonts w:ascii="Times New Roman" w:eastAsiaTheme="minorEastAsia" w:hAnsi="Times New Roman" w:cs="Times New Roman"/>
          <w:sz w:val="24"/>
          <w:szCs w:val="24"/>
        </w:rPr>
        <w:t xml:space="preserve"> (1) advance current knowledge </w:t>
      </w:r>
      <w:r w:rsidR="00E46BA8" w:rsidRPr="00315341">
        <w:rPr>
          <w:rFonts w:ascii="Times New Roman" w:eastAsiaTheme="minorEastAsia" w:hAnsi="Times New Roman" w:cs="Times New Roman"/>
          <w:sz w:val="24"/>
          <w:szCs w:val="24"/>
        </w:rPr>
        <w:t>around</w:t>
      </w:r>
      <w:r w:rsidRPr="00315341">
        <w:rPr>
          <w:rFonts w:ascii="Times New Roman" w:eastAsiaTheme="minorEastAsia" w:hAnsi="Times New Roman" w:cs="Times New Roman"/>
          <w:sz w:val="24"/>
          <w:szCs w:val="24"/>
        </w:rPr>
        <w:t xml:space="preserve"> omega-3 intake and status and health</w:t>
      </w:r>
      <w:r w:rsidR="5D4B0CCF"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and (2) ensure existing and emerging knowledge is mobilised into population benefit.</w:t>
      </w:r>
    </w:p>
    <w:p w14:paraId="28585B10" w14:textId="77777777" w:rsidR="00875E4E" w:rsidRPr="00315341" w:rsidRDefault="00875E4E" w:rsidP="00A13D98">
      <w:pPr>
        <w:spacing w:after="0" w:line="360" w:lineRule="auto"/>
        <w:jc w:val="both"/>
        <w:rPr>
          <w:rFonts w:ascii="Times New Roman" w:eastAsiaTheme="minorEastAsia" w:hAnsi="Times New Roman" w:cs="Times New Roman"/>
          <w:sz w:val="24"/>
          <w:szCs w:val="24"/>
        </w:rPr>
      </w:pPr>
    </w:p>
    <w:p w14:paraId="7D45549E" w14:textId="5980A674" w:rsidR="00875E4E" w:rsidRPr="00315341" w:rsidRDefault="00875E4E" w:rsidP="00A13D98">
      <w:pPr>
        <w:spacing w:after="0" w:line="360" w:lineRule="auto"/>
        <w:jc w:val="both"/>
        <w:rPr>
          <w:rFonts w:ascii="Times New Roman" w:eastAsiaTheme="minorEastAsia" w:hAnsi="Times New Roman" w:cs="Times New Roman"/>
          <w:sz w:val="24"/>
          <w:szCs w:val="24"/>
          <w:u w:val="single"/>
        </w:rPr>
      </w:pPr>
      <w:r w:rsidRPr="00315341">
        <w:rPr>
          <w:rFonts w:ascii="Times New Roman" w:eastAsiaTheme="minorEastAsia" w:hAnsi="Times New Roman" w:cs="Times New Roman"/>
          <w:sz w:val="24"/>
          <w:szCs w:val="24"/>
          <w:u w:val="single"/>
        </w:rPr>
        <w:t>Author Contributions:</w:t>
      </w:r>
    </w:p>
    <w:p w14:paraId="70DCA435" w14:textId="2A58BE78" w:rsidR="00875E4E" w:rsidRPr="00315341" w:rsidRDefault="0C92B6EC"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EL, </w:t>
      </w:r>
      <w:proofErr w:type="spellStart"/>
      <w:r w:rsidRPr="00315341">
        <w:rPr>
          <w:rFonts w:ascii="Times New Roman" w:eastAsiaTheme="minorEastAsia" w:hAnsi="Times New Roman" w:cs="Times New Roman"/>
          <w:sz w:val="24"/>
          <w:szCs w:val="24"/>
        </w:rPr>
        <w:t>EMcD</w:t>
      </w:r>
      <w:proofErr w:type="spellEnd"/>
      <w:r w:rsidRPr="00315341">
        <w:rPr>
          <w:rFonts w:ascii="Times New Roman" w:eastAsiaTheme="minorEastAsia" w:hAnsi="Times New Roman" w:cs="Times New Roman"/>
          <w:sz w:val="24"/>
          <w:szCs w:val="24"/>
        </w:rPr>
        <w:t>, AS, MH and AMM organised the symposium</w:t>
      </w:r>
      <w:r w:rsidR="5D4B0CCF" w:rsidRPr="00315341">
        <w:rPr>
          <w:rFonts w:ascii="Times New Roman" w:eastAsiaTheme="minorEastAsia" w:hAnsi="Times New Roman" w:cs="Times New Roman"/>
          <w:sz w:val="24"/>
          <w:szCs w:val="24"/>
        </w:rPr>
        <w:t>,</w:t>
      </w:r>
      <w:r w:rsidRPr="00315341">
        <w:rPr>
          <w:rFonts w:ascii="Times New Roman" w:eastAsiaTheme="minorEastAsia" w:hAnsi="Times New Roman" w:cs="Times New Roman"/>
          <w:sz w:val="24"/>
          <w:szCs w:val="24"/>
        </w:rPr>
        <w:t xml:space="preserve"> which is the basis of this review article, with EL, SS, RPH, MT, AS, AS, RNMS, MH, PCC and AMM presenting at the symposium, and drafting the associated review sections. JN and DIG drafted additional review sections. All authors have read and comment</w:t>
      </w:r>
      <w:r w:rsidR="422269A1" w:rsidRPr="00315341">
        <w:rPr>
          <w:rFonts w:ascii="Times New Roman" w:eastAsiaTheme="minorEastAsia" w:hAnsi="Times New Roman" w:cs="Times New Roman"/>
          <w:sz w:val="24"/>
          <w:szCs w:val="24"/>
        </w:rPr>
        <w:t>ed</w:t>
      </w:r>
      <w:r w:rsidRPr="00315341">
        <w:rPr>
          <w:rFonts w:ascii="Times New Roman" w:eastAsiaTheme="minorEastAsia" w:hAnsi="Times New Roman" w:cs="Times New Roman"/>
          <w:sz w:val="24"/>
          <w:szCs w:val="24"/>
        </w:rPr>
        <w:t xml:space="preserve"> on the manuscript and approved the final version</w:t>
      </w:r>
      <w:r w:rsidR="681EA478" w:rsidRPr="00315341">
        <w:rPr>
          <w:rFonts w:ascii="Times New Roman" w:eastAsiaTheme="minorEastAsia" w:hAnsi="Times New Roman" w:cs="Times New Roman"/>
          <w:sz w:val="24"/>
          <w:szCs w:val="24"/>
        </w:rPr>
        <w:t>.</w:t>
      </w:r>
    </w:p>
    <w:p w14:paraId="11D4007A" w14:textId="77777777" w:rsidR="00D77F12" w:rsidRPr="00315341" w:rsidRDefault="00D77F12" w:rsidP="00A13D98">
      <w:pPr>
        <w:spacing w:after="0" w:line="360" w:lineRule="auto"/>
        <w:jc w:val="both"/>
        <w:rPr>
          <w:rFonts w:ascii="Times New Roman" w:eastAsiaTheme="minorEastAsia" w:hAnsi="Times New Roman" w:cs="Times New Roman"/>
          <w:sz w:val="24"/>
          <w:szCs w:val="24"/>
        </w:rPr>
      </w:pPr>
    </w:p>
    <w:p w14:paraId="39E76885" w14:textId="750B186B" w:rsidR="00D77F12" w:rsidRPr="00315341" w:rsidRDefault="00D77F12" w:rsidP="00A13D98">
      <w:pPr>
        <w:spacing w:after="0" w:line="360" w:lineRule="auto"/>
        <w:jc w:val="both"/>
        <w:rPr>
          <w:rFonts w:ascii="Times New Roman" w:eastAsiaTheme="minorEastAsia" w:hAnsi="Times New Roman" w:cs="Times New Roman"/>
          <w:sz w:val="24"/>
          <w:szCs w:val="24"/>
          <w:u w:val="single"/>
        </w:rPr>
      </w:pPr>
      <w:r w:rsidRPr="00315341">
        <w:rPr>
          <w:rFonts w:ascii="Times New Roman" w:eastAsiaTheme="minorEastAsia" w:hAnsi="Times New Roman" w:cs="Times New Roman"/>
          <w:sz w:val="24"/>
          <w:szCs w:val="24"/>
          <w:u w:val="single"/>
        </w:rPr>
        <w:t>Financial support:</w:t>
      </w:r>
    </w:p>
    <w:p w14:paraId="7C094E19" w14:textId="54BCAB32" w:rsidR="00D77F12" w:rsidRPr="00315341" w:rsidRDefault="00D77F12" w:rsidP="00A13D98">
      <w:pPr>
        <w:spacing w:after="0"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xml:space="preserve">The symposium which underpins this review was jointly funded by the University of East Anglia, </w:t>
      </w:r>
      <w:r w:rsidR="00E21AA9" w:rsidRPr="00315341">
        <w:rPr>
          <w:rFonts w:ascii="Times New Roman" w:eastAsiaTheme="minorEastAsia" w:hAnsi="Times New Roman" w:cs="Times New Roman"/>
          <w:sz w:val="24"/>
          <w:szCs w:val="24"/>
        </w:rPr>
        <w:t xml:space="preserve">Norwich, </w:t>
      </w:r>
      <w:r w:rsidRPr="00315341">
        <w:rPr>
          <w:rFonts w:ascii="Times New Roman" w:eastAsiaTheme="minorEastAsia" w:hAnsi="Times New Roman" w:cs="Times New Roman"/>
          <w:sz w:val="24"/>
          <w:szCs w:val="24"/>
        </w:rPr>
        <w:t xml:space="preserve">UK and </w:t>
      </w:r>
      <w:proofErr w:type="spellStart"/>
      <w:r w:rsidRPr="00315341">
        <w:rPr>
          <w:rFonts w:ascii="Times New Roman" w:eastAsiaTheme="minorEastAsia" w:hAnsi="Times New Roman" w:cs="Times New Roman"/>
          <w:sz w:val="24"/>
          <w:szCs w:val="24"/>
        </w:rPr>
        <w:t>Humanativ</w:t>
      </w:r>
      <w:proofErr w:type="spellEnd"/>
      <w:r w:rsidRPr="00315341">
        <w:rPr>
          <w:rFonts w:ascii="Times New Roman" w:eastAsiaTheme="minorEastAsia" w:hAnsi="Times New Roman" w:cs="Times New Roman"/>
          <w:sz w:val="24"/>
          <w:szCs w:val="24"/>
        </w:rPr>
        <w:t xml:space="preserve"> Mitchelstown, Ireland</w:t>
      </w:r>
    </w:p>
    <w:p w14:paraId="41866421" w14:textId="77777777" w:rsidR="007F60AC" w:rsidRPr="00315341" w:rsidRDefault="007F60AC" w:rsidP="00A13D98">
      <w:pPr>
        <w:spacing w:after="0" w:line="360" w:lineRule="auto"/>
        <w:jc w:val="both"/>
        <w:rPr>
          <w:rFonts w:ascii="Times New Roman" w:eastAsiaTheme="minorEastAsia" w:hAnsi="Times New Roman" w:cs="Times New Roman"/>
          <w:sz w:val="24"/>
          <w:szCs w:val="24"/>
          <w:u w:val="single"/>
        </w:rPr>
      </w:pPr>
    </w:p>
    <w:p w14:paraId="70CB729C" w14:textId="0847B20D" w:rsidR="00875E4E" w:rsidRPr="00315341" w:rsidRDefault="00875E4E" w:rsidP="00A13D98">
      <w:pPr>
        <w:spacing w:after="0" w:line="360" w:lineRule="auto"/>
        <w:jc w:val="both"/>
        <w:rPr>
          <w:rFonts w:ascii="Times New Roman" w:eastAsiaTheme="minorEastAsia" w:hAnsi="Times New Roman" w:cs="Times New Roman"/>
          <w:sz w:val="24"/>
          <w:szCs w:val="24"/>
          <w:u w:val="single"/>
        </w:rPr>
      </w:pPr>
      <w:r w:rsidRPr="00315341">
        <w:rPr>
          <w:rFonts w:ascii="Times New Roman" w:eastAsiaTheme="minorEastAsia" w:hAnsi="Times New Roman" w:cs="Times New Roman"/>
          <w:sz w:val="24"/>
          <w:szCs w:val="24"/>
          <w:u w:val="single"/>
        </w:rPr>
        <w:t>Conflict of interest:</w:t>
      </w:r>
    </w:p>
    <w:p w14:paraId="3056382D" w14:textId="15BCBC4E" w:rsidR="005E760F" w:rsidRPr="00315341" w:rsidRDefault="7A0264D6" w:rsidP="00A13D98">
      <w:pPr>
        <w:spacing w:after="0" w:line="360" w:lineRule="auto"/>
        <w:jc w:val="both"/>
        <w:rPr>
          <w:rFonts w:ascii="Times New Roman" w:eastAsia="Calibri" w:hAnsi="Times New Roman" w:cs="Times New Roman"/>
          <w:sz w:val="24"/>
          <w:szCs w:val="24"/>
        </w:rPr>
      </w:pPr>
      <w:r w:rsidRPr="00315341">
        <w:rPr>
          <w:rFonts w:ascii="Times New Roman" w:eastAsiaTheme="minorEastAsia" w:hAnsi="Times New Roman" w:cs="Times New Roman"/>
          <w:sz w:val="24"/>
          <w:szCs w:val="24"/>
        </w:rPr>
        <w:lastRenderedPageBreak/>
        <w:t>AMM has received funding from Abbott Healthcare. JN has acted as a consultant for Yield10 Bioscience and BASF</w:t>
      </w:r>
      <w:r w:rsidR="1D8B38DD" w:rsidRPr="00315341">
        <w:rPr>
          <w:rFonts w:ascii="Times New Roman" w:eastAsiaTheme="minorEastAsia" w:hAnsi="Times New Roman" w:cs="Times New Roman"/>
          <w:sz w:val="24"/>
          <w:szCs w:val="24"/>
        </w:rPr>
        <w:t xml:space="preserve"> and</w:t>
      </w:r>
      <w:r w:rsidRPr="00315341">
        <w:rPr>
          <w:rFonts w:ascii="Times New Roman" w:eastAsiaTheme="minorEastAsia" w:hAnsi="Times New Roman" w:cs="Times New Roman"/>
          <w:sz w:val="24"/>
          <w:szCs w:val="24"/>
        </w:rPr>
        <w:t xml:space="preserve"> is listed as an inventor on several patent families associated with the production of EPA+DHA in transgenic plants.</w:t>
      </w:r>
      <w:r w:rsidR="24870AC0" w:rsidRPr="00315341">
        <w:rPr>
          <w:rFonts w:ascii="Times New Roman" w:eastAsiaTheme="minorEastAsia" w:hAnsi="Times New Roman" w:cs="Times New Roman"/>
          <w:sz w:val="24"/>
          <w:szCs w:val="24"/>
        </w:rPr>
        <w:t xml:space="preserve"> PCC</w:t>
      </w:r>
      <w:r w:rsidR="645CE077" w:rsidRPr="00315341">
        <w:rPr>
          <w:rFonts w:ascii="Times New Roman" w:eastAsia="Calibri" w:hAnsi="Times New Roman" w:cs="Times New Roman"/>
          <w:sz w:val="24"/>
          <w:szCs w:val="24"/>
        </w:rPr>
        <w:t xml:space="preserve"> acts as an ad hoc consultant/advisor to BASF, Danone </w:t>
      </w:r>
      <w:proofErr w:type="spellStart"/>
      <w:r w:rsidR="645CE077" w:rsidRPr="00315341">
        <w:rPr>
          <w:rFonts w:ascii="Times New Roman" w:eastAsia="Calibri" w:hAnsi="Times New Roman" w:cs="Times New Roman"/>
          <w:sz w:val="24"/>
          <w:szCs w:val="24"/>
        </w:rPr>
        <w:t>Nutricia</w:t>
      </w:r>
      <w:proofErr w:type="spellEnd"/>
      <w:r w:rsidR="645CE077" w:rsidRPr="00315341">
        <w:rPr>
          <w:rFonts w:ascii="Times New Roman" w:eastAsia="Calibri" w:hAnsi="Times New Roman" w:cs="Times New Roman"/>
          <w:sz w:val="24"/>
          <w:szCs w:val="24"/>
        </w:rPr>
        <w:t xml:space="preserve"> Research, </w:t>
      </w:r>
      <w:proofErr w:type="spellStart"/>
      <w:r w:rsidR="645CE077" w:rsidRPr="00315341">
        <w:rPr>
          <w:rFonts w:ascii="Times New Roman" w:eastAsia="Calibri" w:hAnsi="Times New Roman" w:cs="Times New Roman"/>
          <w:sz w:val="24"/>
          <w:szCs w:val="24"/>
        </w:rPr>
        <w:t>dsm-firmenich</w:t>
      </w:r>
      <w:proofErr w:type="spellEnd"/>
      <w:r w:rsidR="645CE077" w:rsidRPr="00315341">
        <w:rPr>
          <w:rFonts w:ascii="Times New Roman" w:eastAsia="Calibri" w:hAnsi="Times New Roman" w:cs="Times New Roman"/>
          <w:sz w:val="24"/>
          <w:szCs w:val="24"/>
        </w:rPr>
        <w:t>, Bunge, Fresenius</w:t>
      </w:r>
      <w:r w:rsidR="5BFC8971" w:rsidRPr="00315341">
        <w:rPr>
          <w:rFonts w:ascii="Times New Roman" w:eastAsia="Calibri" w:hAnsi="Times New Roman" w:cs="Times New Roman"/>
          <w:sz w:val="24"/>
          <w:szCs w:val="24"/>
        </w:rPr>
        <w:t>-</w:t>
      </w:r>
      <w:proofErr w:type="spellStart"/>
      <w:r w:rsidR="645CE077" w:rsidRPr="00315341">
        <w:rPr>
          <w:rFonts w:ascii="Times New Roman" w:eastAsia="Calibri" w:hAnsi="Times New Roman" w:cs="Times New Roman"/>
          <w:sz w:val="24"/>
          <w:szCs w:val="24"/>
        </w:rPr>
        <w:t>Kabi</w:t>
      </w:r>
      <w:proofErr w:type="spellEnd"/>
      <w:r w:rsidR="645CE077" w:rsidRPr="00315341">
        <w:rPr>
          <w:rFonts w:ascii="Times New Roman" w:eastAsia="Calibri" w:hAnsi="Times New Roman" w:cs="Times New Roman"/>
          <w:sz w:val="24"/>
          <w:szCs w:val="24"/>
        </w:rPr>
        <w:t xml:space="preserve">, B. Braun </w:t>
      </w:r>
      <w:proofErr w:type="spellStart"/>
      <w:r w:rsidR="645CE077" w:rsidRPr="00315341">
        <w:rPr>
          <w:rFonts w:ascii="Times New Roman" w:eastAsia="Calibri" w:hAnsi="Times New Roman" w:cs="Times New Roman"/>
          <w:sz w:val="24"/>
          <w:szCs w:val="24"/>
        </w:rPr>
        <w:t>Melsungen</w:t>
      </w:r>
      <w:proofErr w:type="spellEnd"/>
      <w:r w:rsidR="645CE077" w:rsidRPr="00315341">
        <w:rPr>
          <w:rFonts w:ascii="Times New Roman" w:eastAsia="Calibri" w:hAnsi="Times New Roman" w:cs="Times New Roman"/>
          <w:sz w:val="24"/>
          <w:szCs w:val="24"/>
        </w:rPr>
        <w:t>, Nestle</w:t>
      </w:r>
      <w:r w:rsidR="072BEA64" w:rsidRPr="00315341">
        <w:rPr>
          <w:rFonts w:ascii="Times New Roman" w:eastAsia="Calibri" w:hAnsi="Times New Roman" w:cs="Times New Roman"/>
          <w:sz w:val="24"/>
          <w:szCs w:val="24"/>
        </w:rPr>
        <w:t>,</w:t>
      </w:r>
      <w:r w:rsidR="645CE077" w:rsidRPr="00315341">
        <w:rPr>
          <w:rFonts w:ascii="Times New Roman" w:eastAsia="Calibri" w:hAnsi="Times New Roman" w:cs="Times New Roman"/>
          <w:sz w:val="24"/>
          <w:szCs w:val="24"/>
        </w:rPr>
        <w:t xml:space="preserve"> Baxter Healthcare</w:t>
      </w:r>
      <w:r w:rsidR="2DDDCD54" w:rsidRPr="00315341">
        <w:rPr>
          <w:rFonts w:ascii="Times New Roman" w:eastAsia="Calibri" w:hAnsi="Times New Roman" w:cs="Times New Roman"/>
          <w:sz w:val="24"/>
          <w:szCs w:val="24"/>
        </w:rPr>
        <w:t>, Abbott Nutrition</w:t>
      </w:r>
      <w:r w:rsidR="00705D53" w:rsidRPr="00315341">
        <w:rPr>
          <w:rFonts w:ascii="Times New Roman" w:eastAsia="Calibri" w:hAnsi="Times New Roman" w:cs="Times New Roman"/>
          <w:sz w:val="24"/>
          <w:szCs w:val="24"/>
        </w:rPr>
        <w:t>,</w:t>
      </w:r>
      <w:r w:rsidR="2DDDCD54" w:rsidRPr="00315341">
        <w:rPr>
          <w:rFonts w:ascii="Times New Roman" w:eastAsia="Calibri" w:hAnsi="Times New Roman" w:cs="Times New Roman"/>
          <w:sz w:val="24"/>
          <w:szCs w:val="24"/>
        </w:rPr>
        <w:t xml:space="preserve"> </w:t>
      </w:r>
      <w:proofErr w:type="spellStart"/>
      <w:r w:rsidR="2DDDCD54" w:rsidRPr="00315341">
        <w:rPr>
          <w:rFonts w:ascii="Times New Roman" w:eastAsia="Calibri" w:hAnsi="Times New Roman" w:cs="Times New Roman"/>
          <w:sz w:val="24"/>
          <w:szCs w:val="24"/>
        </w:rPr>
        <w:t>Haleon</w:t>
      </w:r>
      <w:proofErr w:type="spellEnd"/>
      <w:r w:rsidR="139D1927" w:rsidRPr="00315341">
        <w:rPr>
          <w:rFonts w:ascii="Times New Roman" w:eastAsia="Calibri" w:hAnsi="Times New Roman" w:cs="Times New Roman"/>
          <w:sz w:val="24"/>
          <w:szCs w:val="24"/>
        </w:rPr>
        <w:t xml:space="preserve"> </w:t>
      </w:r>
      <w:r w:rsidR="00705D53" w:rsidRPr="00315341">
        <w:rPr>
          <w:rFonts w:ascii="Times New Roman" w:eastAsia="Calibri" w:hAnsi="Times New Roman" w:cs="Times New Roman"/>
          <w:sz w:val="24"/>
          <w:szCs w:val="24"/>
        </w:rPr>
        <w:t xml:space="preserve">and Natures Crops </w:t>
      </w:r>
      <w:r w:rsidR="139D1927" w:rsidRPr="00315341">
        <w:rPr>
          <w:rFonts w:ascii="Times New Roman" w:eastAsia="Calibri" w:hAnsi="Times New Roman" w:cs="Times New Roman"/>
          <w:sz w:val="24"/>
          <w:szCs w:val="24"/>
        </w:rPr>
        <w:t>and has received speaking honoraria from Fresenius-</w:t>
      </w:r>
      <w:proofErr w:type="spellStart"/>
      <w:r w:rsidR="139D1927" w:rsidRPr="00315341">
        <w:rPr>
          <w:rFonts w:ascii="Times New Roman" w:eastAsia="Calibri" w:hAnsi="Times New Roman" w:cs="Times New Roman"/>
          <w:sz w:val="24"/>
          <w:szCs w:val="24"/>
        </w:rPr>
        <w:t>Kabi</w:t>
      </w:r>
      <w:proofErr w:type="spellEnd"/>
      <w:r w:rsidR="5B06739C" w:rsidRPr="00315341">
        <w:rPr>
          <w:rFonts w:ascii="Times New Roman" w:eastAsia="Calibri" w:hAnsi="Times New Roman" w:cs="Times New Roman"/>
          <w:sz w:val="24"/>
          <w:szCs w:val="24"/>
        </w:rPr>
        <w:t>, Abbott Nutrition</w:t>
      </w:r>
      <w:r w:rsidR="139D1927" w:rsidRPr="00315341">
        <w:rPr>
          <w:rFonts w:ascii="Times New Roman" w:eastAsia="Calibri" w:hAnsi="Times New Roman" w:cs="Times New Roman"/>
          <w:sz w:val="24"/>
          <w:szCs w:val="24"/>
        </w:rPr>
        <w:t xml:space="preserve"> and </w:t>
      </w:r>
      <w:proofErr w:type="spellStart"/>
      <w:r w:rsidR="139D1927" w:rsidRPr="00315341">
        <w:rPr>
          <w:rFonts w:ascii="Times New Roman" w:eastAsia="Calibri" w:hAnsi="Times New Roman" w:cs="Times New Roman"/>
          <w:sz w:val="24"/>
          <w:szCs w:val="24"/>
        </w:rPr>
        <w:t>Eqology</w:t>
      </w:r>
      <w:proofErr w:type="spellEnd"/>
      <w:r w:rsidR="2DDDCD54" w:rsidRPr="00315341">
        <w:rPr>
          <w:rFonts w:ascii="Times New Roman" w:eastAsia="Calibri" w:hAnsi="Times New Roman" w:cs="Times New Roman"/>
          <w:sz w:val="24"/>
          <w:szCs w:val="24"/>
        </w:rPr>
        <w:t>.</w:t>
      </w:r>
      <w:r w:rsidR="66890AAF" w:rsidRPr="00315341">
        <w:rPr>
          <w:rFonts w:ascii="Times New Roman" w:eastAsia="Calibri" w:hAnsi="Times New Roman" w:cs="Times New Roman"/>
          <w:sz w:val="24"/>
          <w:szCs w:val="24"/>
        </w:rPr>
        <w:t xml:space="preserve"> EL and </w:t>
      </w:r>
      <w:proofErr w:type="spellStart"/>
      <w:r w:rsidR="66890AAF" w:rsidRPr="00315341">
        <w:rPr>
          <w:rFonts w:ascii="Times New Roman" w:eastAsia="Calibri" w:hAnsi="Times New Roman" w:cs="Times New Roman"/>
          <w:sz w:val="24"/>
          <w:szCs w:val="24"/>
        </w:rPr>
        <w:t>EMcD</w:t>
      </w:r>
      <w:proofErr w:type="spellEnd"/>
      <w:r w:rsidR="66890AAF" w:rsidRPr="00315341">
        <w:rPr>
          <w:rFonts w:ascii="Times New Roman" w:eastAsia="Calibri" w:hAnsi="Times New Roman" w:cs="Times New Roman"/>
          <w:sz w:val="24"/>
          <w:szCs w:val="24"/>
        </w:rPr>
        <w:t xml:space="preserve"> are employed by </w:t>
      </w:r>
      <w:proofErr w:type="spellStart"/>
      <w:r w:rsidR="65D2E72F" w:rsidRPr="00315341">
        <w:rPr>
          <w:rFonts w:ascii="Times New Roman" w:eastAsia="Calibri" w:hAnsi="Times New Roman" w:cs="Times New Roman"/>
          <w:sz w:val="24"/>
          <w:szCs w:val="24"/>
        </w:rPr>
        <w:t>Humanativ</w:t>
      </w:r>
      <w:proofErr w:type="spellEnd"/>
      <w:r w:rsidR="65D2E72F" w:rsidRPr="00315341">
        <w:rPr>
          <w:rFonts w:ascii="Times New Roman" w:eastAsia="Calibri" w:hAnsi="Times New Roman" w:cs="Times New Roman"/>
          <w:sz w:val="24"/>
          <w:szCs w:val="24"/>
        </w:rPr>
        <w:t xml:space="preserve"> Ltd</w:t>
      </w:r>
      <w:r w:rsidR="7D21518C" w:rsidRPr="00315341">
        <w:rPr>
          <w:rFonts w:ascii="Times New Roman" w:eastAsia="Calibri" w:hAnsi="Times New Roman" w:cs="Times New Roman"/>
          <w:sz w:val="24"/>
          <w:szCs w:val="24"/>
        </w:rPr>
        <w:t xml:space="preserve">. </w:t>
      </w:r>
      <w:proofErr w:type="spellStart"/>
      <w:r w:rsidR="7D21518C" w:rsidRPr="00315341">
        <w:rPr>
          <w:rFonts w:ascii="Times New Roman" w:eastAsia="Calibri" w:hAnsi="Times New Roman" w:cs="Times New Roman"/>
          <w:sz w:val="24"/>
          <w:szCs w:val="24"/>
        </w:rPr>
        <w:t>Humanativ</w:t>
      </w:r>
      <w:proofErr w:type="spellEnd"/>
      <w:r w:rsidR="7D21518C" w:rsidRPr="00315341">
        <w:rPr>
          <w:rFonts w:ascii="Times New Roman" w:eastAsia="Calibri" w:hAnsi="Times New Roman" w:cs="Times New Roman"/>
          <w:sz w:val="24"/>
          <w:szCs w:val="24"/>
        </w:rPr>
        <w:t xml:space="preserve"> is a fully owned subsidiary of Mara Renewables Corporation.</w:t>
      </w:r>
      <w:r w:rsidR="13C076C8" w:rsidRPr="00315341">
        <w:rPr>
          <w:rFonts w:ascii="Times New Roman" w:eastAsia="Calibri" w:hAnsi="Times New Roman" w:cs="Times New Roman"/>
          <w:sz w:val="24"/>
          <w:szCs w:val="24"/>
        </w:rPr>
        <w:t xml:space="preserve"> SS worked as a nutrition scientist at the British Nutrition Foundation</w:t>
      </w:r>
      <w:r w:rsidR="5E52D2ED" w:rsidRPr="00315341">
        <w:rPr>
          <w:rFonts w:ascii="Times New Roman" w:eastAsia="Calibri" w:hAnsi="Times New Roman" w:cs="Times New Roman"/>
          <w:sz w:val="24"/>
          <w:szCs w:val="24"/>
        </w:rPr>
        <w:t xml:space="preserve"> </w:t>
      </w:r>
      <w:r w:rsidR="13C076C8" w:rsidRPr="00315341">
        <w:rPr>
          <w:rFonts w:ascii="Times New Roman" w:eastAsia="Calibri" w:hAnsi="Times New Roman" w:cs="Times New Roman"/>
          <w:sz w:val="24"/>
          <w:szCs w:val="24"/>
        </w:rPr>
        <w:t xml:space="preserve">at the time of the symposium </w:t>
      </w:r>
      <w:r w:rsidR="212BE69F" w:rsidRPr="00315341">
        <w:rPr>
          <w:rFonts w:ascii="Times New Roman" w:eastAsia="Calibri" w:hAnsi="Times New Roman" w:cs="Times New Roman"/>
          <w:sz w:val="24"/>
          <w:szCs w:val="24"/>
        </w:rPr>
        <w:t>(information about the Foundation's activities and funding can be found at</w:t>
      </w:r>
      <w:r w:rsidR="5237E375" w:rsidRPr="00315341">
        <w:rPr>
          <w:rFonts w:ascii="Times New Roman" w:eastAsia="Calibri" w:hAnsi="Times New Roman" w:cs="Times New Roman"/>
          <w:sz w:val="24"/>
          <w:szCs w:val="24"/>
        </w:rPr>
        <w:t xml:space="preserve"> </w:t>
      </w:r>
      <w:r w:rsidR="212BE69F" w:rsidRPr="00315341">
        <w:rPr>
          <w:rFonts w:ascii="Times New Roman" w:eastAsia="Calibri" w:hAnsi="Times New Roman" w:cs="Times New Roman"/>
          <w:sz w:val="24"/>
          <w:szCs w:val="24"/>
        </w:rPr>
        <w:t xml:space="preserve">http://www.nutrition.org.uk/about </w:t>
      </w:r>
      <w:proofErr w:type="spellStart"/>
      <w:r w:rsidR="212BE69F" w:rsidRPr="00315341">
        <w:rPr>
          <w:rFonts w:ascii="Times New Roman" w:eastAsia="Calibri" w:hAnsi="Times New Roman" w:cs="Times New Roman"/>
          <w:sz w:val="24"/>
          <w:szCs w:val="24"/>
        </w:rPr>
        <w:t>bnf</w:t>
      </w:r>
      <w:proofErr w:type="spellEnd"/>
      <w:r w:rsidR="212BE69F" w:rsidRPr="00315341">
        <w:rPr>
          <w:rFonts w:ascii="Times New Roman" w:eastAsia="Calibri" w:hAnsi="Times New Roman" w:cs="Times New Roman"/>
          <w:sz w:val="24"/>
          <w:szCs w:val="24"/>
        </w:rPr>
        <w:t>/</w:t>
      </w:r>
      <w:r w:rsidR="13EFD0E4" w:rsidRPr="00315341">
        <w:rPr>
          <w:rFonts w:ascii="Times New Roman" w:eastAsia="Calibri" w:hAnsi="Times New Roman" w:cs="Times New Roman"/>
          <w:sz w:val="24"/>
          <w:szCs w:val="24"/>
        </w:rPr>
        <w:t>)</w:t>
      </w:r>
      <w:r w:rsidR="212BE69F" w:rsidRPr="00315341">
        <w:rPr>
          <w:rFonts w:ascii="Times New Roman" w:eastAsia="Calibri" w:hAnsi="Times New Roman" w:cs="Times New Roman"/>
          <w:sz w:val="24"/>
          <w:szCs w:val="24"/>
        </w:rPr>
        <w:t>.</w:t>
      </w:r>
      <w:r w:rsidR="009D4ECC" w:rsidRPr="00315341">
        <w:rPr>
          <w:rFonts w:ascii="Times New Roman" w:eastAsia="Calibri" w:hAnsi="Times New Roman" w:cs="Times New Roman"/>
          <w:sz w:val="24"/>
          <w:szCs w:val="24"/>
        </w:rPr>
        <w:t xml:space="preserve"> MS was employed by Devenish Nutrition Ltd at the time of the symposium </w:t>
      </w:r>
      <w:hyperlink r:id="rId14" w:history="1">
        <w:r w:rsidR="009D4ECC" w:rsidRPr="00315341">
          <w:rPr>
            <w:rStyle w:val="Hyperlink"/>
            <w:rFonts w:ascii="Times New Roman" w:eastAsia="Calibri" w:hAnsi="Times New Roman" w:cs="Times New Roman"/>
            <w:sz w:val="24"/>
            <w:szCs w:val="24"/>
          </w:rPr>
          <w:t>https://www.devenishnutrition.com/</w:t>
        </w:r>
      </w:hyperlink>
    </w:p>
    <w:p w14:paraId="6323599F" w14:textId="77777777" w:rsidR="00100EA7" w:rsidRPr="00315341" w:rsidRDefault="00100EA7" w:rsidP="00A13D98">
      <w:pPr>
        <w:spacing w:after="0" w:line="360" w:lineRule="auto"/>
        <w:jc w:val="both"/>
        <w:rPr>
          <w:rFonts w:ascii="Times New Roman" w:eastAsia="Calibri" w:hAnsi="Times New Roman" w:cs="Times New Roman"/>
          <w:sz w:val="24"/>
          <w:szCs w:val="24"/>
        </w:rPr>
      </w:pPr>
    </w:p>
    <w:p w14:paraId="545A2818" w14:textId="77777777" w:rsidR="00100EA7" w:rsidRPr="00315341" w:rsidRDefault="00100EA7" w:rsidP="00A13D98">
      <w:pPr>
        <w:spacing w:after="0" w:line="360" w:lineRule="auto"/>
        <w:jc w:val="both"/>
        <w:rPr>
          <w:rFonts w:ascii="Times New Roman" w:eastAsia="Calibri" w:hAnsi="Times New Roman" w:cs="Times New Roman"/>
          <w:sz w:val="24"/>
          <w:szCs w:val="24"/>
        </w:rPr>
      </w:pPr>
    </w:p>
    <w:p w14:paraId="7D0F33DA" w14:textId="2CEE0ED7" w:rsidR="008E3D23" w:rsidRPr="00315341" w:rsidRDefault="00100EA7" w:rsidP="008E3D23">
      <w:pPr>
        <w:rPr>
          <w:rFonts w:ascii="Times New Roman" w:eastAsia="Calibri" w:hAnsi="Times New Roman" w:cs="Times New Roman"/>
          <w:sz w:val="24"/>
          <w:szCs w:val="24"/>
        </w:rPr>
      </w:pPr>
      <w:r w:rsidRPr="00315341">
        <w:rPr>
          <w:rFonts w:ascii="Times New Roman" w:eastAsia="Calibri" w:hAnsi="Times New Roman" w:cs="Times New Roman"/>
          <w:sz w:val="24"/>
          <w:szCs w:val="24"/>
        </w:rPr>
        <w:br w:type="page"/>
      </w:r>
    </w:p>
    <w:p w14:paraId="4B453EAF" w14:textId="77777777" w:rsidR="008E3D23" w:rsidRPr="00315341" w:rsidRDefault="008E3D23" w:rsidP="008E3D23">
      <w:pPr>
        <w:spacing w:after="0" w:line="24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lastRenderedPageBreak/>
        <w:t>Figure 1.  The pathway of conversion of α-linolenic acid (ALA) to EPA and DHA.</w:t>
      </w:r>
    </w:p>
    <w:p w14:paraId="3A82AF98" w14:textId="77777777" w:rsidR="008E3D23" w:rsidRPr="00315341" w:rsidRDefault="008E3D23" w:rsidP="008E3D23">
      <w:pPr>
        <w:spacing w:after="0" w:line="240" w:lineRule="auto"/>
        <w:jc w:val="both"/>
        <w:rPr>
          <w:rFonts w:ascii="Times New Roman" w:hAnsi="Times New Roman" w:cs="Times New Roman"/>
          <w:b/>
          <w:bCs/>
          <w:sz w:val="18"/>
          <w:szCs w:val="18"/>
        </w:rPr>
      </w:pPr>
      <w:r w:rsidRPr="00315341">
        <w:rPr>
          <w:rFonts w:ascii="Times New Roman" w:eastAsiaTheme="minorEastAsia" w:hAnsi="Times New Roman" w:cs="Times New Roman"/>
          <w:b/>
          <w:bCs/>
          <w:sz w:val="20"/>
          <w:szCs w:val="20"/>
        </w:rPr>
        <w:t xml:space="preserve">ALA, alpha-linolenic acid; EPA, eicosapentaenoic acid; DPA, docosapentaenoic acid; DHA, docosahexaenoic acid; </w:t>
      </w:r>
      <w:r w:rsidRPr="00315341">
        <w:rPr>
          <w:rFonts w:ascii="Times New Roman" w:hAnsi="Times New Roman" w:cs="Times New Roman"/>
          <w:b/>
          <w:bCs/>
          <w:sz w:val="18"/>
          <w:szCs w:val="18"/>
        </w:rPr>
        <w:t>FADS1, Fatty acid desaturase 1/delta-5 desaturase/Δ5-desaturase; FADS2, Fatty acid desaturase 2/delta-6 desaturase/Δ6-desaturase; ELOVL, fatty acid elongase.</w:t>
      </w:r>
    </w:p>
    <w:p w14:paraId="343E593F" w14:textId="77777777" w:rsidR="008E3D23" w:rsidRPr="00315341" w:rsidRDefault="008E3D23" w:rsidP="008E3D23">
      <w:pPr>
        <w:spacing w:after="0" w:line="240" w:lineRule="auto"/>
        <w:jc w:val="both"/>
        <w:rPr>
          <w:rFonts w:ascii="Times New Roman" w:hAnsi="Times New Roman" w:cs="Times New Roman"/>
          <w:b/>
          <w:bCs/>
          <w:sz w:val="18"/>
          <w:szCs w:val="18"/>
        </w:rPr>
      </w:pPr>
    </w:p>
    <w:p w14:paraId="400CB9CC" w14:textId="2FEAE8BF" w:rsidR="008E3D23" w:rsidRPr="00315341" w:rsidRDefault="008E3D23" w:rsidP="008E3D23">
      <w:pPr>
        <w:spacing w:after="0" w:line="240" w:lineRule="auto"/>
        <w:jc w:val="both"/>
        <w:rPr>
          <w:rFonts w:ascii="Times New Roman" w:eastAsiaTheme="minorEastAsia" w:hAnsi="Times New Roman" w:cs="Times New Roman"/>
          <w:b/>
          <w:bCs/>
          <w:sz w:val="24"/>
          <w:szCs w:val="24"/>
        </w:rPr>
      </w:pPr>
      <w:r w:rsidRPr="00315341">
        <w:rPr>
          <w:rFonts w:ascii="Times New Roman" w:eastAsiaTheme="minorEastAsia" w:hAnsi="Times New Roman" w:cs="Times New Roman"/>
          <w:b/>
          <w:bCs/>
          <w:sz w:val="24"/>
          <w:szCs w:val="24"/>
        </w:rPr>
        <w:t>Figure 2</w:t>
      </w:r>
      <w:r w:rsidR="00997FDB" w:rsidRPr="00315341">
        <w:rPr>
          <w:rFonts w:ascii="Times New Roman" w:eastAsiaTheme="minorEastAsia" w:hAnsi="Times New Roman" w:cs="Times New Roman"/>
          <w:b/>
          <w:bCs/>
          <w:sz w:val="24"/>
          <w:szCs w:val="24"/>
        </w:rPr>
        <w:t>.</w:t>
      </w:r>
      <w:r w:rsidRPr="00315341">
        <w:rPr>
          <w:rFonts w:ascii="Times New Roman" w:eastAsiaTheme="minorEastAsia" w:hAnsi="Times New Roman" w:cs="Times New Roman"/>
          <w:b/>
          <w:bCs/>
          <w:sz w:val="24"/>
          <w:szCs w:val="24"/>
        </w:rPr>
        <w:t xml:space="preserve"> Fatty acid composition of </w:t>
      </w:r>
      <w:r w:rsidR="00705D53" w:rsidRPr="00315341">
        <w:rPr>
          <w:rFonts w:ascii="Times New Roman" w:eastAsiaTheme="minorEastAsia" w:hAnsi="Times New Roman" w:cs="Times New Roman"/>
          <w:b/>
          <w:bCs/>
          <w:sz w:val="24"/>
          <w:szCs w:val="24"/>
        </w:rPr>
        <w:t xml:space="preserve">farmed </w:t>
      </w:r>
      <w:r w:rsidRPr="00315341">
        <w:rPr>
          <w:rFonts w:ascii="Times New Roman" w:eastAsiaTheme="minorEastAsia" w:hAnsi="Times New Roman" w:cs="Times New Roman"/>
          <w:b/>
          <w:bCs/>
          <w:sz w:val="24"/>
          <w:szCs w:val="24"/>
        </w:rPr>
        <w:t xml:space="preserve">Scottish Atlantic salmon between 2006 and 2015 </w:t>
      </w:r>
      <w:r w:rsidRPr="00315341">
        <w:rPr>
          <w:rFonts w:ascii="Times New Roman" w:eastAsiaTheme="minorEastAsia" w:hAnsi="Times New Roman" w:cs="Times New Roman"/>
          <w:b/>
          <w:bCs/>
          <w:sz w:val="24"/>
          <w:szCs w:val="24"/>
        </w:rPr>
        <w:fldChar w:fldCharType="begin"/>
      </w:r>
      <w:r w:rsidR="00917B65">
        <w:rPr>
          <w:rFonts w:ascii="Times New Roman" w:eastAsiaTheme="minorEastAsia" w:hAnsi="Times New Roman" w:cs="Times New Roman"/>
          <w:b/>
          <w:bCs/>
          <w:sz w:val="24"/>
          <w:szCs w:val="24"/>
        </w:rPr>
        <w:instrText xml:space="preserve"> ADDIN EN.CITE &lt;EndNote&gt;&lt;Cite&gt;&lt;Author&gt;Sprague&lt;/Author&gt;&lt;Year&gt;2016&lt;/Year&gt;&lt;RecNum&gt;342&lt;/RecNum&gt;&lt;DisplayText&gt;(95)&lt;/DisplayText&gt;&lt;record&gt;&lt;rec-number&gt;342&lt;/rec-number&gt;&lt;foreign-keys&gt;&lt;key app="EN" db-id="2tr5pefawrd9aaed0e8vvwri50tp9vp0ep9w" timestamp="1729177748"&gt;342&lt;/key&gt;&lt;/foreign-keys&gt;&lt;ref-type name="Journal Article"&gt;17&lt;/ref-type&gt;&lt;contributors&gt;&lt;authors&gt;&lt;author&gt;Sprague, M.&lt;/author&gt;&lt;author&gt;Dick, J. R.&lt;/author&gt;&lt;author&gt;Tocher, D. R.&lt;/author&gt;&lt;/authors&gt;&lt;/contributors&gt;&lt;auth-address&gt;Institute of Aquaculture, School of Natural Sciences, University of Stirling, Stirling FK9 4LA, Scotland, UK.&lt;/auth-address&gt;&lt;titles&gt;&lt;title&gt;Impact of sustainable feeds on omega-3 long-chain fatty acid levels in farmed Atlantic salmon, 2006-2015&lt;/title&gt;&lt;secondary-title&gt;Sci Rep&lt;/secondary-title&gt;&lt;/titles&gt;&lt;periodical&gt;&lt;full-title&gt;Sci Rep&lt;/full-title&gt;&lt;/periodical&gt;&lt;pages&gt;21892&lt;/pages&gt;&lt;volume&gt;6&lt;/volume&gt;&lt;edition&gt;20160222&lt;/edition&gt;&lt;keywords&gt;&lt;keyword&gt;*Animal Feed&lt;/keyword&gt;&lt;keyword&gt;Animals&lt;/keyword&gt;&lt;keyword&gt;Diet&lt;/keyword&gt;&lt;keyword&gt;Fatty Acids, Omega-3/*metabolism&lt;/keyword&gt;&lt;keyword&gt;Fisheries&lt;/keyword&gt;&lt;keyword&gt;Food Quality&lt;/keyword&gt;&lt;keyword&gt;Humans&lt;/keyword&gt;&lt;keyword&gt;Lipid Metabolism&lt;/keyword&gt;&lt;keyword&gt;Salmo salar/*metabolism&lt;/keyword&gt;&lt;/keywords&gt;&lt;dates&gt;&lt;year&gt;2016&lt;/year&gt;&lt;pub-dates&gt;&lt;date&gt;Feb 22&lt;/date&gt;&lt;/pub-dates&gt;&lt;/dates&gt;&lt;isbn&gt;2045-2322&lt;/isbn&gt;&lt;accession-num&gt;26899924&lt;/accession-num&gt;&lt;urls&gt;&lt;/urls&gt;&lt;custom2&gt;PMC4761991&lt;/custom2&gt;&lt;electronic-resource-num&gt;10.1038/srep21892&lt;/electronic-resource-num&gt;&lt;remote-database-provider&gt;NLM&lt;/remote-database-provider&gt;&lt;language&gt;eng&lt;/language&gt;&lt;/record&gt;&lt;/Cite&gt;&lt;/EndNote&gt;</w:instrText>
      </w:r>
      <w:r w:rsidRPr="00315341">
        <w:rPr>
          <w:rFonts w:ascii="Times New Roman" w:eastAsiaTheme="minorEastAsia" w:hAnsi="Times New Roman" w:cs="Times New Roman"/>
          <w:b/>
          <w:bCs/>
          <w:sz w:val="24"/>
          <w:szCs w:val="24"/>
        </w:rPr>
        <w:fldChar w:fldCharType="separate"/>
      </w:r>
      <w:r w:rsidR="00917B65">
        <w:rPr>
          <w:rFonts w:ascii="Times New Roman" w:eastAsiaTheme="minorEastAsia" w:hAnsi="Times New Roman" w:cs="Times New Roman"/>
          <w:b/>
          <w:bCs/>
          <w:noProof/>
          <w:sz w:val="24"/>
          <w:szCs w:val="24"/>
        </w:rPr>
        <w:t>(95)</w:t>
      </w:r>
      <w:r w:rsidRPr="00315341">
        <w:rPr>
          <w:rFonts w:ascii="Times New Roman" w:eastAsiaTheme="minorEastAsia" w:hAnsi="Times New Roman" w:cs="Times New Roman"/>
          <w:b/>
          <w:bCs/>
          <w:sz w:val="24"/>
          <w:szCs w:val="24"/>
        </w:rPr>
        <w:fldChar w:fldCharType="end"/>
      </w:r>
    </w:p>
    <w:p w14:paraId="11425D35" w14:textId="77777777" w:rsidR="008E3D23" w:rsidRPr="00315341" w:rsidRDefault="008E3D23" w:rsidP="008E3D23">
      <w:pPr>
        <w:spacing w:after="0" w:line="240" w:lineRule="auto"/>
        <w:jc w:val="both"/>
        <w:rPr>
          <w:rFonts w:ascii="Times New Roman" w:eastAsiaTheme="minorEastAsia" w:hAnsi="Times New Roman" w:cs="Times New Roman"/>
          <w:b/>
          <w:bCs/>
          <w:sz w:val="24"/>
          <w:szCs w:val="24"/>
        </w:rPr>
      </w:pPr>
    </w:p>
    <w:p w14:paraId="7F83273C" w14:textId="77777777" w:rsidR="008E3D23" w:rsidRPr="00315341" w:rsidRDefault="008E3D23" w:rsidP="008E3D23">
      <w:pPr>
        <w:spacing w:after="0" w:line="240" w:lineRule="auto"/>
        <w:jc w:val="both"/>
        <w:rPr>
          <w:rFonts w:ascii="Times New Roman" w:eastAsiaTheme="minorEastAsia" w:hAnsi="Times New Roman" w:cs="Times New Roman"/>
          <w:b/>
          <w:bCs/>
          <w:noProof/>
          <w:sz w:val="24"/>
          <w:szCs w:val="24"/>
        </w:rPr>
      </w:pPr>
      <w:r w:rsidRPr="00315341">
        <w:rPr>
          <w:rFonts w:ascii="Times New Roman" w:eastAsiaTheme="minorEastAsia" w:hAnsi="Times New Roman" w:cs="Times New Roman"/>
          <w:b/>
          <w:bCs/>
          <w:noProof/>
          <w:sz w:val="24"/>
          <w:szCs w:val="24"/>
        </w:rPr>
        <w:t xml:space="preserve">Figure 3. Engineered oilseeds as a terrestrial source of EPA and DHA. </w:t>
      </w:r>
    </w:p>
    <w:p w14:paraId="65851644" w14:textId="3E1F924A" w:rsidR="008E3D23" w:rsidRPr="00315341" w:rsidRDefault="008E3D23" w:rsidP="008E3D23">
      <w:pPr>
        <w:spacing w:after="0" w:line="240" w:lineRule="auto"/>
        <w:jc w:val="both"/>
        <w:rPr>
          <w:rFonts w:ascii="Times New Roman" w:eastAsiaTheme="minorEastAsia" w:hAnsi="Times New Roman" w:cs="Times New Roman"/>
          <w:b/>
          <w:bCs/>
          <w:noProof/>
          <w:sz w:val="18"/>
          <w:szCs w:val="18"/>
          <w:lang w:val="nl-NL"/>
        </w:rPr>
      </w:pPr>
      <w:r w:rsidRPr="00315341">
        <w:rPr>
          <w:rFonts w:ascii="Times New Roman" w:eastAsiaTheme="minorEastAsia" w:hAnsi="Times New Roman" w:cs="Times New Roman"/>
          <w:b/>
          <w:bCs/>
          <w:noProof/>
          <w:sz w:val="18"/>
          <w:szCs w:val="18"/>
        </w:rPr>
        <w:t xml:space="preserve">Seed oil fatty acid composition (Mol%; carbons:desaturations; GC-FID analysis of fatty acid methyl esters derivatised from pooled samples) are shown for wildtype camelina (A), commercial fish oil (B), camelina engineered to produce EPA and DHA, and camelina engineered to produce EPA (D). </w:t>
      </w:r>
      <w:r w:rsidRPr="00315341">
        <w:rPr>
          <w:rFonts w:ascii="Times New Roman" w:eastAsiaTheme="minorEastAsia" w:hAnsi="Times New Roman" w:cs="Times New Roman"/>
          <w:b/>
          <w:bCs/>
          <w:noProof/>
          <w:sz w:val="18"/>
          <w:szCs w:val="18"/>
          <w:lang w:val="da-DK"/>
        </w:rPr>
        <w:t xml:space="preserve">Data is reproduced from Han et al. (2022) </w:t>
      </w:r>
      <w:r w:rsidRPr="00315341">
        <w:rPr>
          <w:rFonts w:ascii="Times New Roman" w:eastAsiaTheme="minorEastAsia" w:hAnsi="Times New Roman" w:cs="Times New Roman"/>
          <w:b/>
          <w:bCs/>
          <w:noProof/>
          <w:sz w:val="18"/>
          <w:szCs w:val="18"/>
        </w:rPr>
        <w:fldChar w:fldCharType="begin"/>
      </w:r>
      <w:r w:rsidR="00917B65" w:rsidRPr="00917B65">
        <w:rPr>
          <w:rFonts w:ascii="Times New Roman" w:eastAsiaTheme="minorEastAsia" w:hAnsi="Times New Roman" w:cs="Times New Roman"/>
          <w:b/>
          <w:bCs/>
          <w:noProof/>
          <w:sz w:val="18"/>
          <w:szCs w:val="18"/>
          <w:lang w:val="da-DK"/>
        </w:rPr>
        <w:instrText xml:space="preserve"> ADDIN EN.CITE &lt;EndNote&gt;&lt;Cite&gt;&lt;Author&gt;Han&lt;/Author&gt;&lt;Year&gt;2022&lt;/Year&gt;&lt;RecNum&gt;343&lt;/RecNum&gt;&lt;DisplayText&gt;(134)&lt;/DisplayText&gt;&lt;record&gt;&lt;rec-number&gt;343&lt;/rec-number&gt;&lt;foreign-keys&gt;&lt;key app="EN" db-id="2tr5pefawrd9aaed0e8vvwri50tp9vp0ep9w" timestamp="1729177784"&gt;343&lt;/key&gt;&lt;/foreign-keys&gt;&lt;ref-type name="Journal Article"&gt;17&lt;/ref-type&gt;&lt;contributors&gt;&lt;authors&gt;&lt;author&gt;Han, L.&lt;/author&gt;&lt;author&gt;Silvestre, S.&lt;/author&gt;&lt;author&gt;Sayanova, O.&lt;/author&gt;&lt;author&gt;Haslam, R. P.&lt;/author&gt;&lt;author&gt;Napier, J. A.&lt;/author&gt;&lt;/authors&gt;&lt;/contributors&gt;&lt;auth-address&gt;Plant Sciences, Rothamsted Research, Harpenden, Herts, UK.&lt;/auth-address&gt;&lt;titles&gt;&lt;title&gt;Using field evaluation and systematic iteration to rationalize the accumulation of omega-3 long-chain polyunsaturated fatty acids in transgenic Camelina sativa&lt;/title&gt;&lt;secondary-title&gt;Plant Biotechnol J&lt;/secondary-title&gt;&lt;/titles&gt;&lt;periodical&gt;&lt;full-title&gt;Plant Biotechnol J&lt;/full-title&gt;&lt;/periodical&gt;&lt;pages&gt;1833-1852&lt;/pages&gt;&lt;volume&gt;20&lt;/volume&gt;&lt;number&gt;9&lt;/number&gt;&lt;edition&gt;20220627&lt;/edition&gt;&lt;keywords&gt;&lt;keyword&gt;*Brassicaceae/genetics/metabolism&lt;/keyword&gt;&lt;keyword&gt;Docosahexaenoic Acids/metabolism&lt;/keyword&gt;&lt;keyword&gt;Eicosapentaenoic Acid/metabolism&lt;/keyword&gt;&lt;keyword&gt;Fatty Acids/metabolism&lt;/keyword&gt;&lt;keyword&gt;*Fatty Acids, Omega-3/metabolism&lt;/keyword&gt;&lt;keyword&gt;Plants, Genetically Modified/genetics&lt;/keyword&gt;&lt;keyword&gt;Field trials&lt;/keyword&gt;&lt;keyword&gt;GM crops&lt;/keyword&gt;&lt;keyword&gt;metabolic engineering&lt;/keyword&gt;&lt;keyword&gt;omega-3&lt;/keyword&gt;&lt;/keywords&gt;&lt;dates&gt;&lt;year&gt;2022&lt;/year&gt;&lt;pub-dates&gt;&lt;date&gt;Sep&lt;/date&gt;&lt;/pub-dates&gt;&lt;/dates&gt;&lt;isbn&gt;1467-7644 (Print)&amp;#xD;1467-7644&lt;/isbn&gt;&lt;accession-num&gt;35656640&lt;/accession-num&gt;&lt;urls&gt;&lt;/urls&gt;&lt;custom1&gt;JAN acts as a scientific advisor for Yield10 Biosciences and has previously provided ad hoc consultancy for BASF Plant Sciences. The authors are listed as inventors on patent applications filed by Rothamsted Research.&lt;/custom1&gt;&lt;custom2&gt;PMC9398312&lt;/custom2&gt;&lt;electronic-resource-num&gt;10.1111/pbi.13867&lt;/electronic-resource-num&gt;&lt;remote-database-provider&gt;NLM&lt;/remote-database-provider&gt;&lt;language&gt;eng&lt;/language&gt;&lt;/record&gt;&lt;/Cite&gt;&lt;/EndNote&gt;</w:instrText>
      </w:r>
      <w:r w:rsidRPr="00315341">
        <w:rPr>
          <w:rFonts w:ascii="Times New Roman" w:eastAsiaTheme="minorEastAsia" w:hAnsi="Times New Roman" w:cs="Times New Roman"/>
          <w:b/>
          <w:bCs/>
          <w:noProof/>
          <w:sz w:val="18"/>
          <w:szCs w:val="18"/>
        </w:rPr>
        <w:fldChar w:fldCharType="separate"/>
      </w:r>
      <w:r w:rsidR="00917B65" w:rsidRPr="00917B65">
        <w:rPr>
          <w:rFonts w:ascii="Times New Roman" w:eastAsiaTheme="minorEastAsia" w:hAnsi="Times New Roman" w:cs="Times New Roman"/>
          <w:b/>
          <w:bCs/>
          <w:noProof/>
          <w:sz w:val="18"/>
          <w:szCs w:val="18"/>
          <w:lang w:val="da-DK"/>
        </w:rPr>
        <w:t>(134)</w:t>
      </w:r>
      <w:r w:rsidRPr="00315341">
        <w:rPr>
          <w:rFonts w:ascii="Times New Roman" w:eastAsiaTheme="minorEastAsia" w:hAnsi="Times New Roman" w:cs="Times New Roman"/>
          <w:b/>
          <w:bCs/>
          <w:noProof/>
          <w:sz w:val="18"/>
          <w:szCs w:val="18"/>
        </w:rPr>
        <w:fldChar w:fldCharType="end"/>
      </w:r>
      <w:r w:rsidRPr="00315341">
        <w:rPr>
          <w:rFonts w:ascii="Times New Roman" w:eastAsiaTheme="minorEastAsia" w:hAnsi="Times New Roman" w:cs="Times New Roman"/>
          <w:b/>
          <w:bCs/>
          <w:noProof/>
          <w:sz w:val="18"/>
          <w:szCs w:val="18"/>
          <w:lang w:val="da-DK"/>
        </w:rPr>
        <w:t xml:space="preserve">, Sprague et al. </w:t>
      </w:r>
      <w:r w:rsidRPr="00315341">
        <w:rPr>
          <w:rFonts w:ascii="Times New Roman" w:eastAsiaTheme="minorEastAsia" w:hAnsi="Times New Roman" w:cs="Times New Roman"/>
          <w:b/>
          <w:bCs/>
          <w:noProof/>
          <w:sz w:val="18"/>
          <w:szCs w:val="18"/>
          <w:lang w:val="nl-NL"/>
        </w:rPr>
        <w:t xml:space="preserve">(2016) </w:t>
      </w:r>
      <w:r w:rsidRPr="00315341">
        <w:rPr>
          <w:rFonts w:ascii="Times New Roman" w:eastAsiaTheme="minorEastAsia" w:hAnsi="Times New Roman" w:cs="Times New Roman"/>
          <w:b/>
          <w:bCs/>
          <w:noProof/>
          <w:sz w:val="18"/>
          <w:szCs w:val="18"/>
        </w:rPr>
        <w:fldChar w:fldCharType="begin"/>
      </w:r>
      <w:r w:rsidR="00917B65" w:rsidRPr="00917B65">
        <w:rPr>
          <w:rFonts w:ascii="Times New Roman" w:eastAsiaTheme="minorEastAsia" w:hAnsi="Times New Roman" w:cs="Times New Roman"/>
          <w:b/>
          <w:bCs/>
          <w:noProof/>
          <w:sz w:val="18"/>
          <w:szCs w:val="18"/>
          <w:lang w:val="nl-NL"/>
        </w:rPr>
        <w:instrText xml:space="preserve"> ADDIN EN.CITE &lt;EndNote&gt;&lt;Cite&gt;&lt;Author&gt;Sprague&lt;/Author&gt;&lt;Year&gt;2016&lt;/Year&gt;&lt;RecNum&gt;342&lt;/RecNum&gt;&lt;DisplayText&gt;(95)&lt;/DisplayText&gt;&lt;record&gt;&lt;rec-number&gt;342&lt;/rec-number&gt;&lt;foreign-keys&gt;&lt;key app="EN" db-id="2tr5pefawrd9aaed0e8vvwri50tp9vp0ep9w" timestamp="1729177748"&gt;342&lt;/key&gt;&lt;/foreign-keys&gt;&lt;ref-type name="Journal Article"&gt;17&lt;/ref-type&gt;&lt;contributors&gt;&lt;authors&gt;&lt;author&gt;Sprague, M.&lt;/author&gt;&lt;author&gt;Dick, J. R.&lt;/author&gt;&lt;author&gt;Tocher, D. R.&lt;/author&gt;&lt;/authors&gt;&lt;/contributors&gt;&lt;auth-address&gt;Institute of Aquaculture, School of Natural Sciences, University of Stirling, Stirling FK9 4LA, Scotland, UK.&lt;/auth-address&gt;&lt;titles&gt;&lt;title&gt;Impact of sustainable feeds on omega-3 long-chain fatty acid levels in farmed Atlantic salmon, 2006-2015&lt;/title&gt;&lt;secondary-title&gt;Sci Rep&lt;/secondary-title&gt;&lt;/titles&gt;&lt;periodical&gt;&lt;full-title&gt;Sci Rep&lt;/full-title&gt;&lt;/periodical&gt;&lt;pages&gt;21892&lt;/pages&gt;&lt;volume&gt;6&lt;/volume&gt;&lt;edition&gt;20160222&lt;/edition&gt;&lt;keywords&gt;&lt;keyword&gt;*Animal Feed&lt;/keyword&gt;&lt;keyword&gt;Animals&lt;/keyword&gt;&lt;keyword&gt;Diet&lt;/keyword&gt;&lt;keyword&gt;Fatty Acids, Omega-3/*metabolism&lt;/keyword&gt;&lt;keyword&gt;Fisheries&lt;/keyword&gt;&lt;keyword&gt;Food Quality&lt;/keyword&gt;&lt;keyword&gt;Humans&lt;/keyword&gt;&lt;keyword&gt;Lipid Metabolism&lt;/keyword&gt;&lt;keyword&gt;Salmo salar/*metabolism&lt;/keyword&gt;&lt;/keywords&gt;&lt;dates&gt;&lt;year&gt;2016&lt;/year&gt;&lt;pub-dates&gt;&lt;date&gt;Feb 22&lt;/date&gt;&lt;/pub-dates&gt;&lt;/dates&gt;&lt;isbn&gt;2045-2322&lt;/isbn&gt;&lt;accession-num&gt;26899924&lt;/accession-num&gt;&lt;urls&gt;&lt;/urls&gt;&lt;custom2&gt;PMC4761991&lt;/custom2&gt;&lt;electronic-resource-num&gt;10.1038/srep21892&lt;/electronic-resource-num&gt;&lt;remote-database-provider&gt;NLM&lt;/remote-database-provider&gt;&lt;language&gt;eng&lt;/language&gt;&lt;/record&gt;&lt;/Cite&gt;&lt;/EndNote&gt;</w:instrText>
      </w:r>
      <w:r w:rsidRPr="00315341">
        <w:rPr>
          <w:rFonts w:ascii="Times New Roman" w:eastAsiaTheme="minorEastAsia" w:hAnsi="Times New Roman" w:cs="Times New Roman"/>
          <w:b/>
          <w:bCs/>
          <w:noProof/>
          <w:sz w:val="18"/>
          <w:szCs w:val="18"/>
        </w:rPr>
        <w:fldChar w:fldCharType="separate"/>
      </w:r>
      <w:r w:rsidR="00917B65" w:rsidRPr="00917B65">
        <w:rPr>
          <w:rFonts w:ascii="Times New Roman" w:eastAsiaTheme="minorEastAsia" w:hAnsi="Times New Roman" w:cs="Times New Roman"/>
          <w:b/>
          <w:bCs/>
          <w:noProof/>
          <w:sz w:val="18"/>
          <w:szCs w:val="18"/>
          <w:lang w:val="nl-NL"/>
        </w:rPr>
        <w:t>(95)</w:t>
      </w:r>
      <w:r w:rsidRPr="00315341">
        <w:rPr>
          <w:rFonts w:ascii="Times New Roman" w:eastAsiaTheme="minorEastAsia" w:hAnsi="Times New Roman" w:cs="Times New Roman"/>
          <w:b/>
          <w:bCs/>
          <w:noProof/>
          <w:sz w:val="18"/>
          <w:szCs w:val="18"/>
        </w:rPr>
        <w:fldChar w:fldCharType="end"/>
      </w:r>
      <w:r w:rsidRPr="00315341">
        <w:rPr>
          <w:rFonts w:ascii="Times New Roman" w:eastAsiaTheme="minorEastAsia" w:hAnsi="Times New Roman" w:cs="Times New Roman"/>
          <w:b/>
          <w:bCs/>
          <w:noProof/>
          <w:sz w:val="18"/>
          <w:szCs w:val="18"/>
          <w:lang w:val="nl-NL"/>
        </w:rPr>
        <w:t xml:space="preserve"> and Ruiz-Lopez et al. (2015) </w:t>
      </w:r>
      <w:r w:rsidRPr="00315341">
        <w:rPr>
          <w:rFonts w:ascii="Times New Roman" w:eastAsiaTheme="minorEastAsia" w:hAnsi="Times New Roman" w:cs="Times New Roman"/>
          <w:b/>
          <w:bCs/>
          <w:noProof/>
          <w:sz w:val="18"/>
          <w:szCs w:val="18"/>
        </w:rPr>
        <w:fldChar w:fldCharType="begin"/>
      </w:r>
      <w:r w:rsidR="00917B65" w:rsidRPr="00917B65">
        <w:rPr>
          <w:rFonts w:ascii="Times New Roman" w:eastAsiaTheme="minorEastAsia" w:hAnsi="Times New Roman" w:cs="Times New Roman"/>
          <w:b/>
          <w:bCs/>
          <w:noProof/>
          <w:sz w:val="18"/>
          <w:szCs w:val="18"/>
          <w:lang w:val="nl-NL"/>
        </w:rPr>
        <w:instrText xml:space="preserve"> ADDIN EN.CITE &lt;EndNote&gt;&lt;Cite&gt;&lt;Author&gt;Ruiz-Lopez&lt;/Author&gt;&lt;Year&gt;2015&lt;/Year&gt;&lt;RecNum&gt;341&lt;/RecNum&gt;&lt;DisplayText&gt;(137)&lt;/DisplayText&gt;&lt;record&gt;&lt;rec-number&gt;341&lt;/rec-number&gt;&lt;foreign-keys&gt;&lt;key app="EN" db-id="2tr5pefawrd9aaed0e8vvwri50tp9vp0ep9w" timestamp="1729177650"&gt;341&lt;/key&gt;&lt;/foreign-keys&gt;&lt;ref-type name="Journal Article"&gt;17&lt;/ref-type&gt;&lt;contributors&gt;&lt;authors&gt;&lt;author&gt;Ruiz-Lopez, N.&lt;/author&gt;&lt;author&gt;Haslam, R. P.&lt;/author&gt;&lt;author&gt;Usher, S.&lt;/author&gt;&lt;author&gt;Napier, J. A.&lt;/author&gt;&lt;author&gt;Sayanova, O.&lt;/author&gt;&lt;/authors&gt;&lt;/contributors&gt;&lt;auth-address&gt;Department of Biological Chemistry and Crop Protection, Rothamsted Research, Harpenden, UK.&amp;#xD;Instituto de la Grasa (CSIC), Seville, Spain.&lt;/auth-address&gt;&lt;titles&gt;&lt;title&gt;An alternative pathway for the effective production of the omega-3 long-chain polyunsaturates EPA and ETA in transgenic oilseeds&lt;/title&gt;&lt;secondary-title&gt;Plant Biotechnol J&lt;/secondary-title&gt;&lt;/titles&gt;&lt;periodical&gt;&lt;full-title&gt;Plant Biotechnol J&lt;/full-title&gt;&lt;/periodical&gt;&lt;pages&gt;1264-75&lt;/pages&gt;&lt;volume&gt;13&lt;/volume&gt;&lt;number&gt;9&lt;/number&gt;&lt;edition&gt;20150130&lt;/edition&gt;&lt;keywords&gt;&lt;keyword&gt;Arabidopsis/genetics&lt;/keyword&gt;&lt;keyword&gt;Arachidonic Acids/*biosynthesis&lt;/keyword&gt;&lt;keyword&gt;Brassicaceae/genetics/*metabolism&lt;/keyword&gt;&lt;keyword&gt;Eicosapentaenoic Acid/*biosynthesis&lt;/keyword&gt;&lt;keyword&gt;Fatty Acids, Omega-3/metabolism&lt;/keyword&gt;&lt;keyword&gt;Lipids/biosynthesis&lt;/keyword&gt;&lt;keyword&gt;Metabolic Networks and Pathways/genetics&lt;/keyword&gt;&lt;keyword&gt;Plants, Genetically Modified/*metabolism&lt;/keyword&gt;&lt;keyword&gt;Camelina&lt;/keyword&gt;&lt;keyword&gt;lipids&lt;/keyword&gt;&lt;keyword&gt;metabolic engineering&lt;/keyword&gt;&lt;keyword&gt;omega-3 polyunsaturated fatty acids&lt;/keyword&gt;&lt;keyword&gt;transgenic&lt;/keyword&gt;&lt;/keywords&gt;&lt;dates&gt;&lt;year&gt;2015&lt;/year&gt;&lt;pub-dates&gt;&lt;date&gt;Dec&lt;/date&gt;&lt;/pub-dates&gt;&lt;/dates&gt;&lt;isbn&gt;1467-7644 (Print)&amp;#xD;1467-7644&lt;/isbn&gt;&lt;accession-num&gt;25640865&lt;/accession-num&gt;&lt;urls&gt;&lt;/urls&gt;&lt;custom2&gt;PMC4973703&lt;/custom2&gt;&lt;electronic-resource-num&gt;10.1111/pbi.12328&lt;/electronic-resource-num&gt;&lt;remote-database-provider&gt;NLM&lt;/remote-database-provider&gt;&lt;language&gt;eng&lt;/language&gt;&lt;/record&gt;&lt;/Cite&gt;&lt;/EndNote&gt;</w:instrText>
      </w:r>
      <w:r w:rsidRPr="00315341">
        <w:rPr>
          <w:rFonts w:ascii="Times New Roman" w:eastAsiaTheme="minorEastAsia" w:hAnsi="Times New Roman" w:cs="Times New Roman"/>
          <w:b/>
          <w:bCs/>
          <w:noProof/>
          <w:sz w:val="18"/>
          <w:szCs w:val="18"/>
        </w:rPr>
        <w:fldChar w:fldCharType="separate"/>
      </w:r>
      <w:r w:rsidR="00917B65" w:rsidRPr="00917B65">
        <w:rPr>
          <w:rFonts w:ascii="Times New Roman" w:eastAsiaTheme="minorEastAsia" w:hAnsi="Times New Roman" w:cs="Times New Roman"/>
          <w:b/>
          <w:bCs/>
          <w:noProof/>
          <w:sz w:val="18"/>
          <w:szCs w:val="18"/>
          <w:lang w:val="nl-NL"/>
        </w:rPr>
        <w:t>(137)</w:t>
      </w:r>
      <w:r w:rsidRPr="00315341">
        <w:rPr>
          <w:rFonts w:ascii="Times New Roman" w:eastAsiaTheme="minorEastAsia" w:hAnsi="Times New Roman" w:cs="Times New Roman"/>
          <w:b/>
          <w:bCs/>
          <w:noProof/>
          <w:sz w:val="18"/>
          <w:szCs w:val="18"/>
        </w:rPr>
        <w:fldChar w:fldCharType="end"/>
      </w:r>
      <w:r w:rsidRPr="00315341">
        <w:rPr>
          <w:rFonts w:ascii="Times New Roman" w:eastAsiaTheme="minorEastAsia" w:hAnsi="Times New Roman" w:cs="Times New Roman"/>
          <w:b/>
          <w:bCs/>
          <w:noProof/>
          <w:sz w:val="18"/>
          <w:szCs w:val="18"/>
          <w:lang w:val="nl-NL"/>
        </w:rPr>
        <w:t>.</w:t>
      </w:r>
    </w:p>
    <w:p w14:paraId="53EF4384" w14:textId="77777777" w:rsidR="008E3D23" w:rsidRPr="00315341" w:rsidRDefault="008E3D23" w:rsidP="008E3D23">
      <w:pPr>
        <w:spacing w:after="0" w:line="240" w:lineRule="auto"/>
        <w:jc w:val="both"/>
        <w:rPr>
          <w:rFonts w:ascii="Times New Roman" w:eastAsiaTheme="minorEastAsia" w:hAnsi="Times New Roman" w:cs="Times New Roman"/>
          <w:b/>
          <w:bCs/>
          <w:sz w:val="24"/>
          <w:szCs w:val="24"/>
          <w:lang w:val="nl-NL"/>
        </w:rPr>
      </w:pPr>
    </w:p>
    <w:p w14:paraId="3CA2C5F1" w14:textId="5EC0E109" w:rsidR="008E3D23" w:rsidRPr="00917B65" w:rsidRDefault="008E3D23" w:rsidP="008E3D23">
      <w:pPr>
        <w:spacing w:after="0" w:line="240" w:lineRule="auto"/>
        <w:jc w:val="both"/>
        <w:rPr>
          <w:rFonts w:ascii="Times New Roman" w:eastAsiaTheme="minorEastAsia" w:hAnsi="Times New Roman" w:cs="Times New Roman"/>
          <w:b/>
          <w:bCs/>
          <w:sz w:val="24"/>
          <w:szCs w:val="24"/>
          <w:lang w:val="nl-NL"/>
        </w:rPr>
      </w:pPr>
      <w:r w:rsidRPr="00917B65">
        <w:rPr>
          <w:rFonts w:ascii="Times New Roman" w:eastAsiaTheme="minorEastAsia" w:hAnsi="Times New Roman" w:cs="Times New Roman"/>
          <w:b/>
          <w:bCs/>
          <w:sz w:val="24"/>
          <w:szCs w:val="24"/>
          <w:lang w:val="nl-NL"/>
        </w:rPr>
        <w:t>Figure 4</w:t>
      </w:r>
      <w:r w:rsidR="0058440A" w:rsidRPr="00917B65">
        <w:rPr>
          <w:rFonts w:ascii="Times New Roman" w:eastAsiaTheme="minorEastAsia" w:hAnsi="Times New Roman" w:cs="Times New Roman"/>
          <w:b/>
          <w:bCs/>
          <w:sz w:val="24"/>
          <w:szCs w:val="24"/>
          <w:lang w:val="nl-NL"/>
        </w:rPr>
        <w:t>.</w:t>
      </w:r>
      <w:r w:rsidRPr="00917B65">
        <w:rPr>
          <w:rFonts w:ascii="Times New Roman" w:eastAsiaTheme="minorEastAsia" w:hAnsi="Times New Roman" w:cs="Times New Roman"/>
          <w:b/>
          <w:bCs/>
          <w:sz w:val="24"/>
          <w:szCs w:val="24"/>
          <w:lang w:val="nl-NL"/>
        </w:rPr>
        <w:t xml:space="preserve"> Considerations for the identification of food fortification approaches to increase population EPA+DHA intakes.</w:t>
      </w:r>
    </w:p>
    <w:p w14:paraId="10A2509B" w14:textId="77777777" w:rsidR="0058440A" w:rsidRPr="00917B65" w:rsidRDefault="0058440A" w:rsidP="008E3D23">
      <w:pPr>
        <w:spacing w:after="0" w:line="240" w:lineRule="auto"/>
        <w:jc w:val="both"/>
        <w:rPr>
          <w:rFonts w:ascii="Times New Roman" w:eastAsiaTheme="minorEastAsia" w:hAnsi="Times New Roman" w:cs="Times New Roman"/>
          <w:sz w:val="20"/>
          <w:szCs w:val="20"/>
          <w:vertAlign w:val="superscript"/>
          <w:lang w:val="nl-NL"/>
        </w:rPr>
      </w:pPr>
    </w:p>
    <w:p w14:paraId="64EC2DF2" w14:textId="70A12184" w:rsidR="002D6AFE" w:rsidRPr="00315341" w:rsidRDefault="0058440A" w:rsidP="002D6AFE">
      <w:pPr>
        <w:jc w:val="both"/>
        <w:rPr>
          <w:rFonts w:ascii="Times New Roman" w:eastAsiaTheme="minorEastAsia" w:hAnsi="Times New Roman" w:cs="Times New Roman"/>
          <w:sz w:val="20"/>
          <w:szCs w:val="20"/>
        </w:rPr>
      </w:pPr>
      <w:r w:rsidRPr="00315341">
        <w:rPr>
          <w:rFonts w:ascii="Times New Roman" w:eastAsiaTheme="minorEastAsia" w:hAnsi="Times New Roman" w:cs="Times New Roman"/>
          <w:sz w:val="20"/>
          <w:szCs w:val="20"/>
          <w:vertAlign w:val="superscript"/>
        </w:rPr>
        <w:t>1</w:t>
      </w:r>
      <w:r w:rsidRPr="00315341">
        <w:rPr>
          <w:rFonts w:ascii="Times New Roman" w:eastAsiaTheme="minorEastAsia" w:hAnsi="Times New Roman" w:cs="Times New Roman"/>
          <w:sz w:val="20"/>
          <w:szCs w:val="20"/>
        </w:rPr>
        <w:t xml:space="preserve">In the general population and population subgroups; </w:t>
      </w:r>
      <w:r w:rsidRPr="00315341">
        <w:rPr>
          <w:rFonts w:ascii="Times New Roman" w:eastAsiaTheme="minorEastAsia" w:hAnsi="Times New Roman" w:cs="Times New Roman"/>
          <w:sz w:val="20"/>
          <w:szCs w:val="20"/>
          <w:vertAlign w:val="superscript"/>
        </w:rPr>
        <w:t>2</w:t>
      </w:r>
      <w:r w:rsidRPr="00315341">
        <w:rPr>
          <w:rFonts w:ascii="Times New Roman" w:eastAsiaTheme="minorEastAsia" w:hAnsi="Times New Roman" w:cs="Times New Roman"/>
          <w:sz w:val="20"/>
          <w:szCs w:val="20"/>
        </w:rPr>
        <w:t>Perception, willingness to buy, organoleptic properties, cultural practices, dietary habits</w:t>
      </w:r>
      <w:r w:rsidR="002D6AFE" w:rsidRPr="00315341">
        <w:rPr>
          <w:rFonts w:ascii="Times New Roman" w:eastAsiaTheme="minorEastAsia" w:hAnsi="Times New Roman" w:cs="Times New Roman"/>
          <w:sz w:val="20"/>
          <w:szCs w:val="20"/>
        </w:rPr>
        <w:t xml:space="preserve">; </w:t>
      </w:r>
      <w:r w:rsidR="002D6AFE" w:rsidRPr="00315341">
        <w:rPr>
          <w:rFonts w:ascii="Times New Roman" w:eastAsiaTheme="minorEastAsia" w:hAnsi="Times New Roman" w:cs="Times New Roman"/>
          <w:sz w:val="20"/>
          <w:szCs w:val="20"/>
          <w:vertAlign w:val="superscript"/>
        </w:rPr>
        <w:t>3</w:t>
      </w:r>
      <w:r w:rsidR="002D6AFE" w:rsidRPr="00315341">
        <w:rPr>
          <w:rFonts w:ascii="Times New Roman" w:eastAsiaTheme="minorEastAsia" w:hAnsi="Times New Roman" w:cs="Times New Roman"/>
          <w:sz w:val="20"/>
          <w:szCs w:val="20"/>
        </w:rPr>
        <w:t xml:space="preserve">Green-house gas emissions, water, land use, </w:t>
      </w:r>
      <w:r w:rsidR="002D6AFE" w:rsidRPr="00A635FE">
        <w:rPr>
          <w:rFonts w:ascii="Times New Roman" w:eastAsiaTheme="minorEastAsia" w:hAnsi="Times New Roman" w:cs="Times New Roman"/>
          <w:sz w:val="20"/>
          <w:szCs w:val="20"/>
          <w:highlight w:val="yellow"/>
        </w:rPr>
        <w:t>wild fish stocks etc</w:t>
      </w:r>
      <w:r w:rsidR="00A635FE" w:rsidRPr="00A635FE">
        <w:rPr>
          <w:rFonts w:ascii="Times New Roman" w:eastAsiaTheme="minorEastAsia" w:hAnsi="Times New Roman" w:cs="Times New Roman"/>
          <w:sz w:val="20"/>
          <w:szCs w:val="20"/>
          <w:highlight w:val="yellow"/>
        </w:rPr>
        <w:t>.</w:t>
      </w:r>
      <w:r w:rsidR="002D6AFE" w:rsidRPr="00315341">
        <w:rPr>
          <w:rFonts w:ascii="Times New Roman" w:eastAsiaTheme="minorEastAsia" w:hAnsi="Times New Roman" w:cs="Times New Roman"/>
          <w:sz w:val="20"/>
          <w:szCs w:val="20"/>
        </w:rPr>
        <w:t xml:space="preserve"> </w:t>
      </w:r>
    </w:p>
    <w:p w14:paraId="1CBF61FA" w14:textId="53AB958C" w:rsidR="0058440A" w:rsidRPr="00315341" w:rsidRDefault="0058440A" w:rsidP="0058440A">
      <w:pPr>
        <w:jc w:val="both"/>
        <w:rPr>
          <w:rFonts w:ascii="Times New Roman" w:eastAsiaTheme="minorEastAsia" w:hAnsi="Times New Roman" w:cs="Times New Roman"/>
          <w:sz w:val="20"/>
          <w:szCs w:val="20"/>
        </w:rPr>
      </w:pPr>
      <w:r w:rsidRPr="00315341">
        <w:rPr>
          <w:rFonts w:ascii="Times New Roman" w:eastAsiaTheme="minorEastAsia" w:hAnsi="Times New Roman" w:cs="Times New Roman"/>
          <w:sz w:val="20"/>
          <w:szCs w:val="20"/>
        </w:rPr>
        <w:t xml:space="preserve"> </w:t>
      </w:r>
    </w:p>
    <w:p w14:paraId="4F11AC5B" w14:textId="751E6BCA" w:rsidR="0058440A" w:rsidRPr="00315341" w:rsidRDefault="0058440A" w:rsidP="008E3D23">
      <w:pPr>
        <w:spacing w:after="0" w:line="240" w:lineRule="auto"/>
        <w:jc w:val="both"/>
        <w:rPr>
          <w:rFonts w:ascii="Times New Roman" w:eastAsiaTheme="minorEastAsia" w:hAnsi="Times New Roman" w:cs="Times New Roman"/>
          <w:sz w:val="20"/>
          <w:szCs w:val="20"/>
        </w:rPr>
      </w:pPr>
    </w:p>
    <w:p w14:paraId="4AE9056F" w14:textId="77777777" w:rsidR="008E3D23" w:rsidRPr="00315341" w:rsidRDefault="008E3D23" w:rsidP="008E3D23">
      <w:pPr>
        <w:spacing w:after="0" w:line="240" w:lineRule="auto"/>
        <w:jc w:val="both"/>
        <w:rPr>
          <w:rFonts w:ascii="Times New Roman" w:eastAsiaTheme="minorEastAsia" w:hAnsi="Times New Roman" w:cs="Times New Roman"/>
          <w:b/>
          <w:bCs/>
          <w:sz w:val="24"/>
          <w:szCs w:val="24"/>
        </w:rPr>
      </w:pPr>
    </w:p>
    <w:p w14:paraId="15B6A43C" w14:textId="77777777" w:rsidR="008E3D23" w:rsidRPr="00315341" w:rsidRDefault="008E3D23" w:rsidP="008E3D23">
      <w:pPr>
        <w:spacing w:after="0" w:line="240" w:lineRule="auto"/>
        <w:jc w:val="both"/>
        <w:rPr>
          <w:rFonts w:ascii="Times New Roman" w:hAnsi="Times New Roman" w:cs="Times New Roman"/>
          <w:b/>
          <w:bCs/>
          <w:sz w:val="18"/>
          <w:szCs w:val="18"/>
        </w:rPr>
      </w:pPr>
    </w:p>
    <w:p w14:paraId="4C243FA8" w14:textId="44DF0729" w:rsidR="008E3D23" w:rsidRPr="00315341" w:rsidRDefault="008E3D23" w:rsidP="008E3D23">
      <w:pPr>
        <w:rPr>
          <w:rFonts w:ascii="Times New Roman" w:hAnsi="Times New Roman" w:cs="Times New Roman"/>
          <w:b/>
          <w:bCs/>
          <w:sz w:val="18"/>
          <w:szCs w:val="18"/>
        </w:rPr>
      </w:pPr>
      <w:r w:rsidRPr="00315341">
        <w:rPr>
          <w:rFonts w:ascii="Times New Roman" w:hAnsi="Times New Roman" w:cs="Times New Roman"/>
          <w:b/>
          <w:bCs/>
          <w:sz w:val="18"/>
          <w:szCs w:val="18"/>
        </w:rPr>
        <w:br w:type="page"/>
      </w:r>
    </w:p>
    <w:p w14:paraId="75D32DF9" w14:textId="3157F146" w:rsidR="00100EA7" w:rsidRPr="00315341" w:rsidRDefault="00100EA7" w:rsidP="00100EA7">
      <w:pPr>
        <w:autoSpaceDE w:val="0"/>
        <w:autoSpaceDN w:val="0"/>
        <w:adjustRightInd w:val="0"/>
        <w:spacing w:after="0" w:line="360" w:lineRule="auto"/>
        <w:jc w:val="both"/>
        <w:rPr>
          <w:rFonts w:ascii="Times New Roman" w:eastAsiaTheme="minorEastAsia" w:hAnsi="Times New Roman" w:cs="Times New Roman"/>
          <w:b/>
          <w:bCs/>
          <w:sz w:val="24"/>
          <w:szCs w:val="24"/>
        </w:rPr>
      </w:pPr>
      <w:r w:rsidRPr="00315341">
        <w:rPr>
          <w:rFonts w:ascii="Times New Roman" w:hAnsi="Times New Roman" w:cs="Times New Roman"/>
          <w:b/>
          <w:bCs/>
          <w:noProof/>
          <w:lang w:val="en-US"/>
        </w:rPr>
        <w:lastRenderedPageBreak/>
        <w:t xml:space="preserve">Table 1: Oily fish conumption in the UK </w:t>
      </w:r>
      <w:r w:rsidRPr="00315341">
        <w:rPr>
          <w:rFonts w:ascii="Times New Roman" w:hAnsi="Times New Roman" w:cs="Times New Roman"/>
          <w:b/>
          <w:bCs/>
          <w:noProof/>
          <w:lang w:val="en-US"/>
        </w:rPr>
        <w:fldChar w:fldCharType="begin"/>
      </w:r>
      <w:r w:rsidR="00917B65">
        <w:rPr>
          <w:rFonts w:ascii="Times New Roman" w:hAnsi="Times New Roman" w:cs="Times New Roman"/>
          <w:b/>
          <w:bCs/>
          <w:noProof/>
          <w:lang w:val="en-US"/>
        </w:rPr>
        <w:instrText xml:space="preserve"> ADDIN EN.CITE &lt;EndNote&gt;&lt;Cite&gt;&lt;Author&gt;Derbyshire&lt;/Author&gt;&lt;Year&gt;2019&lt;/Year&gt;&lt;RecNum&gt;315&lt;/RecNum&gt;&lt;DisplayText&gt;(73)&lt;/DisplayText&gt;&lt;record&gt;&lt;rec-number&gt;315&lt;/rec-number&gt;&lt;foreign-keys&gt;&lt;key app="EN" db-id="2tr5pefawrd9aaed0e8vvwri50tp9vp0ep9w" timestamp="1728927808"&gt;315&lt;/key&gt;&lt;/foreign-keys&gt;&lt;ref-type name="Journal Article"&gt;17&lt;/ref-type&gt;&lt;contributors&gt;&lt;authors&gt;&lt;author&gt;Derbyshire, E.&lt;/author&gt;&lt;/authors&gt;&lt;/contributors&gt;&lt;auth-address&gt;Nutritional Insight Limited, London, United Kingdom.&lt;/auth-address&gt;&lt;titles&gt;&lt;title&gt;Oily Fish and Omega-3s Across the Life Stages: A Focus on Intakes and Future Directions&lt;/title&gt;&lt;secondary-title&gt;Front Nutr&lt;/secondary-title&gt;&lt;/titles&gt;&lt;periodical&gt;&lt;full-title&gt;Front Nutr&lt;/full-title&gt;&lt;/periodical&gt;&lt;pages&gt;165&lt;/pages&gt;&lt;volume&gt;6&lt;/volume&gt;&lt;edition&gt;20191112&lt;/edition&gt;&lt;keywords&gt;&lt;keyword&gt;dietary intakes&lt;/keyword&gt;&lt;keyword&gt;health&lt;/keyword&gt;&lt;keyword&gt;oily fish&lt;/keyword&gt;&lt;keyword&gt;omega-3 fatty acids&lt;/keyword&gt;&lt;keyword&gt;supplementation&lt;/keyword&gt;&lt;/keywords&gt;&lt;dates&gt;&lt;year&gt;2019&lt;/year&gt;&lt;/dates&gt;&lt;isbn&gt;2296-861X (Print)&amp;#xD;2296-861x&lt;/isbn&gt;&lt;accession-num&gt;31781570&lt;/accession-num&gt;&lt;urls&gt;&lt;/urls&gt;&lt;custom2&gt;PMC6861329&lt;/custom2&gt;&lt;electronic-resource-num&gt;10.3389/fnut.2019.00165&lt;/electronic-resource-num&gt;&lt;remote-database-provider&gt;NLM&lt;/remote-database-provider&gt;&lt;language&gt;eng&lt;/language&gt;&lt;/record&gt;&lt;/Cite&gt;&lt;/EndNote&gt;</w:instrText>
      </w:r>
      <w:r w:rsidRPr="00315341">
        <w:rPr>
          <w:rFonts w:ascii="Times New Roman" w:hAnsi="Times New Roman" w:cs="Times New Roman"/>
          <w:b/>
          <w:bCs/>
          <w:noProof/>
          <w:lang w:val="en-US"/>
        </w:rPr>
        <w:fldChar w:fldCharType="separate"/>
      </w:r>
      <w:r w:rsidR="00917B65">
        <w:rPr>
          <w:rFonts w:ascii="Times New Roman" w:hAnsi="Times New Roman" w:cs="Times New Roman"/>
          <w:b/>
          <w:bCs/>
          <w:noProof/>
          <w:lang w:val="en-US"/>
        </w:rPr>
        <w:t>(73)</w:t>
      </w:r>
      <w:r w:rsidRPr="00315341">
        <w:rPr>
          <w:rFonts w:ascii="Times New Roman" w:hAnsi="Times New Roman" w:cs="Times New Roman"/>
          <w:b/>
          <w:bCs/>
          <w:noProof/>
          <w:lang w:val="en-US"/>
        </w:rPr>
        <w:fldChar w:fldCharType="end"/>
      </w:r>
    </w:p>
    <w:p w14:paraId="41979D39" w14:textId="77777777" w:rsidR="00100EA7" w:rsidRPr="00315341" w:rsidRDefault="00100EA7" w:rsidP="00100EA7">
      <w:pPr>
        <w:autoSpaceDE w:val="0"/>
        <w:autoSpaceDN w:val="0"/>
        <w:adjustRightInd w:val="0"/>
        <w:spacing w:after="0" w:line="360" w:lineRule="auto"/>
        <w:jc w:val="both"/>
        <w:rPr>
          <w:rFonts w:ascii="Times New Roman" w:eastAsiaTheme="minorEastAsia" w:hAnsi="Times New Roman" w:cs="Times New Roman"/>
          <w:sz w:val="24"/>
          <w:szCs w:val="24"/>
        </w:rPr>
      </w:pPr>
    </w:p>
    <w:tbl>
      <w:tblPr>
        <w:tblStyle w:val="GridTable5Dark-Accent3"/>
        <w:tblW w:w="0" w:type="auto"/>
        <w:tblLook w:val="04A0" w:firstRow="1" w:lastRow="0" w:firstColumn="1" w:lastColumn="0" w:noHBand="0" w:noVBand="1"/>
      </w:tblPr>
      <w:tblGrid>
        <w:gridCol w:w="2093"/>
        <w:gridCol w:w="2276"/>
        <w:gridCol w:w="2276"/>
      </w:tblGrid>
      <w:tr w:rsidR="00100EA7" w:rsidRPr="00315341" w14:paraId="458B975D" w14:textId="77777777" w:rsidTr="00DE6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0775F9B"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Age range</w:t>
            </w:r>
          </w:p>
        </w:tc>
        <w:tc>
          <w:tcPr>
            <w:tcW w:w="2276" w:type="dxa"/>
          </w:tcPr>
          <w:p w14:paraId="2E9BBD96" w14:textId="77777777" w:rsidR="00100EA7" w:rsidRPr="00315341" w:rsidRDefault="00100EA7" w:rsidP="00DE6AD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oily fish consumers</w:t>
            </w:r>
          </w:p>
        </w:tc>
        <w:tc>
          <w:tcPr>
            <w:tcW w:w="2276" w:type="dxa"/>
          </w:tcPr>
          <w:p w14:paraId="27C4FC22" w14:textId="77777777" w:rsidR="00100EA7" w:rsidRPr="00315341" w:rsidRDefault="00100EA7" w:rsidP="00DE6AD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 meeting oily fish recommendation</w:t>
            </w:r>
          </w:p>
          <w:p w14:paraId="4B09799F" w14:textId="77777777" w:rsidR="00100EA7" w:rsidRPr="00315341" w:rsidRDefault="00100EA7" w:rsidP="00DE6AD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r>
      <w:tr w:rsidR="00100EA7" w:rsidRPr="00315341" w14:paraId="43C1D313" w14:textId="77777777" w:rsidTr="00DE6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173A9305"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4-11 years</w:t>
            </w:r>
          </w:p>
        </w:tc>
        <w:tc>
          <w:tcPr>
            <w:tcW w:w="2276" w:type="dxa"/>
          </w:tcPr>
          <w:p w14:paraId="3D26DE30"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12.7</w:t>
            </w:r>
          </w:p>
        </w:tc>
        <w:tc>
          <w:tcPr>
            <w:tcW w:w="2276" w:type="dxa"/>
          </w:tcPr>
          <w:p w14:paraId="1726BA32"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4.4</w:t>
            </w:r>
          </w:p>
        </w:tc>
      </w:tr>
      <w:tr w:rsidR="00100EA7" w:rsidRPr="00315341" w14:paraId="632C318C" w14:textId="77777777" w:rsidTr="00DE6AD0">
        <w:tc>
          <w:tcPr>
            <w:cnfStyle w:val="001000000000" w:firstRow="0" w:lastRow="0" w:firstColumn="1" w:lastColumn="0" w:oddVBand="0" w:evenVBand="0" w:oddHBand="0" w:evenHBand="0" w:firstRowFirstColumn="0" w:firstRowLastColumn="0" w:lastRowFirstColumn="0" w:lastRowLastColumn="0"/>
            <w:tcW w:w="2093" w:type="dxa"/>
          </w:tcPr>
          <w:p w14:paraId="7DCB619B"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12-19 years</w:t>
            </w:r>
          </w:p>
        </w:tc>
        <w:tc>
          <w:tcPr>
            <w:tcW w:w="2276" w:type="dxa"/>
          </w:tcPr>
          <w:p w14:paraId="7E6C721D"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13.2</w:t>
            </w:r>
          </w:p>
        </w:tc>
        <w:tc>
          <w:tcPr>
            <w:tcW w:w="2276" w:type="dxa"/>
          </w:tcPr>
          <w:p w14:paraId="2162B7A6"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6.3</w:t>
            </w:r>
          </w:p>
        </w:tc>
      </w:tr>
      <w:tr w:rsidR="00100EA7" w:rsidRPr="00315341" w14:paraId="51C53331" w14:textId="77777777" w:rsidTr="00DE6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175A452"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20-29 years</w:t>
            </w:r>
          </w:p>
        </w:tc>
        <w:tc>
          <w:tcPr>
            <w:tcW w:w="2276" w:type="dxa"/>
          </w:tcPr>
          <w:p w14:paraId="092DBD2D"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16.4</w:t>
            </w:r>
          </w:p>
        </w:tc>
        <w:tc>
          <w:tcPr>
            <w:tcW w:w="2276" w:type="dxa"/>
          </w:tcPr>
          <w:p w14:paraId="3ABF2397"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8.8</w:t>
            </w:r>
          </w:p>
        </w:tc>
      </w:tr>
      <w:tr w:rsidR="00100EA7" w:rsidRPr="00315341" w14:paraId="7D215265" w14:textId="77777777" w:rsidTr="00DE6AD0">
        <w:tc>
          <w:tcPr>
            <w:cnfStyle w:val="001000000000" w:firstRow="0" w:lastRow="0" w:firstColumn="1" w:lastColumn="0" w:oddVBand="0" w:evenVBand="0" w:oddHBand="0" w:evenHBand="0" w:firstRowFirstColumn="0" w:firstRowLastColumn="0" w:lastRowFirstColumn="0" w:lastRowLastColumn="0"/>
            <w:tcW w:w="2093" w:type="dxa"/>
          </w:tcPr>
          <w:p w14:paraId="1549C8C1"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30-39 years</w:t>
            </w:r>
          </w:p>
        </w:tc>
        <w:tc>
          <w:tcPr>
            <w:tcW w:w="2276" w:type="dxa"/>
          </w:tcPr>
          <w:p w14:paraId="4AA74172"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26.5</w:t>
            </w:r>
          </w:p>
        </w:tc>
        <w:tc>
          <w:tcPr>
            <w:tcW w:w="2276" w:type="dxa"/>
          </w:tcPr>
          <w:p w14:paraId="0D868823"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16.2</w:t>
            </w:r>
          </w:p>
        </w:tc>
      </w:tr>
      <w:tr w:rsidR="00100EA7" w:rsidRPr="00315341" w14:paraId="55AE141C" w14:textId="77777777" w:rsidTr="00DE6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262E8ED"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40-49y years</w:t>
            </w:r>
          </w:p>
        </w:tc>
        <w:tc>
          <w:tcPr>
            <w:tcW w:w="2276" w:type="dxa"/>
          </w:tcPr>
          <w:p w14:paraId="278E85DF"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23.0</w:t>
            </w:r>
          </w:p>
        </w:tc>
        <w:tc>
          <w:tcPr>
            <w:tcW w:w="2276" w:type="dxa"/>
          </w:tcPr>
          <w:p w14:paraId="21B27137"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14.0</w:t>
            </w:r>
          </w:p>
        </w:tc>
      </w:tr>
      <w:tr w:rsidR="00100EA7" w:rsidRPr="00315341" w14:paraId="117540DC" w14:textId="77777777" w:rsidTr="00DE6AD0">
        <w:tc>
          <w:tcPr>
            <w:cnfStyle w:val="001000000000" w:firstRow="0" w:lastRow="0" w:firstColumn="1" w:lastColumn="0" w:oddVBand="0" w:evenVBand="0" w:oddHBand="0" w:evenHBand="0" w:firstRowFirstColumn="0" w:firstRowLastColumn="0" w:lastRowFirstColumn="0" w:lastRowLastColumn="0"/>
            <w:tcW w:w="2093" w:type="dxa"/>
          </w:tcPr>
          <w:p w14:paraId="12465ACE"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50-59 years</w:t>
            </w:r>
          </w:p>
        </w:tc>
        <w:tc>
          <w:tcPr>
            <w:tcW w:w="2276" w:type="dxa"/>
          </w:tcPr>
          <w:p w14:paraId="30164224"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30.3</w:t>
            </w:r>
          </w:p>
        </w:tc>
        <w:tc>
          <w:tcPr>
            <w:tcW w:w="2276" w:type="dxa"/>
          </w:tcPr>
          <w:p w14:paraId="60F4267C"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20.4</w:t>
            </w:r>
          </w:p>
        </w:tc>
      </w:tr>
      <w:tr w:rsidR="00100EA7" w:rsidRPr="00315341" w14:paraId="41B6EF94" w14:textId="77777777" w:rsidTr="00DE6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5A45FB48"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60-69 years</w:t>
            </w:r>
          </w:p>
        </w:tc>
        <w:tc>
          <w:tcPr>
            <w:tcW w:w="2276" w:type="dxa"/>
          </w:tcPr>
          <w:p w14:paraId="49C5DE4F"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38.2</w:t>
            </w:r>
          </w:p>
        </w:tc>
        <w:tc>
          <w:tcPr>
            <w:tcW w:w="2276" w:type="dxa"/>
          </w:tcPr>
          <w:p w14:paraId="46EE5EC8"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28.6</w:t>
            </w:r>
          </w:p>
        </w:tc>
      </w:tr>
      <w:tr w:rsidR="00100EA7" w:rsidRPr="00315341" w14:paraId="074C2A7A" w14:textId="77777777" w:rsidTr="00DE6AD0">
        <w:tc>
          <w:tcPr>
            <w:cnfStyle w:val="001000000000" w:firstRow="0" w:lastRow="0" w:firstColumn="1" w:lastColumn="0" w:oddVBand="0" w:evenVBand="0" w:oddHBand="0" w:evenHBand="0" w:firstRowFirstColumn="0" w:firstRowLastColumn="0" w:lastRowFirstColumn="0" w:lastRowLastColumn="0"/>
            <w:tcW w:w="2093" w:type="dxa"/>
          </w:tcPr>
          <w:p w14:paraId="2211E133"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70 years +</w:t>
            </w:r>
          </w:p>
        </w:tc>
        <w:tc>
          <w:tcPr>
            <w:tcW w:w="2276" w:type="dxa"/>
          </w:tcPr>
          <w:p w14:paraId="22F9329A"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38.5</w:t>
            </w:r>
          </w:p>
        </w:tc>
        <w:tc>
          <w:tcPr>
            <w:tcW w:w="2276" w:type="dxa"/>
          </w:tcPr>
          <w:p w14:paraId="4D1705F3" w14:textId="77777777" w:rsidR="00100EA7" w:rsidRPr="00315341" w:rsidRDefault="00100EA7" w:rsidP="00DE6AD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26.1</w:t>
            </w:r>
          </w:p>
        </w:tc>
      </w:tr>
      <w:tr w:rsidR="00100EA7" w:rsidRPr="00315341" w14:paraId="15C0625B" w14:textId="77777777" w:rsidTr="00DE6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10062CB7" w14:textId="77777777" w:rsidR="00100EA7" w:rsidRPr="00315341" w:rsidRDefault="00100EA7" w:rsidP="00DE6AD0">
            <w:pPr>
              <w:autoSpaceDE w:val="0"/>
              <w:autoSpaceDN w:val="0"/>
              <w:adjustRightInd w:val="0"/>
              <w:spacing w:line="360" w:lineRule="auto"/>
              <w:jc w:val="both"/>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All</w:t>
            </w:r>
          </w:p>
        </w:tc>
        <w:tc>
          <w:tcPr>
            <w:tcW w:w="2276" w:type="dxa"/>
          </w:tcPr>
          <w:p w14:paraId="57EE2A44"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25.2</w:t>
            </w:r>
          </w:p>
        </w:tc>
        <w:tc>
          <w:tcPr>
            <w:tcW w:w="2276" w:type="dxa"/>
          </w:tcPr>
          <w:p w14:paraId="66D85EF9" w14:textId="77777777" w:rsidR="00100EA7" w:rsidRPr="00315341" w:rsidRDefault="00100EA7" w:rsidP="00DE6AD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15341">
              <w:rPr>
                <w:rFonts w:ascii="Times New Roman" w:eastAsiaTheme="minorEastAsia" w:hAnsi="Times New Roman" w:cs="Times New Roman"/>
                <w:sz w:val="24"/>
                <w:szCs w:val="24"/>
              </w:rPr>
              <w:t>15.9</w:t>
            </w:r>
          </w:p>
        </w:tc>
      </w:tr>
    </w:tbl>
    <w:p w14:paraId="108A061E" w14:textId="77777777" w:rsidR="00100EA7" w:rsidRPr="00315341" w:rsidRDefault="00100EA7" w:rsidP="00100EA7">
      <w:pPr>
        <w:autoSpaceDE w:val="0"/>
        <w:autoSpaceDN w:val="0"/>
        <w:adjustRightInd w:val="0"/>
        <w:spacing w:after="0" w:line="360" w:lineRule="auto"/>
        <w:jc w:val="both"/>
        <w:rPr>
          <w:rFonts w:ascii="Times New Roman" w:eastAsiaTheme="minorEastAsia" w:hAnsi="Times New Roman" w:cs="Times New Roman"/>
          <w:sz w:val="24"/>
          <w:szCs w:val="24"/>
        </w:rPr>
      </w:pPr>
    </w:p>
    <w:p w14:paraId="08D44A86" w14:textId="77777777" w:rsidR="00100EA7" w:rsidRPr="00315341" w:rsidRDefault="00100EA7" w:rsidP="00A13D98">
      <w:pPr>
        <w:spacing w:after="0" w:line="360" w:lineRule="auto"/>
        <w:jc w:val="both"/>
        <w:rPr>
          <w:rFonts w:ascii="Times New Roman" w:eastAsia="Calibri" w:hAnsi="Times New Roman" w:cs="Times New Roman"/>
          <w:sz w:val="24"/>
          <w:szCs w:val="24"/>
        </w:rPr>
      </w:pPr>
    </w:p>
    <w:p w14:paraId="030EA377" w14:textId="77777777" w:rsidR="005E760F" w:rsidRPr="00315341" w:rsidRDefault="005E760F" w:rsidP="00A13D98">
      <w:pPr>
        <w:spacing w:after="0" w:line="360" w:lineRule="auto"/>
        <w:jc w:val="both"/>
        <w:rPr>
          <w:rFonts w:ascii="Times New Roman" w:eastAsiaTheme="minorEastAsia" w:hAnsi="Times New Roman" w:cs="Times New Roman"/>
          <w:sz w:val="24"/>
          <w:szCs w:val="24"/>
          <w:u w:val="single"/>
        </w:rPr>
        <w:sectPr w:rsidR="005E760F" w:rsidRPr="00315341" w:rsidSect="00D77F12">
          <w:footerReference w:type="default" r:id="rId15"/>
          <w:type w:val="continuous"/>
          <w:pgSz w:w="11906" w:h="16838"/>
          <w:pgMar w:top="1440" w:right="1440" w:bottom="1440" w:left="1440" w:header="708" w:footer="708" w:gutter="0"/>
          <w:lnNumType w:countBy="1" w:restart="continuous"/>
          <w:cols w:space="708"/>
          <w:docGrid w:linePitch="360"/>
        </w:sectPr>
      </w:pPr>
    </w:p>
    <w:p w14:paraId="69BD2D35" w14:textId="77777777" w:rsidR="00875E4E" w:rsidRPr="00315341" w:rsidRDefault="00875E4E" w:rsidP="00A13D98">
      <w:pPr>
        <w:spacing w:after="0" w:line="360" w:lineRule="auto"/>
        <w:jc w:val="both"/>
        <w:rPr>
          <w:rFonts w:ascii="Times New Roman" w:eastAsiaTheme="minorEastAsia" w:hAnsi="Times New Roman" w:cs="Times New Roman"/>
          <w:sz w:val="24"/>
          <w:szCs w:val="24"/>
          <w:u w:val="single"/>
        </w:rPr>
      </w:pPr>
    </w:p>
    <w:p w14:paraId="147E49EF" w14:textId="77777777" w:rsidR="00CA677E" w:rsidRPr="00315341" w:rsidRDefault="00CA677E" w:rsidP="00A13D98">
      <w:pPr>
        <w:spacing w:after="0" w:line="360" w:lineRule="auto"/>
        <w:jc w:val="both"/>
        <w:textAlignment w:val="baseline"/>
        <w:rPr>
          <w:rFonts w:ascii="Times New Roman" w:eastAsia="Times New Roman" w:hAnsi="Times New Roman" w:cs="Times New Roman"/>
          <w:b/>
          <w:bCs/>
          <w:kern w:val="0"/>
          <w:sz w:val="24"/>
          <w:szCs w:val="24"/>
          <w:lang w:eastAsia="en-GB"/>
          <w14:ligatures w14:val="none"/>
        </w:rPr>
      </w:pPr>
      <w:r w:rsidRPr="00315341">
        <w:rPr>
          <w:rFonts w:ascii="Times New Roman" w:eastAsia="Times New Roman" w:hAnsi="Times New Roman" w:cs="Times New Roman"/>
          <w:b/>
          <w:bCs/>
          <w:kern w:val="0"/>
          <w:sz w:val="24"/>
          <w:szCs w:val="24"/>
          <w:lang w:eastAsia="en-GB"/>
          <w14:ligatures w14:val="none"/>
        </w:rPr>
        <w:t>Table 2: Suggested next steps identified by the symposium speakers</w:t>
      </w:r>
    </w:p>
    <w:p w14:paraId="7AA17207" w14:textId="1BC6C6F2" w:rsidR="00CA677E" w:rsidRPr="00315341" w:rsidRDefault="00CA677E" w:rsidP="00A13D98">
      <w:pPr>
        <w:spacing w:after="0" w:line="360" w:lineRule="auto"/>
        <w:jc w:val="both"/>
        <w:textAlignment w:val="baseline"/>
        <w:rPr>
          <w:rFonts w:ascii="Times New Roman" w:eastAsia="Times New Roman" w:hAnsi="Times New Roman" w:cs="Times New Roman"/>
          <w:kern w:val="0"/>
          <w:sz w:val="18"/>
          <w:szCs w:val="18"/>
          <w:lang w:eastAsia="en-GB"/>
          <w14:ligatures w14:val="none"/>
        </w:rPr>
      </w:pPr>
    </w:p>
    <w:tbl>
      <w:tblPr>
        <w:tblStyle w:val="TableGrid"/>
        <w:tblW w:w="0" w:type="auto"/>
        <w:tblLook w:val="04A0" w:firstRow="1" w:lastRow="0" w:firstColumn="1" w:lastColumn="0" w:noHBand="0" w:noVBand="1"/>
      </w:tblPr>
      <w:tblGrid>
        <w:gridCol w:w="13948"/>
      </w:tblGrid>
      <w:tr w:rsidR="00CA677E" w:rsidRPr="00315341" w14:paraId="01D5B201" w14:textId="77777777" w:rsidTr="550346C1">
        <w:tc>
          <w:tcPr>
            <w:tcW w:w="13948" w:type="dxa"/>
            <w:shd w:val="clear" w:color="auto" w:fill="DEEAF6" w:themeFill="accent5" w:themeFillTint="33"/>
          </w:tcPr>
          <w:p w14:paraId="1EA070FA" w14:textId="2490BAAC" w:rsidR="00CA677E" w:rsidRPr="00315341" w:rsidRDefault="000776CD" w:rsidP="00A13D98">
            <w:pPr>
              <w:spacing w:line="360" w:lineRule="auto"/>
              <w:jc w:val="both"/>
              <w:rPr>
                <w:rFonts w:ascii="Times New Roman" w:hAnsi="Times New Roman" w:cs="Times New Roman"/>
              </w:rPr>
            </w:pPr>
            <w:r w:rsidRPr="00315341">
              <w:rPr>
                <w:rFonts w:ascii="Times New Roman" w:hAnsi="Times New Roman" w:cs="Times New Roman"/>
                <w:b/>
                <w:bCs/>
              </w:rPr>
              <w:t>Research focus</w:t>
            </w:r>
            <w:r w:rsidR="00CA677E" w:rsidRPr="00315341">
              <w:rPr>
                <w:rFonts w:ascii="Times New Roman" w:hAnsi="Times New Roman" w:cs="Times New Roman"/>
              </w:rPr>
              <w:t>:</w:t>
            </w:r>
          </w:p>
          <w:p w14:paraId="0C1AF92C" w14:textId="77777777" w:rsidR="00CA677E" w:rsidRPr="00315341" w:rsidRDefault="00CA677E" w:rsidP="00A13D98">
            <w:pPr>
              <w:spacing w:line="360" w:lineRule="auto"/>
              <w:jc w:val="both"/>
              <w:rPr>
                <w:rFonts w:ascii="Times New Roman" w:hAnsi="Times New Roman" w:cs="Times New Roman"/>
              </w:rPr>
            </w:pPr>
          </w:p>
        </w:tc>
      </w:tr>
      <w:tr w:rsidR="00CA677E" w:rsidRPr="00315341" w14:paraId="0E4E81F5" w14:textId="77777777" w:rsidTr="550346C1">
        <w:tc>
          <w:tcPr>
            <w:tcW w:w="13948" w:type="dxa"/>
            <w:shd w:val="clear" w:color="auto" w:fill="F2F2F2" w:themeFill="background1" w:themeFillShade="F2"/>
          </w:tcPr>
          <w:p w14:paraId="392856C2" w14:textId="1EAC5A9B" w:rsidR="000776CD" w:rsidRPr="00315341" w:rsidRDefault="000776CD"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Future RCTs could be improved and more impactful by:</w:t>
            </w:r>
          </w:p>
          <w:p w14:paraId="47D1A3A7" w14:textId="63A1CBB1" w:rsidR="00C045D1" w:rsidRPr="00315341" w:rsidRDefault="000776CD" w:rsidP="00A13D98">
            <w:pPr>
              <w:pStyle w:val="ListParagraph"/>
              <w:numPr>
                <w:ilvl w:val="0"/>
                <w:numId w:val="22"/>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Considering the impact of the chemical form of EPA and DHA, food matrix, and the fat content of the meal on EPA and DHA bioavailability</w:t>
            </w:r>
          </w:p>
          <w:p w14:paraId="74C48EAE" w14:textId="77777777" w:rsidR="00C045D1" w:rsidRPr="00315341" w:rsidRDefault="000776CD" w:rsidP="00A13D98">
            <w:pPr>
              <w:pStyle w:val="ListParagraph"/>
              <w:numPr>
                <w:ilvl w:val="0"/>
                <w:numId w:val="22"/>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Considering any oxidation issues of EPA+DHA provision</w:t>
            </w:r>
          </w:p>
          <w:p w14:paraId="6421AEE0" w14:textId="51103FBC" w:rsidR="00C045D1" w:rsidRPr="00315341" w:rsidRDefault="61ECE6BE" w:rsidP="00A13D98">
            <w:pPr>
              <w:pStyle w:val="ListParagraph"/>
              <w:numPr>
                <w:ilvl w:val="0"/>
                <w:numId w:val="22"/>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Ensuring study power/sample size is appropriate for the primary end</w:t>
            </w:r>
            <w:r w:rsidR="005E760F" w:rsidRPr="00315341">
              <w:rPr>
                <w:rFonts w:ascii="Times New Roman" w:eastAsia="Times New Roman" w:hAnsi="Times New Roman" w:cs="Times New Roman"/>
                <w:kern w:val="0"/>
                <w:sz w:val="24"/>
                <w:szCs w:val="24"/>
                <w:lang w:eastAsia="en-GB"/>
                <w14:ligatures w14:val="none"/>
              </w:rPr>
              <w:t>-</w:t>
            </w:r>
            <w:r w:rsidRPr="00315341">
              <w:rPr>
                <w:rFonts w:ascii="Times New Roman" w:eastAsia="Times New Roman" w:hAnsi="Times New Roman" w:cs="Times New Roman"/>
                <w:kern w:val="0"/>
                <w:sz w:val="24"/>
                <w:szCs w:val="24"/>
                <w:lang w:eastAsia="en-GB"/>
                <w14:ligatures w14:val="none"/>
              </w:rPr>
              <w:t>point </w:t>
            </w:r>
          </w:p>
          <w:p w14:paraId="4ACC4392" w14:textId="7769F87E" w:rsidR="000776CD" w:rsidRPr="00315341" w:rsidRDefault="61ECE6BE" w:rsidP="00A13D98">
            <w:pPr>
              <w:pStyle w:val="ListParagraph"/>
              <w:numPr>
                <w:ilvl w:val="0"/>
                <w:numId w:val="22"/>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Ensuring the length of intervention is appropriate for the primary end</w:t>
            </w:r>
            <w:r w:rsidR="005E760F" w:rsidRPr="00315341">
              <w:rPr>
                <w:rFonts w:ascii="Times New Roman" w:eastAsia="Times New Roman" w:hAnsi="Times New Roman" w:cs="Times New Roman"/>
                <w:kern w:val="0"/>
                <w:sz w:val="24"/>
                <w:szCs w:val="24"/>
                <w:lang w:eastAsia="en-GB"/>
                <w14:ligatures w14:val="none"/>
              </w:rPr>
              <w:t>-</w:t>
            </w:r>
            <w:r w:rsidRPr="00315341">
              <w:rPr>
                <w:rFonts w:ascii="Times New Roman" w:eastAsia="Times New Roman" w:hAnsi="Times New Roman" w:cs="Times New Roman"/>
                <w:kern w:val="0"/>
                <w:sz w:val="24"/>
                <w:szCs w:val="24"/>
                <w:lang w:eastAsia="en-GB"/>
                <w14:ligatures w14:val="none"/>
              </w:rPr>
              <w:t>point </w:t>
            </w:r>
          </w:p>
          <w:p w14:paraId="3F143404" w14:textId="30769308" w:rsidR="00C045D1" w:rsidRPr="00315341" w:rsidRDefault="7689CF83" w:rsidP="00A13D98">
            <w:pPr>
              <w:pStyle w:val="ListParagraph"/>
              <w:numPr>
                <w:ilvl w:val="0"/>
                <w:numId w:val="22"/>
              </w:numPr>
              <w:spacing w:after="160" w:line="360" w:lineRule="auto"/>
              <w:jc w:val="both"/>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 xml:space="preserve">Ensuring the research is inclusive and attractive and accessible to a diverse range of possible participants </w:t>
            </w:r>
          </w:p>
          <w:p w14:paraId="04B51B63" w14:textId="379B3C04" w:rsidR="000776CD" w:rsidRPr="00315341" w:rsidRDefault="61ECE6BE" w:rsidP="00A13D98">
            <w:pPr>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 xml:space="preserve">Consider </w:t>
            </w:r>
            <w:r w:rsidRPr="00315341">
              <w:rPr>
                <w:rFonts w:ascii="Times New Roman" w:eastAsia="Times New Roman" w:hAnsi="Times New Roman" w:cs="Times New Roman"/>
                <w:sz w:val="24"/>
                <w:szCs w:val="24"/>
                <w:lang w:eastAsia="en-GB"/>
              </w:rPr>
              <w:t>the most appropriate</w:t>
            </w:r>
            <w:r w:rsidR="564A375D" w:rsidRPr="00315341">
              <w:rPr>
                <w:rFonts w:ascii="Times New Roman" w:eastAsia="Times New Roman" w:hAnsi="Times New Roman" w:cs="Times New Roman"/>
                <w:kern w:val="0"/>
                <w:sz w:val="24"/>
                <w:szCs w:val="24"/>
                <w:lang w:eastAsia="en-GB"/>
                <w14:ligatures w14:val="none"/>
              </w:rPr>
              <w:t xml:space="preserve"> </w:t>
            </w:r>
            <w:r w:rsidRPr="00315341">
              <w:rPr>
                <w:rFonts w:ascii="Times New Roman" w:eastAsia="Times New Roman" w:hAnsi="Times New Roman" w:cs="Times New Roman"/>
                <w:kern w:val="0"/>
                <w:sz w:val="24"/>
                <w:szCs w:val="24"/>
                <w:lang w:eastAsia="en-GB"/>
                <w14:ligatures w14:val="none"/>
              </w:rPr>
              <w:t>life-stage and age of participants for the health end</w:t>
            </w:r>
            <w:r w:rsidR="005E760F" w:rsidRPr="00315341">
              <w:rPr>
                <w:rFonts w:ascii="Times New Roman" w:eastAsia="Times New Roman" w:hAnsi="Times New Roman" w:cs="Times New Roman"/>
                <w:kern w:val="0"/>
                <w:sz w:val="24"/>
                <w:szCs w:val="24"/>
                <w:lang w:eastAsia="en-GB"/>
                <w14:ligatures w14:val="none"/>
              </w:rPr>
              <w:t>-</w:t>
            </w:r>
            <w:r w:rsidRPr="00315341">
              <w:rPr>
                <w:rFonts w:ascii="Times New Roman" w:eastAsia="Times New Roman" w:hAnsi="Times New Roman" w:cs="Times New Roman"/>
                <w:kern w:val="0"/>
                <w:sz w:val="24"/>
                <w:szCs w:val="24"/>
                <w:lang w:eastAsia="en-GB"/>
                <w14:ligatures w14:val="none"/>
              </w:rPr>
              <w:t>point of interest</w:t>
            </w:r>
          </w:p>
          <w:p w14:paraId="37130503" w14:textId="595A3AB8" w:rsidR="000776CD" w:rsidRPr="00315341" w:rsidRDefault="61ECE6BE" w:rsidP="00A13D98">
            <w:pPr>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Consider co-suppleme</w:t>
            </w:r>
            <w:r w:rsidR="005E760F" w:rsidRPr="00315341">
              <w:rPr>
                <w:rFonts w:ascii="Times New Roman" w:eastAsia="Times New Roman" w:hAnsi="Times New Roman" w:cs="Times New Roman"/>
                <w:kern w:val="0"/>
                <w:sz w:val="24"/>
                <w:szCs w:val="24"/>
                <w:lang w:eastAsia="en-GB"/>
                <w14:ligatures w14:val="none"/>
              </w:rPr>
              <w:t>n</w:t>
            </w:r>
            <w:r w:rsidRPr="00315341">
              <w:rPr>
                <w:rFonts w:ascii="Times New Roman" w:eastAsia="Times New Roman" w:hAnsi="Times New Roman" w:cs="Times New Roman"/>
                <w:kern w:val="0"/>
                <w:sz w:val="24"/>
                <w:szCs w:val="24"/>
                <w:lang w:eastAsia="en-GB"/>
                <w14:ligatures w14:val="none"/>
              </w:rPr>
              <w:t>ting with other food bioactives with additive or synergistic mechanisms of action on the molecular target or health endpoint of interest</w:t>
            </w:r>
          </w:p>
          <w:p w14:paraId="6FB4166F" w14:textId="7139C99F" w:rsidR="000776CD" w:rsidRPr="00315341" w:rsidRDefault="2FF03F4F" w:rsidP="00A13D98">
            <w:pPr>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Analyse EPA+DHA in plasma</w:t>
            </w:r>
            <w:r w:rsidR="23157CD7" w:rsidRPr="00315341">
              <w:rPr>
                <w:rFonts w:ascii="Times New Roman" w:eastAsia="Times New Roman" w:hAnsi="Times New Roman" w:cs="Times New Roman"/>
                <w:kern w:val="0"/>
                <w:sz w:val="24"/>
                <w:szCs w:val="24"/>
                <w:lang w:eastAsia="en-GB"/>
                <w14:ligatures w14:val="none"/>
              </w:rPr>
              <w:t>, red blood cells</w:t>
            </w:r>
            <w:r w:rsidRPr="00315341">
              <w:rPr>
                <w:rFonts w:ascii="Times New Roman" w:eastAsia="Times New Roman" w:hAnsi="Times New Roman" w:cs="Times New Roman"/>
                <w:kern w:val="0"/>
                <w:sz w:val="24"/>
                <w:szCs w:val="24"/>
                <w:lang w:eastAsia="en-GB"/>
                <w14:ligatures w14:val="none"/>
              </w:rPr>
              <w:t xml:space="preserve"> or </w:t>
            </w:r>
            <w:r w:rsidR="005E760F" w:rsidRPr="00315341">
              <w:rPr>
                <w:rFonts w:ascii="Times New Roman" w:eastAsia="Times New Roman" w:hAnsi="Times New Roman" w:cs="Times New Roman"/>
                <w:kern w:val="0"/>
                <w:sz w:val="24"/>
                <w:szCs w:val="24"/>
                <w:lang w:eastAsia="en-GB"/>
                <w14:ligatures w14:val="none"/>
              </w:rPr>
              <w:t xml:space="preserve">the </w:t>
            </w:r>
            <w:r w:rsidRPr="00315341">
              <w:rPr>
                <w:rFonts w:ascii="Times New Roman" w:eastAsia="Times New Roman" w:hAnsi="Times New Roman" w:cs="Times New Roman"/>
                <w:kern w:val="0"/>
                <w:sz w:val="24"/>
                <w:szCs w:val="24"/>
                <w:lang w:eastAsia="en-GB"/>
                <w14:ligatures w14:val="none"/>
              </w:rPr>
              <w:t>target tissue of interest as a measure of status and/or adherence to intervention</w:t>
            </w:r>
          </w:p>
          <w:p w14:paraId="0148ABF3" w14:textId="234DD17F" w:rsidR="000776CD" w:rsidRPr="00315341" w:rsidRDefault="61ECE6BE"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Consider EPA and DHA partitioning and uptake into tissues</w:t>
            </w:r>
          </w:p>
          <w:p w14:paraId="5542BFDA" w14:textId="5F238B83" w:rsidR="000776CD" w:rsidRPr="00315341" w:rsidRDefault="61ECE6BE"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Understand the determinants of endogenous conversion of ALA to EPA and DHA, such as genetics, age, sex, body fatness, micronutrient status, ethnicity, and disease status</w:t>
            </w:r>
          </w:p>
          <w:p w14:paraId="69A79AE2" w14:textId="20B76A93" w:rsidR="000776CD" w:rsidRPr="00315341" w:rsidRDefault="61ECE6BE"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Investigate the physiological role and impact of docosapentaenoic acid (DPA) on health outcomes</w:t>
            </w:r>
          </w:p>
          <w:p w14:paraId="1751C584" w14:textId="3F95DBEA" w:rsidR="000776CD" w:rsidRPr="00315341" w:rsidRDefault="3D050D18"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sz w:val="24"/>
                <w:szCs w:val="24"/>
                <w:lang w:eastAsia="en-GB"/>
              </w:rPr>
              <w:t>Compare the b</w:t>
            </w:r>
            <w:r w:rsidR="61ECE6BE" w:rsidRPr="00315341">
              <w:rPr>
                <w:rFonts w:ascii="Times New Roman" w:eastAsia="Times New Roman" w:hAnsi="Times New Roman" w:cs="Times New Roman"/>
                <w:kern w:val="0"/>
                <w:sz w:val="24"/>
                <w:szCs w:val="24"/>
                <w:lang w:eastAsia="en-GB"/>
                <w14:ligatures w14:val="none"/>
              </w:rPr>
              <w:t xml:space="preserve">io-efficacy of algal oil and EPA/DHA fortified food in human </w:t>
            </w:r>
            <w:r w:rsidRPr="00315341">
              <w:rPr>
                <w:rFonts w:ascii="Times New Roman" w:eastAsia="Times New Roman" w:hAnsi="Times New Roman" w:cs="Times New Roman"/>
                <w:sz w:val="24"/>
                <w:szCs w:val="24"/>
                <w:lang w:eastAsia="en-GB"/>
              </w:rPr>
              <w:t>trials</w:t>
            </w:r>
          </w:p>
          <w:p w14:paraId="6768BFA0" w14:textId="005E4673" w:rsidR="00CA677E" w:rsidRPr="00315341" w:rsidRDefault="00CA677E"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lastRenderedPageBreak/>
              <w:t>Conduct long-term stability and bioavailability (measured by impact on red cell omega-3-index after at least 3 months of consumption) studies for all foods and supplements that have a health claim linked to omega-3-PUFAs (DHA and EPA)</w:t>
            </w:r>
          </w:p>
          <w:p w14:paraId="7A920072" w14:textId="7C0A8A88" w:rsidR="00CA677E" w:rsidRPr="00315341" w:rsidRDefault="00CA677E"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Conduct technological and sensory analysis of new alternative sources of omega-3 fatty acids in humans</w:t>
            </w:r>
          </w:p>
          <w:p w14:paraId="4E2808BA" w14:textId="6B9485D2" w:rsidR="00CA677E" w:rsidRPr="00315341" w:rsidRDefault="00CA677E" w:rsidP="00A13D98">
            <w:pPr>
              <w:pStyle w:val="ListParagraph"/>
              <w:numPr>
                <w:ilvl w:val="0"/>
                <w:numId w:val="19"/>
              </w:numPr>
              <w:spacing w:line="360" w:lineRule="auto"/>
              <w:jc w:val="both"/>
              <w:textAlignment w:val="baseline"/>
              <w:rPr>
                <w:rFonts w:ascii="Times New Roman" w:eastAsia="Times New Roman" w:hAnsi="Times New Roman" w:cs="Times New Roman"/>
                <w:kern w:val="0"/>
                <w:sz w:val="24"/>
                <w:szCs w:val="24"/>
                <w:lang w:eastAsia="en-GB"/>
                <w14:ligatures w14:val="none"/>
              </w:rPr>
            </w:pPr>
            <w:r w:rsidRPr="00315341">
              <w:rPr>
                <w:rFonts w:ascii="Times New Roman" w:eastAsia="Times New Roman" w:hAnsi="Times New Roman" w:cs="Times New Roman"/>
                <w:kern w:val="0"/>
                <w:sz w:val="24"/>
                <w:szCs w:val="24"/>
                <w:lang w:eastAsia="en-GB"/>
                <w14:ligatures w14:val="none"/>
              </w:rPr>
              <w:t>Develop a more integrated and comprehensive understanding of the potential benefits (or not?) of switching to alternative non-oily fish sources of EPA and DHA - for example, the knock-on effects of land, water, fertiliser use for growing plant-based sources vs utilising wild-caught small pelagic fish (e.g. sardines, herring) as an omega-3 source.</w:t>
            </w:r>
          </w:p>
          <w:p w14:paraId="4B346AC5" w14:textId="77777777" w:rsidR="00CA677E" w:rsidRPr="00315341" w:rsidRDefault="00CA677E" w:rsidP="00A13D98">
            <w:pPr>
              <w:spacing w:line="360" w:lineRule="auto"/>
              <w:ind w:left="1080"/>
              <w:jc w:val="both"/>
              <w:textAlignment w:val="baseline"/>
              <w:rPr>
                <w:rFonts w:ascii="Times New Roman" w:eastAsia="Times New Roman" w:hAnsi="Times New Roman" w:cs="Times New Roman"/>
                <w:kern w:val="0"/>
                <w:sz w:val="24"/>
                <w:szCs w:val="24"/>
                <w:lang w:eastAsia="en-GB"/>
                <w14:ligatures w14:val="none"/>
              </w:rPr>
            </w:pPr>
          </w:p>
          <w:p w14:paraId="48B484AC" w14:textId="4FFF716E" w:rsidR="00CA677E" w:rsidRPr="00315341" w:rsidRDefault="00CA677E" w:rsidP="00A13D98">
            <w:pPr>
              <w:spacing w:line="360" w:lineRule="auto"/>
              <w:jc w:val="both"/>
              <w:rPr>
                <w:rFonts w:ascii="Times New Roman" w:hAnsi="Times New Roman" w:cs="Times New Roman"/>
              </w:rPr>
            </w:pPr>
          </w:p>
          <w:p w14:paraId="2B3AEACD" w14:textId="31AC9CC8" w:rsidR="00CA677E" w:rsidRPr="00315341" w:rsidRDefault="00CA677E" w:rsidP="00A13D98">
            <w:pPr>
              <w:spacing w:line="360" w:lineRule="auto"/>
              <w:jc w:val="both"/>
              <w:rPr>
                <w:rFonts w:ascii="Times New Roman" w:hAnsi="Times New Roman" w:cs="Times New Roman"/>
              </w:rPr>
            </w:pPr>
          </w:p>
        </w:tc>
      </w:tr>
      <w:tr w:rsidR="00CA677E" w:rsidRPr="00315341" w14:paraId="577BDF7C" w14:textId="77777777" w:rsidTr="550346C1">
        <w:tc>
          <w:tcPr>
            <w:tcW w:w="13948" w:type="dxa"/>
            <w:shd w:val="clear" w:color="auto" w:fill="D9E2F3" w:themeFill="accent1" w:themeFillTint="33"/>
          </w:tcPr>
          <w:p w14:paraId="74DC526B" w14:textId="42E92344" w:rsidR="00CA677E" w:rsidRPr="00315341" w:rsidRDefault="00CA677E" w:rsidP="00A13D98">
            <w:pPr>
              <w:spacing w:line="360" w:lineRule="auto"/>
              <w:jc w:val="both"/>
              <w:rPr>
                <w:rFonts w:ascii="Times New Roman" w:hAnsi="Times New Roman" w:cs="Times New Roman"/>
                <w:b/>
                <w:bCs/>
              </w:rPr>
            </w:pPr>
            <w:r w:rsidRPr="00315341">
              <w:rPr>
                <w:rFonts w:ascii="Times New Roman" w:hAnsi="Times New Roman" w:cs="Times New Roman"/>
                <w:b/>
                <w:bCs/>
              </w:rPr>
              <w:lastRenderedPageBreak/>
              <w:t xml:space="preserve">Next steps in research </w:t>
            </w:r>
            <w:r w:rsidR="00EB37F5" w:rsidRPr="00315341">
              <w:rPr>
                <w:rFonts w:ascii="Times New Roman" w:hAnsi="Times New Roman" w:cs="Times New Roman"/>
                <w:b/>
                <w:bCs/>
              </w:rPr>
              <w:t>mobilisation</w:t>
            </w:r>
            <w:r w:rsidRPr="00315341">
              <w:rPr>
                <w:rFonts w:ascii="Times New Roman" w:hAnsi="Times New Roman" w:cs="Times New Roman"/>
                <w:b/>
                <w:bCs/>
              </w:rPr>
              <w:t xml:space="preserve"> and implementation</w:t>
            </w:r>
          </w:p>
          <w:p w14:paraId="4352B879" w14:textId="77777777" w:rsidR="00CA677E" w:rsidRPr="00315341" w:rsidRDefault="00CA677E" w:rsidP="00A13D98">
            <w:pPr>
              <w:spacing w:line="360" w:lineRule="auto"/>
              <w:jc w:val="both"/>
              <w:rPr>
                <w:rFonts w:ascii="Times New Roman" w:hAnsi="Times New Roman" w:cs="Times New Roman"/>
              </w:rPr>
            </w:pPr>
          </w:p>
        </w:tc>
      </w:tr>
      <w:tr w:rsidR="00CA677E" w:rsidRPr="00315341" w14:paraId="237789B8" w14:textId="77777777" w:rsidTr="550346C1">
        <w:tc>
          <w:tcPr>
            <w:tcW w:w="13948" w:type="dxa"/>
            <w:shd w:val="clear" w:color="auto" w:fill="F2F2F2" w:themeFill="background1" w:themeFillShade="F2"/>
          </w:tcPr>
          <w:p w14:paraId="4639769B" w14:textId="77777777" w:rsidR="00CA677E" w:rsidRPr="00315341" w:rsidRDefault="00CA677E" w:rsidP="00A13D98">
            <w:pPr>
              <w:pStyle w:val="EndNoteBibliography"/>
              <w:spacing w:line="360" w:lineRule="auto"/>
              <w:ind w:left="720"/>
              <w:jc w:val="both"/>
              <w:rPr>
                <w:rFonts w:ascii="Times New Roman" w:eastAsiaTheme="minorEastAsia" w:hAnsi="Times New Roman" w:cs="Times New Roman"/>
              </w:rPr>
            </w:pPr>
          </w:p>
          <w:p w14:paraId="0DBDF718" w14:textId="042CE9F7" w:rsidR="00CA677E" w:rsidRPr="00315341" w:rsidRDefault="3D050D18" w:rsidP="00A13D98">
            <w:pPr>
              <w:pStyle w:val="EndNoteBibliography"/>
              <w:numPr>
                <w:ilvl w:val="0"/>
                <w:numId w:val="21"/>
              </w:numPr>
              <w:spacing w:line="360" w:lineRule="auto"/>
              <w:jc w:val="both"/>
              <w:rPr>
                <w:rFonts w:ascii="Times New Roman" w:eastAsiaTheme="minorEastAsia" w:hAnsi="Times New Roman" w:cs="Times New Roman"/>
                <w:sz w:val="24"/>
                <w:szCs w:val="24"/>
              </w:rPr>
            </w:pPr>
            <w:r w:rsidRPr="00315341">
              <w:rPr>
                <w:rFonts w:ascii="Times New Roman" w:hAnsi="Times New Roman" w:cs="Times New Roman"/>
                <w:sz w:val="24"/>
                <w:szCs w:val="24"/>
                <w:lang w:eastAsia="en-GB"/>
              </w:rPr>
              <w:t xml:space="preserve">Consider whether there is a rationale for the establishment of official dietary reference intake (DRI) for EPA and DHA  </w:t>
            </w:r>
          </w:p>
          <w:p w14:paraId="7DC01782" w14:textId="615D943C" w:rsidR="00CA677E" w:rsidRPr="00315341" w:rsidRDefault="5BED96E2" w:rsidP="00A13D98">
            <w:pPr>
              <w:pStyle w:val="EndNoteBibliography"/>
              <w:numPr>
                <w:ilvl w:val="0"/>
                <w:numId w:val="21"/>
              </w:numPr>
              <w:spacing w:line="360" w:lineRule="auto"/>
              <w:jc w:val="both"/>
              <w:rPr>
                <w:rFonts w:ascii="Times New Roman" w:eastAsiaTheme="minorEastAsia" w:hAnsi="Times New Roman" w:cs="Times New Roman"/>
                <w:sz w:val="24"/>
                <w:szCs w:val="24"/>
              </w:rPr>
            </w:pPr>
            <w:r w:rsidRPr="00315341">
              <w:rPr>
                <w:rFonts w:ascii="Times New Roman" w:hAnsi="Times New Roman" w:cs="Times New Roman"/>
                <w:sz w:val="24"/>
                <w:szCs w:val="24"/>
                <w:lang w:eastAsia="en-GB"/>
              </w:rPr>
              <w:t>Improve availability of up-to-date omega-3 compositional data (</w:t>
            </w:r>
            <w:r w:rsidRPr="00315341">
              <w:rPr>
                <w:rFonts w:ascii="Times New Roman" w:eastAsiaTheme="minorEastAsia" w:hAnsi="Times New Roman" w:cs="Times New Roman"/>
                <w:sz w:val="24"/>
                <w:szCs w:val="24"/>
              </w:rPr>
              <w:t xml:space="preserve">through national analytical surveys) </w:t>
            </w:r>
            <w:r w:rsidRPr="00315341">
              <w:rPr>
                <w:rFonts w:ascii="Times New Roman" w:hAnsi="Times New Roman" w:cs="Times New Roman"/>
                <w:sz w:val="24"/>
                <w:szCs w:val="24"/>
                <w:lang w:eastAsia="en-GB"/>
              </w:rPr>
              <w:t xml:space="preserve">of fish and non-fish EPA and DHA sources. </w:t>
            </w:r>
            <w:r w:rsidRPr="00315341">
              <w:rPr>
                <w:rFonts w:ascii="Times New Roman" w:eastAsia="Aptos" w:hAnsi="Times New Roman" w:cs="Times New Roman"/>
                <w:sz w:val="24"/>
                <w:szCs w:val="24"/>
              </w:rPr>
              <w:t xml:space="preserve">In the UK omega-3 composition data for oily fish, available within the McCance and Widdowson’s Composition of Foods is more than 10 years old and for some fish more than 20 years old </w:t>
            </w:r>
            <w:r w:rsidRPr="00315341">
              <w:rPr>
                <w:rFonts w:ascii="Times New Roman" w:eastAsia="Aptos" w:hAnsi="Times New Roman" w:cs="Times New Roman"/>
                <w:sz w:val="24"/>
                <w:szCs w:val="24"/>
              </w:rPr>
              <w:fldChar w:fldCharType="begin"/>
            </w:r>
            <w:r w:rsidR="00917B65">
              <w:rPr>
                <w:rFonts w:ascii="Times New Roman" w:eastAsia="Aptos" w:hAnsi="Times New Roman" w:cs="Times New Roman"/>
                <w:sz w:val="24"/>
                <w:szCs w:val="24"/>
              </w:rPr>
              <w:instrText xml:space="preserve"> ADDIN EN.CITE &lt;EndNote&gt;&lt;Cite&gt;&lt;Year&gt;2013&lt;/Year&gt;&lt;RecNum&gt;363&lt;/RecNum&gt;&lt;DisplayText&gt;(176, 177)&lt;/DisplayText&gt;&lt;record&gt;&lt;rec-number&gt;363&lt;/rec-number&gt;&lt;foreign-keys&gt;&lt;key app="EN" db-id="2tr5pefawrd9aaed0e8vvwri50tp9vp0ep9w" timestamp="1729519468"&gt;363&lt;/key&gt;&lt;/foreign-keys&gt;&lt;ref-type name="Government Document"&gt;46&lt;/ref-type&gt;&lt;contributors&gt;&lt;secondary-authors&gt;&lt;author&gt;Department of Health&lt;/author&gt;&lt;/secondary-authors&gt;&lt;/contributors&gt;&lt;titles&gt;&lt;title&gt;Nutrient analysis of fish and fish products&lt;/title&gt;&lt;/titles&gt;&lt;dates&gt;&lt;year&gt;2013&lt;/year&gt;&lt;/dates&gt;&lt;urls&gt;&lt;/urls&gt;&lt;electronic-resource-num&gt;https://www.gov.uk/government/publications/nutrient-analysis-of-fish&lt;/electronic-resource-num&gt;&lt;/record&gt;&lt;/Cite&gt;&lt;Cite&gt;&lt;Author&gt;Mccance&lt;/Author&gt;&lt;Year&gt;1998&lt;/Year&gt;&lt;RecNum&gt;364&lt;/RecNum&gt;&lt;record&gt;&lt;rec-number&gt;364&lt;/rec-number&gt;&lt;foreign-keys&gt;&lt;key app="EN" db-id="2tr5pefawrd9aaed0e8vvwri50tp9vp0ep9w" timestamp="1729519645"&gt;364&lt;/key&gt;&lt;/foreign-keys&gt;&lt;ref-type name="Conference Proceedings"&gt;10&lt;/ref-type&gt;&lt;contributors&gt;&lt;authors&gt;&lt;author&gt;Mccance, R. A.&lt;/author&gt;&lt;/authors&gt;&lt;/contributors&gt;&lt;titles&gt;&lt;title&gt;Fatty acids : seventh supplement to the fifth edition of McCance and Widdowson&amp;apos;s The composition of foods&lt;/title&gt;&lt;/titles&gt;&lt;dates&gt;&lt;year&gt;1998&lt;/year&gt;&lt;/dates&gt;&lt;urls&gt;&lt;/urls&gt;&lt;/record&gt;&lt;/Cite&gt;&lt;/EndNote&gt;</w:instrText>
            </w:r>
            <w:r w:rsidRPr="00315341">
              <w:rPr>
                <w:rFonts w:ascii="Times New Roman" w:eastAsia="Aptos" w:hAnsi="Times New Roman" w:cs="Times New Roman"/>
                <w:sz w:val="24"/>
                <w:szCs w:val="24"/>
              </w:rPr>
              <w:fldChar w:fldCharType="separate"/>
            </w:r>
            <w:r w:rsidR="00917B65">
              <w:rPr>
                <w:rFonts w:ascii="Times New Roman" w:eastAsia="Aptos" w:hAnsi="Times New Roman" w:cs="Times New Roman"/>
                <w:sz w:val="24"/>
                <w:szCs w:val="24"/>
              </w:rPr>
              <w:t>(176, 177)</w:t>
            </w:r>
            <w:r w:rsidRPr="00315341">
              <w:rPr>
                <w:rFonts w:ascii="Times New Roman" w:eastAsia="Aptos" w:hAnsi="Times New Roman" w:cs="Times New Roman"/>
                <w:sz w:val="24"/>
                <w:szCs w:val="24"/>
              </w:rPr>
              <w:fldChar w:fldCharType="end"/>
            </w:r>
            <w:r w:rsidRPr="00315341">
              <w:rPr>
                <w:rFonts w:ascii="Times New Roman" w:eastAsia="Aptos" w:hAnsi="Times New Roman" w:cs="Times New Roman"/>
                <w:sz w:val="24"/>
                <w:szCs w:val="24"/>
              </w:rPr>
              <w:t xml:space="preserve"> </w:t>
            </w:r>
          </w:p>
          <w:p w14:paraId="180B8448" w14:textId="244B46C8" w:rsidR="00CA677E" w:rsidRPr="00315341" w:rsidRDefault="00CA677E" w:rsidP="00A13D98">
            <w:pPr>
              <w:pStyle w:val="EndNoteBibliography"/>
              <w:numPr>
                <w:ilvl w:val="0"/>
                <w:numId w:val="21"/>
              </w:numPr>
              <w:spacing w:line="360" w:lineRule="auto"/>
              <w:jc w:val="both"/>
              <w:rPr>
                <w:rFonts w:ascii="Times New Roman" w:eastAsiaTheme="minorEastAsia" w:hAnsi="Times New Roman" w:cs="Times New Roman"/>
              </w:rPr>
            </w:pPr>
            <w:r w:rsidRPr="00315341">
              <w:rPr>
                <w:rFonts w:ascii="Times New Roman" w:eastAsia="Times New Roman" w:hAnsi="Times New Roman" w:cs="Times New Roman"/>
                <w:sz w:val="24"/>
                <w:szCs w:val="24"/>
                <w:lang w:eastAsia="en-GB"/>
                <w14:ligatures w14:val="none"/>
              </w:rPr>
              <w:t xml:space="preserve">Initiate public health campaigns to improve consumer awareness around omega-3 sources, health impacts and labelling (omega-3 health claims and </w:t>
            </w:r>
            <w:r w:rsidR="00CD183C" w:rsidRPr="00315341">
              <w:rPr>
                <w:rFonts w:ascii="Times New Roman" w:eastAsiaTheme="minorEastAsia" w:hAnsi="Times New Roman" w:cs="Times New Roman"/>
                <w:sz w:val="24"/>
                <w:szCs w:val="24"/>
              </w:rPr>
              <w:t>ALA</w:t>
            </w:r>
            <w:r w:rsidRPr="00315341">
              <w:rPr>
                <w:rFonts w:ascii="Times New Roman" w:eastAsia="Times New Roman" w:hAnsi="Times New Roman" w:cs="Times New Roman"/>
                <w:sz w:val="24"/>
                <w:szCs w:val="24"/>
                <w:lang w:eastAsia="en-GB"/>
                <w14:ligatures w14:val="none"/>
              </w:rPr>
              <w:t xml:space="preserve"> versus EPA/DHA)</w:t>
            </w:r>
          </w:p>
          <w:p w14:paraId="4173D874" w14:textId="1C272D69" w:rsidR="00CA677E" w:rsidRPr="00315341" w:rsidRDefault="00CA677E" w:rsidP="00A13D98">
            <w:pPr>
              <w:pStyle w:val="EndNoteBibliography"/>
              <w:numPr>
                <w:ilvl w:val="0"/>
                <w:numId w:val="21"/>
              </w:numPr>
              <w:spacing w:line="360" w:lineRule="auto"/>
              <w:jc w:val="both"/>
              <w:rPr>
                <w:rFonts w:ascii="Times New Roman" w:eastAsiaTheme="minorEastAsia" w:hAnsi="Times New Roman" w:cs="Times New Roman"/>
              </w:rPr>
            </w:pPr>
            <w:r w:rsidRPr="00315341">
              <w:rPr>
                <w:rFonts w:ascii="Times New Roman" w:eastAsia="Times New Roman" w:hAnsi="Times New Roman" w:cs="Times New Roman"/>
                <w:sz w:val="24"/>
                <w:szCs w:val="24"/>
                <w:lang w:eastAsia="en-GB"/>
                <w14:ligatures w14:val="none"/>
              </w:rPr>
              <w:t>Have a greater understanding of consumer perceptions of omega-3 fatty acids, including health benefits, required intakes, ability to identify products and barriers/facilitators affecting willingness to purchase products containing or enriched in omega-3</w:t>
            </w:r>
            <w:r w:rsidR="005E760F" w:rsidRPr="00315341">
              <w:rPr>
                <w:rFonts w:ascii="Times New Roman" w:eastAsia="Times New Roman" w:hAnsi="Times New Roman" w:cs="Times New Roman"/>
                <w:sz w:val="24"/>
                <w:szCs w:val="24"/>
                <w:lang w:eastAsia="en-GB"/>
                <w14:ligatures w14:val="none"/>
              </w:rPr>
              <w:t xml:space="preserve"> PUFA</w:t>
            </w:r>
          </w:p>
          <w:p w14:paraId="056EB52A" w14:textId="2605E94A" w:rsidR="00CA677E" w:rsidRPr="00315341" w:rsidRDefault="00CA677E" w:rsidP="00A13D98">
            <w:pPr>
              <w:pStyle w:val="EndNoteBibliography"/>
              <w:numPr>
                <w:ilvl w:val="0"/>
                <w:numId w:val="21"/>
              </w:numPr>
              <w:spacing w:line="360" w:lineRule="auto"/>
              <w:jc w:val="both"/>
              <w:rPr>
                <w:rFonts w:ascii="Times New Roman" w:eastAsiaTheme="minorEastAsia" w:hAnsi="Times New Roman" w:cs="Times New Roman"/>
              </w:rPr>
            </w:pPr>
            <w:r w:rsidRPr="00315341">
              <w:rPr>
                <w:rFonts w:ascii="Times New Roman" w:eastAsia="Times New Roman" w:hAnsi="Times New Roman" w:cs="Times New Roman"/>
                <w:sz w:val="24"/>
                <w:szCs w:val="24"/>
                <w:lang w:eastAsia="en-GB"/>
                <w14:ligatures w14:val="none"/>
              </w:rPr>
              <w:t>Understand the barriers to commercialisation for enriched foods - technological, economic, supply chain, regulatory</w:t>
            </w:r>
          </w:p>
          <w:p w14:paraId="6827A381" w14:textId="4BD3950C" w:rsidR="00CA677E" w:rsidRPr="00315341" w:rsidRDefault="00CA677E" w:rsidP="00A13D98">
            <w:pPr>
              <w:pStyle w:val="EndNoteBibliography"/>
              <w:numPr>
                <w:ilvl w:val="0"/>
                <w:numId w:val="21"/>
              </w:numPr>
              <w:spacing w:line="360" w:lineRule="auto"/>
              <w:jc w:val="both"/>
              <w:rPr>
                <w:rFonts w:ascii="Times New Roman" w:eastAsiaTheme="minorEastAsia" w:hAnsi="Times New Roman" w:cs="Times New Roman"/>
              </w:rPr>
            </w:pPr>
            <w:r w:rsidRPr="00315341">
              <w:rPr>
                <w:rFonts w:ascii="Times New Roman" w:eastAsia="Times New Roman" w:hAnsi="Times New Roman" w:cs="Times New Roman"/>
                <w:sz w:val="24"/>
                <w:szCs w:val="24"/>
                <w:lang w:eastAsia="en-GB"/>
                <w14:ligatures w14:val="none"/>
              </w:rPr>
              <w:lastRenderedPageBreak/>
              <w:t xml:space="preserve">Understand consumer perception of enriched foods </w:t>
            </w:r>
          </w:p>
          <w:p w14:paraId="4450CF48" w14:textId="0F09CD0C" w:rsidR="00CA677E" w:rsidRPr="00315341" w:rsidRDefault="00CA677E" w:rsidP="00A13D98">
            <w:pPr>
              <w:pStyle w:val="EndNoteBibliography"/>
              <w:numPr>
                <w:ilvl w:val="0"/>
                <w:numId w:val="21"/>
              </w:numPr>
              <w:spacing w:line="360" w:lineRule="auto"/>
              <w:jc w:val="both"/>
              <w:rPr>
                <w:rFonts w:ascii="Times New Roman" w:eastAsiaTheme="minorEastAsia" w:hAnsi="Times New Roman" w:cs="Times New Roman"/>
              </w:rPr>
            </w:pPr>
            <w:r w:rsidRPr="00315341">
              <w:rPr>
                <w:rFonts w:ascii="Times New Roman" w:eastAsia="Times New Roman" w:hAnsi="Times New Roman" w:cs="Times New Roman"/>
                <w:sz w:val="24"/>
                <w:szCs w:val="24"/>
                <w:lang w:eastAsia="en-GB"/>
                <w14:ligatures w14:val="none"/>
              </w:rPr>
              <w:t>Understand barriers to scaling innovations in this area, e.g. pilot facility access, capital investment needs</w:t>
            </w:r>
          </w:p>
          <w:p w14:paraId="53A85943" w14:textId="060BF71E" w:rsidR="00CA677E" w:rsidRPr="00315341" w:rsidRDefault="00CD183C" w:rsidP="00A13D98">
            <w:pPr>
              <w:pStyle w:val="EndNoteBibliography"/>
              <w:numPr>
                <w:ilvl w:val="0"/>
                <w:numId w:val="21"/>
              </w:numPr>
              <w:spacing w:line="360" w:lineRule="auto"/>
              <w:jc w:val="both"/>
              <w:rPr>
                <w:rFonts w:ascii="Times New Roman" w:eastAsiaTheme="minorEastAsia" w:hAnsi="Times New Roman" w:cs="Times New Roman"/>
              </w:rPr>
            </w:pPr>
            <w:r w:rsidRPr="00315341">
              <w:rPr>
                <w:rFonts w:ascii="Times New Roman" w:eastAsia="Times New Roman" w:hAnsi="Times New Roman" w:cs="Times New Roman"/>
                <w:sz w:val="24"/>
                <w:szCs w:val="24"/>
                <w:lang w:eastAsia="en-GB"/>
              </w:rPr>
              <w:t>Conduct health-</w:t>
            </w:r>
            <w:r w:rsidR="00F508A6" w:rsidRPr="00315341">
              <w:rPr>
                <w:rFonts w:ascii="Times New Roman" w:eastAsia="Times New Roman" w:hAnsi="Times New Roman" w:cs="Times New Roman"/>
                <w:sz w:val="24"/>
                <w:szCs w:val="24"/>
                <w:lang w:eastAsia="en-GB"/>
              </w:rPr>
              <w:t>e</w:t>
            </w:r>
            <w:r w:rsidRPr="00315341">
              <w:rPr>
                <w:rFonts w:ascii="Times New Roman" w:eastAsia="Times New Roman" w:hAnsi="Times New Roman" w:cs="Times New Roman"/>
                <w:sz w:val="24"/>
                <w:szCs w:val="24"/>
                <w:lang w:eastAsia="en-GB"/>
              </w:rPr>
              <w:t xml:space="preserve">conomic analysis to establish the </w:t>
            </w:r>
            <w:r w:rsidR="3D050D18" w:rsidRPr="00315341">
              <w:rPr>
                <w:rFonts w:ascii="Times New Roman" w:eastAsia="Times New Roman" w:hAnsi="Times New Roman" w:cs="Times New Roman"/>
                <w:sz w:val="24"/>
                <w:szCs w:val="24"/>
                <w:lang w:eastAsia="en-GB"/>
              </w:rPr>
              <w:t>co</w:t>
            </w:r>
            <w:r w:rsidR="00CA677E" w:rsidRPr="00315341">
              <w:rPr>
                <w:rFonts w:ascii="Times New Roman" w:eastAsia="Times New Roman" w:hAnsi="Times New Roman" w:cs="Times New Roman"/>
                <w:sz w:val="24"/>
                <w:szCs w:val="24"/>
                <w:lang w:eastAsia="en-GB"/>
                <w14:ligatures w14:val="none"/>
              </w:rPr>
              <w:t xml:space="preserve">st effectiveness </w:t>
            </w:r>
            <w:r w:rsidR="3D050D18" w:rsidRPr="00315341">
              <w:rPr>
                <w:rFonts w:ascii="Times New Roman" w:eastAsia="Times New Roman" w:hAnsi="Times New Roman" w:cs="Times New Roman"/>
                <w:sz w:val="24"/>
                <w:szCs w:val="24"/>
                <w:lang w:eastAsia="en-GB"/>
              </w:rPr>
              <w:t>of omega-3 (especially EPA + DHA)</w:t>
            </w:r>
            <w:r w:rsidRPr="00315341">
              <w:rPr>
                <w:rFonts w:ascii="Times New Roman" w:eastAsia="Times New Roman" w:hAnsi="Times New Roman" w:cs="Times New Roman"/>
                <w:sz w:val="24"/>
                <w:szCs w:val="24"/>
                <w:lang w:eastAsia="en-GB"/>
              </w:rPr>
              <w:t xml:space="preserve"> provision</w:t>
            </w:r>
          </w:p>
          <w:p w14:paraId="275FDB94" w14:textId="4941F052" w:rsidR="00CA677E" w:rsidRPr="00315341" w:rsidRDefault="00CA677E" w:rsidP="00A13D98">
            <w:pPr>
              <w:pStyle w:val="EndNoteBibliography"/>
              <w:spacing w:line="360" w:lineRule="auto"/>
              <w:jc w:val="both"/>
              <w:rPr>
                <w:rFonts w:ascii="Times New Roman" w:eastAsiaTheme="minorEastAsia" w:hAnsi="Times New Roman" w:cs="Times New Roman"/>
              </w:rPr>
            </w:pPr>
          </w:p>
        </w:tc>
      </w:tr>
    </w:tbl>
    <w:p w14:paraId="3BEB203A" w14:textId="77777777" w:rsidR="00CA677E" w:rsidRPr="00315341" w:rsidRDefault="00CA677E" w:rsidP="00A13D98">
      <w:pPr>
        <w:spacing w:line="360" w:lineRule="auto"/>
        <w:jc w:val="both"/>
        <w:rPr>
          <w:rFonts w:ascii="Times New Roman" w:hAnsi="Times New Roman" w:cs="Times New Roman"/>
        </w:rPr>
      </w:pPr>
    </w:p>
    <w:p w14:paraId="19514298" w14:textId="6E854FD6" w:rsidR="00CA677E" w:rsidRPr="00315341" w:rsidRDefault="00CA677E" w:rsidP="00A13D98">
      <w:pPr>
        <w:spacing w:line="360" w:lineRule="auto"/>
        <w:jc w:val="both"/>
        <w:rPr>
          <w:rFonts w:ascii="Times New Roman" w:hAnsi="Times New Roman" w:cs="Times New Roman"/>
        </w:rPr>
      </w:pPr>
    </w:p>
    <w:p w14:paraId="0C78DA79" w14:textId="69088099" w:rsidR="001D53FE" w:rsidRPr="00315341" w:rsidRDefault="001D53FE" w:rsidP="00A13D98">
      <w:pPr>
        <w:spacing w:after="0" w:line="360" w:lineRule="auto"/>
        <w:jc w:val="both"/>
        <w:rPr>
          <w:rFonts w:ascii="Times New Roman" w:eastAsiaTheme="minorEastAsia" w:hAnsi="Times New Roman" w:cs="Times New Roman"/>
          <w:sz w:val="24"/>
          <w:szCs w:val="24"/>
        </w:rPr>
      </w:pPr>
    </w:p>
    <w:p w14:paraId="4E531D8A" w14:textId="77777777" w:rsidR="00EE7249" w:rsidRPr="00315341" w:rsidRDefault="00EE7249" w:rsidP="00A13D98">
      <w:pPr>
        <w:spacing w:after="0" w:line="360" w:lineRule="auto"/>
        <w:jc w:val="both"/>
        <w:rPr>
          <w:rFonts w:ascii="Times New Roman" w:eastAsiaTheme="minorEastAsia" w:hAnsi="Times New Roman" w:cs="Times New Roman"/>
          <w:sz w:val="24"/>
          <w:szCs w:val="24"/>
        </w:rPr>
      </w:pPr>
    </w:p>
    <w:p w14:paraId="3F973530" w14:textId="77777777" w:rsidR="008867C4" w:rsidRPr="00315341" w:rsidRDefault="008867C4" w:rsidP="00A13D98">
      <w:pPr>
        <w:spacing w:after="0" w:line="360" w:lineRule="auto"/>
        <w:jc w:val="both"/>
        <w:rPr>
          <w:rFonts w:ascii="Times New Roman" w:eastAsiaTheme="minorEastAsia" w:hAnsi="Times New Roman" w:cs="Times New Roman"/>
          <w:sz w:val="24"/>
          <w:szCs w:val="24"/>
        </w:rPr>
      </w:pPr>
    </w:p>
    <w:p w14:paraId="2A2732A6" w14:textId="77777777" w:rsidR="008867C4" w:rsidRPr="00315341" w:rsidRDefault="008867C4" w:rsidP="00A13D98">
      <w:pPr>
        <w:spacing w:after="0" w:line="360" w:lineRule="auto"/>
        <w:jc w:val="both"/>
        <w:rPr>
          <w:rFonts w:ascii="Times New Roman" w:eastAsiaTheme="minorEastAsia" w:hAnsi="Times New Roman" w:cs="Times New Roman"/>
          <w:sz w:val="24"/>
          <w:szCs w:val="24"/>
        </w:rPr>
      </w:pPr>
    </w:p>
    <w:p w14:paraId="7EDA486E" w14:textId="77777777" w:rsidR="00CA677E" w:rsidRPr="00315341" w:rsidRDefault="00CA677E" w:rsidP="00A13D98">
      <w:pPr>
        <w:spacing w:after="0" w:line="360" w:lineRule="auto"/>
        <w:jc w:val="both"/>
        <w:rPr>
          <w:rFonts w:ascii="Times New Roman" w:eastAsiaTheme="minorEastAsia" w:hAnsi="Times New Roman" w:cs="Times New Roman"/>
          <w:sz w:val="24"/>
          <w:szCs w:val="24"/>
        </w:rPr>
        <w:sectPr w:rsidR="00CA677E" w:rsidRPr="00315341" w:rsidSect="00D77F12">
          <w:type w:val="continuous"/>
          <w:pgSz w:w="16838" w:h="11906" w:orient="landscape"/>
          <w:pgMar w:top="1440" w:right="1440" w:bottom="1440" w:left="1440" w:header="708" w:footer="708" w:gutter="0"/>
          <w:lnNumType w:countBy="1" w:restart="continuous"/>
          <w:cols w:space="708"/>
          <w:docGrid w:linePitch="360"/>
        </w:sectPr>
      </w:pPr>
    </w:p>
    <w:p w14:paraId="64981934" w14:textId="77777777" w:rsidR="008867C4" w:rsidRPr="00315341" w:rsidRDefault="008867C4" w:rsidP="00A13D98">
      <w:pPr>
        <w:spacing w:after="0" w:line="360" w:lineRule="auto"/>
        <w:jc w:val="both"/>
        <w:rPr>
          <w:rFonts w:ascii="Times New Roman" w:eastAsiaTheme="minorEastAsia" w:hAnsi="Times New Roman" w:cs="Times New Roman"/>
          <w:sz w:val="24"/>
          <w:szCs w:val="24"/>
        </w:rPr>
      </w:pPr>
    </w:p>
    <w:p w14:paraId="2077EE9B" w14:textId="77777777" w:rsidR="00315A58" w:rsidRPr="00315341" w:rsidRDefault="00315A58" w:rsidP="00A13D98">
      <w:pPr>
        <w:spacing w:after="0" w:line="360" w:lineRule="auto"/>
        <w:jc w:val="both"/>
        <w:rPr>
          <w:rFonts w:ascii="Times New Roman" w:eastAsiaTheme="minorEastAsia" w:hAnsi="Times New Roman" w:cs="Times New Roman"/>
          <w:sz w:val="24"/>
          <w:szCs w:val="24"/>
        </w:rPr>
      </w:pPr>
    </w:p>
    <w:p w14:paraId="304E5EF5" w14:textId="77777777" w:rsidR="00917B65" w:rsidRPr="00917B65" w:rsidRDefault="0EC2A7BA" w:rsidP="00917B65">
      <w:pPr>
        <w:pStyle w:val="EndNoteBibliography"/>
      </w:pPr>
      <w:r w:rsidRPr="00315341">
        <w:rPr>
          <w:rFonts w:ascii="Times New Roman" w:eastAsiaTheme="minorEastAsia" w:hAnsi="Times New Roman" w:cs="Times New Roman"/>
          <w:sz w:val="24"/>
          <w:szCs w:val="24"/>
        </w:rPr>
        <w:fldChar w:fldCharType="begin"/>
      </w:r>
      <w:r w:rsidR="00315A58" w:rsidRPr="00315341">
        <w:rPr>
          <w:rFonts w:ascii="Times New Roman" w:eastAsiaTheme="minorEastAsia" w:hAnsi="Times New Roman" w:cs="Times New Roman"/>
          <w:sz w:val="24"/>
          <w:szCs w:val="24"/>
        </w:rPr>
        <w:instrText xml:space="preserve"> ADDIN EN.REFLIST </w:instrText>
      </w:r>
      <w:r w:rsidRPr="00315341">
        <w:rPr>
          <w:rFonts w:ascii="Times New Roman" w:eastAsiaTheme="minorEastAsia" w:hAnsi="Times New Roman" w:cs="Times New Roman"/>
          <w:sz w:val="24"/>
          <w:szCs w:val="24"/>
        </w:rPr>
        <w:fldChar w:fldCharType="separate"/>
      </w:r>
      <w:r w:rsidR="00917B65" w:rsidRPr="00917B65">
        <w:t>1.</w:t>
      </w:r>
      <w:r w:rsidR="00917B65" w:rsidRPr="00917B65">
        <w:tab/>
        <w:t>Zhang Y, Zhuang P, He W, Chen JN, Wang WQ, Freedman ND, et al. Association of fish and long-chain omega-3 fatty acids intakes with total and cause-specific mortality: prospective analysis of 421 309 individuals. J Intern Med. 2018;284(4):399-417.</w:t>
      </w:r>
    </w:p>
    <w:p w14:paraId="55D14FE1" w14:textId="77777777" w:rsidR="00917B65" w:rsidRPr="00917B65" w:rsidRDefault="00917B65" w:rsidP="00917B65">
      <w:pPr>
        <w:pStyle w:val="EndNoteBibliography"/>
      </w:pPr>
      <w:r w:rsidRPr="00917B65">
        <w:t>2.</w:t>
      </w:r>
      <w:r w:rsidRPr="00917B65">
        <w:tab/>
        <w:t>Saleh RNM, Minihane AM. Fish, n-3 fatty acids, cognition and dementia risk: not just a fishy tale. Proc Nutr Soc. 2022;81(1):27-40.</w:t>
      </w:r>
    </w:p>
    <w:p w14:paraId="62008D24" w14:textId="77777777" w:rsidR="00917B65" w:rsidRPr="00917B65" w:rsidRDefault="00917B65" w:rsidP="00917B65">
      <w:pPr>
        <w:pStyle w:val="EndNoteBibliography"/>
      </w:pPr>
      <w:r w:rsidRPr="00917B65">
        <w:t>3.</w:t>
      </w:r>
      <w:r w:rsidRPr="00917B65">
        <w:tab/>
        <w:t>Fisk HL, Childs CE, Miles EA, Ayres R, Noakes PS, Paras-Chavez C, et al. Modification of subcutaneous white adipose tissue inflammation by omega-3 fatty acids is limited in human obesity-a double blind, randomised clinical trial. EBioMedicine. 2022;77:103909.</w:t>
      </w:r>
    </w:p>
    <w:p w14:paraId="6BFB8AA6" w14:textId="77777777" w:rsidR="00917B65" w:rsidRPr="00917B65" w:rsidRDefault="00917B65" w:rsidP="00917B65">
      <w:pPr>
        <w:pStyle w:val="EndNoteBibliography"/>
      </w:pPr>
      <w:r w:rsidRPr="00917B65">
        <w:t>4.</w:t>
      </w:r>
      <w:r w:rsidRPr="00917B65">
        <w:tab/>
        <w:t>Musazadeh V, Karimi A, Malekahmadi M, Ahrabi SS, Dehghan P. Omega-3 polyunsaturated fatty acids in the treatment of non-alcoholic fatty liver disease: An umbrella systematic review and meta-analysis. Clin Exp Pharmacol Physiol. 2023;50(5):327-34.</w:t>
      </w:r>
    </w:p>
    <w:p w14:paraId="19CBF619" w14:textId="77777777" w:rsidR="00917B65" w:rsidRPr="00917B65" w:rsidRDefault="00917B65" w:rsidP="00917B65">
      <w:pPr>
        <w:pStyle w:val="EndNoteBibliography"/>
      </w:pPr>
      <w:r w:rsidRPr="00917B65">
        <w:t>5.</w:t>
      </w:r>
      <w:r w:rsidRPr="00917B65">
        <w:tab/>
        <w:t>Khalili L, Valdes-Ramos R, Harbige LS. Effect of n-3 (Omega-3) Polyunsaturated Fatty Acid Supplementation on Metabolic and Inflammatory Biomarkers and Body Weight in Patients with Type 2 Diabetes Mellitus: A Systematic Review and Meta-Analysis of RCTs. Metabolites. 2021;11(11).</w:t>
      </w:r>
    </w:p>
    <w:p w14:paraId="12FDBF89" w14:textId="77777777" w:rsidR="00917B65" w:rsidRPr="00917B65" w:rsidRDefault="00917B65" w:rsidP="00917B65">
      <w:pPr>
        <w:pStyle w:val="EndNoteBibliography"/>
      </w:pPr>
      <w:r w:rsidRPr="00917B65">
        <w:t>6.</w:t>
      </w:r>
      <w:r w:rsidRPr="00917B65">
        <w:tab/>
        <w:t>Health effects of dietary risks in 195 countries, 1990-2017: a systematic analysis for the Global Burden of Disease Study 2017. Lancet. 2019;393(10184):1958-72.</w:t>
      </w:r>
    </w:p>
    <w:p w14:paraId="2633FC88" w14:textId="77777777" w:rsidR="00917B65" w:rsidRPr="00917B65" w:rsidRDefault="00917B65" w:rsidP="00917B65">
      <w:pPr>
        <w:pStyle w:val="EndNoteBibliography"/>
      </w:pPr>
      <w:r w:rsidRPr="00917B65">
        <w:t>7.</w:t>
      </w:r>
      <w:r w:rsidRPr="00917B65">
        <w:tab/>
        <w:t>Calder PC. Very long-chain n-3 fatty acids and human health: fact, fiction and the future. Proc Nutr Soc. 2018;77(1):52-72.</w:t>
      </w:r>
    </w:p>
    <w:p w14:paraId="3C481673" w14:textId="77777777" w:rsidR="00917B65" w:rsidRPr="00917B65" w:rsidRDefault="00917B65" w:rsidP="00917B65">
      <w:pPr>
        <w:pStyle w:val="EndNoteBibliography"/>
      </w:pPr>
      <w:r w:rsidRPr="00917B65">
        <w:t>8.</w:t>
      </w:r>
      <w:r w:rsidRPr="00917B65">
        <w:tab/>
        <w:t>Burdge GC, Finnegan YE, Minihane AM, Williams CM, Wootton SA. Effect of altered dietary n-3 fatty acid intake upon plasma lipid fatty acid composition, conversion of [13C]alpha-linolenic acid to longer-chain fatty acids and partitioning towards beta-oxidation in older men. Br J Nutr. 2003;90(2):311-21.</w:t>
      </w:r>
    </w:p>
    <w:p w14:paraId="41E16B6C" w14:textId="77777777" w:rsidR="00917B65" w:rsidRPr="00917B65" w:rsidRDefault="00917B65" w:rsidP="00917B65">
      <w:pPr>
        <w:pStyle w:val="EndNoteBibliography"/>
      </w:pPr>
      <w:r w:rsidRPr="00917B65">
        <w:t>9.</w:t>
      </w:r>
      <w:r w:rsidRPr="00917B65">
        <w:tab/>
        <w:t>Ian Givens D, Gibbs RA. Current intakes of EPA and DHA in European populations and the potential of animal-derived foods to increase them. Proc Nutr Soc. 2008;67(3):273-80.</w:t>
      </w:r>
    </w:p>
    <w:p w14:paraId="027A5554" w14:textId="77777777" w:rsidR="00917B65" w:rsidRPr="00917B65" w:rsidRDefault="00917B65" w:rsidP="00917B65">
      <w:pPr>
        <w:pStyle w:val="EndNoteBibliography"/>
      </w:pPr>
      <w:r w:rsidRPr="00917B65">
        <w:t>10.</w:t>
      </w:r>
      <w:r w:rsidRPr="00917B65">
        <w:tab/>
        <w:t>Schulze MB, Minihane AM, Saleh RNM, Risérus U. Intake and metabolism of omega-3 and omega-6 polyunsaturated fatty acids: nutritional implications for cardiometabolic diseases. Lancet Diabetes Endocrinol. 2020;8(11):915-30.</w:t>
      </w:r>
    </w:p>
    <w:p w14:paraId="7BA13257" w14:textId="77777777" w:rsidR="00917B65" w:rsidRPr="00917B65" w:rsidRDefault="00917B65" w:rsidP="00917B65">
      <w:pPr>
        <w:pStyle w:val="EndNoteBibliography"/>
      </w:pPr>
      <w:r w:rsidRPr="00917B65">
        <w:t>11.</w:t>
      </w:r>
      <w:r w:rsidRPr="00917B65">
        <w:tab/>
        <w:t>Harris WS, Tintle NL, Imamura F, Qian F, Korat AVA, Marklund M, et al. Blood n-3 fatty acid levels and total and cause-specific mortality from 17 prospective studies. Nat Commun. 2021;12(1):2329.</w:t>
      </w:r>
    </w:p>
    <w:p w14:paraId="4BD25EA5" w14:textId="77777777" w:rsidR="00917B65" w:rsidRPr="00917B65" w:rsidRDefault="00917B65" w:rsidP="00917B65">
      <w:pPr>
        <w:pStyle w:val="EndNoteBibliography"/>
      </w:pPr>
      <w:r w:rsidRPr="00917B65">
        <w:t>12.</w:t>
      </w:r>
      <w:r w:rsidRPr="00917B65">
        <w:tab/>
        <w:t>AbuMweis S, Jew S, Tayyem R, Agraib L. Eicosapentaenoic acid and docosahexaenoic acid containing supplements modulate risk factors for cardiovascular disease: a meta-analysis of randomised placebo-control human clinical trials. J Hum Nutr Diet. 2018;31(1):67-84.</w:t>
      </w:r>
    </w:p>
    <w:p w14:paraId="6938FCD2" w14:textId="77777777" w:rsidR="00917B65" w:rsidRPr="00917B65" w:rsidRDefault="00917B65" w:rsidP="00917B65">
      <w:pPr>
        <w:pStyle w:val="EndNoteBibliography"/>
      </w:pPr>
      <w:r w:rsidRPr="00917B65">
        <w:t>13.</w:t>
      </w:r>
      <w:r w:rsidRPr="00917B65">
        <w:tab/>
        <w:t>Harris WS, Miller M, Tighe AP, Davidson MH, Schaefer EJ. Omega-3 fatty acids and coronary heart disease risk: clinical and mechanistic perspectives. Atherosclerosis. 2008;197(1):12-24.</w:t>
      </w:r>
    </w:p>
    <w:p w14:paraId="45C4BFC2" w14:textId="77777777" w:rsidR="00917B65" w:rsidRPr="00917B65" w:rsidRDefault="00917B65" w:rsidP="00917B65">
      <w:pPr>
        <w:pStyle w:val="EndNoteBibliography"/>
      </w:pPr>
      <w:r w:rsidRPr="00917B65">
        <w:t>14.</w:t>
      </w:r>
      <w:r w:rsidRPr="00917B65">
        <w:tab/>
        <w:t>Innes JK, Calder PC. Marine Omega-3 (N-3) Fatty Acids for Cardiovascular Health: An Update for 2020. Int J Mol Sci. 2020;21(4).</w:t>
      </w:r>
    </w:p>
    <w:p w14:paraId="7F908231" w14:textId="77777777" w:rsidR="00917B65" w:rsidRPr="00917B65" w:rsidRDefault="00917B65" w:rsidP="00917B65">
      <w:pPr>
        <w:pStyle w:val="EndNoteBibliography"/>
      </w:pPr>
      <w:r w:rsidRPr="00917B65">
        <w:t>15.</w:t>
      </w:r>
      <w:r w:rsidRPr="00917B65">
        <w:tab/>
        <w:t>Bowman L, Mafham M, Stevens W, Haynes R, Aung T, Chen F, et al. ASCEND: A Study of Cardiovascular Events iN Diabetes: Characteristics of a randomized trial of aspirin and of omega-3 fatty acid supplementation in 15,480 people with diabetes. Am Heart J. 2018;198:135-44.</w:t>
      </w:r>
    </w:p>
    <w:p w14:paraId="78BE2FF0" w14:textId="77777777" w:rsidR="00917B65" w:rsidRPr="00917B65" w:rsidRDefault="00917B65" w:rsidP="00917B65">
      <w:pPr>
        <w:pStyle w:val="EndNoteBibliography"/>
      </w:pPr>
      <w:r w:rsidRPr="00917B65">
        <w:t>16.</w:t>
      </w:r>
      <w:r w:rsidRPr="00917B65">
        <w:tab/>
        <w:t>Manson JE, Cook NR, Lee IM, Christen W, Bassuk SS, Mora S, et al. Marine n-3 Fatty Acids and Prevention of Cardiovascular Disease and Cancer. N Engl J Med. 2019;380(1):23-32.</w:t>
      </w:r>
    </w:p>
    <w:p w14:paraId="30CFEDF9" w14:textId="77777777" w:rsidR="00917B65" w:rsidRPr="00917B65" w:rsidRDefault="00917B65" w:rsidP="00917B65">
      <w:pPr>
        <w:pStyle w:val="EndNoteBibliography"/>
      </w:pPr>
      <w:r w:rsidRPr="00917B65">
        <w:t>17.</w:t>
      </w:r>
      <w:r w:rsidRPr="00917B65">
        <w:tab/>
        <w:t>Bhatt DL, Steg PG, Miller M, Brinton EA, Jacobson TA, Ketchum SB, et al. Cardiovascular Risk Reduction with Icosapent Ethyl for Hypertriglyceridemia. N Engl J Med. 2019;380(1):11-22.</w:t>
      </w:r>
    </w:p>
    <w:p w14:paraId="6172CA18" w14:textId="77777777" w:rsidR="00917B65" w:rsidRPr="00917B65" w:rsidRDefault="00917B65" w:rsidP="00917B65">
      <w:pPr>
        <w:pStyle w:val="EndNoteBibliography"/>
      </w:pPr>
      <w:r w:rsidRPr="00917B65">
        <w:t>18.</w:t>
      </w:r>
      <w:r w:rsidRPr="00917B65">
        <w:tab/>
        <w:t>Hu Y, Hu FB, Manson JE. Marine Omega-3 Supplementation and Cardiovascular Disease: An Updated Meta-Analysis of 13 Randomized Controlled Trials Involving 127 477 Participants. J Am Heart Assoc. 2019;8(19):e013543.</w:t>
      </w:r>
    </w:p>
    <w:p w14:paraId="5CCDFB24" w14:textId="77777777" w:rsidR="00917B65" w:rsidRPr="00917B65" w:rsidRDefault="00917B65" w:rsidP="00917B65">
      <w:pPr>
        <w:pStyle w:val="EndNoteBibliography"/>
      </w:pPr>
      <w:r w:rsidRPr="00917B65">
        <w:lastRenderedPageBreak/>
        <w:t>19.</w:t>
      </w:r>
      <w:r w:rsidRPr="00917B65">
        <w:tab/>
        <w:t>Abdelhamid AS, Brown TJ, Brainard JS, Biswas P, Thorpe GC, Moore HJ, et al. Omega-3 fatty acids for the primary and secondary prevention of cardiovascular disease. Cochrane Database Syst Rev. 2020;3(3):Cd003177.</w:t>
      </w:r>
    </w:p>
    <w:p w14:paraId="427DB2F1" w14:textId="49001C3D" w:rsidR="00917B65" w:rsidRPr="00917B65" w:rsidRDefault="00917B65" w:rsidP="00917B65">
      <w:pPr>
        <w:pStyle w:val="EndNoteBibliography"/>
      </w:pPr>
      <w:r w:rsidRPr="00917B65">
        <w:t>20.</w:t>
      </w:r>
      <w:r w:rsidRPr="00917B65">
        <w:tab/>
        <w:t xml:space="preserve">ARUK. Alzheimers Research UK: Dementia Statistics HUB  [Available from: </w:t>
      </w:r>
      <w:hyperlink r:id="rId16" w:history="1">
        <w:r w:rsidRPr="00917B65">
          <w:rPr>
            <w:rStyle w:val="Hyperlink"/>
          </w:rPr>
          <w:t>https://dementiastatistics.org/</w:t>
        </w:r>
      </w:hyperlink>
      <w:r w:rsidRPr="00917B65">
        <w:t>.</w:t>
      </w:r>
    </w:p>
    <w:p w14:paraId="0CECEA8F" w14:textId="77777777" w:rsidR="00917B65" w:rsidRPr="00917B65" w:rsidRDefault="00917B65" w:rsidP="00917B65">
      <w:pPr>
        <w:pStyle w:val="EndNoteBibliography"/>
      </w:pPr>
      <w:r w:rsidRPr="00917B65">
        <w:t>21.</w:t>
      </w:r>
      <w:r w:rsidRPr="00917B65">
        <w:tab/>
        <w:t>Woloshin S, Kesselheim AS. What to Know About the Alzheimer Drug Aducanumab (Aduhelm). JAMA Intern Med. 2022;182(8):892.</w:t>
      </w:r>
    </w:p>
    <w:p w14:paraId="69ACDB3C" w14:textId="77777777" w:rsidR="00917B65" w:rsidRPr="00917B65" w:rsidRDefault="00917B65" w:rsidP="00917B65">
      <w:pPr>
        <w:pStyle w:val="EndNoteBibliography"/>
      </w:pPr>
      <w:r w:rsidRPr="00917B65">
        <w:t>22.</w:t>
      </w:r>
      <w:r w:rsidRPr="00917B65">
        <w:tab/>
        <w:t>de Roos A, van der Grond J, Mitchell G, Westenberg J. Magnetic Resonance Imaging of Cardiovascular Function and the Brain: Is Dementia a Cardiovascular-Driven Disease? Circulation. 2017;135(22):2178-95.</w:t>
      </w:r>
    </w:p>
    <w:p w14:paraId="2BD567D8" w14:textId="77777777" w:rsidR="00917B65" w:rsidRPr="00917B65" w:rsidRDefault="00917B65" w:rsidP="00917B65">
      <w:pPr>
        <w:pStyle w:val="EndNoteBibliography"/>
      </w:pPr>
      <w:r w:rsidRPr="00917B65">
        <w:t>23.</w:t>
      </w:r>
      <w:r w:rsidRPr="00917B65">
        <w:tab/>
        <w:t>Schaeffer S, Iadecola C. Revisiting the neurovascular unit. Nat Neurosci. 2021;24(9):1198-209.</w:t>
      </w:r>
    </w:p>
    <w:p w14:paraId="37277E2A" w14:textId="77777777" w:rsidR="00917B65" w:rsidRPr="00917B65" w:rsidRDefault="00917B65" w:rsidP="00917B65">
      <w:pPr>
        <w:pStyle w:val="EndNoteBibliography"/>
      </w:pPr>
      <w:r w:rsidRPr="00917B65">
        <w:t>24.</w:t>
      </w:r>
      <w:r w:rsidRPr="00917B65">
        <w:tab/>
        <w:t>Arterburn LM, Hall EB, Oken H. Distribution, interconversion, and dose response of n-3 fatty acids in humans. Am J Clin Nutr. 2006;83(6 Suppl):1467s-76s.</w:t>
      </w:r>
    </w:p>
    <w:p w14:paraId="1FCF24F3" w14:textId="77777777" w:rsidR="00917B65" w:rsidRPr="00917B65" w:rsidRDefault="00917B65" w:rsidP="00917B65">
      <w:pPr>
        <w:pStyle w:val="EndNoteBibliography"/>
      </w:pPr>
      <w:r w:rsidRPr="00917B65">
        <w:t>25.</w:t>
      </w:r>
      <w:r w:rsidRPr="00917B65">
        <w:tab/>
        <w:t>Pontifex M, Vauzour D, Minihane AM. The effect of APOE genotype on Alzheimer's disease risk is influenced by sex and docosahexaenoic acid status. Neurobiol Aging. 2018;69:209-20.</w:t>
      </w:r>
    </w:p>
    <w:p w14:paraId="2E267C0D" w14:textId="77777777" w:rsidR="00917B65" w:rsidRPr="00917B65" w:rsidRDefault="00917B65" w:rsidP="00917B65">
      <w:pPr>
        <w:pStyle w:val="EndNoteBibliography"/>
      </w:pPr>
      <w:r w:rsidRPr="00917B65">
        <w:t>26.</w:t>
      </w:r>
      <w:r w:rsidRPr="00917B65">
        <w:tab/>
        <w:t>Bazinet RP, Metherel AH, Chen CT, Shaikh SR, Nadjar A, Joffre C, Layé S. Brain eicosapentaenoic acid metabolism as a lead for novel therapeutics in major depression. Brain Behav Immun. 2020;85:21-8.</w:t>
      </w:r>
    </w:p>
    <w:p w14:paraId="5BB59103" w14:textId="77777777" w:rsidR="00917B65" w:rsidRPr="00917B65" w:rsidRDefault="00917B65" w:rsidP="00917B65">
      <w:pPr>
        <w:pStyle w:val="EndNoteBibliography"/>
      </w:pPr>
      <w:r w:rsidRPr="00917B65">
        <w:t>27.</w:t>
      </w:r>
      <w:r w:rsidRPr="00917B65">
        <w:tab/>
        <w:t>Satizabal CL, Himali JJ, Beiser AS, Ramachandran V, Melo van Lent D, Himali D, et al. Association of Red Blood Cell Omega-3 Fatty Acids With MRI Markers and Cognitive Function in Midlife: The Framingham Heart Study. Neurology. 2022;99(23):e2572-82.</w:t>
      </w:r>
    </w:p>
    <w:p w14:paraId="1B838116" w14:textId="77777777" w:rsidR="00917B65" w:rsidRPr="00917B65" w:rsidRDefault="00917B65" w:rsidP="00917B65">
      <w:pPr>
        <w:pStyle w:val="EndNoteBibliography"/>
      </w:pPr>
      <w:r w:rsidRPr="00917B65">
        <w:t>28.</w:t>
      </w:r>
      <w:r w:rsidRPr="00917B65">
        <w:tab/>
        <w:t>Wei BZ, Li L, Dong CW, Tan CC, Xu W. The Relationship of Omega-3 Fatty Acids with Dementia and Cognitive Decline: Evidence from Prospective Cohort Studies of Supplementation, Dietary Intake, and Blood Markers. Am J Clin Nutr. 2023;117(6):1096-109.</w:t>
      </w:r>
    </w:p>
    <w:p w14:paraId="4D4EF5C4" w14:textId="77777777" w:rsidR="00917B65" w:rsidRPr="00917B65" w:rsidRDefault="00917B65" w:rsidP="00917B65">
      <w:pPr>
        <w:pStyle w:val="EndNoteBibliography"/>
      </w:pPr>
      <w:r w:rsidRPr="00917B65">
        <w:t>29.</w:t>
      </w:r>
      <w:r w:rsidRPr="00917B65">
        <w:tab/>
        <w:t>Vauzour D, Scholey A, White DJ, Cohen NJ, Cassidy A, Gillings R, et al. A combined DHA-rich fish oil and cocoa flavanols intervention does not improve cognition or brain structure in older adults with memory complaints: results from the CANN randomized, controlled parallel-design study. Am J Clin Nutr. 2023;118(2):369-81.</w:t>
      </w:r>
    </w:p>
    <w:p w14:paraId="46C2B2D4" w14:textId="77777777" w:rsidR="00917B65" w:rsidRPr="00917B65" w:rsidRDefault="00917B65" w:rsidP="00917B65">
      <w:pPr>
        <w:pStyle w:val="EndNoteBibliography"/>
      </w:pPr>
      <w:r w:rsidRPr="00917B65">
        <w:t>30.</w:t>
      </w:r>
      <w:r w:rsidRPr="00917B65">
        <w:tab/>
        <w:t>Yassine HN, Samieri C, Livingston G, Glass K, Wagner M, Tangney C, et al. Nutrition state of science and dementia prevention: recommendations of the Nutrition for Dementia Prevention Working Group. Lancet Healthy Longev. 2022;3(7):e501-e12.</w:t>
      </w:r>
    </w:p>
    <w:p w14:paraId="7A7DD058" w14:textId="77777777" w:rsidR="00917B65" w:rsidRPr="00917B65" w:rsidRDefault="00917B65" w:rsidP="00917B65">
      <w:pPr>
        <w:pStyle w:val="EndNoteBibliography"/>
      </w:pPr>
      <w:r w:rsidRPr="00917B65">
        <w:t>31.</w:t>
      </w:r>
      <w:r w:rsidRPr="00917B65">
        <w:tab/>
        <w:t>Andrieu S, Guyonnet S, Coley N, Cantet C, Bonnefoy M, Bordes S, et al. Effect of long-term omega 3 polyunsaturated fatty acid supplementation with or without multidomain intervention on cognitive function in elderly adults with memory complaints (MAPT): a randomised, placebo-controlled trial. Lancet Neurol. 2017;16(5):377-89.</w:t>
      </w:r>
    </w:p>
    <w:p w14:paraId="56E700D2" w14:textId="77777777" w:rsidR="00917B65" w:rsidRPr="00917B65" w:rsidRDefault="00917B65" w:rsidP="00917B65">
      <w:pPr>
        <w:pStyle w:val="EndNoteBibliography"/>
      </w:pPr>
      <w:r w:rsidRPr="00917B65">
        <w:t>32.</w:t>
      </w:r>
      <w:r w:rsidRPr="00917B65">
        <w:tab/>
        <w:t>Quinn JF, Raman R, Thomas RG, Yurko-Mauro K, Nelson EB, Van Dyck C, et al. Docosahexaenoic acid supplementation and cognitive decline in Alzheimer disease: a randomized trial. Jama. 2010;304(17):1903-11.</w:t>
      </w:r>
    </w:p>
    <w:p w14:paraId="6A355C91" w14:textId="77777777" w:rsidR="00917B65" w:rsidRPr="00917B65" w:rsidRDefault="00917B65" w:rsidP="00917B65">
      <w:pPr>
        <w:pStyle w:val="EndNoteBibliography"/>
      </w:pPr>
      <w:r w:rsidRPr="00917B65">
        <w:t>33.</w:t>
      </w:r>
      <w:r w:rsidRPr="00917B65">
        <w:tab/>
        <w:t>Burckhardt M, Herke M, Wustmann T, Watzke S, Langer G, Fink A. Omega-3 fatty acids for the treatment of dementia. Cochrane Database Syst Rev. 2016;4(4):Cd009002.</w:t>
      </w:r>
    </w:p>
    <w:p w14:paraId="14F67C42" w14:textId="77777777" w:rsidR="00917B65" w:rsidRPr="00917B65" w:rsidRDefault="00917B65" w:rsidP="00917B65">
      <w:pPr>
        <w:pStyle w:val="EndNoteBibliography"/>
      </w:pPr>
      <w:r w:rsidRPr="00917B65">
        <w:t>34.</w:t>
      </w:r>
      <w:r w:rsidRPr="00917B65">
        <w:tab/>
        <w:t>Suh SW, Lim E, Burm SY, Lee H, Bae JB, Han JW, Kim KW. The influence of n-3 polyunsaturated fatty acids on cognitive function in individuals without dementia: a systematic review and dose-response meta-analysis. BMC Med. 2024;22(1):109.</w:t>
      </w:r>
    </w:p>
    <w:p w14:paraId="41B35516" w14:textId="77777777" w:rsidR="00917B65" w:rsidRPr="00917B65" w:rsidRDefault="00917B65" w:rsidP="00917B65">
      <w:pPr>
        <w:pStyle w:val="EndNoteBibliography"/>
      </w:pPr>
      <w:r w:rsidRPr="00917B65">
        <w:t>35.</w:t>
      </w:r>
      <w:r w:rsidRPr="00917B65">
        <w:tab/>
        <w:t>Stonehouse W, Conlon CA, Podd J, Hill SR, Minihane AM, Haskell C, Kennedy D. DHA supplementation improved both memory and reaction time in healthy young adults: a randomized controlled trial. Am J Clin Nutr. 2013;97(5):1134-43.</w:t>
      </w:r>
    </w:p>
    <w:p w14:paraId="2D455FAE" w14:textId="77777777" w:rsidR="00917B65" w:rsidRPr="00917B65" w:rsidRDefault="00917B65" w:rsidP="00917B65">
      <w:pPr>
        <w:pStyle w:val="EndNoteBibliography"/>
      </w:pPr>
      <w:r w:rsidRPr="00917B65">
        <w:t>36.</w:t>
      </w:r>
      <w:r w:rsidRPr="00917B65">
        <w:tab/>
        <w:t>Patan MJ, Kennedy DO, Husberg C, Hustvedt SO, Calder PC, Khan J, et al. Supplementation with oil rich in eicosapentaenoic acid, but not in docosahexaenoic acid, improves global cognitive function in healthy, young adults: results from randomized controlled trials. Am J Clin Nutr. 2021;114(3):914-24.</w:t>
      </w:r>
    </w:p>
    <w:p w14:paraId="5F74DD00" w14:textId="77777777" w:rsidR="00917B65" w:rsidRPr="00917B65" w:rsidRDefault="00917B65" w:rsidP="00917B65">
      <w:pPr>
        <w:pStyle w:val="EndNoteBibliography"/>
      </w:pPr>
      <w:r w:rsidRPr="00917B65">
        <w:lastRenderedPageBreak/>
        <w:t>37.</w:t>
      </w:r>
      <w:r w:rsidRPr="00917B65">
        <w:tab/>
        <w:t>Gong J, Rosner B, Rees DG, Berson EL, Weigel-DiFranco CA, Schaefer EJ. Plasma docosahexaenoic acid levels in various genetic forms of retinitis pigmentosa. Invest Ophthalmol Vis Sci. 1992;33(9):2596-602.</w:t>
      </w:r>
    </w:p>
    <w:p w14:paraId="2050DA73" w14:textId="77777777" w:rsidR="00917B65" w:rsidRPr="00917B65" w:rsidRDefault="00917B65" w:rsidP="00917B65">
      <w:pPr>
        <w:pStyle w:val="EndNoteBibliography"/>
      </w:pPr>
      <w:r w:rsidRPr="00917B65">
        <w:t>38.</w:t>
      </w:r>
      <w:r w:rsidRPr="00917B65">
        <w:tab/>
        <w:t>Schaefer EJ, Robins SJ, Patton GM, Sandberg MA, Weigel-DiFranco CA, Rosner B, Berson EL. Red blood cell membrane phosphatidylethanolamine fatty acid content in various forms of retinitis pigmentosa. J Lipid Res. 1995;36(7):1427-33.</w:t>
      </w:r>
    </w:p>
    <w:p w14:paraId="179DB183" w14:textId="77777777" w:rsidR="00917B65" w:rsidRPr="00917B65" w:rsidRDefault="00917B65" w:rsidP="00917B65">
      <w:pPr>
        <w:pStyle w:val="EndNoteBibliography"/>
      </w:pPr>
      <w:r w:rsidRPr="00917B65">
        <w:t>39.</w:t>
      </w:r>
      <w:r w:rsidRPr="00917B65">
        <w:tab/>
        <w:t>Hodge WG, Barnes D, Schachter HM, Pan YI, Lowcock EC, Zhang L, et al. The evidence for efficacy of omega-3 fatty acids in preventing or slowing the progression of retinitis pigmentosa: a systematic review. Can J Ophthalmol. 2006;41(4):481-90.</w:t>
      </w:r>
    </w:p>
    <w:p w14:paraId="19E4AE26" w14:textId="77777777" w:rsidR="00917B65" w:rsidRPr="00917B65" w:rsidRDefault="00917B65" w:rsidP="00917B65">
      <w:pPr>
        <w:pStyle w:val="EndNoteBibliography"/>
      </w:pPr>
      <w:r w:rsidRPr="00917B65">
        <w:t>40.</w:t>
      </w:r>
      <w:r w:rsidRPr="00917B65">
        <w:tab/>
        <w:t>Chong EW, Kreis AJ, Wong TY, Simpson JA, Guymer RH. Dietary omega-3 fatty acid and fish intake in the primary prevention of age-related macular degeneration: a systematic review and meta-analysis. Arch Ophthalmol. 2008;126(6):826-33.</w:t>
      </w:r>
    </w:p>
    <w:p w14:paraId="37AF2C21" w14:textId="77777777" w:rsidR="00917B65" w:rsidRPr="00917B65" w:rsidRDefault="00917B65" w:rsidP="00917B65">
      <w:pPr>
        <w:pStyle w:val="EndNoteBibliography"/>
      </w:pPr>
      <w:r w:rsidRPr="00917B65">
        <w:t>41.</w:t>
      </w:r>
      <w:r w:rsidRPr="00917B65">
        <w:tab/>
        <w:t>Miljanović B, Trivedi KA, Dana MR, Gilbard JP, Buring JE, Schaumberg DA. Relation between dietary n-3 and n-6 fatty acids and clinically diagnosed dry eye syndrome in women. Am J Clin Nutr. 2005;82(4):887-93.</w:t>
      </w:r>
    </w:p>
    <w:p w14:paraId="57DE2ABD" w14:textId="77777777" w:rsidR="00917B65" w:rsidRPr="00917B65" w:rsidRDefault="00917B65" w:rsidP="00917B65">
      <w:pPr>
        <w:pStyle w:val="EndNoteBibliography"/>
      </w:pPr>
      <w:r w:rsidRPr="00917B65">
        <w:t>42.</w:t>
      </w:r>
      <w:r w:rsidRPr="00917B65">
        <w:tab/>
        <w:t>Dionysopoulos G, Kalopitas G, Vadarlis A, Bakaloudi DR, Gkiourtzis N, Karanika E, et al. Can omega-3 fatty acids be beneficial in pediatric NAFLD? A systematic review and meta-analysis. Crit Rev Food Sci Nutr. 2022:1-9.</w:t>
      </w:r>
    </w:p>
    <w:p w14:paraId="02951075" w14:textId="77777777" w:rsidR="00917B65" w:rsidRPr="00917B65" w:rsidRDefault="00917B65" w:rsidP="00917B65">
      <w:pPr>
        <w:pStyle w:val="EndNoteBibliography"/>
      </w:pPr>
      <w:r w:rsidRPr="00917B65">
        <w:t>43.</w:t>
      </w:r>
      <w:r w:rsidRPr="00917B65">
        <w:tab/>
        <w:t>Moore E, Patanwala I, Jafari A, Davies IG, Kirwan RP, Newson L, et al. A systematic review and meta-analysis of randomized controlled trials to evaluate plant-based omega-3 polyunsaturated fatty acids in nonalcoholic fatty liver disease patient biomarkers and parameters. Nutr Rev. 2024;82(2):143-65.</w:t>
      </w:r>
    </w:p>
    <w:p w14:paraId="59D18041" w14:textId="77777777" w:rsidR="00917B65" w:rsidRPr="00917B65" w:rsidRDefault="00917B65" w:rsidP="00917B65">
      <w:pPr>
        <w:pStyle w:val="EndNoteBibliography"/>
      </w:pPr>
      <w:r w:rsidRPr="00917B65">
        <w:t>44.</w:t>
      </w:r>
      <w:r w:rsidRPr="00917B65">
        <w:tab/>
        <w:t>Spooner MH, Jump DB. Nonalcoholic Fatty Liver Disease and Omega-3 Fatty Acids: Mechanisms and Clinical Use. Annu Rev Nutr. 2023;43:199-223.</w:t>
      </w:r>
    </w:p>
    <w:p w14:paraId="7CD49928" w14:textId="77777777" w:rsidR="00917B65" w:rsidRPr="00917B65" w:rsidRDefault="00917B65" w:rsidP="00917B65">
      <w:pPr>
        <w:pStyle w:val="EndNoteBibliography"/>
      </w:pPr>
      <w:r w:rsidRPr="00917B65">
        <w:t>45.</w:t>
      </w:r>
      <w:r w:rsidRPr="00917B65">
        <w:tab/>
        <w:t>Calder PC. n-3 PUFA and inflammation: from membrane to nucleus and from bench to bedside. Proc Nutr Soc. 2020:1-13.</w:t>
      </w:r>
    </w:p>
    <w:p w14:paraId="4BE8B2C1" w14:textId="77777777" w:rsidR="00917B65" w:rsidRPr="00917B65" w:rsidRDefault="00917B65" w:rsidP="00917B65">
      <w:pPr>
        <w:pStyle w:val="EndNoteBibliography"/>
      </w:pPr>
      <w:r w:rsidRPr="00917B65">
        <w:t>46.</w:t>
      </w:r>
      <w:r w:rsidRPr="00917B65">
        <w:tab/>
        <w:t>Ziccardi P, Nappo F, Giugliano G, Esposito K, Marfella R, Cioffi M, et al. Reduction of inflammatory cytokine concentrations and improvement of endothelial functions in obese women after weight loss over one year. Circulation. 2002;105(7):804-9.</w:t>
      </w:r>
    </w:p>
    <w:p w14:paraId="6A74AFE0" w14:textId="77777777" w:rsidR="00917B65" w:rsidRPr="00917B65" w:rsidRDefault="00917B65" w:rsidP="00917B65">
      <w:pPr>
        <w:pStyle w:val="EndNoteBibliography"/>
      </w:pPr>
      <w:r w:rsidRPr="00917B65">
        <w:t>47.</w:t>
      </w:r>
      <w:r w:rsidRPr="00917B65">
        <w:tab/>
        <w:t>Fisk HL, Childs CE, Miles EA, Ayres R, Noakes PS, Paras-Chavez C, et al. Dysregulation of Subcutaneous White Adipose Tissue Inflammatory Environment Modelling in Non-Insulin Resistant Obesity and Responses to Omega-3 Fatty Acids - A Double Blind, Randomised Clinical Trial. Front Immunol. 2022;13:922654.</w:t>
      </w:r>
    </w:p>
    <w:p w14:paraId="10F81E20" w14:textId="77777777" w:rsidR="00917B65" w:rsidRPr="00917B65" w:rsidRDefault="00917B65" w:rsidP="00917B65">
      <w:pPr>
        <w:pStyle w:val="EndNoteBibliography"/>
      </w:pPr>
      <w:r w:rsidRPr="00917B65">
        <w:t>48.</w:t>
      </w:r>
      <w:r w:rsidRPr="00917B65">
        <w:tab/>
        <w:t>Albert BB, Cameron-Smith D, Hofman PL, Cutfield WS. Oxidation of marine omega-3 supplements and human health. Biomed Res Int. 2013;2013:464921.</w:t>
      </w:r>
    </w:p>
    <w:p w14:paraId="5AFAD491" w14:textId="77777777" w:rsidR="00917B65" w:rsidRPr="00917B65" w:rsidRDefault="00917B65" w:rsidP="00917B65">
      <w:pPr>
        <w:pStyle w:val="EndNoteBibliography"/>
      </w:pPr>
      <w:r w:rsidRPr="00917B65">
        <w:t>49.</w:t>
      </w:r>
      <w:r w:rsidRPr="00917B65">
        <w:tab/>
        <w:t>Maki KC, Dicklin MR. Strategies to improve bioavailability of omega-3 fatty acids from ethyl ester concentrates. Curr Opin Clin Nutr Metab Care. 2019;22(2):116-23.</w:t>
      </w:r>
    </w:p>
    <w:p w14:paraId="0889A495" w14:textId="77777777" w:rsidR="00917B65" w:rsidRPr="00917B65" w:rsidRDefault="00917B65" w:rsidP="00917B65">
      <w:pPr>
        <w:pStyle w:val="EndNoteBibliography"/>
      </w:pPr>
      <w:r w:rsidRPr="00917B65">
        <w:t>50.</w:t>
      </w:r>
      <w:r w:rsidRPr="00917B65">
        <w:tab/>
        <w:t>Schuchardt JP, Neubronner J, Kressel G, Merkel M, von Schacky C, Hahn A. Moderate doses of EPA and DHA from re-esterified triacylglycerols but not from ethyl-esters lower fasting serum triacylglycerols in statin-treated dyslipidemic subjects: Results from a six month randomized controlled trial. Prostaglandins Leukot Essent Fatty Acids. 2011;85(6):381-6.</w:t>
      </w:r>
    </w:p>
    <w:p w14:paraId="58487FD7" w14:textId="77777777" w:rsidR="00917B65" w:rsidRPr="00917B65" w:rsidRDefault="00917B65" w:rsidP="00917B65">
      <w:pPr>
        <w:pStyle w:val="EndNoteBibliography"/>
      </w:pPr>
      <w:r w:rsidRPr="00917B65">
        <w:t>51.</w:t>
      </w:r>
      <w:r w:rsidRPr="00917B65">
        <w:tab/>
        <w:t>Bandarra NM, Lopes PA, Martins SV, Ferreira J, Alfaia CM, Rolo EA, et al. Docosahexaenoic acid at the sn-2 position of structured triacylglycerols improved n-3 polyunsaturated fatty acid assimilation in tissues of hamsters. Nutr Res. 2016;36(5):452-63.</w:t>
      </w:r>
    </w:p>
    <w:p w14:paraId="2D67602A" w14:textId="77777777" w:rsidR="00917B65" w:rsidRPr="00917B65" w:rsidRDefault="00917B65" w:rsidP="00917B65">
      <w:pPr>
        <w:pStyle w:val="EndNoteBibliography"/>
      </w:pPr>
      <w:r w:rsidRPr="00917B65">
        <w:t>52.</w:t>
      </w:r>
      <w:r w:rsidRPr="00917B65">
        <w:tab/>
        <w:t>von Schacky C. Omega-3 fatty acids in cardiovascular disease--an uphill battle. Prostaglandins Leukot Essent Fatty Acids. 2015;92:41-7.</w:t>
      </w:r>
    </w:p>
    <w:p w14:paraId="5D20A932" w14:textId="77777777" w:rsidR="00917B65" w:rsidRPr="00917B65" w:rsidRDefault="00917B65" w:rsidP="00917B65">
      <w:pPr>
        <w:pStyle w:val="EndNoteBibliography"/>
      </w:pPr>
      <w:r w:rsidRPr="00917B65">
        <w:t>53.</w:t>
      </w:r>
      <w:r w:rsidRPr="00917B65">
        <w:tab/>
        <w:t>Iwao T, Takata F, Matsumoto J, Aridome H, Yasunaga M, Yokoya M, et al. Aging decreases docosahexaenoic acid transport across the blood-brain barrier in C57BL/6J mice. PLoS One. 2023;18(2):e0281946.</w:t>
      </w:r>
    </w:p>
    <w:p w14:paraId="325C5975" w14:textId="77777777" w:rsidR="00917B65" w:rsidRPr="00917B65" w:rsidRDefault="00917B65" w:rsidP="00917B65">
      <w:pPr>
        <w:pStyle w:val="EndNoteBibliography"/>
      </w:pPr>
      <w:r w:rsidRPr="00917B65">
        <w:lastRenderedPageBreak/>
        <w:t>54.</w:t>
      </w:r>
      <w:r w:rsidRPr="00917B65">
        <w:tab/>
        <w:t>Arellanes IC, Choe N, Solomon V, He X, Kavin B, Martinez AE, et al. Brain delivery of supplemental docosahexaenoic acid (DHA): A randomized placebo-controlled clinical trial. EBioMedicine. 2020;59:102883.</w:t>
      </w:r>
    </w:p>
    <w:p w14:paraId="0A318CD2" w14:textId="77777777" w:rsidR="00917B65" w:rsidRPr="00917B65" w:rsidRDefault="00917B65" w:rsidP="00917B65">
      <w:pPr>
        <w:pStyle w:val="EndNoteBibliography"/>
      </w:pPr>
      <w:r w:rsidRPr="00917B65">
        <w:t>55.</w:t>
      </w:r>
      <w:r w:rsidRPr="00917B65">
        <w:tab/>
        <w:t>Martinsen A, Tejera N, Vauzour D, Harden G, Dick J, Shinde S, et al. Altered SPMs and age-associated decrease in brain DHA in APOE4 female mice. Faseb j. 2019;33(9):10315-26.</w:t>
      </w:r>
    </w:p>
    <w:p w14:paraId="73CCF803" w14:textId="77777777" w:rsidR="00917B65" w:rsidRPr="00917B65" w:rsidRDefault="00917B65" w:rsidP="00917B65">
      <w:pPr>
        <w:pStyle w:val="EndNoteBibliography"/>
      </w:pPr>
      <w:r w:rsidRPr="00917B65">
        <w:t>56.</w:t>
      </w:r>
      <w:r w:rsidRPr="00917B65">
        <w:tab/>
        <w:t>Pontifex MG, Martinsen A, Saleh RNM, Harden G, Tejera N, Müller M, et al. APOE4 genotype exacerbates the impact of menopause on cognition and synaptic plasticity in APOE-TR mice. Faseb j. 2021;35(5):e21583.</w:t>
      </w:r>
    </w:p>
    <w:p w14:paraId="7B9743F5" w14:textId="77777777" w:rsidR="00917B65" w:rsidRPr="00917B65" w:rsidRDefault="00917B65" w:rsidP="00917B65">
      <w:pPr>
        <w:pStyle w:val="EndNoteBibliography"/>
      </w:pPr>
      <w:r w:rsidRPr="00917B65">
        <w:t>57.</w:t>
      </w:r>
      <w:r w:rsidRPr="00917B65">
        <w:tab/>
        <w:t>Budoff MJ, Bhatt DL, Kinninger A, Lakshmanan S, Muhlestein JB, Le VT, et al. Effect of icosapent ethyl on progression of coronary atherosclerosis in patients with elevated triglycerides on statin therapy: final results of the EVAPORATE trial. Eur Heart J. 2020;41(40):3925-32.</w:t>
      </w:r>
    </w:p>
    <w:p w14:paraId="2C064367" w14:textId="77777777" w:rsidR="00917B65" w:rsidRPr="00917B65" w:rsidRDefault="00917B65" w:rsidP="00917B65">
      <w:pPr>
        <w:pStyle w:val="EndNoteBibliography"/>
      </w:pPr>
      <w:r w:rsidRPr="00917B65">
        <w:t>58.</w:t>
      </w:r>
      <w:r w:rsidRPr="00917B65">
        <w:tab/>
        <w:t>Soininen H, Solomon A, Visser PJ, Hendrix SB, Blennow K, Kivipelto M, Hartmann T. 36-month LipiDiDiet multinutrient clinical trial in prodromal Alzheimer's disease. Alzheimers Dement. 2021;17(1):29-40.</w:t>
      </w:r>
    </w:p>
    <w:p w14:paraId="41E57B54" w14:textId="77777777" w:rsidR="00917B65" w:rsidRPr="00917B65" w:rsidRDefault="00917B65" w:rsidP="00917B65">
      <w:pPr>
        <w:pStyle w:val="EndNoteBibliography"/>
      </w:pPr>
      <w:r w:rsidRPr="00917B65">
        <w:t>59.</w:t>
      </w:r>
      <w:r w:rsidRPr="00917B65">
        <w:tab/>
        <w:t>Arabi SM, Bahari H, Chambari M, Bahrami LS, Mohaildeen Gubari MI, Watts GF, Sahebkar A. Omega-3 fatty acids and endothelial function: A GRADE-assessed systematic review and meta-analysis. Eur J Clin Invest. 2024;54(2):e14109.</w:t>
      </w:r>
    </w:p>
    <w:p w14:paraId="26178D33" w14:textId="77777777" w:rsidR="00917B65" w:rsidRPr="00917B65" w:rsidRDefault="00917B65" w:rsidP="00917B65">
      <w:pPr>
        <w:pStyle w:val="EndNoteBibliography"/>
      </w:pPr>
      <w:r w:rsidRPr="00917B65">
        <w:t>60.</w:t>
      </w:r>
      <w:r w:rsidRPr="00917B65">
        <w:tab/>
        <w:t>Caslake MJ, Miles EA, Kofler BM, Lietz G, Curtis P, Armah CK, et al. Effect of sex and genotype on cardiovascular biomarker response to fish oils: the FINGEN Study. Am J Clin Nutr. 2008;88(3):618-29.</w:t>
      </w:r>
    </w:p>
    <w:p w14:paraId="12A8DDE4" w14:textId="77777777" w:rsidR="00917B65" w:rsidRPr="00917B65" w:rsidRDefault="00917B65" w:rsidP="00917B65">
      <w:pPr>
        <w:pStyle w:val="EndNoteBibliography"/>
      </w:pPr>
      <w:r w:rsidRPr="00917B65">
        <w:t>61.</w:t>
      </w:r>
      <w:r w:rsidRPr="00917B65">
        <w:tab/>
        <w:t>Umhau JC, Zhou W, Carson RE, Rapoport SI, Polozova A, Demar J, et al. Imaging incorporation of circulating docosahexaenoic acid into the human brain using positron emission tomography. J Lipid Res. 2009;50(7):1259-68.</w:t>
      </w:r>
    </w:p>
    <w:p w14:paraId="4A01BE15" w14:textId="77777777" w:rsidR="00917B65" w:rsidRPr="00917B65" w:rsidRDefault="00917B65" w:rsidP="00917B65">
      <w:pPr>
        <w:pStyle w:val="EndNoteBibliography"/>
      </w:pPr>
      <w:r w:rsidRPr="00917B65">
        <w:t>62.</w:t>
      </w:r>
      <w:r w:rsidRPr="00917B65">
        <w:tab/>
        <w:t>Soininen H, Solomon A, Visser PJ, Hendrix SB, Blennow K, Kivipelto M, Hartmann T. 24-month intervention with a specific multinutrient in people with prodromal Alzheimer's disease (LipiDiDiet): a randomised, double-blind, controlled trial. Lancet Neurol. 2017;16(12):965-75.</w:t>
      </w:r>
    </w:p>
    <w:p w14:paraId="793934C2" w14:textId="77777777" w:rsidR="00917B65" w:rsidRPr="00917B65" w:rsidRDefault="00917B65" w:rsidP="00917B65">
      <w:pPr>
        <w:pStyle w:val="EndNoteBibliography"/>
      </w:pPr>
      <w:r w:rsidRPr="00917B65">
        <w:t>63.</w:t>
      </w:r>
      <w:r w:rsidRPr="00917B65">
        <w:tab/>
        <w:t>Schulz KF, Altman DG, Moher D. CONSORT 2010 statement: updated guidelines for reporting parallel group randomised trials. Bmj. 2010;340:c332.</w:t>
      </w:r>
    </w:p>
    <w:p w14:paraId="608813AD" w14:textId="77777777" w:rsidR="00917B65" w:rsidRPr="00917B65" w:rsidRDefault="00917B65" w:rsidP="00917B65">
      <w:pPr>
        <w:pStyle w:val="EndNoteBibliography"/>
      </w:pPr>
      <w:r w:rsidRPr="00917B65">
        <w:t>64.</w:t>
      </w:r>
      <w:r w:rsidRPr="00917B65">
        <w:tab/>
        <w:t>Tulka S, Geis B, Baulig C, Knippschild S, Krummenauer F. Validity of sample sizes in publications of randomised controlled trials on the treatment of age-related macular degeneration: cross-sectional evaluation. BMJ Open. 2019;9(10):e030312.</w:t>
      </w:r>
    </w:p>
    <w:p w14:paraId="36145E60" w14:textId="77777777" w:rsidR="00917B65" w:rsidRPr="00917B65" w:rsidRDefault="00917B65" w:rsidP="00917B65">
      <w:pPr>
        <w:pStyle w:val="EndNoteBibliography"/>
      </w:pPr>
      <w:r w:rsidRPr="00917B65">
        <w:t>65.</w:t>
      </w:r>
      <w:r w:rsidRPr="00917B65">
        <w:tab/>
        <w:t>Burback D, Molnar FJ, St John P, Man-Son-Hing M. Key methodological features of randomized controlled trials of Alzheimer's disease therapy. Minimal clinically important difference, sample size and trial duration. Dement Geriatr Cogn Disord. 1999;10(6):534-40.</w:t>
      </w:r>
    </w:p>
    <w:p w14:paraId="464A9814" w14:textId="77777777" w:rsidR="00917B65" w:rsidRPr="00917B65" w:rsidRDefault="00917B65" w:rsidP="00917B65">
      <w:pPr>
        <w:pStyle w:val="EndNoteBibliography"/>
      </w:pPr>
      <w:r w:rsidRPr="00917B65">
        <w:t>66.</w:t>
      </w:r>
      <w:r w:rsidRPr="00917B65">
        <w:tab/>
        <w:t>Brookmeyer R, Abdalla N. Design and sample size considerations for Alzheimer's disease prevention trials using multistate models. Clin Trials. 2019;16(2):111-9.</w:t>
      </w:r>
    </w:p>
    <w:p w14:paraId="7339DCD8" w14:textId="77777777" w:rsidR="00917B65" w:rsidRPr="00917B65" w:rsidRDefault="00917B65" w:rsidP="00917B65">
      <w:pPr>
        <w:pStyle w:val="EndNoteBibliography"/>
      </w:pPr>
      <w:r w:rsidRPr="00917B65">
        <w:t>67.</w:t>
      </w:r>
      <w:r w:rsidRPr="00917B65">
        <w:tab/>
        <w:t>Maxwell SE, Kelley K, Rausch JR. Sample size planning for statistical power and accuracy in parameter estimation. Annu Rev Psychol. 2008;59:537-63.</w:t>
      </w:r>
    </w:p>
    <w:p w14:paraId="4EF88C37" w14:textId="77777777" w:rsidR="00917B65" w:rsidRPr="00917B65" w:rsidRDefault="00917B65" w:rsidP="00917B65">
      <w:pPr>
        <w:pStyle w:val="EndNoteBibliography"/>
      </w:pPr>
      <w:r w:rsidRPr="00917B65">
        <w:t>68.</w:t>
      </w:r>
      <w:r w:rsidRPr="00917B65">
        <w:tab/>
        <w:t>Gafari O, Bahrami-Hessari M, Norton J, Parmar R, Hudson M, Ndegwa L, et al. Building trust and increasing inclusion in public health research: co-produced strategies for engaging UK ethnic minority communities in research. Public Health. 2024;233:90-9.</w:t>
      </w:r>
    </w:p>
    <w:p w14:paraId="37D4D5E9" w14:textId="77777777" w:rsidR="00917B65" w:rsidRPr="00917B65" w:rsidRDefault="00917B65" w:rsidP="00917B65">
      <w:pPr>
        <w:pStyle w:val="EndNoteBibliography"/>
      </w:pPr>
      <w:r w:rsidRPr="00917B65">
        <w:t>69.</w:t>
      </w:r>
      <w:r w:rsidRPr="00917B65">
        <w:tab/>
        <w:t>SACN. Advice on fish consumption:benefits &amp; risks. In: Health FSAatDo, editor. Norwich, UK: The Stationary Office (TSO); 2004.</w:t>
      </w:r>
    </w:p>
    <w:p w14:paraId="73360B81" w14:textId="77777777" w:rsidR="00917B65" w:rsidRPr="00917B65" w:rsidRDefault="00917B65" w:rsidP="00917B65">
      <w:pPr>
        <w:pStyle w:val="EndNoteBibliography"/>
      </w:pPr>
      <w:r w:rsidRPr="00917B65">
        <w:t>70.</w:t>
      </w:r>
      <w:r w:rsidRPr="00917B65">
        <w:tab/>
        <w:t>ISSFAL. International Society for the Study of Fatty Acids and Lipids: RECOMMENDATIONS FOR INTAKE OF POLYUNSATURATED FATTY ACIDS IN HEALTHY ADULTS. 2004.</w:t>
      </w:r>
    </w:p>
    <w:p w14:paraId="327F5F50" w14:textId="77777777" w:rsidR="00917B65" w:rsidRPr="00917B65" w:rsidRDefault="00917B65" w:rsidP="00917B65">
      <w:pPr>
        <w:pStyle w:val="EndNoteBibliography"/>
      </w:pPr>
      <w:r w:rsidRPr="00917B65">
        <w:t>71.</w:t>
      </w:r>
      <w:r w:rsidRPr="00917B65">
        <w:tab/>
        <w:t>Kris-Etherton PM, Harris WS, Appel LJ. Fish consumption, fish oil, omega-3 fatty acids, and cardiovascular disease. Circulation. 2002;106(21):2747-57.</w:t>
      </w:r>
    </w:p>
    <w:p w14:paraId="200495D3" w14:textId="6BA8F35D" w:rsidR="00917B65" w:rsidRPr="00917B65" w:rsidRDefault="00917B65" w:rsidP="00917B65">
      <w:pPr>
        <w:pStyle w:val="EndNoteBibliography"/>
      </w:pPr>
      <w:r w:rsidRPr="00917B65">
        <w:t>72.</w:t>
      </w:r>
      <w:r w:rsidRPr="00917B65">
        <w:tab/>
        <w:t xml:space="preserve">ISSFAL. Global recommednations for EPA and DHA intake  [Available from: </w:t>
      </w:r>
      <w:hyperlink r:id="rId17" w:history="1">
        <w:r w:rsidRPr="00917B65">
          <w:rPr>
            <w:rStyle w:val="Hyperlink"/>
          </w:rPr>
          <w:t>https://www.issfal.org/assets/globalrecommendationssummary19nov2014landscape_-3-.pdf</w:t>
        </w:r>
      </w:hyperlink>
      <w:r w:rsidRPr="00917B65">
        <w:t>.</w:t>
      </w:r>
    </w:p>
    <w:p w14:paraId="4016BD78" w14:textId="77777777" w:rsidR="00917B65" w:rsidRPr="00917B65" w:rsidRDefault="00917B65" w:rsidP="00917B65">
      <w:pPr>
        <w:pStyle w:val="EndNoteBibliography"/>
      </w:pPr>
      <w:r w:rsidRPr="00917B65">
        <w:t>73.</w:t>
      </w:r>
      <w:r w:rsidRPr="00917B65">
        <w:tab/>
        <w:t>Derbyshire E. Oily Fish and Omega-3s Across the Life Stages: A Focus on Intakes and Future Directions. Front Nutr. 2019;6:165.</w:t>
      </w:r>
    </w:p>
    <w:p w14:paraId="7CEE6346" w14:textId="77777777" w:rsidR="00917B65" w:rsidRPr="00917B65" w:rsidRDefault="00917B65" w:rsidP="00917B65">
      <w:pPr>
        <w:pStyle w:val="EndNoteBibliography"/>
      </w:pPr>
      <w:r w:rsidRPr="00917B65">
        <w:lastRenderedPageBreak/>
        <w:t>74.</w:t>
      </w:r>
      <w:r w:rsidRPr="00917B65">
        <w:tab/>
        <w:t>Scheelbeek P, Green R, Papier K, Knuppel A, Alae-Carew C, Balkwill A, et al. Health impacts and environmental footprints of diets that meet the Eatwell Guide recommendations: analyses of multiple UK studies. BMJ Open. 2020;10(8):e037554.</w:t>
      </w:r>
    </w:p>
    <w:p w14:paraId="5143B445" w14:textId="77777777" w:rsidR="00917B65" w:rsidRPr="00917B65" w:rsidRDefault="00917B65" w:rsidP="00917B65">
      <w:pPr>
        <w:pStyle w:val="EndNoteBibliography"/>
      </w:pPr>
      <w:r w:rsidRPr="00917B65">
        <w:t>75.</w:t>
      </w:r>
      <w:r w:rsidRPr="00917B65">
        <w:tab/>
        <w:t>Micha R, Khatibzadeh S, Shi P, Fahimi S, Lim S, Andrews KG, et al. Global, regional, and national consumption levels of dietary fats and oils in 1990 and 2010: a systematic analysis including 266 country-specific nutrition surveys. Bmj. 2014;348:g2272.</w:t>
      </w:r>
    </w:p>
    <w:p w14:paraId="553C4CFF" w14:textId="77777777" w:rsidR="00917B65" w:rsidRPr="00917B65" w:rsidRDefault="00917B65" w:rsidP="00917B65">
      <w:pPr>
        <w:pStyle w:val="EndNoteBibliography"/>
      </w:pPr>
      <w:r w:rsidRPr="00917B65">
        <w:t>76.</w:t>
      </w:r>
      <w:r w:rsidRPr="00917B65">
        <w:tab/>
        <w:t>Meyer BJ. Australians are not Meeting the Recommended Intakes for Omega-3 Long Chain Polyunsaturated Fatty Acids: Results of an Analysis from the 2011-2012 National Nutrition and Physical Activity Survey. Nutrients. 2016;8(3):111.</w:t>
      </w:r>
    </w:p>
    <w:p w14:paraId="6C60E55C" w14:textId="77777777" w:rsidR="00917B65" w:rsidRPr="00917B65" w:rsidRDefault="00917B65" w:rsidP="00917B65">
      <w:pPr>
        <w:pStyle w:val="EndNoteBibliography"/>
      </w:pPr>
      <w:r w:rsidRPr="00917B65">
        <w:t>77.</w:t>
      </w:r>
      <w:r w:rsidRPr="00917B65">
        <w:tab/>
        <w:t>Maguire ER, Monsivais P. Socio-economic dietary inequalities in UK adults: an updated picture of key food groups and nutrients from national surveillance data. Br J Nutr. 2015;113(1):181-9.</w:t>
      </w:r>
    </w:p>
    <w:p w14:paraId="505944E0" w14:textId="77777777" w:rsidR="00917B65" w:rsidRPr="00917B65" w:rsidRDefault="00917B65" w:rsidP="00917B65">
      <w:pPr>
        <w:pStyle w:val="EndNoteBibliography"/>
      </w:pPr>
      <w:r w:rsidRPr="00917B65">
        <w:t>78.</w:t>
      </w:r>
      <w:r w:rsidRPr="00917B65">
        <w:tab/>
        <w:t>Welch AA, Shakya-Shrestha S, Lentjes MA, Wareham NJ, Khaw KT. Dietary intake and status of n-3 polyunsaturated fatty acids in a population of fish-eating and non-fish-eating meat-eaters, vegetarians, and vegans and the product-precursor ratio [corrected] of α-linolenic acid to long-chain n-3 polyunsaturated fatty acids: results from the EPIC-Norfolk cohort. Am J Clin Nutr. 2010;92(5):1040-51.</w:t>
      </w:r>
    </w:p>
    <w:p w14:paraId="504ABEF8" w14:textId="77777777" w:rsidR="00917B65" w:rsidRPr="00917B65" w:rsidRDefault="00917B65" w:rsidP="00917B65">
      <w:pPr>
        <w:pStyle w:val="EndNoteBibliography"/>
      </w:pPr>
      <w:r w:rsidRPr="00917B65">
        <w:t>79.</w:t>
      </w:r>
      <w:r w:rsidRPr="00917B65">
        <w:tab/>
        <w:t>Harris WS. The omega-3 index: clinical utility for therapeutic intervention. Curr Cardiol Rep. 2010;12(6):503-8.</w:t>
      </w:r>
    </w:p>
    <w:p w14:paraId="64050485" w14:textId="77777777" w:rsidR="00917B65" w:rsidRPr="00917B65" w:rsidRDefault="00917B65" w:rsidP="00917B65">
      <w:pPr>
        <w:pStyle w:val="EndNoteBibliography"/>
      </w:pPr>
      <w:r w:rsidRPr="00917B65">
        <w:t>80.</w:t>
      </w:r>
      <w:r w:rsidRPr="00917B65">
        <w:tab/>
        <w:t>Schuchardt JP, Beinhorn P, Hu XF, Chan HM, Roke K, Bernasconi A, et al. Omega-3 world map: 2024 update. Prog Lipid Res. 2024;95:101286.</w:t>
      </w:r>
    </w:p>
    <w:p w14:paraId="464BED4E" w14:textId="77777777" w:rsidR="00917B65" w:rsidRPr="00917B65" w:rsidRDefault="00917B65" w:rsidP="00917B65">
      <w:pPr>
        <w:pStyle w:val="EndNoteBibliography"/>
      </w:pPr>
      <w:r w:rsidRPr="00917B65">
        <w:t>81.</w:t>
      </w:r>
      <w:r w:rsidRPr="00917B65">
        <w:tab/>
        <w:t>Schuchardt JP, Tintle N, Westra J, Harris WS. Estimation and predictors of the Omega-3 Index in the UK Biobank. Br J Nutr. 2023;130(2):312-22.</w:t>
      </w:r>
    </w:p>
    <w:p w14:paraId="2BB37424" w14:textId="77777777" w:rsidR="00917B65" w:rsidRPr="00917B65" w:rsidRDefault="00917B65" w:rsidP="00917B65">
      <w:pPr>
        <w:pStyle w:val="EndNoteBibliography"/>
      </w:pPr>
      <w:r w:rsidRPr="00917B65">
        <w:t>82.</w:t>
      </w:r>
      <w:r w:rsidRPr="00917B65">
        <w:tab/>
        <w:t>Burdge GC, Tan SY, Henry CJ. Long-chain n-3 PUFA in vegetarian women: a metabolic perspective. J Nutr Sci. 2017;6:e58.</w:t>
      </w:r>
    </w:p>
    <w:p w14:paraId="6726754F" w14:textId="77777777" w:rsidR="00917B65" w:rsidRPr="00917B65" w:rsidRDefault="00917B65" w:rsidP="00917B65">
      <w:pPr>
        <w:pStyle w:val="EndNoteBibliography"/>
      </w:pPr>
      <w:r w:rsidRPr="00917B65">
        <w:t>83.</w:t>
      </w:r>
      <w:r w:rsidRPr="00917B65">
        <w:tab/>
        <w:t>Craddock JC, Probst YC, Neale EP, Peoples GE. A Cross-Sectional Comparison of the Whole Blood Fatty Acid Profile and Omega-3 Index of Male Vegan and Omnivorous Endurance Athletes. J Am Nutr Assoc. 2022;41(3):333-41.</w:t>
      </w:r>
    </w:p>
    <w:p w14:paraId="59067BC3" w14:textId="77777777" w:rsidR="00917B65" w:rsidRPr="00917B65" w:rsidRDefault="00917B65" w:rsidP="00917B65">
      <w:pPr>
        <w:pStyle w:val="EndNoteBibliography"/>
      </w:pPr>
      <w:r w:rsidRPr="00917B65">
        <w:t>84.</w:t>
      </w:r>
      <w:r w:rsidRPr="00917B65">
        <w:tab/>
        <w:t>Golden CD, Koehn JZ, Shepon A, Passarelli S, Free CM, Viana DF, et al. Aquatic foods to nourish nations. Nature. 2021;598(7880):315-20.</w:t>
      </w:r>
    </w:p>
    <w:p w14:paraId="2AEA2E6E" w14:textId="77777777" w:rsidR="00917B65" w:rsidRPr="00917B65" w:rsidRDefault="00917B65" w:rsidP="00917B65">
      <w:pPr>
        <w:pStyle w:val="EndNoteBibliography"/>
      </w:pPr>
      <w:r w:rsidRPr="00917B65">
        <w:t>85.</w:t>
      </w:r>
      <w:r w:rsidRPr="00917B65">
        <w:tab/>
        <w:t>Herforth A, Arimond M, Álvarez-Sánchez C, Coates J, Christianson K, Muehlhoff E. A Global Review of Food-Based Dietary Guidelines. Adv Nutr. 2019;10(4):590-605.</w:t>
      </w:r>
    </w:p>
    <w:p w14:paraId="7C53D508" w14:textId="77777777" w:rsidR="00917B65" w:rsidRPr="00917B65" w:rsidRDefault="00917B65" w:rsidP="00917B65">
      <w:pPr>
        <w:pStyle w:val="EndNoteBibliography"/>
      </w:pPr>
      <w:r w:rsidRPr="00917B65">
        <w:t>86.</w:t>
      </w:r>
      <w:r w:rsidRPr="00917B65">
        <w:tab/>
        <w:t>Gruber N, Clement D, Carter BR, Feely RA, van Heuven S, Hoppema M, et al. The oceanic sink for anthropogenic CO(2) from 1994 to 2007. Science. 2019;363(6432):1193-9.</w:t>
      </w:r>
    </w:p>
    <w:p w14:paraId="0F644D16" w14:textId="77777777" w:rsidR="00917B65" w:rsidRPr="00917B65" w:rsidRDefault="00917B65" w:rsidP="00917B65">
      <w:pPr>
        <w:pStyle w:val="EndNoteBibliography"/>
      </w:pPr>
      <w:r w:rsidRPr="00917B65">
        <w:t>87.</w:t>
      </w:r>
      <w:r w:rsidRPr="00917B65">
        <w:tab/>
        <w:t>Figuerola B, Hancock AM, Bax N, Cummings VJ, Downey R, Griffiths HJ, et al. A Review and Meta-Analysis of Potential Impacts of Ocean Acidification on Marine Calcifiers From the Southern Ocean. Frontiers in Marine Science. 2021;8:584445-52.</w:t>
      </w:r>
    </w:p>
    <w:p w14:paraId="6BBF6E48" w14:textId="77777777" w:rsidR="00917B65" w:rsidRPr="00917B65" w:rsidRDefault="00917B65" w:rsidP="00917B65">
      <w:pPr>
        <w:pStyle w:val="EndNoteBibliography"/>
      </w:pPr>
      <w:r w:rsidRPr="00917B65">
        <w:t>88.</w:t>
      </w:r>
      <w:r w:rsidRPr="00917B65">
        <w:tab/>
        <w:t>Huang M, Ding L, Wang J, Ding C, Tao J. The impacts of climate change on fish growth: A summary of conducted studies and current knowledge Ecological Indicators. 2021;121:106976.</w:t>
      </w:r>
    </w:p>
    <w:p w14:paraId="753974E6" w14:textId="77777777" w:rsidR="00917B65" w:rsidRPr="00917B65" w:rsidRDefault="00917B65" w:rsidP="00917B65">
      <w:pPr>
        <w:pStyle w:val="EndNoteBibliography"/>
      </w:pPr>
      <w:r w:rsidRPr="00917B65">
        <w:t>89.</w:t>
      </w:r>
      <w:r w:rsidRPr="00917B65">
        <w:tab/>
        <w:t>FAO. The State of World Fisheries and Aquaculture 2020. In brief. Sustainability in action. Rome2020.</w:t>
      </w:r>
    </w:p>
    <w:p w14:paraId="70DA0F9B" w14:textId="77777777" w:rsidR="00917B65" w:rsidRPr="00917B65" w:rsidRDefault="00917B65" w:rsidP="00917B65">
      <w:pPr>
        <w:pStyle w:val="EndNoteBibliography"/>
      </w:pPr>
      <w:r w:rsidRPr="00917B65">
        <w:t>90.</w:t>
      </w:r>
      <w:r w:rsidRPr="00917B65">
        <w:tab/>
        <w:t>Hilborn R, Amoroso RO, Anderson CM, Baum JK, Branch TA, Costello C, et al. Effective fisheries management instrumental in improving fish stock status. Proc Natl Acad Sci U S A. 2020;117(4):2218-24.</w:t>
      </w:r>
    </w:p>
    <w:p w14:paraId="576FF702" w14:textId="77777777" w:rsidR="00917B65" w:rsidRPr="00917B65" w:rsidRDefault="00917B65" w:rsidP="00917B65">
      <w:pPr>
        <w:pStyle w:val="EndNoteBibliography"/>
      </w:pPr>
      <w:r w:rsidRPr="00917B65">
        <w:t>91.</w:t>
      </w:r>
      <w:r w:rsidRPr="00917B65">
        <w:tab/>
        <w:t>Naylor RL, Hardy RW, Buschmann AH, Bush SR, Cao L, Klinger DH, et al. A 20-year retrospective review of global aquaculture. Nature. 2021;591(7851):551-63.</w:t>
      </w:r>
    </w:p>
    <w:p w14:paraId="7DB7137D" w14:textId="77777777" w:rsidR="00917B65" w:rsidRPr="00917B65" w:rsidRDefault="00917B65" w:rsidP="00917B65">
      <w:pPr>
        <w:pStyle w:val="EndNoteBibliography"/>
      </w:pPr>
      <w:r w:rsidRPr="00917B65">
        <w:t>92.</w:t>
      </w:r>
      <w:r w:rsidRPr="00917B65">
        <w:tab/>
        <w:t>Hamilton HA, Newton R, Auchterlonie NA, Müller DB. Systems approach to quantify the global omega-3 fatty acid cycle. Nature Food. 2020;1:59-62.</w:t>
      </w:r>
    </w:p>
    <w:p w14:paraId="0FB84447" w14:textId="77777777" w:rsidR="00917B65" w:rsidRPr="00917B65" w:rsidRDefault="00917B65" w:rsidP="00917B65">
      <w:pPr>
        <w:pStyle w:val="EndNoteBibliography"/>
      </w:pPr>
      <w:r w:rsidRPr="00917B65">
        <w:t>93.</w:t>
      </w:r>
      <w:r w:rsidRPr="00917B65">
        <w:tab/>
        <w:t>Salem N, Jr., Eggersdorfer M. Is the world supply of omega-3 fatty acids adequate for optimal human nutrition? Curr Opin Clin Nutr Metab Care. 2015;18(2):147-54.</w:t>
      </w:r>
    </w:p>
    <w:p w14:paraId="56E9FFC8" w14:textId="77777777" w:rsidR="00917B65" w:rsidRPr="00917B65" w:rsidRDefault="00917B65" w:rsidP="00917B65">
      <w:pPr>
        <w:pStyle w:val="EndNoteBibliography"/>
      </w:pPr>
      <w:r w:rsidRPr="00917B65">
        <w:lastRenderedPageBreak/>
        <w:t>94.</w:t>
      </w:r>
      <w:r w:rsidRPr="00917B65">
        <w:tab/>
        <w:t>Tocher DR, Betancor MB, Sprague M, Olsen RE, Napier JA. Omega-3 Long-Chain Polyunsaturated Fatty Acids, EPA and DHA: Bridging the Gap between Supply and Demand. Nutrients. 2019;11(1).</w:t>
      </w:r>
    </w:p>
    <w:p w14:paraId="17713CCF" w14:textId="77777777" w:rsidR="00917B65" w:rsidRPr="00917B65" w:rsidRDefault="00917B65" w:rsidP="00917B65">
      <w:pPr>
        <w:pStyle w:val="EndNoteBibliography"/>
      </w:pPr>
      <w:r w:rsidRPr="00917B65">
        <w:t>95.</w:t>
      </w:r>
      <w:r w:rsidRPr="00917B65">
        <w:tab/>
        <w:t>Sprague M, Dick JR, Tocher DR. Impact of sustainable feeds on omega-3 long-chain fatty acid levels in farmed Atlantic salmon, 2006-2015. Sci Rep. 2016;6:21892.</w:t>
      </w:r>
    </w:p>
    <w:p w14:paraId="220381FE" w14:textId="77777777" w:rsidR="00917B65" w:rsidRPr="00917B65" w:rsidRDefault="00917B65" w:rsidP="00917B65">
      <w:pPr>
        <w:pStyle w:val="EndNoteBibliography"/>
      </w:pPr>
      <w:r w:rsidRPr="00917B65">
        <w:t>96.</w:t>
      </w:r>
      <w:r w:rsidRPr="00917B65">
        <w:tab/>
        <w:t>Steenson S, Creedon A. Plenty more fish in the sea? - is there a place for seafood within a healthier and more sustainable diet? Nutrition Bulletin. 2022;47:261-72.</w:t>
      </w:r>
    </w:p>
    <w:p w14:paraId="276EB80F" w14:textId="77777777" w:rsidR="00917B65" w:rsidRPr="00917B65" w:rsidRDefault="00917B65" w:rsidP="00917B65">
      <w:pPr>
        <w:pStyle w:val="EndNoteBibliography"/>
      </w:pPr>
      <w:r w:rsidRPr="00917B65">
        <w:t>97.</w:t>
      </w:r>
      <w:r w:rsidRPr="00917B65">
        <w:tab/>
        <w:t>Givens DI, Gibbs RA. Very long chain n-3 polyunsaturated fatty acids in the food chain in the UK and the potential of animal-derived foods to increase intake. Nutrition Bulletin. 2006;31:104-10.</w:t>
      </w:r>
    </w:p>
    <w:p w14:paraId="110E028F" w14:textId="77777777" w:rsidR="00917B65" w:rsidRPr="00917B65" w:rsidRDefault="00917B65" w:rsidP="00917B65">
      <w:pPr>
        <w:pStyle w:val="EndNoteBibliography"/>
      </w:pPr>
      <w:r w:rsidRPr="00917B65">
        <w:t>98.</w:t>
      </w:r>
      <w:r w:rsidRPr="00917B65">
        <w:tab/>
        <w:t>Stewart C, Piernas C, Cook B, Jebb SA. Trends in UK meat consumption: analysis of data from years 1-11 (2008-09 to 2018-19) of the National Diet and Nutrition Survey rolling programme. Lancet Planet Health. 2021;5(10):e699-e708.</w:t>
      </w:r>
    </w:p>
    <w:p w14:paraId="0FB6144D" w14:textId="77777777" w:rsidR="00917B65" w:rsidRPr="00917B65" w:rsidRDefault="00917B65" w:rsidP="00917B65">
      <w:pPr>
        <w:pStyle w:val="EndNoteBibliography"/>
      </w:pPr>
      <w:r w:rsidRPr="00917B65">
        <w:t>99.</w:t>
      </w:r>
      <w:r w:rsidRPr="00917B65">
        <w:tab/>
        <w:t>Khan IA, Parker NB, Löhr CV, Cherian G. Docosahexaenoic acid (22:6 n-3)-rich microalgae along with methionine supplementation in broiler chickens: effects on production performance, breast muscle quality attributes, lipid profile, and incidence of white striping and myopathy. Poult Sci. 2021;100(2):865-74.</w:t>
      </w:r>
    </w:p>
    <w:p w14:paraId="13A19F57" w14:textId="77777777" w:rsidR="00917B65" w:rsidRPr="00917B65" w:rsidRDefault="00917B65" w:rsidP="00917B65">
      <w:pPr>
        <w:pStyle w:val="EndNoteBibliography"/>
      </w:pPr>
      <w:r w:rsidRPr="00917B65">
        <w:t>100.</w:t>
      </w:r>
      <w:r w:rsidRPr="00917B65">
        <w:tab/>
        <w:t>Keegan JD, Fusconi G, Morlacchini M, Moran CA. Comparing docosahexaenoic acid supplementation strategies in terms of broiler tissue enrichment, productivity, and cost. Journal of Applied Poultry Research. 2020;29(3):636-52.</w:t>
      </w:r>
    </w:p>
    <w:p w14:paraId="218A0545" w14:textId="77777777" w:rsidR="00917B65" w:rsidRPr="00917B65" w:rsidRDefault="00917B65" w:rsidP="00917B65">
      <w:pPr>
        <w:pStyle w:val="EndNoteBibliography"/>
      </w:pPr>
      <w:r w:rsidRPr="00917B65">
        <w:t>101.</w:t>
      </w:r>
      <w:r w:rsidRPr="00917B65">
        <w:tab/>
        <w:t>Rymer C, Gibbs RA, Givens DI. Comparison of algal and fish sources on the oxidative stability of poultry meat and its enrichment with omega-3 polyunsaturated fatty acids. Poult Sci. 2010;89(1):150-9.</w:t>
      </w:r>
    </w:p>
    <w:p w14:paraId="641476FD" w14:textId="77777777" w:rsidR="00917B65" w:rsidRPr="00917B65" w:rsidRDefault="00917B65" w:rsidP="00917B65">
      <w:pPr>
        <w:pStyle w:val="EndNoteBibliography"/>
      </w:pPr>
      <w:r w:rsidRPr="00917B65">
        <w:t>102.</w:t>
      </w:r>
      <w:r w:rsidRPr="00917B65">
        <w:tab/>
        <w:t>Moran CA, Currie D, Keegan JD, Knox A. Tolerance of Broilers to Dietary Supplementation with High Levels of the DHA-Rich Microalga, Aurantiochytrium Limacinum: Effects on Health and Productivity. Animals (Basel). 2018;8(10).</w:t>
      </w:r>
    </w:p>
    <w:p w14:paraId="3F16366F" w14:textId="77777777" w:rsidR="00917B65" w:rsidRPr="00917B65" w:rsidRDefault="00917B65" w:rsidP="00917B65">
      <w:pPr>
        <w:pStyle w:val="EndNoteBibliography"/>
      </w:pPr>
      <w:r w:rsidRPr="00917B65">
        <w:t>103.</w:t>
      </w:r>
      <w:r w:rsidRPr="00917B65">
        <w:tab/>
        <w:t>Rymer C, Hartnell GF, Givens DI. The effect of feeding modified soyabean oil enriched with C18 : 4 n-3 to broilers on the deposition of n-3 fatty acids in chicken meat. Br J Nutr. 2011;105(6):866-78.</w:t>
      </w:r>
    </w:p>
    <w:p w14:paraId="2483A0CC" w14:textId="77777777" w:rsidR="00917B65" w:rsidRPr="00917B65" w:rsidRDefault="00917B65" w:rsidP="00917B65">
      <w:pPr>
        <w:pStyle w:val="EndNoteBibliography"/>
      </w:pPr>
      <w:r w:rsidRPr="00917B65">
        <w:t>104.</w:t>
      </w:r>
      <w:r w:rsidRPr="00917B65">
        <w:tab/>
        <w:t>Villora J, Pérez JA, Acosta NG, Rodríguez-Barreto D, Alonso PJ, Betancor MB, et al. Modulatory effect of Echium plantagineum oil on the n-3 LC-PUFA biosynthetic capacity of chicken (Gallus gallus). Poult Sci. 2025;104(2):104820.</w:t>
      </w:r>
    </w:p>
    <w:p w14:paraId="0EBECB4C" w14:textId="77777777" w:rsidR="00917B65" w:rsidRPr="00917B65" w:rsidRDefault="00917B65" w:rsidP="00917B65">
      <w:pPr>
        <w:pStyle w:val="EndNoteBibliography"/>
      </w:pPr>
      <w:r w:rsidRPr="00917B65">
        <w:t>105.</w:t>
      </w:r>
      <w:r w:rsidRPr="00917B65">
        <w:tab/>
        <w:t>James MJ, Ursin VM, Cleland LG. Metabolism of stearidonic acid in human subjects: comparison with the metabolism of other n-3 fatty acids. Am J Clin Nutr. 2003;77(5):1140-5.</w:t>
      </w:r>
    </w:p>
    <w:p w14:paraId="4577B14D" w14:textId="77777777" w:rsidR="00917B65" w:rsidRPr="00917B65" w:rsidRDefault="00917B65" w:rsidP="00917B65">
      <w:pPr>
        <w:pStyle w:val="EndNoteBibliography"/>
      </w:pPr>
      <w:r w:rsidRPr="00917B65">
        <w:t>106.</w:t>
      </w:r>
      <w:r w:rsidRPr="00917B65">
        <w:tab/>
        <w:t>Walker CG, Jebb SA, Calder PC. Stearidonic acid as a supplemental source of ω-3 polyunsaturated fatty acids to enhance status for improved human health. Nutrition. 2013;29(2):363-9.</w:t>
      </w:r>
    </w:p>
    <w:p w14:paraId="07A92106" w14:textId="77777777" w:rsidR="00917B65" w:rsidRPr="00917B65" w:rsidRDefault="00917B65" w:rsidP="00917B65">
      <w:pPr>
        <w:pStyle w:val="EndNoteBibliography"/>
      </w:pPr>
      <w:r w:rsidRPr="00917B65">
        <w:t>107.</w:t>
      </w:r>
      <w:r w:rsidRPr="00917B65">
        <w:tab/>
        <w:t>Baker EJ, Miles EA, Burdge GC, Yaqoob P, Calder PC. Metabolism and functional effects of plant-derived omega-3 fatty acids in humans. Prog Lipid Res. 2016;64:30-56.</w:t>
      </w:r>
    </w:p>
    <w:p w14:paraId="7F10A120" w14:textId="77777777" w:rsidR="00917B65" w:rsidRPr="00917B65" w:rsidRDefault="00917B65" w:rsidP="00917B65">
      <w:pPr>
        <w:pStyle w:val="EndNoteBibliography"/>
      </w:pPr>
      <w:r w:rsidRPr="00917B65">
        <w:t>108.</w:t>
      </w:r>
      <w:r w:rsidRPr="00917B65">
        <w:tab/>
        <w:t>Seidel U, Eberhardt K, Wiebel M, Luersen K, Ipharraguerre IR, Haegele FA, et al. Stearidonic acid improves eicosapentaenoic acid status: studies in humans and cultured hepatocytes. Front Nutr. 2024;11:1359958.</w:t>
      </w:r>
    </w:p>
    <w:p w14:paraId="1D931F33" w14:textId="77777777" w:rsidR="00917B65" w:rsidRPr="00917B65" w:rsidRDefault="00917B65" w:rsidP="00917B65">
      <w:pPr>
        <w:pStyle w:val="EndNoteBibliography"/>
      </w:pPr>
      <w:r w:rsidRPr="00917B65">
        <w:t>109.</w:t>
      </w:r>
      <w:r w:rsidRPr="00917B65">
        <w:tab/>
        <w:t>Sardi L, Martelli G, Lambertini L, Parisini P, Mordenti A. Effects of a dietary supplement of DHA-rich marine algae on Italian heavy pig production parameters. Livestock Science. 2021;103:95-103.</w:t>
      </w:r>
    </w:p>
    <w:p w14:paraId="73ADE8A3" w14:textId="77777777" w:rsidR="00917B65" w:rsidRPr="00917B65" w:rsidRDefault="00917B65" w:rsidP="00917B65">
      <w:pPr>
        <w:pStyle w:val="EndNoteBibliography"/>
      </w:pPr>
      <w:r w:rsidRPr="00917B65">
        <w:t>110.</w:t>
      </w:r>
      <w:r w:rsidRPr="00917B65">
        <w:tab/>
        <w:t>Tognocchi M, Conte G, Mantino A, Foggi G, Casarosa L, Tinagli S, et al. Linseed supplementation in the diet of fattening pigs: Effect on the fatty acid profile of different pork cuts. Meat Sci. 2023;204:109276.</w:t>
      </w:r>
    </w:p>
    <w:p w14:paraId="53B132E5" w14:textId="77777777" w:rsidR="00917B65" w:rsidRPr="00917B65" w:rsidRDefault="00917B65" w:rsidP="00917B65">
      <w:pPr>
        <w:pStyle w:val="EndNoteBibliography"/>
      </w:pPr>
      <w:r w:rsidRPr="00917B65">
        <w:t>111.</w:t>
      </w:r>
      <w:r w:rsidRPr="00917B65">
        <w:tab/>
        <w:t>Feng J, Long S, Zhang HJ, Wu SG, Qi GH, Wang J. Comparative effects of dietary microalgae oil and fish oil on fatty acid composition and sensory quality of table eggs. Poult Sci. 2020;99(3):1734-43.</w:t>
      </w:r>
    </w:p>
    <w:p w14:paraId="0AA3C3BB" w14:textId="77777777" w:rsidR="00917B65" w:rsidRPr="00917B65" w:rsidRDefault="00917B65" w:rsidP="00917B65">
      <w:pPr>
        <w:pStyle w:val="EndNoteBibliography"/>
      </w:pPr>
      <w:r w:rsidRPr="00917B65">
        <w:lastRenderedPageBreak/>
        <w:t>112.</w:t>
      </w:r>
      <w:r w:rsidRPr="00917B65">
        <w:tab/>
        <w:t>Herber SM, Van Elswyk ME. Dietary marine algae promotes efficient deposition of n-3 fatty acids for the production of enriched shell eggs. Poult Sci. 1996;75(12):1501-7.</w:t>
      </w:r>
    </w:p>
    <w:p w14:paraId="19DA8117" w14:textId="77777777" w:rsidR="00917B65" w:rsidRPr="00917B65" w:rsidRDefault="00917B65" w:rsidP="00917B65">
      <w:pPr>
        <w:pStyle w:val="EndNoteBibliography"/>
      </w:pPr>
      <w:r w:rsidRPr="00917B65">
        <w:t>113.</w:t>
      </w:r>
      <w:r w:rsidRPr="00917B65">
        <w:tab/>
        <w:t>Maina AN, Lewis E, Kiarie EG. Egg production, egg quality, and fatty acids profiles in eggs and tissues in Lohmann LSL lite hens fed algal oils rich in docosahexaenoic acid (DHA). Poult Sci. 2023;102(10):102921.</w:t>
      </w:r>
    </w:p>
    <w:p w14:paraId="385A61E4" w14:textId="77777777" w:rsidR="00917B65" w:rsidRPr="00917B65" w:rsidRDefault="00917B65" w:rsidP="00917B65">
      <w:pPr>
        <w:pStyle w:val="EndNoteBibliography"/>
      </w:pPr>
      <w:r w:rsidRPr="00917B65">
        <w:t>114.</w:t>
      </w:r>
      <w:r w:rsidRPr="00917B65">
        <w:tab/>
        <w:t>Ferrier LK, Caston LJ, Leeson S, Squires J, Weaver BJ, Holub BJ. alpha-Linolenic acid- and docosahexaenoic acid-enriched eggs from hens fed flaxseed: influence on blood lipids and platelet phospholipid fatty acids in humans. Am J Clin Nutr. 1995;62(1):81-6.</w:t>
      </w:r>
    </w:p>
    <w:p w14:paraId="1E3FCC13" w14:textId="77777777" w:rsidR="00917B65" w:rsidRPr="00917B65" w:rsidRDefault="00917B65" w:rsidP="00917B65">
      <w:pPr>
        <w:pStyle w:val="EndNoteBibliography"/>
      </w:pPr>
      <w:r w:rsidRPr="00917B65">
        <w:t>115.</w:t>
      </w:r>
      <w:r w:rsidRPr="00917B65">
        <w:tab/>
        <w:t>Scheideler SE, Froning GW. The combined influence of dietary flaxseed variety, level, form, and storage conditions on egg production and composition among vitamin E-supplemented hens. Poult Sci. 1996;75(10):1221-6.</w:t>
      </w:r>
    </w:p>
    <w:p w14:paraId="4940ED1E" w14:textId="77777777" w:rsidR="00917B65" w:rsidRPr="00917B65" w:rsidRDefault="00917B65" w:rsidP="00917B65">
      <w:pPr>
        <w:pStyle w:val="EndNoteBibliography"/>
      </w:pPr>
      <w:r w:rsidRPr="00917B65">
        <w:t>116.</w:t>
      </w:r>
      <w:r w:rsidRPr="00917B65">
        <w:tab/>
        <w:t>Whittle RH, Kiarie EG, Ma DWL, Widowski TM. Feeding flaxseed to chicken hens changes the size and fatty acid composition of their chicks' brains. Front Physiol. 2024;15:1400611.</w:t>
      </w:r>
    </w:p>
    <w:p w14:paraId="4BB257BA" w14:textId="78F0263A" w:rsidR="00917B65" w:rsidRPr="00917B65" w:rsidRDefault="00917B65" w:rsidP="00917B65">
      <w:pPr>
        <w:pStyle w:val="EndNoteBibliography"/>
      </w:pPr>
      <w:r w:rsidRPr="00917B65">
        <w:t>117.</w:t>
      </w:r>
      <w:r w:rsidRPr="00917B65">
        <w:tab/>
        <w:t xml:space="preserve">UK Egg Industry Data [Available from: </w:t>
      </w:r>
      <w:hyperlink r:id="rId18" w:history="1">
        <w:r w:rsidRPr="00917B65">
          <w:rPr>
            <w:rStyle w:val="Hyperlink"/>
          </w:rPr>
          <w:t>https://www.egginfo.co.uk/egg-facts-and-figures/industry-information/data</w:t>
        </w:r>
      </w:hyperlink>
      <w:r w:rsidRPr="00917B65">
        <w:t xml:space="preserve"> </w:t>
      </w:r>
    </w:p>
    <w:p w14:paraId="17DFC810" w14:textId="77777777" w:rsidR="00917B65" w:rsidRPr="00917B65" w:rsidRDefault="00917B65" w:rsidP="00917B65">
      <w:pPr>
        <w:pStyle w:val="EndNoteBibliography"/>
      </w:pPr>
      <w:r w:rsidRPr="00917B65">
        <w:t>118.</w:t>
      </w:r>
      <w:r w:rsidRPr="00917B65">
        <w:tab/>
        <w:t>Regulation (EC) No 1924/2006 of the European Parliament and of the Council of 20 December 2006 on nutrition and health claims made on foods. 2006.</w:t>
      </w:r>
    </w:p>
    <w:p w14:paraId="5D2B93C2" w14:textId="77777777" w:rsidR="00917B65" w:rsidRPr="00917B65" w:rsidRDefault="00917B65" w:rsidP="00917B65">
      <w:pPr>
        <w:pStyle w:val="EndNoteBibliography"/>
      </w:pPr>
      <w:r w:rsidRPr="00917B65">
        <w:t>119.</w:t>
      </w:r>
      <w:r w:rsidRPr="00917B65">
        <w:tab/>
        <w:t>O'Callaghan TF, Hennessy D, McAuliffe S, Kilcawley KN, O'Donovan M, Dillon P, et al. Effect of pasture versus indoor feeding systems on raw milk composition and quality over an entire lactation. J Dairy Sci. 2016;99(12):9424-40.</w:t>
      </w:r>
    </w:p>
    <w:p w14:paraId="3404A5FC" w14:textId="77777777" w:rsidR="00917B65" w:rsidRPr="00917B65" w:rsidRDefault="00917B65" w:rsidP="00917B65">
      <w:pPr>
        <w:pStyle w:val="EndNoteBibliography"/>
      </w:pPr>
      <w:r w:rsidRPr="00917B65">
        <w:t>120.</w:t>
      </w:r>
      <w:r w:rsidRPr="00917B65">
        <w:tab/>
        <w:t>Nguyen QV, Malau-Aduli BS, Cavalieri J, Malau-Aduli AEO, Nichols PD. Enhancing Omega-3 Long-Chain Polyunsaturated Fatty Acid Content of Dairy-Derived Foods for Human Consumption. Nutrients. 2019;11(4).</w:t>
      </w:r>
    </w:p>
    <w:p w14:paraId="7D4430D0" w14:textId="77777777" w:rsidR="00917B65" w:rsidRPr="00917B65" w:rsidRDefault="00917B65" w:rsidP="00917B65">
      <w:pPr>
        <w:pStyle w:val="EndNoteBibliography"/>
      </w:pPr>
      <w:r w:rsidRPr="00917B65">
        <w:t>121.</w:t>
      </w:r>
      <w:r w:rsidRPr="00917B65">
        <w:tab/>
        <w:t>Rinttilä T, Moran CA, Apajalahti J. DHA-Rich Aurantiochytrium Biomass, a Novel Dietary Supplement, Resists Degradation by Rumen Microbiota without Disrupting Microbial Activity. Applied Microbiology. 2022;2(1):53-72.</w:t>
      </w:r>
    </w:p>
    <w:p w14:paraId="663395BA" w14:textId="77777777" w:rsidR="00917B65" w:rsidRPr="00917B65" w:rsidRDefault="00917B65" w:rsidP="00917B65">
      <w:pPr>
        <w:pStyle w:val="EndNoteBibliography"/>
      </w:pPr>
      <w:r w:rsidRPr="00917B65">
        <w:t>122.</w:t>
      </w:r>
      <w:r w:rsidRPr="00917B65">
        <w:tab/>
        <w:t>Moran CA, Morlacchini M, Keegan JD, Warren H, Fusconi G. Dietary supplementation of dairy cows with a docosahexaenoic acid-rich thraustochytrid, &lt;i&gt;Aurantiochytrium limacinum&lt;/i&gt;: effects on milk quality, fatty acid composition and cheese making properties. Journal of Animal and Feed Sciences. 2019;28(1):3-14.</w:t>
      </w:r>
    </w:p>
    <w:p w14:paraId="768B3499" w14:textId="77777777" w:rsidR="00917B65" w:rsidRPr="00917B65" w:rsidRDefault="00917B65" w:rsidP="00917B65">
      <w:pPr>
        <w:pStyle w:val="EndNoteBibliography"/>
      </w:pPr>
      <w:r w:rsidRPr="00917B65">
        <w:t>123.</w:t>
      </w:r>
      <w:r w:rsidRPr="00917B65">
        <w:tab/>
        <w:t>Kairenius P, Ärölä A, Leskinen H, Toivonen V, Ahvenjärvi S, Vanhatalo A, et al. Dietary fish oil supplements depress milk fat yield and alter milk fatty acid composition in lactating cows fed grass silage-based diets. Journal of Dairy Science. 2015;98(8):5653-71.</w:t>
      </w:r>
    </w:p>
    <w:p w14:paraId="2AA4C2D5" w14:textId="77777777" w:rsidR="00917B65" w:rsidRPr="00917B65" w:rsidRDefault="00917B65" w:rsidP="00917B65">
      <w:pPr>
        <w:pStyle w:val="EndNoteBibliography"/>
      </w:pPr>
      <w:r w:rsidRPr="00917B65">
        <w:t>124.</w:t>
      </w:r>
      <w:r w:rsidRPr="00917B65">
        <w:tab/>
        <w:t>Hennessy AA, Kenny DA, Byrne CJ, Childs S, Ross RP, Devery R, Stanton C. Fatty acid concentration of plasma, muscle, adipose and liver from beef heifers fed an encapsulated n-3 polyunsaturated fatty acid supplement. Animal. 2021;15(1):100039.</w:t>
      </w:r>
    </w:p>
    <w:p w14:paraId="44862634" w14:textId="77777777" w:rsidR="00917B65" w:rsidRPr="00917B65" w:rsidRDefault="00917B65" w:rsidP="00917B65">
      <w:pPr>
        <w:pStyle w:val="EndNoteBibliography"/>
      </w:pPr>
      <w:r w:rsidRPr="00917B65">
        <w:t>125.</w:t>
      </w:r>
      <w:r w:rsidRPr="00917B65">
        <w:tab/>
        <w:t>Ponnampalam EN, Burnett VF, Norng S, Hopkins DL, Plozza T, Jacobs JL. Muscle antioxidant (vitamin E) and major fatty acid groups, lipid oxidation and retail colour of meat from lambs fed a roughage based diet with flaxseed or algae. Meat Science. 2016;111:154-60.</w:t>
      </w:r>
    </w:p>
    <w:p w14:paraId="30D89ED6" w14:textId="4B81AD34" w:rsidR="00917B65" w:rsidRPr="00917B65" w:rsidRDefault="00917B65" w:rsidP="00917B65">
      <w:pPr>
        <w:pStyle w:val="EndNoteBibliography"/>
      </w:pPr>
      <w:r w:rsidRPr="00917B65">
        <w:t>126.</w:t>
      </w:r>
      <w:r w:rsidRPr="00917B65">
        <w:tab/>
        <w:t xml:space="preserve">OHID. National Diet and Nutrition Survey, </w:t>
      </w:r>
      <w:hyperlink r:id="rId19" w:history="1">
        <w:r w:rsidRPr="00917B65">
          <w:rPr>
            <w:rStyle w:val="Hyperlink"/>
          </w:rPr>
          <w:t>https://www.gov.uk/government/collections/national-diet-and-nutrition-survey</w:t>
        </w:r>
      </w:hyperlink>
      <w:r w:rsidRPr="00917B65">
        <w:t>. In: Disparities OfHIa, editor. 2023.</w:t>
      </w:r>
    </w:p>
    <w:p w14:paraId="757114F9" w14:textId="3ACF8D6B" w:rsidR="00917B65" w:rsidRPr="00917B65" w:rsidRDefault="00917B65" w:rsidP="00917B65">
      <w:pPr>
        <w:pStyle w:val="EndNoteBibliography"/>
      </w:pPr>
      <w:r w:rsidRPr="00917B65">
        <w:t>127.</w:t>
      </w:r>
      <w:r w:rsidRPr="00917B65">
        <w:tab/>
        <w:t xml:space="preserve">Our World in Data: Per capita meat consumption by type, United Kingdom, 1961 to 2022, </w:t>
      </w:r>
      <w:hyperlink r:id="rId20" w:history="1">
        <w:r w:rsidRPr="00917B65">
          <w:rPr>
            <w:rStyle w:val="Hyperlink"/>
          </w:rPr>
          <w:t>https://ourworldindata.org/grapher/per-capita-meat-consumption-by-type-kilograms-per-year?tab=chart&amp;country=~GBR</w:t>
        </w:r>
      </w:hyperlink>
      <w:r w:rsidRPr="00917B65">
        <w:t>.</w:t>
      </w:r>
    </w:p>
    <w:p w14:paraId="64A6CC44" w14:textId="77777777" w:rsidR="00917B65" w:rsidRPr="00917B65" w:rsidRDefault="00917B65" w:rsidP="00917B65">
      <w:pPr>
        <w:pStyle w:val="EndNoteBibliography"/>
      </w:pPr>
      <w:r w:rsidRPr="00917B65">
        <w:t>128.</w:t>
      </w:r>
      <w:r w:rsidRPr="00917B65">
        <w:tab/>
        <w:t>Jovanovic S, Dietrich D, Becker J, Kohlstedt M, Wittmann C. Microbial production of polyunsaturated fatty acids - high-value ingredients for aquafeed, superfoods, and pharmaceuticals. Curr Opin Biotechnol. 2021;69:199-211.</w:t>
      </w:r>
    </w:p>
    <w:p w14:paraId="22C01B5B" w14:textId="77777777" w:rsidR="00917B65" w:rsidRPr="00917B65" w:rsidRDefault="00917B65" w:rsidP="00917B65">
      <w:pPr>
        <w:pStyle w:val="EndNoteBibliography"/>
      </w:pPr>
      <w:r w:rsidRPr="00917B65">
        <w:t>129.</w:t>
      </w:r>
      <w:r w:rsidRPr="00917B65">
        <w:tab/>
        <w:t>Xu Y. Biochemistry and Biotechnology of Lipid Accumulation in the Microalga Nannochloropsis oceanica. J Agric Food Chem. 2022;70(37):11500-9.</w:t>
      </w:r>
    </w:p>
    <w:p w14:paraId="1EE462D0" w14:textId="77777777" w:rsidR="00917B65" w:rsidRPr="00917B65" w:rsidRDefault="00917B65" w:rsidP="00917B65">
      <w:pPr>
        <w:pStyle w:val="EndNoteBibliography"/>
      </w:pPr>
      <w:r w:rsidRPr="00917B65">
        <w:lastRenderedPageBreak/>
        <w:t>130.</w:t>
      </w:r>
      <w:r w:rsidRPr="00917B65">
        <w:tab/>
        <w:t>Jesionowska M, Ovadia J, Hockemeyer K, Clews AC, Y X. EPA and DHA in microalgae: Health benefits, biosynthesis, and metabolic engineering advances. Journal of the American Oil Chemists Society. 2023;100:831-42.</w:t>
      </w:r>
    </w:p>
    <w:p w14:paraId="6804B550" w14:textId="77777777" w:rsidR="00917B65" w:rsidRPr="00917B65" w:rsidRDefault="00917B65" w:rsidP="00917B65">
      <w:pPr>
        <w:pStyle w:val="EndNoteBibliography"/>
      </w:pPr>
      <w:r w:rsidRPr="00917B65">
        <w:t>131.</w:t>
      </w:r>
      <w:r w:rsidRPr="00917B65">
        <w:tab/>
        <w:t>Kumari A, Pabbi S, Tyagi A. Recent advances in enhancing the production of long chain omega-3 fatty acids in microalgae. Crit Rev Food Sci Nutr. 2024;64(29):10564-82.</w:t>
      </w:r>
    </w:p>
    <w:p w14:paraId="671036E3" w14:textId="77777777" w:rsidR="00917B65" w:rsidRPr="00917B65" w:rsidRDefault="00917B65" w:rsidP="00917B65">
      <w:pPr>
        <w:pStyle w:val="EndNoteBibliography"/>
      </w:pPr>
      <w:r w:rsidRPr="00917B65">
        <w:t>132.</w:t>
      </w:r>
      <w:r w:rsidRPr="00917B65">
        <w:tab/>
        <w:t>Bernstein AM, Ding EL, Willett WC, Rimm EB. A meta-analysis shows that docosahexaenoic acid from algal oil reduces serum triglycerides and increases HDL-cholesterol and LDL-cholesterol in persons without coronary heart disease. J Nutr. 2012;142(1):99-104.</w:t>
      </w:r>
    </w:p>
    <w:p w14:paraId="70A3C447" w14:textId="77777777" w:rsidR="00917B65" w:rsidRPr="00917B65" w:rsidRDefault="00917B65" w:rsidP="00917B65">
      <w:pPr>
        <w:pStyle w:val="EndNoteBibliography"/>
      </w:pPr>
      <w:r w:rsidRPr="00917B65">
        <w:t>133.</w:t>
      </w:r>
      <w:r w:rsidRPr="00917B65">
        <w:tab/>
        <w:t>Choi GY, Calder PC. The differential effects of eicosapentaenoic acid and docosahexaenoic acid on cardiovascular risk factors: an updated systematic review of randomized controlled trials. Front Nutr. 2024;11:1423228.</w:t>
      </w:r>
    </w:p>
    <w:p w14:paraId="2E7851FD" w14:textId="77777777" w:rsidR="00917B65" w:rsidRPr="00917B65" w:rsidRDefault="00917B65" w:rsidP="00917B65">
      <w:pPr>
        <w:pStyle w:val="EndNoteBibliography"/>
      </w:pPr>
      <w:r w:rsidRPr="00917B65">
        <w:t>134.</w:t>
      </w:r>
      <w:r w:rsidRPr="00917B65">
        <w:tab/>
        <w:t>Han L, Silvestre S, Sayanova O, Haslam RP, Napier JA. Using field evaluation and systematic iteration to rationalize the accumulation of omega-3 long-chain polyunsaturated fatty acids in transgenic Camelina sativa. Plant Biotechnol J. 2022;20(9):1833-52.</w:t>
      </w:r>
    </w:p>
    <w:p w14:paraId="41A66BE4" w14:textId="77777777" w:rsidR="00917B65" w:rsidRPr="00917B65" w:rsidRDefault="00917B65" w:rsidP="00917B65">
      <w:pPr>
        <w:pStyle w:val="EndNoteBibliography"/>
      </w:pPr>
      <w:r w:rsidRPr="00917B65">
        <w:t>135.</w:t>
      </w:r>
      <w:r w:rsidRPr="00917B65">
        <w:tab/>
        <w:t>Venegas-Calerón M, Napier JA. New alternative sources of omega-3 fish oil. Adv Food Nutr Res. 2023;105:343-98.</w:t>
      </w:r>
    </w:p>
    <w:p w14:paraId="3B3A1D64" w14:textId="77777777" w:rsidR="00917B65" w:rsidRPr="00917B65" w:rsidRDefault="00917B65" w:rsidP="00917B65">
      <w:pPr>
        <w:pStyle w:val="EndNoteBibliography"/>
      </w:pPr>
      <w:r w:rsidRPr="00917B65">
        <w:t>136.</w:t>
      </w:r>
      <w:r w:rsidRPr="00917B65">
        <w:tab/>
        <w:t>Petrie JR, Zhou XR, Leonforte A, McAllister J, Shrestha P, Kennedy Y, et al. Development of a Brassica napus (Canola) Crop Containing Fish Oil-Like Levels of DHA in the Seed Oil. Front Plant Sci. 2020;11:727.</w:t>
      </w:r>
    </w:p>
    <w:p w14:paraId="1740F0D8" w14:textId="77777777" w:rsidR="00917B65" w:rsidRPr="00917B65" w:rsidRDefault="00917B65" w:rsidP="00917B65">
      <w:pPr>
        <w:pStyle w:val="EndNoteBibliography"/>
      </w:pPr>
      <w:r w:rsidRPr="00917B65">
        <w:t>137.</w:t>
      </w:r>
      <w:r w:rsidRPr="00917B65">
        <w:tab/>
        <w:t>Ruiz-Lopez N, Haslam RP, Usher S, Napier JA, Sayanova O. An alternative pathway for the effective production of the omega-3 long-chain polyunsaturates EPA and ETA in transgenic oilseeds. Plant Biotechnol J. 2015;13(9):1264-75.</w:t>
      </w:r>
    </w:p>
    <w:p w14:paraId="720B7DDA" w14:textId="77777777" w:rsidR="00917B65" w:rsidRPr="00917B65" w:rsidRDefault="00917B65" w:rsidP="00917B65">
      <w:pPr>
        <w:pStyle w:val="EndNoteBibliography"/>
      </w:pPr>
      <w:r w:rsidRPr="00917B65">
        <w:t>138.</w:t>
      </w:r>
      <w:r w:rsidRPr="00917B65">
        <w:tab/>
        <w:t>Betancor MB, Sprague M, Montero D, Usher S, Sayanova O, Campbell PJ, et al. Replacement of Marine Fish Oil with de novo Omega-3 Oils from Transgenic Camelina sativa in Feeds for Gilthead Sea Bream (Sparus aurata L.). Lipids. 2016;51(10):1171-91.</w:t>
      </w:r>
    </w:p>
    <w:p w14:paraId="0650C384" w14:textId="77777777" w:rsidR="00917B65" w:rsidRPr="00917B65" w:rsidRDefault="00917B65" w:rsidP="00917B65">
      <w:pPr>
        <w:pStyle w:val="EndNoteBibliography"/>
      </w:pPr>
      <w:r w:rsidRPr="00917B65">
        <w:t>139.</w:t>
      </w:r>
      <w:r w:rsidRPr="00917B65">
        <w:tab/>
        <w:t>Betancor MB, Sprague M, Usher S, Sayanova O, Campbell PJ, Napier JA, Tocher DR. A nutritionally-enhanced oil from transgenic Camelina sativa effectively replaces fish oil as a source of eicosapentaenoic acid for fish. Sci Rep. 2015;5:8104.</w:t>
      </w:r>
    </w:p>
    <w:p w14:paraId="17D045A9" w14:textId="77777777" w:rsidR="00917B65" w:rsidRPr="00917B65" w:rsidRDefault="00917B65" w:rsidP="00917B65">
      <w:pPr>
        <w:pStyle w:val="EndNoteBibliography"/>
      </w:pPr>
      <w:r w:rsidRPr="00917B65">
        <w:t>140.</w:t>
      </w:r>
      <w:r w:rsidRPr="00917B65">
        <w:tab/>
        <w:t>Tocher DR, Sprague M, Han L, Sayanova O, Norambuena F, Napier JA, Betancor MB. Inclusion of oil from transgenic Camelina sativa in feed effectively supplies EPA and DHA to Atlantic salmon (Salmo salar) grown to market size in seawater pens. Food Chem. 2024;456:139414.</w:t>
      </w:r>
    </w:p>
    <w:p w14:paraId="60A334F2" w14:textId="77777777" w:rsidR="00917B65" w:rsidRPr="00917B65" w:rsidRDefault="00917B65" w:rsidP="00917B65">
      <w:pPr>
        <w:pStyle w:val="EndNoteBibliography"/>
      </w:pPr>
      <w:r w:rsidRPr="00917B65">
        <w:t>141.</w:t>
      </w:r>
      <w:r w:rsidRPr="00917B65">
        <w:tab/>
        <w:t>Tejera N, Vauzour D, Betancor MB, Sayanova O, Usher S, Cochard M, et al. A Transgenic Camelina sativa Seed Oil Effectively Replaces Fish Oil as a Dietary Source of Eicosapentaenoic Acid in Mice. J Nutr. 2016;146(2):227-35.</w:t>
      </w:r>
    </w:p>
    <w:p w14:paraId="0FFC7873" w14:textId="77777777" w:rsidR="00917B65" w:rsidRPr="00917B65" w:rsidRDefault="00917B65" w:rsidP="00917B65">
      <w:pPr>
        <w:pStyle w:val="EndNoteBibliography"/>
      </w:pPr>
      <w:r w:rsidRPr="00917B65">
        <w:t>142.</w:t>
      </w:r>
      <w:r w:rsidRPr="00917B65">
        <w:tab/>
        <w:t>West AL, Miles EA, Lillycrop KA, Han L, Sayanova O, Napier JA, et al. Postprandial incorporation of EPA and DHA from transgenic Camelina sativa oil into blood lipids is equivalent to that from fish oil in healthy humans. Br J Nutr. 2019;121(11):1235-46.</w:t>
      </w:r>
    </w:p>
    <w:p w14:paraId="158CE5CA" w14:textId="77777777" w:rsidR="00917B65" w:rsidRPr="00917B65" w:rsidRDefault="00917B65" w:rsidP="00917B65">
      <w:pPr>
        <w:pStyle w:val="EndNoteBibliography"/>
      </w:pPr>
      <w:r w:rsidRPr="00917B65">
        <w:t>143.</w:t>
      </w:r>
      <w:r w:rsidRPr="00917B65">
        <w:tab/>
        <w:t>West AL, Miles EA, Lillycrop KA, Han L, Napier JA, Calder PC, Burdge GC. Dietary supplementation with seed oil from transgenic Camelina sativa induces similar increments in plasma and erythrocyte DHA and EPA to fish oil in healthy humans. Br J Nutr. 2020;124(9):922-30.</w:t>
      </w:r>
    </w:p>
    <w:p w14:paraId="727A8AF0" w14:textId="77777777" w:rsidR="00917B65" w:rsidRPr="00917B65" w:rsidRDefault="00917B65" w:rsidP="00917B65">
      <w:pPr>
        <w:pStyle w:val="EndNoteBibliography"/>
      </w:pPr>
      <w:r w:rsidRPr="00917B65">
        <w:t>144.</w:t>
      </w:r>
      <w:r w:rsidRPr="00917B65">
        <w:tab/>
        <w:t>Visioli F, Risé P, Barassi MC, Marangoni F, Galli C. Dietary intake of fish vs. formulations leads to higher plasma concentrations of n-3 fatty acids. Lipids. 2003;38(4):415-8.</w:t>
      </w:r>
    </w:p>
    <w:p w14:paraId="7C31D0D9" w14:textId="77777777" w:rsidR="00917B65" w:rsidRPr="00917B65" w:rsidRDefault="00917B65" w:rsidP="00917B65">
      <w:pPr>
        <w:pStyle w:val="EndNoteBibliography"/>
      </w:pPr>
      <w:r w:rsidRPr="00917B65">
        <w:t>145.</w:t>
      </w:r>
      <w:r w:rsidRPr="00917B65">
        <w:tab/>
        <w:t>Elvevoll EO, Barstad H, Breimo ES, Brox J, Eilertsen KE, Lund T, et al. Enhanced incorporation of n-3 fatty acids from fish compared with fish oils. Lipids. 2006;41(12):1109-14.</w:t>
      </w:r>
    </w:p>
    <w:p w14:paraId="1F4AA3C1" w14:textId="77777777" w:rsidR="00917B65" w:rsidRPr="00917B65" w:rsidRDefault="00917B65" w:rsidP="00917B65">
      <w:pPr>
        <w:pStyle w:val="EndNoteBibliography"/>
      </w:pPr>
      <w:r w:rsidRPr="00917B65">
        <w:t>146.</w:t>
      </w:r>
      <w:r w:rsidRPr="00917B65">
        <w:tab/>
        <w:t>Stanton AV, James K, Brennan MM, O'Donovan F, Buskandar F, Shortall K, et al. Omega-3 index and blood pressure responses to eating foods naturally enriched with omega-3 polyunsaturated fatty acids: a randomized controlled trial. Sci Rep. 2020;10(1):15444.</w:t>
      </w:r>
    </w:p>
    <w:p w14:paraId="729BD031" w14:textId="77777777" w:rsidR="00917B65" w:rsidRPr="00917B65" w:rsidRDefault="00917B65" w:rsidP="00917B65">
      <w:pPr>
        <w:pStyle w:val="EndNoteBibliography"/>
      </w:pPr>
      <w:r w:rsidRPr="00917B65">
        <w:t>147.</w:t>
      </w:r>
      <w:r w:rsidRPr="00917B65">
        <w:tab/>
        <w:t>Köhler A, Heinrich J, von Schacky C. Bioavailability of Dietary Omega-3 Fatty Acids Added to a Variety of Sausages in Healthy Individuals. Nutrients. 2017;9(6).</w:t>
      </w:r>
    </w:p>
    <w:p w14:paraId="7DC77317" w14:textId="77777777" w:rsidR="00917B65" w:rsidRPr="00917B65" w:rsidRDefault="00917B65" w:rsidP="00917B65">
      <w:pPr>
        <w:pStyle w:val="EndNoteBibliography"/>
      </w:pPr>
      <w:r w:rsidRPr="00917B65">
        <w:t>148.</w:t>
      </w:r>
      <w:r w:rsidRPr="00917B65">
        <w:tab/>
        <w:t>Walker RE, Jackson KH, Tintle NL, Shearer GC, Bernasconi A, Masson S, et al. Predicting the effects of supplemental EPA and DHA on the omega-3 index. Am J Clin Nutr. 2019;110(4):1034-40.</w:t>
      </w:r>
    </w:p>
    <w:p w14:paraId="0D84F6D0" w14:textId="77777777" w:rsidR="00917B65" w:rsidRPr="00917B65" w:rsidRDefault="00917B65" w:rsidP="00917B65">
      <w:pPr>
        <w:pStyle w:val="EndNoteBibliography"/>
      </w:pPr>
      <w:r w:rsidRPr="00917B65">
        <w:lastRenderedPageBreak/>
        <w:t>149.</w:t>
      </w:r>
      <w:r w:rsidRPr="00917B65">
        <w:tab/>
        <w:t>Corrales-Retana L, Ciucci F, Conte G, Casarosa L, Mele M, Serra A. Profile of fatty acid lipid fractions of omega-3 fatty acid-enriched table eggs. J Anim Physiol Anim Nutr (Berl). 2021;105(2):326-35.</w:t>
      </w:r>
    </w:p>
    <w:p w14:paraId="0B62139A" w14:textId="77777777" w:rsidR="00917B65" w:rsidRPr="00917B65" w:rsidRDefault="00917B65" w:rsidP="00917B65">
      <w:pPr>
        <w:pStyle w:val="EndNoteBibliography"/>
      </w:pPr>
      <w:r w:rsidRPr="00917B65">
        <w:t>150.</w:t>
      </w:r>
      <w:r w:rsidRPr="00917B65">
        <w:tab/>
        <w:t>Betti M, Perez TI, Zuidhof MJ, Renema RA. Omega-3-enriched broiler meat: 3. Fatty acid distribution between triacylglycerol and phospholipid classes. Poult Sci. 2009;88(8):1740-54.</w:t>
      </w:r>
    </w:p>
    <w:p w14:paraId="4BA5974B" w14:textId="77777777" w:rsidR="00917B65" w:rsidRPr="00917B65" w:rsidRDefault="00917B65" w:rsidP="00917B65">
      <w:pPr>
        <w:pStyle w:val="EndNoteBibliography"/>
      </w:pPr>
      <w:r w:rsidRPr="00917B65">
        <w:t>151.</w:t>
      </w:r>
      <w:r w:rsidRPr="00917B65">
        <w:tab/>
        <w:t>Coates AM, Sioutis S, Buckley JD, Howe PR. Regular consumption of n-3 fatty acid-enriched pork modifies cardiovascular risk factors. Br J Nutr. 2009;101(4):592-7.</w:t>
      </w:r>
    </w:p>
    <w:p w14:paraId="5723A2C3" w14:textId="77777777" w:rsidR="00917B65" w:rsidRPr="00917B65" w:rsidRDefault="00917B65" w:rsidP="00917B65">
      <w:pPr>
        <w:pStyle w:val="EndNoteBibliography"/>
      </w:pPr>
      <w:r w:rsidRPr="00917B65">
        <w:t>152.</w:t>
      </w:r>
      <w:r w:rsidRPr="00917B65">
        <w:tab/>
        <w:t>Lohner S, Fekete K, Marosvölgyi T, Decsi T. Gender differences in the long-chain polyunsaturated fatty acid status: systematic review of 51 publications. Ann Nutr Metab. 2013;62(2):98-112.</w:t>
      </w:r>
    </w:p>
    <w:p w14:paraId="42F0C97F" w14:textId="77777777" w:rsidR="00917B65" w:rsidRPr="00917B65" w:rsidRDefault="00917B65" w:rsidP="00917B65">
      <w:pPr>
        <w:pStyle w:val="EndNoteBibliography"/>
      </w:pPr>
      <w:r w:rsidRPr="00917B65">
        <w:t>153.</w:t>
      </w:r>
      <w:r w:rsidRPr="00917B65">
        <w:tab/>
        <w:t>Walker CG, Browning LM, Mander AP, Madden J, West AL, Calder PC, Jebb SA. Age and sex differences in the incorporation of EPA and DHA into plasma fractions, cells and adipose tissue in humans. Br J Nutr. 2014;111(4):679-89.</w:t>
      </w:r>
    </w:p>
    <w:p w14:paraId="1C874E1E" w14:textId="77777777" w:rsidR="00917B65" w:rsidRPr="00917B65" w:rsidRDefault="00917B65" w:rsidP="00917B65">
      <w:pPr>
        <w:pStyle w:val="EndNoteBibliography"/>
      </w:pPr>
      <w:r w:rsidRPr="00917B65">
        <w:t>154.</w:t>
      </w:r>
      <w:r w:rsidRPr="00917B65">
        <w:tab/>
        <w:t>Burdge GC, Wootton SA. Conversion of alpha-linolenic acid to eicosapentaenoic, docosapentaenoic and docosahexaenoic acids in young women. Br J Nutr. 2002;88(4):411-20.</w:t>
      </w:r>
    </w:p>
    <w:p w14:paraId="7D1C7F93" w14:textId="77777777" w:rsidR="00917B65" w:rsidRPr="00917B65" w:rsidRDefault="00917B65" w:rsidP="00917B65">
      <w:pPr>
        <w:pStyle w:val="EndNoteBibliography"/>
      </w:pPr>
      <w:r w:rsidRPr="00917B65">
        <w:t>155.</w:t>
      </w:r>
      <w:r w:rsidRPr="00917B65">
        <w:tab/>
        <w:t>Kim D, Choi JE, Park Y. Low-linoleic acid diet and oestrogen enhance the conversion of α-linolenic acid into DHA through modification of conversion enzymes and transcription factors. Br J Nutr. 2019;121(2):137-45.</w:t>
      </w:r>
    </w:p>
    <w:p w14:paraId="30DDAAD0" w14:textId="77777777" w:rsidR="00917B65" w:rsidRPr="00917B65" w:rsidRDefault="00917B65" w:rsidP="00917B65">
      <w:pPr>
        <w:pStyle w:val="EndNoteBibliography"/>
      </w:pPr>
      <w:r w:rsidRPr="00917B65">
        <w:t>156.</w:t>
      </w:r>
      <w:r w:rsidRPr="00917B65">
        <w:tab/>
        <w:t>Kitson AP, Marks KA, Shaw B, Mutch DM, Stark KD. Treatment of ovariectomized rats with 17β-estradiol increases hepatic delta-6 desaturase enzyme expression and docosahexaenoic acid levels in hepatic and plasma phospholipids. Prostaglandins Leukot Essent Fatty Acids. 2013;89(2-3):81-8.</w:t>
      </w:r>
    </w:p>
    <w:p w14:paraId="51CCDE6B" w14:textId="77777777" w:rsidR="00917B65" w:rsidRPr="00917B65" w:rsidRDefault="00917B65" w:rsidP="00917B65">
      <w:pPr>
        <w:pStyle w:val="EndNoteBibliography"/>
      </w:pPr>
      <w:r w:rsidRPr="00917B65">
        <w:t>157.</w:t>
      </w:r>
      <w:r w:rsidRPr="00917B65">
        <w:tab/>
        <w:t>Sibbons CM, Brenna JT, Lawrence P, Hoile SP, Clarke-Harris R, Lillycrop KA, Burdge GC. Effect of sex hormones on n-3 polyunsaturated fatty acid biosynthesis in HepG2 cells and in human primary hepatocytes. Prostaglandins Leukot Essent Fatty Acids. 2014;90(2-3):47-54.</w:t>
      </w:r>
    </w:p>
    <w:p w14:paraId="509FB617" w14:textId="77777777" w:rsidR="00917B65" w:rsidRPr="00917B65" w:rsidRDefault="00917B65" w:rsidP="00917B65">
      <w:pPr>
        <w:pStyle w:val="EndNoteBibliography"/>
      </w:pPr>
      <w:r w:rsidRPr="00917B65">
        <w:t>158.</w:t>
      </w:r>
      <w:r w:rsidRPr="00917B65">
        <w:tab/>
        <w:t>Harris WS, Tintle NL, Manson JE, Metherel AH, Robinson JG. Effects of menopausal hormone therapy on erythrocyte n-3 and n-6 PUFA concentrations in the Women's Health Initiative randomized trial. Am J Clin Nutr. 2021;113(6):1700-6.</w:t>
      </w:r>
    </w:p>
    <w:p w14:paraId="5EA993B4" w14:textId="77777777" w:rsidR="00917B65" w:rsidRPr="00917B65" w:rsidRDefault="00917B65" w:rsidP="00917B65">
      <w:pPr>
        <w:pStyle w:val="EndNoteBibliography"/>
      </w:pPr>
      <w:r w:rsidRPr="00917B65">
        <w:t>159.</w:t>
      </w:r>
      <w:r w:rsidRPr="00917B65">
        <w:tab/>
        <w:t>Liou YA, King DJ, Zibrik D, Innis SM. Decreasing linoleic acid with constant alpha-linolenic acid in dietary fats increases (n-3) eicosapentaenoic acid in plasma phospholipids in healthy men. J Nutr. 2007;137(4):945-52.</w:t>
      </w:r>
    </w:p>
    <w:p w14:paraId="4072247F" w14:textId="77777777" w:rsidR="00917B65" w:rsidRPr="00917B65" w:rsidRDefault="00917B65" w:rsidP="00917B65">
      <w:pPr>
        <w:pStyle w:val="EndNoteBibliography"/>
      </w:pPr>
      <w:r w:rsidRPr="00917B65">
        <w:t>160.</w:t>
      </w:r>
      <w:r w:rsidRPr="00917B65">
        <w:tab/>
        <w:t>Minihane AM, Brady LM, Lovegrove SS, Lesauvage SV, Williams CM, Lovegrove JA. Lack of effect of dietary n-6:n-3 PUFA ratio on plasma lipids and markers of insulin responses in Indian Asians living in the UK. Eur J Nutr. 2005;44(1):26-32.</w:t>
      </w:r>
    </w:p>
    <w:p w14:paraId="420FB4BE" w14:textId="77777777" w:rsidR="00917B65" w:rsidRPr="00917B65" w:rsidRDefault="00917B65" w:rsidP="00917B65">
      <w:pPr>
        <w:pStyle w:val="EndNoteBibliography"/>
      </w:pPr>
      <w:r w:rsidRPr="00917B65">
        <w:t>161.</w:t>
      </w:r>
      <w:r w:rsidRPr="00917B65">
        <w:tab/>
        <w:t>Gonzalez-Soto M, Mutch DM. Diet Regulation of Long-Chain PUFA Synthesis: Role of Macronutrients, Micronutrients, and Polyphenols on Δ-5/Δ-6 Desaturases and Elongases 2/5. Adv Nutr. 2021;12(3):980-94.</w:t>
      </w:r>
    </w:p>
    <w:p w14:paraId="30E1F242" w14:textId="77777777" w:rsidR="00917B65" w:rsidRPr="00917B65" w:rsidRDefault="00917B65" w:rsidP="00917B65">
      <w:pPr>
        <w:pStyle w:val="EndNoteBibliography"/>
      </w:pPr>
      <w:r w:rsidRPr="00917B65">
        <w:t>162.</w:t>
      </w:r>
      <w:r w:rsidRPr="00917B65">
        <w:tab/>
        <w:t>Mujica-Coopman MF, Franco-Sena AB, Farias DR, Vaz JS, Brito A, Kac G, Lamers Y. Vitamin B-6 Status in Unsupplemented Pregnant Women Is Associated Positively with Serum Docosahexaenoic Acid and Inversely with the n-6-to-n-3 Fatty Acid Ratio. J Nutr. 2017;147(2):170-8.</w:t>
      </w:r>
    </w:p>
    <w:p w14:paraId="3DE4D3BA" w14:textId="77777777" w:rsidR="00917B65" w:rsidRPr="00917B65" w:rsidRDefault="00917B65" w:rsidP="00917B65">
      <w:pPr>
        <w:pStyle w:val="EndNoteBibliography"/>
      </w:pPr>
      <w:r w:rsidRPr="00917B65">
        <w:t>163.</w:t>
      </w:r>
      <w:r w:rsidRPr="00917B65">
        <w:tab/>
        <w:t>Toufektsian MC, Salen P, Laporte F, Tonelli C, de Lorgeril M. Dietary flavonoids increase plasma very long-chain (n-3) fatty acids in rats. J Nutr. 2011;141(1):37-41.</w:t>
      </w:r>
    </w:p>
    <w:p w14:paraId="6D7F1119" w14:textId="77777777" w:rsidR="00917B65" w:rsidRPr="00917B65" w:rsidRDefault="00917B65" w:rsidP="00917B65">
      <w:pPr>
        <w:pStyle w:val="EndNoteBibliography"/>
      </w:pPr>
      <w:r w:rsidRPr="00917B65">
        <w:t>164.</w:t>
      </w:r>
      <w:r w:rsidRPr="00917B65">
        <w:tab/>
        <w:t>Vauzour D, Tejera N, O'Neill C, Booz V, Jude B, Wolf IM, et al. Anthocyanins do not influence long-chain n-3 fatty acid status: studies in cells, rodents and humans. J Nutr Biochem. 2015;26(3):211-8.</w:t>
      </w:r>
    </w:p>
    <w:p w14:paraId="6012A9B8" w14:textId="77777777" w:rsidR="00917B65" w:rsidRPr="00917B65" w:rsidRDefault="00917B65" w:rsidP="00917B65">
      <w:pPr>
        <w:pStyle w:val="EndNoteBibliography"/>
      </w:pPr>
      <w:r w:rsidRPr="00917B65">
        <w:t>165.</w:t>
      </w:r>
      <w:r w:rsidRPr="00917B65">
        <w:tab/>
        <w:t>Ounnas F, Privé F, Salen P, Hazane-Puch F, Laporte F, Fontaine E, et al. Wheat aleurone polyphenols increase plasma eicosapentaenoic acid in rats. Food Nutr Res. 2014;58.</w:t>
      </w:r>
    </w:p>
    <w:p w14:paraId="68E73983" w14:textId="77777777" w:rsidR="00917B65" w:rsidRPr="00917B65" w:rsidRDefault="00917B65" w:rsidP="00917B65">
      <w:pPr>
        <w:pStyle w:val="EndNoteBibliography"/>
      </w:pPr>
      <w:r w:rsidRPr="00917B65">
        <w:t>166.</w:t>
      </w:r>
      <w:r w:rsidRPr="00917B65">
        <w:tab/>
        <w:t>Ounnas F, de Lorgeril M, Salen P, Laporte F, Calani L, Mena P, et al. Rye polyphenols and the metabolism of n-3 fatty acids in rats: a dose dependent fatty fish-like effect. Sci Rep. 2017;7:40162.</w:t>
      </w:r>
    </w:p>
    <w:p w14:paraId="059AE064" w14:textId="77777777" w:rsidR="00917B65" w:rsidRPr="00917B65" w:rsidRDefault="00917B65" w:rsidP="00917B65">
      <w:pPr>
        <w:pStyle w:val="EndNoteBibliography"/>
      </w:pPr>
      <w:r w:rsidRPr="00917B65">
        <w:lastRenderedPageBreak/>
        <w:t>167.</w:t>
      </w:r>
      <w:r w:rsidRPr="00917B65">
        <w:tab/>
        <w:t>Risé P, Ghezzi S, Carissimi R, Mastromauro F, Petroni A, Galli C. Delta5 desaturase mRNA levels are increased by simvastatin via SREBP-1 at early stages, not via PPARalpha, in THP-1 cells. Eur J Pharmacol. 2007;571(2-3):97-105.</w:t>
      </w:r>
    </w:p>
    <w:p w14:paraId="71737A30" w14:textId="77777777" w:rsidR="00917B65" w:rsidRPr="00917B65" w:rsidRDefault="00917B65" w:rsidP="00917B65">
      <w:pPr>
        <w:pStyle w:val="EndNoteBibliography"/>
      </w:pPr>
      <w:r w:rsidRPr="00917B65">
        <w:t>168.</w:t>
      </w:r>
      <w:r w:rsidRPr="00917B65">
        <w:tab/>
        <w:t>Tanaka S, Ishihara N, Suzuki S, Watanabe Y, Nagayama D, Yamaguchi T, et al. Fatty acid desaturase 2 is up-regulated by the treatment with statin through geranylgeranyl pyrophosphate-dependent Rho kinase pathway in HepG2 cells. Sci Rep. 2019;9(1):10009.</w:t>
      </w:r>
    </w:p>
    <w:p w14:paraId="2FDC8434" w14:textId="77777777" w:rsidR="00917B65" w:rsidRPr="00917B65" w:rsidRDefault="00917B65" w:rsidP="00917B65">
      <w:pPr>
        <w:pStyle w:val="EndNoteBibliography"/>
      </w:pPr>
      <w:r w:rsidRPr="00917B65">
        <w:t>169.</w:t>
      </w:r>
      <w:r w:rsidRPr="00917B65">
        <w:tab/>
        <w:t>Harris JI, Hibbeln JR, Mackey RH, Muldoon MF. Statin treatment alters serum n-3 and n-6 fatty acids in hypercholesterolemic patients. Prostaglandins Leukot Essent Fatty Acids. 2004;71(4):263-9.</w:t>
      </w:r>
    </w:p>
    <w:p w14:paraId="5DA6C5FA" w14:textId="77777777" w:rsidR="00917B65" w:rsidRPr="00917B65" w:rsidRDefault="00917B65" w:rsidP="00917B65">
      <w:pPr>
        <w:pStyle w:val="EndNoteBibliography"/>
      </w:pPr>
      <w:r w:rsidRPr="00917B65">
        <w:t>170.</w:t>
      </w:r>
      <w:r w:rsidRPr="00917B65">
        <w:tab/>
        <w:t>Michie S, Atkins L, West R. The Behaviour Change Wheel: A Guide To Designing Interventions. Sutton, UK: Silverback Publishing; 2014.</w:t>
      </w:r>
    </w:p>
    <w:p w14:paraId="04BAB189" w14:textId="33C582CA" w:rsidR="00917B65" w:rsidRPr="00917B65" w:rsidRDefault="00917B65" w:rsidP="00917B65">
      <w:pPr>
        <w:pStyle w:val="EndNoteBibliography"/>
      </w:pPr>
      <w:r w:rsidRPr="00917B65">
        <w:t>171.</w:t>
      </w:r>
      <w:r w:rsidRPr="00917B65">
        <w:tab/>
        <w:t xml:space="preserve">OHID. The Eatwell Guide, </w:t>
      </w:r>
      <w:hyperlink r:id="rId21" w:history="1">
        <w:r w:rsidRPr="00917B65">
          <w:rPr>
            <w:rStyle w:val="Hyperlink"/>
          </w:rPr>
          <w:t>https://www.gov.uk/government/publications/the-eatwell-guide</w:t>
        </w:r>
      </w:hyperlink>
      <w:r w:rsidRPr="00917B65">
        <w:t>. In: Disparities OfHIa, editor. 2016.</w:t>
      </w:r>
    </w:p>
    <w:p w14:paraId="156E8E0D" w14:textId="77777777" w:rsidR="00917B65" w:rsidRPr="00917B65" w:rsidRDefault="00917B65" w:rsidP="00917B65">
      <w:pPr>
        <w:pStyle w:val="EndNoteBibliography"/>
      </w:pPr>
      <w:r w:rsidRPr="00917B65">
        <w:t>172.</w:t>
      </w:r>
      <w:r w:rsidRPr="00917B65">
        <w:tab/>
        <w:t>Feucht Y, Zander K. Consumers' knowledge and information needs on organic aquaculture. . Proceedings of the 4th ISOFAR Scientific Conference ‘Building Organic Bridges’, at the Organic World Congress 13–15 Oct, Istanbul, Turkey. 2014.</w:t>
      </w:r>
    </w:p>
    <w:p w14:paraId="0382A19D" w14:textId="4F41B912" w:rsidR="00917B65" w:rsidRPr="00917B65" w:rsidRDefault="00917B65" w:rsidP="00917B65">
      <w:pPr>
        <w:pStyle w:val="EndNoteBibliography"/>
      </w:pPr>
      <w:r w:rsidRPr="00917B65">
        <w:t>173.</w:t>
      </w:r>
      <w:r w:rsidRPr="00917B65">
        <w:tab/>
        <w:t xml:space="preserve">NHS. Better Health Better Families, </w:t>
      </w:r>
      <w:hyperlink r:id="rId22" w:history="1">
        <w:r w:rsidRPr="00917B65">
          <w:rPr>
            <w:rStyle w:val="Hyperlink"/>
          </w:rPr>
          <w:t>https://www.nhs.uk/healthier-families/</w:t>
        </w:r>
      </w:hyperlink>
      <w:r w:rsidRPr="00917B65">
        <w:t>.</w:t>
      </w:r>
    </w:p>
    <w:p w14:paraId="55FDFA52" w14:textId="77777777" w:rsidR="00917B65" w:rsidRPr="00917B65" w:rsidRDefault="00917B65" w:rsidP="00917B65">
      <w:pPr>
        <w:pStyle w:val="EndNoteBibliography"/>
      </w:pPr>
      <w:r w:rsidRPr="00917B65">
        <w:t>174.</w:t>
      </w:r>
      <w:r w:rsidRPr="00917B65">
        <w:tab/>
        <w:t>Steenson S, Creedon A. Plenty more fish in the sea? - is there a place for seafood within a healthier and more sustainable diet? Nutr Bull. 2022;47(2):261-73.</w:t>
      </w:r>
    </w:p>
    <w:p w14:paraId="5FB31336" w14:textId="77777777" w:rsidR="00917B65" w:rsidRPr="00917B65" w:rsidRDefault="00917B65" w:rsidP="00917B65">
      <w:pPr>
        <w:pStyle w:val="EndNoteBibliography"/>
      </w:pPr>
      <w:r w:rsidRPr="00917B65">
        <w:t>175.</w:t>
      </w:r>
      <w:r w:rsidRPr="00917B65">
        <w:tab/>
        <w:t>MacIntosh SC, Shaw M, Connelly M, Yao ZJ. Food and Feed Safety of NS-B5ØØ27-4 Omega-3 Canola (Brassica napus): A New Source of Long-Chain Omega-3 Fatty Acids. Front Nutr. 2021;8:716659.</w:t>
      </w:r>
    </w:p>
    <w:p w14:paraId="13E44962" w14:textId="77777777" w:rsidR="00917B65" w:rsidRPr="00917B65" w:rsidRDefault="00917B65" w:rsidP="00917B65">
      <w:pPr>
        <w:pStyle w:val="EndNoteBibliography"/>
      </w:pPr>
      <w:r w:rsidRPr="00917B65">
        <w:t>176.</w:t>
      </w:r>
      <w:r w:rsidRPr="00917B65">
        <w:tab/>
        <w:t>Nutrient analysis of fish and fish products. In: Health Do, editor. 2013.</w:t>
      </w:r>
    </w:p>
    <w:p w14:paraId="27CAEB6B" w14:textId="77777777" w:rsidR="00917B65" w:rsidRPr="00917B65" w:rsidRDefault="00917B65" w:rsidP="00917B65">
      <w:pPr>
        <w:pStyle w:val="EndNoteBibliography"/>
      </w:pPr>
      <w:r w:rsidRPr="00917B65">
        <w:t>177.</w:t>
      </w:r>
      <w:r w:rsidRPr="00917B65">
        <w:tab/>
        <w:t>Mccance RA, editor Fatty acids : seventh supplement to the fifth edition of McCance and Widdowson's The composition of foods1998.</w:t>
      </w:r>
    </w:p>
    <w:p w14:paraId="733CF242" w14:textId="37E00274" w:rsidR="3D050D18" w:rsidRPr="00A13D98" w:rsidRDefault="0EC2A7BA" w:rsidP="00A13D98">
      <w:pPr>
        <w:spacing w:after="0" w:line="360" w:lineRule="auto"/>
        <w:jc w:val="both"/>
        <w:rPr>
          <w:rFonts w:ascii="Times New Roman" w:eastAsia="Segoe UI" w:hAnsi="Times New Roman" w:cs="Times New Roman"/>
          <w:color w:val="212121"/>
          <w:sz w:val="24"/>
          <w:szCs w:val="24"/>
        </w:rPr>
      </w:pPr>
      <w:r w:rsidRPr="00315341">
        <w:rPr>
          <w:rFonts w:ascii="Times New Roman" w:eastAsiaTheme="minorEastAsia" w:hAnsi="Times New Roman" w:cs="Times New Roman"/>
          <w:sz w:val="24"/>
          <w:szCs w:val="24"/>
        </w:rPr>
        <w:fldChar w:fldCharType="end"/>
      </w:r>
    </w:p>
    <w:sectPr w:rsidR="3D050D18" w:rsidRPr="00A13D98" w:rsidSect="00D77F12">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C1C57" w14:textId="77777777" w:rsidR="00845B16" w:rsidRDefault="00845B16" w:rsidP="00A5147D">
      <w:pPr>
        <w:spacing w:after="0" w:line="240" w:lineRule="auto"/>
      </w:pPr>
      <w:r>
        <w:separator/>
      </w:r>
    </w:p>
  </w:endnote>
  <w:endnote w:type="continuationSeparator" w:id="0">
    <w:p w14:paraId="66F74B99" w14:textId="77777777" w:rsidR="00845B16" w:rsidRDefault="00845B16" w:rsidP="00A5147D">
      <w:pPr>
        <w:spacing w:after="0" w:line="240" w:lineRule="auto"/>
      </w:pPr>
      <w:r>
        <w:continuationSeparator/>
      </w:r>
    </w:p>
  </w:endnote>
  <w:endnote w:type="continuationNotice" w:id="1">
    <w:p w14:paraId="2BAFAF8A" w14:textId="77777777" w:rsidR="00845B16" w:rsidRDefault="00845B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200993"/>
      <w:docPartObj>
        <w:docPartGallery w:val="Page Numbers (Bottom of Page)"/>
        <w:docPartUnique/>
      </w:docPartObj>
    </w:sdtPr>
    <w:sdtEndPr>
      <w:rPr>
        <w:noProof/>
      </w:rPr>
    </w:sdtEndPr>
    <w:sdtContent>
      <w:p w14:paraId="5C94220E" w14:textId="60C0C926" w:rsidR="00A13D98" w:rsidRDefault="00A13D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8F1A7B" w14:textId="77777777" w:rsidR="00A13D98" w:rsidRDefault="00A13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9C7F1" w14:textId="77777777" w:rsidR="00845B16" w:rsidRDefault="00845B16" w:rsidP="00A5147D">
      <w:pPr>
        <w:spacing w:after="0" w:line="240" w:lineRule="auto"/>
      </w:pPr>
      <w:r>
        <w:separator/>
      </w:r>
    </w:p>
  </w:footnote>
  <w:footnote w:type="continuationSeparator" w:id="0">
    <w:p w14:paraId="5111ACFD" w14:textId="77777777" w:rsidR="00845B16" w:rsidRDefault="00845B16" w:rsidP="00A5147D">
      <w:pPr>
        <w:spacing w:after="0" w:line="240" w:lineRule="auto"/>
      </w:pPr>
      <w:r>
        <w:continuationSeparator/>
      </w:r>
    </w:p>
  </w:footnote>
  <w:footnote w:type="continuationNotice" w:id="1">
    <w:p w14:paraId="0ABF0D91" w14:textId="77777777" w:rsidR="00845B16" w:rsidRDefault="00845B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06DF2"/>
    <w:multiLevelType w:val="hybridMultilevel"/>
    <w:tmpl w:val="72CC9E9E"/>
    <w:lvl w:ilvl="0" w:tplc="0809000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 w15:restartNumberingAfterBreak="0">
    <w:nsid w:val="0EA86EB5"/>
    <w:multiLevelType w:val="hybridMultilevel"/>
    <w:tmpl w:val="C30E7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2E6F90"/>
    <w:multiLevelType w:val="hybridMultilevel"/>
    <w:tmpl w:val="824049A2"/>
    <w:lvl w:ilvl="0" w:tplc="1CB81462">
      <w:numFmt w:val="bullet"/>
      <w:lvlText w:val="-"/>
      <w:lvlJc w:val="left"/>
      <w:pPr>
        <w:ind w:left="1800" w:hanging="360"/>
      </w:pPr>
      <w:rPr>
        <w:rFonts w:ascii="Calibri" w:eastAsiaTheme="minorHAnsi"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258E6626"/>
    <w:multiLevelType w:val="hybridMultilevel"/>
    <w:tmpl w:val="3D843EE6"/>
    <w:lvl w:ilvl="0" w:tplc="B0A2D21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CAFAC8"/>
    <w:multiLevelType w:val="hybridMultilevel"/>
    <w:tmpl w:val="23DAC598"/>
    <w:lvl w:ilvl="0" w:tplc="07A0E66C">
      <w:start w:val="1"/>
      <w:numFmt w:val="bullet"/>
      <w:lvlText w:val=""/>
      <w:lvlJc w:val="left"/>
      <w:pPr>
        <w:ind w:left="720" w:hanging="360"/>
      </w:pPr>
      <w:rPr>
        <w:rFonts w:ascii="Symbol" w:hAnsi="Symbol" w:hint="default"/>
      </w:rPr>
    </w:lvl>
    <w:lvl w:ilvl="1" w:tplc="789215C0">
      <w:start w:val="1"/>
      <w:numFmt w:val="bullet"/>
      <w:lvlText w:val="o"/>
      <w:lvlJc w:val="left"/>
      <w:pPr>
        <w:ind w:left="1440" w:hanging="360"/>
      </w:pPr>
      <w:rPr>
        <w:rFonts w:ascii="Courier New" w:hAnsi="Courier New" w:hint="default"/>
      </w:rPr>
    </w:lvl>
    <w:lvl w:ilvl="2" w:tplc="C7767774">
      <w:start w:val="1"/>
      <w:numFmt w:val="bullet"/>
      <w:lvlText w:val=""/>
      <w:lvlJc w:val="left"/>
      <w:pPr>
        <w:ind w:left="2160" w:hanging="360"/>
      </w:pPr>
      <w:rPr>
        <w:rFonts w:ascii="Wingdings" w:hAnsi="Wingdings" w:hint="default"/>
      </w:rPr>
    </w:lvl>
    <w:lvl w:ilvl="3" w:tplc="FD88D164">
      <w:start w:val="1"/>
      <w:numFmt w:val="bullet"/>
      <w:lvlText w:val=""/>
      <w:lvlJc w:val="left"/>
      <w:pPr>
        <w:ind w:left="2880" w:hanging="360"/>
      </w:pPr>
      <w:rPr>
        <w:rFonts w:ascii="Symbol" w:hAnsi="Symbol" w:hint="default"/>
      </w:rPr>
    </w:lvl>
    <w:lvl w:ilvl="4" w:tplc="61126B38">
      <w:start w:val="1"/>
      <w:numFmt w:val="bullet"/>
      <w:lvlText w:val="o"/>
      <w:lvlJc w:val="left"/>
      <w:pPr>
        <w:ind w:left="3600" w:hanging="360"/>
      </w:pPr>
      <w:rPr>
        <w:rFonts w:ascii="Courier New" w:hAnsi="Courier New" w:hint="default"/>
      </w:rPr>
    </w:lvl>
    <w:lvl w:ilvl="5" w:tplc="B1D4820C">
      <w:start w:val="1"/>
      <w:numFmt w:val="bullet"/>
      <w:lvlText w:val=""/>
      <w:lvlJc w:val="left"/>
      <w:pPr>
        <w:ind w:left="4320" w:hanging="360"/>
      </w:pPr>
      <w:rPr>
        <w:rFonts w:ascii="Wingdings" w:hAnsi="Wingdings" w:hint="default"/>
      </w:rPr>
    </w:lvl>
    <w:lvl w:ilvl="6" w:tplc="8D1E5ACA">
      <w:start w:val="1"/>
      <w:numFmt w:val="bullet"/>
      <w:lvlText w:val=""/>
      <w:lvlJc w:val="left"/>
      <w:pPr>
        <w:ind w:left="5040" w:hanging="360"/>
      </w:pPr>
      <w:rPr>
        <w:rFonts w:ascii="Symbol" w:hAnsi="Symbol" w:hint="default"/>
      </w:rPr>
    </w:lvl>
    <w:lvl w:ilvl="7" w:tplc="796CAA7C">
      <w:start w:val="1"/>
      <w:numFmt w:val="bullet"/>
      <w:lvlText w:val="o"/>
      <w:lvlJc w:val="left"/>
      <w:pPr>
        <w:ind w:left="5760" w:hanging="360"/>
      </w:pPr>
      <w:rPr>
        <w:rFonts w:ascii="Courier New" w:hAnsi="Courier New" w:hint="default"/>
      </w:rPr>
    </w:lvl>
    <w:lvl w:ilvl="8" w:tplc="D110F9FE">
      <w:start w:val="1"/>
      <w:numFmt w:val="bullet"/>
      <w:lvlText w:val=""/>
      <w:lvlJc w:val="left"/>
      <w:pPr>
        <w:ind w:left="6480" w:hanging="360"/>
      </w:pPr>
      <w:rPr>
        <w:rFonts w:ascii="Wingdings" w:hAnsi="Wingdings" w:hint="default"/>
      </w:rPr>
    </w:lvl>
  </w:abstractNum>
  <w:abstractNum w:abstractNumId="5" w15:restartNumberingAfterBreak="0">
    <w:nsid w:val="346123B5"/>
    <w:multiLevelType w:val="hybridMultilevel"/>
    <w:tmpl w:val="14D45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C01866"/>
    <w:multiLevelType w:val="hybridMultilevel"/>
    <w:tmpl w:val="886281D2"/>
    <w:lvl w:ilvl="0" w:tplc="EEB083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1E1D6A"/>
    <w:multiLevelType w:val="hybridMultilevel"/>
    <w:tmpl w:val="271EF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C133C0"/>
    <w:multiLevelType w:val="multilevel"/>
    <w:tmpl w:val="57BC5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B0C581C"/>
    <w:multiLevelType w:val="hybridMultilevel"/>
    <w:tmpl w:val="35B83A0E"/>
    <w:lvl w:ilvl="0" w:tplc="BBDA3B3E">
      <w:start w:val="1"/>
      <w:numFmt w:val="decimal"/>
      <w:lvlText w:val="%1."/>
      <w:lvlJc w:val="left"/>
      <w:pPr>
        <w:ind w:left="720" w:hanging="360"/>
      </w:pPr>
    </w:lvl>
    <w:lvl w:ilvl="1" w:tplc="48567860">
      <w:start w:val="1"/>
      <w:numFmt w:val="lowerLetter"/>
      <w:lvlText w:val="%2."/>
      <w:lvlJc w:val="left"/>
      <w:pPr>
        <w:ind w:left="1440" w:hanging="360"/>
      </w:pPr>
    </w:lvl>
    <w:lvl w:ilvl="2" w:tplc="5CF0CFFA">
      <w:start w:val="1"/>
      <w:numFmt w:val="lowerRoman"/>
      <w:lvlText w:val="%3."/>
      <w:lvlJc w:val="right"/>
      <w:pPr>
        <w:ind w:left="2160" w:hanging="180"/>
      </w:pPr>
    </w:lvl>
    <w:lvl w:ilvl="3" w:tplc="1FBE3BC4">
      <w:start w:val="1"/>
      <w:numFmt w:val="decimal"/>
      <w:lvlText w:val="%4."/>
      <w:lvlJc w:val="left"/>
      <w:pPr>
        <w:ind w:left="2880" w:hanging="360"/>
      </w:pPr>
    </w:lvl>
    <w:lvl w:ilvl="4" w:tplc="38209098">
      <w:start w:val="1"/>
      <w:numFmt w:val="lowerLetter"/>
      <w:lvlText w:val="%5."/>
      <w:lvlJc w:val="left"/>
      <w:pPr>
        <w:ind w:left="3600" w:hanging="360"/>
      </w:pPr>
    </w:lvl>
    <w:lvl w:ilvl="5" w:tplc="983CDFEC">
      <w:start w:val="1"/>
      <w:numFmt w:val="lowerRoman"/>
      <w:lvlText w:val="%6."/>
      <w:lvlJc w:val="right"/>
      <w:pPr>
        <w:ind w:left="4320" w:hanging="180"/>
      </w:pPr>
    </w:lvl>
    <w:lvl w:ilvl="6" w:tplc="FB3A90C2">
      <w:start w:val="1"/>
      <w:numFmt w:val="decimal"/>
      <w:lvlText w:val="%7."/>
      <w:lvlJc w:val="left"/>
      <w:pPr>
        <w:ind w:left="5040" w:hanging="360"/>
      </w:pPr>
    </w:lvl>
    <w:lvl w:ilvl="7" w:tplc="07208F52">
      <w:start w:val="1"/>
      <w:numFmt w:val="lowerLetter"/>
      <w:lvlText w:val="%8."/>
      <w:lvlJc w:val="left"/>
      <w:pPr>
        <w:ind w:left="5760" w:hanging="360"/>
      </w:pPr>
    </w:lvl>
    <w:lvl w:ilvl="8" w:tplc="AA2E26BC">
      <w:start w:val="1"/>
      <w:numFmt w:val="lowerRoman"/>
      <w:lvlText w:val="%9."/>
      <w:lvlJc w:val="right"/>
      <w:pPr>
        <w:ind w:left="6480" w:hanging="180"/>
      </w:pPr>
    </w:lvl>
  </w:abstractNum>
  <w:abstractNum w:abstractNumId="10" w15:restartNumberingAfterBreak="0">
    <w:nsid w:val="4EE9777D"/>
    <w:multiLevelType w:val="hybridMultilevel"/>
    <w:tmpl w:val="7362E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4E0F14"/>
    <w:multiLevelType w:val="multilevel"/>
    <w:tmpl w:val="57BC5E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2EE288C"/>
    <w:multiLevelType w:val="hybridMultilevel"/>
    <w:tmpl w:val="96167740"/>
    <w:lvl w:ilvl="0" w:tplc="44609A3A">
      <w:start w:val="1"/>
      <w:numFmt w:val="decimal"/>
      <w:lvlText w:val="%1."/>
      <w:lvlJc w:val="left"/>
      <w:pPr>
        <w:ind w:left="1020" w:hanging="360"/>
      </w:pPr>
    </w:lvl>
    <w:lvl w:ilvl="1" w:tplc="16C629B4">
      <w:start w:val="1"/>
      <w:numFmt w:val="decimal"/>
      <w:lvlText w:val="%2."/>
      <w:lvlJc w:val="left"/>
      <w:pPr>
        <w:ind w:left="1020" w:hanging="360"/>
      </w:pPr>
    </w:lvl>
    <w:lvl w:ilvl="2" w:tplc="5FDCF690">
      <w:start w:val="1"/>
      <w:numFmt w:val="decimal"/>
      <w:lvlText w:val="%3."/>
      <w:lvlJc w:val="left"/>
      <w:pPr>
        <w:ind w:left="1020" w:hanging="360"/>
      </w:pPr>
    </w:lvl>
    <w:lvl w:ilvl="3" w:tplc="A4D070CC">
      <w:start w:val="1"/>
      <w:numFmt w:val="decimal"/>
      <w:lvlText w:val="%4."/>
      <w:lvlJc w:val="left"/>
      <w:pPr>
        <w:ind w:left="1020" w:hanging="360"/>
      </w:pPr>
    </w:lvl>
    <w:lvl w:ilvl="4" w:tplc="B718AC7A">
      <w:start w:val="1"/>
      <w:numFmt w:val="decimal"/>
      <w:lvlText w:val="%5."/>
      <w:lvlJc w:val="left"/>
      <w:pPr>
        <w:ind w:left="1020" w:hanging="360"/>
      </w:pPr>
    </w:lvl>
    <w:lvl w:ilvl="5" w:tplc="45C609F6">
      <w:start w:val="1"/>
      <w:numFmt w:val="decimal"/>
      <w:lvlText w:val="%6."/>
      <w:lvlJc w:val="left"/>
      <w:pPr>
        <w:ind w:left="1020" w:hanging="360"/>
      </w:pPr>
    </w:lvl>
    <w:lvl w:ilvl="6" w:tplc="91C850EC">
      <w:start w:val="1"/>
      <w:numFmt w:val="decimal"/>
      <w:lvlText w:val="%7."/>
      <w:lvlJc w:val="left"/>
      <w:pPr>
        <w:ind w:left="1020" w:hanging="360"/>
      </w:pPr>
    </w:lvl>
    <w:lvl w:ilvl="7" w:tplc="D99257B6">
      <w:start w:val="1"/>
      <w:numFmt w:val="decimal"/>
      <w:lvlText w:val="%8."/>
      <w:lvlJc w:val="left"/>
      <w:pPr>
        <w:ind w:left="1020" w:hanging="360"/>
      </w:pPr>
    </w:lvl>
    <w:lvl w:ilvl="8" w:tplc="7124EA36">
      <w:start w:val="1"/>
      <w:numFmt w:val="decimal"/>
      <w:lvlText w:val="%9."/>
      <w:lvlJc w:val="left"/>
      <w:pPr>
        <w:ind w:left="1020" w:hanging="360"/>
      </w:pPr>
    </w:lvl>
  </w:abstractNum>
  <w:abstractNum w:abstractNumId="13" w15:restartNumberingAfterBreak="0">
    <w:nsid w:val="54DD7B76"/>
    <w:multiLevelType w:val="hybridMultilevel"/>
    <w:tmpl w:val="6AB066E8"/>
    <w:lvl w:ilvl="0" w:tplc="B802A71C">
      <w:start w:val="5"/>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68D03F6"/>
    <w:multiLevelType w:val="hybridMultilevel"/>
    <w:tmpl w:val="F516E2F6"/>
    <w:lvl w:ilvl="0" w:tplc="E9F62014">
      <w:start w:val="14"/>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88F7FC1"/>
    <w:multiLevelType w:val="hybridMultilevel"/>
    <w:tmpl w:val="DAD6E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2D4AE6"/>
    <w:multiLevelType w:val="hybridMultilevel"/>
    <w:tmpl w:val="95D20B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1423C91"/>
    <w:multiLevelType w:val="hybridMultilevel"/>
    <w:tmpl w:val="EAA0A7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D72028"/>
    <w:multiLevelType w:val="hybridMultilevel"/>
    <w:tmpl w:val="95D20B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6E21952"/>
    <w:multiLevelType w:val="hybridMultilevel"/>
    <w:tmpl w:val="9C8C4F2A"/>
    <w:lvl w:ilvl="0" w:tplc="2C40FFF2">
      <w:start w:val="1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2F0D06"/>
    <w:multiLevelType w:val="multilevel"/>
    <w:tmpl w:val="696CB472"/>
    <w:lvl w:ilvl="0">
      <w:start w:val="1"/>
      <w:numFmt w:val="decimal"/>
      <w:lvlText w:val="%1."/>
      <w:lvlJc w:val="left"/>
      <w:pPr>
        <w:ind w:left="720" w:hanging="360"/>
      </w:pPr>
      <w:rPr>
        <w:rFonts w:hint="default"/>
      </w:rPr>
    </w:lvl>
    <w:lvl w:ilvl="1">
      <w:start w:val="4"/>
      <w:numFmt w:val="decimal"/>
      <w:isLgl/>
      <w:lvlText w:val="%1.%2"/>
      <w:lvlJc w:val="left"/>
      <w:pPr>
        <w:ind w:left="206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9F75E6B"/>
    <w:multiLevelType w:val="hybridMultilevel"/>
    <w:tmpl w:val="1FF6916E"/>
    <w:lvl w:ilvl="0" w:tplc="3440F33E">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2003703212">
    <w:abstractNumId w:val="4"/>
  </w:num>
  <w:num w:numId="2" w16cid:durableId="1335961251">
    <w:abstractNumId w:val="9"/>
  </w:num>
  <w:num w:numId="3" w16cid:durableId="1631670323">
    <w:abstractNumId w:val="6"/>
  </w:num>
  <w:num w:numId="4" w16cid:durableId="902759788">
    <w:abstractNumId w:val="5"/>
  </w:num>
  <w:num w:numId="5" w16cid:durableId="348871559">
    <w:abstractNumId w:val="3"/>
  </w:num>
  <w:num w:numId="6" w16cid:durableId="2017491003">
    <w:abstractNumId w:val="17"/>
  </w:num>
  <w:num w:numId="7" w16cid:durableId="896281257">
    <w:abstractNumId w:val="7"/>
  </w:num>
  <w:num w:numId="8" w16cid:durableId="333001179">
    <w:abstractNumId w:val="0"/>
  </w:num>
  <w:num w:numId="9" w16cid:durableId="573275581">
    <w:abstractNumId w:val="13"/>
  </w:num>
  <w:num w:numId="10" w16cid:durableId="865021200">
    <w:abstractNumId w:val="21"/>
  </w:num>
  <w:num w:numId="11" w16cid:durableId="1579944417">
    <w:abstractNumId w:val="19"/>
  </w:num>
  <w:num w:numId="12" w16cid:durableId="1828326729">
    <w:abstractNumId w:val="15"/>
  </w:num>
  <w:num w:numId="13" w16cid:durableId="841551504">
    <w:abstractNumId w:val="1"/>
  </w:num>
  <w:num w:numId="14" w16cid:durableId="304550237">
    <w:abstractNumId w:val="20"/>
  </w:num>
  <w:num w:numId="15" w16cid:durableId="1666350503">
    <w:abstractNumId w:val="16"/>
  </w:num>
  <w:num w:numId="16" w16cid:durableId="110630442">
    <w:abstractNumId w:val="18"/>
  </w:num>
  <w:num w:numId="17" w16cid:durableId="1261572894">
    <w:abstractNumId w:val="12"/>
  </w:num>
  <w:num w:numId="18" w16cid:durableId="506140339">
    <w:abstractNumId w:val="11"/>
  </w:num>
  <w:num w:numId="19" w16cid:durableId="1327437833">
    <w:abstractNumId w:val="10"/>
  </w:num>
  <w:num w:numId="20" w16cid:durableId="1770927711">
    <w:abstractNumId w:val="2"/>
  </w:num>
  <w:num w:numId="21" w16cid:durableId="2060782173">
    <w:abstractNumId w:val="8"/>
  </w:num>
  <w:num w:numId="22" w16cid:durableId="102505886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r5pefawrd9aaed0e8vvwri50tp9vp0ep9w&quot;&gt;Main Endnote file&lt;record-ids&gt;&lt;item&gt;1&lt;/item&gt;&lt;item&gt;2&lt;/item&gt;&lt;item&gt;3&lt;/item&gt;&lt;item&gt;5&lt;/item&gt;&lt;item&gt;8&lt;/item&gt;&lt;item&gt;10&lt;/item&gt;&lt;item&gt;11&lt;/item&gt;&lt;item&gt;12&lt;/item&gt;&lt;item&gt;13&lt;/item&gt;&lt;item&gt;16&lt;/item&gt;&lt;item&gt;17&lt;/item&gt;&lt;item&gt;18&lt;/item&gt;&lt;item&gt;20&lt;/item&gt;&lt;item&gt;25&lt;/item&gt;&lt;item&gt;45&lt;/item&gt;&lt;item&gt;84&lt;/item&gt;&lt;item&gt;87&lt;/item&gt;&lt;item&gt;89&lt;/item&gt;&lt;item&gt;90&lt;/item&gt;&lt;item&gt;91&lt;/item&gt;&lt;item&gt;93&lt;/item&gt;&lt;item&gt;95&lt;/item&gt;&lt;item&gt;96&lt;/item&gt;&lt;item&gt;97&lt;/item&gt;&lt;item&gt;98&lt;/item&gt;&lt;item&gt;99&lt;/item&gt;&lt;item&gt;101&lt;/item&gt;&lt;item&gt;105&lt;/item&gt;&lt;item&gt;107&lt;/item&gt;&lt;item&gt;110&lt;/item&gt;&lt;item&gt;256&lt;/item&gt;&lt;item&gt;286&lt;/item&gt;&lt;item&gt;287&lt;/item&gt;&lt;item&gt;288&lt;/item&gt;&lt;item&gt;291&lt;/item&gt;&lt;item&gt;292&lt;/item&gt;&lt;item&gt;293&lt;/item&gt;&lt;item&gt;294&lt;/item&gt;&lt;item&gt;295&lt;/item&gt;&lt;item&gt;296&lt;/item&gt;&lt;item&gt;297&lt;/item&gt;&lt;item&gt;298&lt;/item&gt;&lt;item&gt;299&lt;/item&gt;&lt;item&gt;300&lt;/item&gt;&lt;item&gt;301&lt;/item&gt;&lt;item&gt;302&lt;/item&gt;&lt;item&gt;307&lt;/item&gt;&lt;item&gt;308&lt;/item&gt;&lt;item&gt;309&lt;/item&gt;&lt;item&gt;310&lt;/item&gt;&lt;item&gt;311&lt;/item&gt;&lt;item&gt;312&lt;/item&gt;&lt;item&gt;313&lt;/item&gt;&lt;item&gt;315&lt;/item&gt;&lt;item&gt;316&lt;/item&gt;&lt;item&gt;317&lt;/item&gt;&lt;item&gt;318&lt;/item&gt;&lt;item&gt;319&lt;/item&gt;&lt;item&gt;320&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8&lt;/item&gt;&lt;item&gt;339&lt;/item&gt;&lt;item&gt;341&lt;/item&gt;&lt;item&gt;342&lt;/item&gt;&lt;item&gt;343&lt;/item&gt;&lt;item&gt;344&lt;/item&gt;&lt;item&gt;345&lt;/item&gt;&lt;item&gt;346&lt;/item&gt;&lt;item&gt;347&lt;/item&gt;&lt;item&gt;348&lt;/item&gt;&lt;item&gt;349&lt;/item&gt;&lt;item&gt;350&lt;/item&gt;&lt;item&gt;351&lt;/item&gt;&lt;item&gt;352&lt;/item&gt;&lt;item&gt;353&lt;/item&gt;&lt;item&gt;355&lt;/item&gt;&lt;item&gt;356&lt;/item&gt;&lt;item&gt;357&lt;/item&gt;&lt;item&gt;358&lt;/item&gt;&lt;item&gt;360&lt;/item&gt;&lt;item&gt;361&lt;/item&gt;&lt;item&gt;362&lt;/item&gt;&lt;item&gt;363&lt;/item&gt;&lt;item&gt;364&lt;/item&gt;&lt;item&gt;365&lt;/item&gt;&lt;item&gt;366&lt;/item&gt;&lt;item&gt;367&lt;/item&gt;&lt;item&gt;368&lt;/item&gt;&lt;item&gt;369&lt;/item&gt;&lt;item&gt;371&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94&lt;/item&gt;&lt;item&gt;395&lt;/item&gt;&lt;item&gt;396&lt;/item&gt;&lt;item&gt;397&lt;/item&gt;&lt;item&gt;398&lt;/item&gt;&lt;item&gt;399&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41&lt;/item&gt;&lt;item&gt;442&lt;/item&gt;&lt;item&gt;443&lt;/item&gt;&lt;item&gt;444&lt;/item&gt;&lt;item&gt;446&lt;/item&gt;&lt;item&gt;524&lt;/item&gt;&lt;item&gt;525&lt;/item&gt;&lt;item&gt;526&lt;/item&gt;&lt;item&gt;527&lt;/item&gt;&lt;item&gt;528&lt;/item&gt;&lt;item&gt;530&lt;/item&gt;&lt;item&gt;531&lt;/item&gt;&lt;item&gt;534&lt;/item&gt;&lt;item&gt;535&lt;/item&gt;&lt;item&gt;536&lt;/item&gt;&lt;item&gt;538&lt;/item&gt;&lt;item&gt;539&lt;/item&gt;&lt;item&gt;540&lt;/item&gt;&lt;/record-ids&gt;&lt;/item&gt;&lt;/Libraries&gt;"/>
  </w:docVars>
  <w:rsids>
    <w:rsidRoot w:val="009E3AF6"/>
    <w:rsid w:val="00000DD9"/>
    <w:rsid w:val="00001124"/>
    <w:rsid w:val="00001CC9"/>
    <w:rsid w:val="00004AC2"/>
    <w:rsid w:val="00004F1A"/>
    <w:rsid w:val="00005393"/>
    <w:rsid w:val="00005852"/>
    <w:rsid w:val="00006D8E"/>
    <w:rsid w:val="00010344"/>
    <w:rsid w:val="00010D63"/>
    <w:rsid w:val="000110C0"/>
    <w:rsid w:val="00014392"/>
    <w:rsid w:val="000162D5"/>
    <w:rsid w:val="00020872"/>
    <w:rsid w:val="00022C6D"/>
    <w:rsid w:val="000238F7"/>
    <w:rsid w:val="00023FB3"/>
    <w:rsid w:val="0002466A"/>
    <w:rsid w:val="00024721"/>
    <w:rsid w:val="00024E8E"/>
    <w:rsid w:val="00024F1C"/>
    <w:rsid w:val="000259A8"/>
    <w:rsid w:val="000263AA"/>
    <w:rsid w:val="00027B10"/>
    <w:rsid w:val="00027C41"/>
    <w:rsid w:val="0003128F"/>
    <w:rsid w:val="00032F6E"/>
    <w:rsid w:val="0003312D"/>
    <w:rsid w:val="00033666"/>
    <w:rsid w:val="000340DE"/>
    <w:rsid w:val="00034974"/>
    <w:rsid w:val="00034D6D"/>
    <w:rsid w:val="00036012"/>
    <w:rsid w:val="00037145"/>
    <w:rsid w:val="000371FF"/>
    <w:rsid w:val="000375D9"/>
    <w:rsid w:val="00037F10"/>
    <w:rsid w:val="0003E4D0"/>
    <w:rsid w:val="00040CA2"/>
    <w:rsid w:val="00041DF0"/>
    <w:rsid w:val="000423D0"/>
    <w:rsid w:val="000443ED"/>
    <w:rsid w:val="00044E60"/>
    <w:rsid w:val="00046845"/>
    <w:rsid w:val="00046F58"/>
    <w:rsid w:val="000518D3"/>
    <w:rsid w:val="000524EF"/>
    <w:rsid w:val="00052C8F"/>
    <w:rsid w:val="000563AF"/>
    <w:rsid w:val="00056B7C"/>
    <w:rsid w:val="00060287"/>
    <w:rsid w:val="000610C7"/>
    <w:rsid w:val="000634C2"/>
    <w:rsid w:val="00063785"/>
    <w:rsid w:val="00063806"/>
    <w:rsid w:val="00065754"/>
    <w:rsid w:val="00071E31"/>
    <w:rsid w:val="000740FC"/>
    <w:rsid w:val="000746B7"/>
    <w:rsid w:val="000749F0"/>
    <w:rsid w:val="00074C90"/>
    <w:rsid w:val="00074E06"/>
    <w:rsid w:val="00075280"/>
    <w:rsid w:val="00076A0A"/>
    <w:rsid w:val="000776CD"/>
    <w:rsid w:val="00077C99"/>
    <w:rsid w:val="000805F0"/>
    <w:rsid w:val="000814C4"/>
    <w:rsid w:val="00087A63"/>
    <w:rsid w:val="00092750"/>
    <w:rsid w:val="00092DE7"/>
    <w:rsid w:val="00093710"/>
    <w:rsid w:val="00093E87"/>
    <w:rsid w:val="00094295"/>
    <w:rsid w:val="00095A35"/>
    <w:rsid w:val="00097307"/>
    <w:rsid w:val="000974E1"/>
    <w:rsid w:val="000A00EC"/>
    <w:rsid w:val="000A186F"/>
    <w:rsid w:val="000A294D"/>
    <w:rsid w:val="000A2F7A"/>
    <w:rsid w:val="000A5079"/>
    <w:rsid w:val="000A53EE"/>
    <w:rsid w:val="000A5DA7"/>
    <w:rsid w:val="000A6E66"/>
    <w:rsid w:val="000B0898"/>
    <w:rsid w:val="000B1186"/>
    <w:rsid w:val="000B2B85"/>
    <w:rsid w:val="000B4E31"/>
    <w:rsid w:val="000B51BE"/>
    <w:rsid w:val="000B59A9"/>
    <w:rsid w:val="000B63F3"/>
    <w:rsid w:val="000B6D13"/>
    <w:rsid w:val="000B6FE3"/>
    <w:rsid w:val="000B708A"/>
    <w:rsid w:val="000B782D"/>
    <w:rsid w:val="000C0E46"/>
    <w:rsid w:val="000C29E0"/>
    <w:rsid w:val="000C32BD"/>
    <w:rsid w:val="000C45C4"/>
    <w:rsid w:val="000C4CB6"/>
    <w:rsid w:val="000C4E6B"/>
    <w:rsid w:val="000C54AF"/>
    <w:rsid w:val="000C55CF"/>
    <w:rsid w:val="000C643D"/>
    <w:rsid w:val="000C66EF"/>
    <w:rsid w:val="000C72E3"/>
    <w:rsid w:val="000C7442"/>
    <w:rsid w:val="000D135C"/>
    <w:rsid w:val="000D16E7"/>
    <w:rsid w:val="000D4750"/>
    <w:rsid w:val="000D5D14"/>
    <w:rsid w:val="000D5F37"/>
    <w:rsid w:val="000D6015"/>
    <w:rsid w:val="000D715C"/>
    <w:rsid w:val="000E1402"/>
    <w:rsid w:val="000E1570"/>
    <w:rsid w:val="000E160D"/>
    <w:rsid w:val="000E2218"/>
    <w:rsid w:val="000E2CEF"/>
    <w:rsid w:val="000E2D37"/>
    <w:rsid w:val="000E4194"/>
    <w:rsid w:val="000E466E"/>
    <w:rsid w:val="000E494D"/>
    <w:rsid w:val="000E4D40"/>
    <w:rsid w:val="000E7C89"/>
    <w:rsid w:val="000F0546"/>
    <w:rsid w:val="000F1FEF"/>
    <w:rsid w:val="000F27FA"/>
    <w:rsid w:val="000F39C5"/>
    <w:rsid w:val="000F4D71"/>
    <w:rsid w:val="00100EA7"/>
    <w:rsid w:val="001017D8"/>
    <w:rsid w:val="001048C3"/>
    <w:rsid w:val="00105276"/>
    <w:rsid w:val="00105694"/>
    <w:rsid w:val="001069DC"/>
    <w:rsid w:val="00106B54"/>
    <w:rsid w:val="00110EA2"/>
    <w:rsid w:val="001145AD"/>
    <w:rsid w:val="0011687B"/>
    <w:rsid w:val="00117BCA"/>
    <w:rsid w:val="00120A55"/>
    <w:rsid w:val="00121E09"/>
    <w:rsid w:val="00122B6A"/>
    <w:rsid w:val="001266B7"/>
    <w:rsid w:val="0013171B"/>
    <w:rsid w:val="00133D55"/>
    <w:rsid w:val="00136C59"/>
    <w:rsid w:val="00136F4A"/>
    <w:rsid w:val="001412B1"/>
    <w:rsid w:val="00142E84"/>
    <w:rsid w:val="001474B7"/>
    <w:rsid w:val="001474F5"/>
    <w:rsid w:val="001479AF"/>
    <w:rsid w:val="00150B58"/>
    <w:rsid w:val="00150FDA"/>
    <w:rsid w:val="00151B57"/>
    <w:rsid w:val="00152290"/>
    <w:rsid w:val="001532CF"/>
    <w:rsid w:val="001556BC"/>
    <w:rsid w:val="00155909"/>
    <w:rsid w:val="001563E2"/>
    <w:rsid w:val="001578FF"/>
    <w:rsid w:val="00157FF9"/>
    <w:rsid w:val="00160004"/>
    <w:rsid w:val="001631E0"/>
    <w:rsid w:val="00163693"/>
    <w:rsid w:val="00165855"/>
    <w:rsid w:val="001666D6"/>
    <w:rsid w:val="00167A4C"/>
    <w:rsid w:val="00167C67"/>
    <w:rsid w:val="00171278"/>
    <w:rsid w:val="0017268A"/>
    <w:rsid w:val="001727BB"/>
    <w:rsid w:val="00173BA5"/>
    <w:rsid w:val="001755F2"/>
    <w:rsid w:val="00175C5E"/>
    <w:rsid w:val="00175D0F"/>
    <w:rsid w:val="00176527"/>
    <w:rsid w:val="00182680"/>
    <w:rsid w:val="00184715"/>
    <w:rsid w:val="00184E47"/>
    <w:rsid w:val="00185B89"/>
    <w:rsid w:val="001861C4"/>
    <w:rsid w:val="00186958"/>
    <w:rsid w:val="00186EBC"/>
    <w:rsid w:val="00190B33"/>
    <w:rsid w:val="00192E9E"/>
    <w:rsid w:val="00193CC6"/>
    <w:rsid w:val="00193EEE"/>
    <w:rsid w:val="00193F04"/>
    <w:rsid w:val="00196014"/>
    <w:rsid w:val="0019656E"/>
    <w:rsid w:val="00196FA0"/>
    <w:rsid w:val="00197B60"/>
    <w:rsid w:val="00197DF8"/>
    <w:rsid w:val="001A4037"/>
    <w:rsid w:val="001AEA39"/>
    <w:rsid w:val="001B2ECF"/>
    <w:rsid w:val="001B5177"/>
    <w:rsid w:val="001B5BF5"/>
    <w:rsid w:val="001B79E0"/>
    <w:rsid w:val="001B7F17"/>
    <w:rsid w:val="001C112F"/>
    <w:rsid w:val="001C2D07"/>
    <w:rsid w:val="001C2D8D"/>
    <w:rsid w:val="001C2EF4"/>
    <w:rsid w:val="001C3423"/>
    <w:rsid w:val="001C3950"/>
    <w:rsid w:val="001C444D"/>
    <w:rsid w:val="001C4D70"/>
    <w:rsid w:val="001C5B31"/>
    <w:rsid w:val="001C7B52"/>
    <w:rsid w:val="001D02C6"/>
    <w:rsid w:val="001D225E"/>
    <w:rsid w:val="001D33B0"/>
    <w:rsid w:val="001D38BC"/>
    <w:rsid w:val="001D5102"/>
    <w:rsid w:val="001D52A6"/>
    <w:rsid w:val="001D53FE"/>
    <w:rsid w:val="001D624C"/>
    <w:rsid w:val="001E0FB3"/>
    <w:rsid w:val="001E16CE"/>
    <w:rsid w:val="001E1954"/>
    <w:rsid w:val="001E2D14"/>
    <w:rsid w:val="001E3440"/>
    <w:rsid w:val="001E3FAC"/>
    <w:rsid w:val="001E4ECA"/>
    <w:rsid w:val="001F040C"/>
    <w:rsid w:val="001F15EB"/>
    <w:rsid w:val="001F2355"/>
    <w:rsid w:val="001F3414"/>
    <w:rsid w:val="001F55E2"/>
    <w:rsid w:val="001F69CE"/>
    <w:rsid w:val="001F6B2B"/>
    <w:rsid w:val="001F6D59"/>
    <w:rsid w:val="001F703A"/>
    <w:rsid w:val="001F746E"/>
    <w:rsid w:val="001F760E"/>
    <w:rsid w:val="00200846"/>
    <w:rsid w:val="00200956"/>
    <w:rsid w:val="0020302F"/>
    <w:rsid w:val="00203929"/>
    <w:rsid w:val="00203CB3"/>
    <w:rsid w:val="002049E4"/>
    <w:rsid w:val="00204EF7"/>
    <w:rsid w:val="00207F24"/>
    <w:rsid w:val="00211210"/>
    <w:rsid w:val="002141EE"/>
    <w:rsid w:val="00214CC1"/>
    <w:rsid w:val="0021582D"/>
    <w:rsid w:val="00215840"/>
    <w:rsid w:val="00216033"/>
    <w:rsid w:val="00220843"/>
    <w:rsid w:val="002209A3"/>
    <w:rsid w:val="00221D51"/>
    <w:rsid w:val="00221E2C"/>
    <w:rsid w:val="00223617"/>
    <w:rsid w:val="00223CC7"/>
    <w:rsid w:val="00224D39"/>
    <w:rsid w:val="00226391"/>
    <w:rsid w:val="00226431"/>
    <w:rsid w:val="0022772C"/>
    <w:rsid w:val="002303E5"/>
    <w:rsid w:val="002304EF"/>
    <w:rsid w:val="00231E55"/>
    <w:rsid w:val="0023299D"/>
    <w:rsid w:val="00233963"/>
    <w:rsid w:val="00234F3C"/>
    <w:rsid w:val="002351B7"/>
    <w:rsid w:val="002360FD"/>
    <w:rsid w:val="00241196"/>
    <w:rsid w:val="00241D2B"/>
    <w:rsid w:val="00241DBE"/>
    <w:rsid w:val="00242856"/>
    <w:rsid w:val="00242FBC"/>
    <w:rsid w:val="0024330A"/>
    <w:rsid w:val="00245555"/>
    <w:rsid w:val="00246477"/>
    <w:rsid w:val="00246BEA"/>
    <w:rsid w:val="0025103B"/>
    <w:rsid w:val="002515C9"/>
    <w:rsid w:val="002538CE"/>
    <w:rsid w:val="00254FA2"/>
    <w:rsid w:val="0025560D"/>
    <w:rsid w:val="00255ECF"/>
    <w:rsid w:val="002574FA"/>
    <w:rsid w:val="00257A50"/>
    <w:rsid w:val="00260AA0"/>
    <w:rsid w:val="002635FD"/>
    <w:rsid w:val="0026752A"/>
    <w:rsid w:val="002706F1"/>
    <w:rsid w:val="00271DF0"/>
    <w:rsid w:val="00275636"/>
    <w:rsid w:val="00275A79"/>
    <w:rsid w:val="00275F63"/>
    <w:rsid w:val="00276851"/>
    <w:rsid w:val="0027723A"/>
    <w:rsid w:val="002778A8"/>
    <w:rsid w:val="002811DD"/>
    <w:rsid w:val="00282200"/>
    <w:rsid w:val="00283417"/>
    <w:rsid w:val="00283873"/>
    <w:rsid w:val="002841E8"/>
    <w:rsid w:val="002873CD"/>
    <w:rsid w:val="0028740F"/>
    <w:rsid w:val="00290248"/>
    <w:rsid w:val="00291DB0"/>
    <w:rsid w:val="002923AB"/>
    <w:rsid w:val="00292CE5"/>
    <w:rsid w:val="00293822"/>
    <w:rsid w:val="00295E31"/>
    <w:rsid w:val="00295FFA"/>
    <w:rsid w:val="00297585"/>
    <w:rsid w:val="00297BCA"/>
    <w:rsid w:val="002A078A"/>
    <w:rsid w:val="002A0CB6"/>
    <w:rsid w:val="002A22D0"/>
    <w:rsid w:val="002A317F"/>
    <w:rsid w:val="002A39E0"/>
    <w:rsid w:val="002A3DDB"/>
    <w:rsid w:val="002A70A1"/>
    <w:rsid w:val="002A769A"/>
    <w:rsid w:val="002A76BD"/>
    <w:rsid w:val="002B0823"/>
    <w:rsid w:val="002B2BF2"/>
    <w:rsid w:val="002B6889"/>
    <w:rsid w:val="002C67A9"/>
    <w:rsid w:val="002C7D5C"/>
    <w:rsid w:val="002D0131"/>
    <w:rsid w:val="002D0A7D"/>
    <w:rsid w:val="002D38D9"/>
    <w:rsid w:val="002D3F91"/>
    <w:rsid w:val="002D4C06"/>
    <w:rsid w:val="002D5DBA"/>
    <w:rsid w:val="002D5E8F"/>
    <w:rsid w:val="002D63FD"/>
    <w:rsid w:val="002D6AFE"/>
    <w:rsid w:val="002D7175"/>
    <w:rsid w:val="002E0C6D"/>
    <w:rsid w:val="002E0E54"/>
    <w:rsid w:val="002E105D"/>
    <w:rsid w:val="002E29C3"/>
    <w:rsid w:val="002E5195"/>
    <w:rsid w:val="002E51DF"/>
    <w:rsid w:val="002E5CBA"/>
    <w:rsid w:val="002E6CB8"/>
    <w:rsid w:val="002E7B3F"/>
    <w:rsid w:val="002E7B9B"/>
    <w:rsid w:val="002F1639"/>
    <w:rsid w:val="002F1681"/>
    <w:rsid w:val="002F2F9B"/>
    <w:rsid w:val="002F48F9"/>
    <w:rsid w:val="002F77AC"/>
    <w:rsid w:val="0030086D"/>
    <w:rsid w:val="0030091C"/>
    <w:rsid w:val="00307648"/>
    <w:rsid w:val="0031138E"/>
    <w:rsid w:val="00313271"/>
    <w:rsid w:val="00314E81"/>
    <w:rsid w:val="003150E7"/>
    <w:rsid w:val="00315341"/>
    <w:rsid w:val="00315A58"/>
    <w:rsid w:val="003221A6"/>
    <w:rsid w:val="003225AD"/>
    <w:rsid w:val="00322D25"/>
    <w:rsid w:val="00322F11"/>
    <w:rsid w:val="003238BF"/>
    <w:rsid w:val="00323BA2"/>
    <w:rsid w:val="00327D96"/>
    <w:rsid w:val="0033219C"/>
    <w:rsid w:val="00333779"/>
    <w:rsid w:val="00333DD8"/>
    <w:rsid w:val="00334930"/>
    <w:rsid w:val="00334EDE"/>
    <w:rsid w:val="00335C06"/>
    <w:rsid w:val="00336837"/>
    <w:rsid w:val="00336F41"/>
    <w:rsid w:val="00337A10"/>
    <w:rsid w:val="0034052B"/>
    <w:rsid w:val="003408A2"/>
    <w:rsid w:val="00340ADD"/>
    <w:rsid w:val="00341351"/>
    <w:rsid w:val="00341687"/>
    <w:rsid w:val="00342104"/>
    <w:rsid w:val="00342DC0"/>
    <w:rsid w:val="00343704"/>
    <w:rsid w:val="00344019"/>
    <w:rsid w:val="00344A2B"/>
    <w:rsid w:val="00347E21"/>
    <w:rsid w:val="003502EC"/>
    <w:rsid w:val="00352BA0"/>
    <w:rsid w:val="00353E50"/>
    <w:rsid w:val="003549F9"/>
    <w:rsid w:val="003554BC"/>
    <w:rsid w:val="00356D81"/>
    <w:rsid w:val="003601EA"/>
    <w:rsid w:val="00360FF7"/>
    <w:rsid w:val="00361CAB"/>
    <w:rsid w:val="00361F97"/>
    <w:rsid w:val="00362627"/>
    <w:rsid w:val="00362632"/>
    <w:rsid w:val="003630A7"/>
    <w:rsid w:val="00365250"/>
    <w:rsid w:val="00366F67"/>
    <w:rsid w:val="00366FCF"/>
    <w:rsid w:val="003675C7"/>
    <w:rsid w:val="00367749"/>
    <w:rsid w:val="00372387"/>
    <w:rsid w:val="00373311"/>
    <w:rsid w:val="00374564"/>
    <w:rsid w:val="00376BE6"/>
    <w:rsid w:val="00376E4F"/>
    <w:rsid w:val="003779CF"/>
    <w:rsid w:val="00383286"/>
    <w:rsid w:val="003837EC"/>
    <w:rsid w:val="00384062"/>
    <w:rsid w:val="0038790A"/>
    <w:rsid w:val="00387A4C"/>
    <w:rsid w:val="003919D1"/>
    <w:rsid w:val="00393F18"/>
    <w:rsid w:val="00394DAD"/>
    <w:rsid w:val="0039692D"/>
    <w:rsid w:val="00396CDE"/>
    <w:rsid w:val="003976A5"/>
    <w:rsid w:val="003A01AC"/>
    <w:rsid w:val="003A0276"/>
    <w:rsid w:val="003A20D1"/>
    <w:rsid w:val="003A2EC9"/>
    <w:rsid w:val="003A3BA6"/>
    <w:rsid w:val="003A4158"/>
    <w:rsid w:val="003A4D79"/>
    <w:rsid w:val="003A577E"/>
    <w:rsid w:val="003A6C6D"/>
    <w:rsid w:val="003B0130"/>
    <w:rsid w:val="003B02E2"/>
    <w:rsid w:val="003B0BDE"/>
    <w:rsid w:val="003B0C8D"/>
    <w:rsid w:val="003B18AE"/>
    <w:rsid w:val="003B1DED"/>
    <w:rsid w:val="003B2B71"/>
    <w:rsid w:val="003B33CF"/>
    <w:rsid w:val="003B4E07"/>
    <w:rsid w:val="003B61E8"/>
    <w:rsid w:val="003B6BDC"/>
    <w:rsid w:val="003C2D88"/>
    <w:rsid w:val="003C3EF1"/>
    <w:rsid w:val="003C4D74"/>
    <w:rsid w:val="003C5B33"/>
    <w:rsid w:val="003C5E4C"/>
    <w:rsid w:val="003C62CE"/>
    <w:rsid w:val="003C67FE"/>
    <w:rsid w:val="003C6971"/>
    <w:rsid w:val="003D02F2"/>
    <w:rsid w:val="003D0B67"/>
    <w:rsid w:val="003D2166"/>
    <w:rsid w:val="003D3182"/>
    <w:rsid w:val="003D4E11"/>
    <w:rsid w:val="003D65D2"/>
    <w:rsid w:val="003E0338"/>
    <w:rsid w:val="003E0A9B"/>
    <w:rsid w:val="003E111E"/>
    <w:rsid w:val="003E3708"/>
    <w:rsid w:val="003E514A"/>
    <w:rsid w:val="003E51BC"/>
    <w:rsid w:val="003E51E1"/>
    <w:rsid w:val="003E5BAF"/>
    <w:rsid w:val="003E5BFB"/>
    <w:rsid w:val="003F1664"/>
    <w:rsid w:val="003F18C5"/>
    <w:rsid w:val="003F20FE"/>
    <w:rsid w:val="003F2574"/>
    <w:rsid w:val="003F29D0"/>
    <w:rsid w:val="003F337B"/>
    <w:rsid w:val="003F33DD"/>
    <w:rsid w:val="003F474A"/>
    <w:rsid w:val="003F53E5"/>
    <w:rsid w:val="003F5D7B"/>
    <w:rsid w:val="00400F5B"/>
    <w:rsid w:val="004025D5"/>
    <w:rsid w:val="00406EE5"/>
    <w:rsid w:val="00410058"/>
    <w:rsid w:val="00410073"/>
    <w:rsid w:val="00410D2D"/>
    <w:rsid w:val="00411257"/>
    <w:rsid w:val="0041193A"/>
    <w:rsid w:val="0041202E"/>
    <w:rsid w:val="004159B6"/>
    <w:rsid w:val="004176F4"/>
    <w:rsid w:val="00417E60"/>
    <w:rsid w:val="00420E01"/>
    <w:rsid w:val="00420FE9"/>
    <w:rsid w:val="00421ED2"/>
    <w:rsid w:val="00425171"/>
    <w:rsid w:val="00426C35"/>
    <w:rsid w:val="004273E2"/>
    <w:rsid w:val="004300AF"/>
    <w:rsid w:val="00430859"/>
    <w:rsid w:val="00433E90"/>
    <w:rsid w:val="0043475D"/>
    <w:rsid w:val="00434C5F"/>
    <w:rsid w:val="004370BF"/>
    <w:rsid w:val="004371E2"/>
    <w:rsid w:val="004373A4"/>
    <w:rsid w:val="00440014"/>
    <w:rsid w:val="00440231"/>
    <w:rsid w:val="0044023F"/>
    <w:rsid w:val="0044119E"/>
    <w:rsid w:val="00441E21"/>
    <w:rsid w:val="00444D60"/>
    <w:rsid w:val="00447566"/>
    <w:rsid w:val="00447915"/>
    <w:rsid w:val="00451E3F"/>
    <w:rsid w:val="004533C9"/>
    <w:rsid w:val="00456E6F"/>
    <w:rsid w:val="0046044B"/>
    <w:rsid w:val="00461EED"/>
    <w:rsid w:val="004671A4"/>
    <w:rsid w:val="00467504"/>
    <w:rsid w:val="004709A1"/>
    <w:rsid w:val="00471C9F"/>
    <w:rsid w:val="00471DEE"/>
    <w:rsid w:val="004738E7"/>
    <w:rsid w:val="00473F55"/>
    <w:rsid w:val="00474055"/>
    <w:rsid w:val="00474985"/>
    <w:rsid w:val="00475987"/>
    <w:rsid w:val="00475C9D"/>
    <w:rsid w:val="00477CB5"/>
    <w:rsid w:val="00481827"/>
    <w:rsid w:val="00482373"/>
    <w:rsid w:val="00482911"/>
    <w:rsid w:val="00484029"/>
    <w:rsid w:val="004869F9"/>
    <w:rsid w:val="00490EDE"/>
    <w:rsid w:val="00491453"/>
    <w:rsid w:val="00492C57"/>
    <w:rsid w:val="00493D65"/>
    <w:rsid w:val="004946BD"/>
    <w:rsid w:val="00494DED"/>
    <w:rsid w:val="00495AB0"/>
    <w:rsid w:val="00495BE2"/>
    <w:rsid w:val="00497147"/>
    <w:rsid w:val="00497686"/>
    <w:rsid w:val="00497B72"/>
    <w:rsid w:val="004A042B"/>
    <w:rsid w:val="004A0B35"/>
    <w:rsid w:val="004A1737"/>
    <w:rsid w:val="004A3B64"/>
    <w:rsid w:val="004A4896"/>
    <w:rsid w:val="004A5BB1"/>
    <w:rsid w:val="004A60A4"/>
    <w:rsid w:val="004A6A34"/>
    <w:rsid w:val="004A74E9"/>
    <w:rsid w:val="004B03D0"/>
    <w:rsid w:val="004B0E0D"/>
    <w:rsid w:val="004B1CEE"/>
    <w:rsid w:val="004B1D11"/>
    <w:rsid w:val="004B28CB"/>
    <w:rsid w:val="004B30D1"/>
    <w:rsid w:val="004B474F"/>
    <w:rsid w:val="004B5318"/>
    <w:rsid w:val="004B5C0D"/>
    <w:rsid w:val="004C0FFC"/>
    <w:rsid w:val="004C1725"/>
    <w:rsid w:val="004C1988"/>
    <w:rsid w:val="004C4148"/>
    <w:rsid w:val="004C44CB"/>
    <w:rsid w:val="004C4677"/>
    <w:rsid w:val="004C5E34"/>
    <w:rsid w:val="004C5F57"/>
    <w:rsid w:val="004C69E6"/>
    <w:rsid w:val="004C6AD5"/>
    <w:rsid w:val="004C6B68"/>
    <w:rsid w:val="004C7054"/>
    <w:rsid w:val="004D1937"/>
    <w:rsid w:val="004D1CC1"/>
    <w:rsid w:val="004D28B8"/>
    <w:rsid w:val="004D50F5"/>
    <w:rsid w:val="004D6A36"/>
    <w:rsid w:val="004D6DA5"/>
    <w:rsid w:val="004E119A"/>
    <w:rsid w:val="004E1F23"/>
    <w:rsid w:val="004E4D72"/>
    <w:rsid w:val="004F0942"/>
    <w:rsid w:val="004F17BC"/>
    <w:rsid w:val="004F2379"/>
    <w:rsid w:val="004F354C"/>
    <w:rsid w:val="004F4764"/>
    <w:rsid w:val="004F5911"/>
    <w:rsid w:val="004F5BA8"/>
    <w:rsid w:val="004F6182"/>
    <w:rsid w:val="004F7B1E"/>
    <w:rsid w:val="00502034"/>
    <w:rsid w:val="005033DA"/>
    <w:rsid w:val="00504F39"/>
    <w:rsid w:val="00505051"/>
    <w:rsid w:val="005055F4"/>
    <w:rsid w:val="0050697D"/>
    <w:rsid w:val="00506AAE"/>
    <w:rsid w:val="00507596"/>
    <w:rsid w:val="0050787B"/>
    <w:rsid w:val="00512A0E"/>
    <w:rsid w:val="00512C96"/>
    <w:rsid w:val="00514796"/>
    <w:rsid w:val="0051489B"/>
    <w:rsid w:val="005162EF"/>
    <w:rsid w:val="005203F7"/>
    <w:rsid w:val="00521997"/>
    <w:rsid w:val="00521D41"/>
    <w:rsid w:val="005228C2"/>
    <w:rsid w:val="005251B9"/>
    <w:rsid w:val="0052528F"/>
    <w:rsid w:val="005254A8"/>
    <w:rsid w:val="0052716D"/>
    <w:rsid w:val="00527B6A"/>
    <w:rsid w:val="005332F0"/>
    <w:rsid w:val="00534F21"/>
    <w:rsid w:val="00536B81"/>
    <w:rsid w:val="005403FC"/>
    <w:rsid w:val="0054330C"/>
    <w:rsid w:val="00544DAA"/>
    <w:rsid w:val="0054578D"/>
    <w:rsid w:val="005472D3"/>
    <w:rsid w:val="00547F72"/>
    <w:rsid w:val="00552D76"/>
    <w:rsid w:val="005534A6"/>
    <w:rsid w:val="005546DC"/>
    <w:rsid w:val="00554E29"/>
    <w:rsid w:val="00555523"/>
    <w:rsid w:val="0055596E"/>
    <w:rsid w:val="0055717B"/>
    <w:rsid w:val="00557788"/>
    <w:rsid w:val="00557E7A"/>
    <w:rsid w:val="005601E6"/>
    <w:rsid w:val="005603BC"/>
    <w:rsid w:val="005616F5"/>
    <w:rsid w:val="005621CD"/>
    <w:rsid w:val="00563097"/>
    <w:rsid w:val="0056773C"/>
    <w:rsid w:val="00577B24"/>
    <w:rsid w:val="00580883"/>
    <w:rsid w:val="00581222"/>
    <w:rsid w:val="00581333"/>
    <w:rsid w:val="00582B5C"/>
    <w:rsid w:val="0058440A"/>
    <w:rsid w:val="005850B7"/>
    <w:rsid w:val="00586B75"/>
    <w:rsid w:val="00590555"/>
    <w:rsid w:val="00591BEA"/>
    <w:rsid w:val="00592000"/>
    <w:rsid w:val="00592573"/>
    <w:rsid w:val="00595366"/>
    <w:rsid w:val="00595D3A"/>
    <w:rsid w:val="00597450"/>
    <w:rsid w:val="00597C42"/>
    <w:rsid w:val="005A31D3"/>
    <w:rsid w:val="005A4C59"/>
    <w:rsid w:val="005B2195"/>
    <w:rsid w:val="005B2BD5"/>
    <w:rsid w:val="005B360A"/>
    <w:rsid w:val="005B3A3B"/>
    <w:rsid w:val="005B6E44"/>
    <w:rsid w:val="005C2026"/>
    <w:rsid w:val="005C2B15"/>
    <w:rsid w:val="005C3731"/>
    <w:rsid w:val="005C594C"/>
    <w:rsid w:val="005C5F59"/>
    <w:rsid w:val="005C6889"/>
    <w:rsid w:val="005C6C62"/>
    <w:rsid w:val="005C6E3C"/>
    <w:rsid w:val="005C6FA3"/>
    <w:rsid w:val="005D3152"/>
    <w:rsid w:val="005D333A"/>
    <w:rsid w:val="005D4239"/>
    <w:rsid w:val="005D51B6"/>
    <w:rsid w:val="005D6832"/>
    <w:rsid w:val="005E0295"/>
    <w:rsid w:val="005E0B95"/>
    <w:rsid w:val="005E1448"/>
    <w:rsid w:val="005E20CB"/>
    <w:rsid w:val="005E237B"/>
    <w:rsid w:val="005E2607"/>
    <w:rsid w:val="005E57EE"/>
    <w:rsid w:val="005E58E2"/>
    <w:rsid w:val="005E5BEB"/>
    <w:rsid w:val="005E6A8B"/>
    <w:rsid w:val="005E760F"/>
    <w:rsid w:val="005E766A"/>
    <w:rsid w:val="005E7A81"/>
    <w:rsid w:val="005F0E40"/>
    <w:rsid w:val="005F146B"/>
    <w:rsid w:val="005F31C2"/>
    <w:rsid w:val="005F34C4"/>
    <w:rsid w:val="005F3836"/>
    <w:rsid w:val="005F3EB1"/>
    <w:rsid w:val="005F441B"/>
    <w:rsid w:val="005F4F32"/>
    <w:rsid w:val="005F63D9"/>
    <w:rsid w:val="005F6DDB"/>
    <w:rsid w:val="005F7B30"/>
    <w:rsid w:val="005F7CB3"/>
    <w:rsid w:val="00600129"/>
    <w:rsid w:val="006002A2"/>
    <w:rsid w:val="0060302E"/>
    <w:rsid w:val="0060313D"/>
    <w:rsid w:val="00605D12"/>
    <w:rsid w:val="00607424"/>
    <w:rsid w:val="00611B5E"/>
    <w:rsid w:val="0061240D"/>
    <w:rsid w:val="0061263A"/>
    <w:rsid w:val="00613189"/>
    <w:rsid w:val="00614343"/>
    <w:rsid w:val="0061477D"/>
    <w:rsid w:val="006164EC"/>
    <w:rsid w:val="00620B4E"/>
    <w:rsid w:val="00621E8D"/>
    <w:rsid w:val="00622BDF"/>
    <w:rsid w:val="00622C63"/>
    <w:rsid w:val="00624100"/>
    <w:rsid w:val="00630526"/>
    <w:rsid w:val="006316D9"/>
    <w:rsid w:val="0063223E"/>
    <w:rsid w:val="00632C64"/>
    <w:rsid w:val="006336EF"/>
    <w:rsid w:val="0063671B"/>
    <w:rsid w:val="00637B3A"/>
    <w:rsid w:val="00640A64"/>
    <w:rsid w:val="00641BA1"/>
    <w:rsid w:val="00641D35"/>
    <w:rsid w:val="0064289A"/>
    <w:rsid w:val="0064351E"/>
    <w:rsid w:val="00643A11"/>
    <w:rsid w:val="00644BFD"/>
    <w:rsid w:val="006473F1"/>
    <w:rsid w:val="006512FC"/>
    <w:rsid w:val="0065162A"/>
    <w:rsid w:val="00651976"/>
    <w:rsid w:val="00652340"/>
    <w:rsid w:val="00652632"/>
    <w:rsid w:val="006534BC"/>
    <w:rsid w:val="006541A0"/>
    <w:rsid w:val="00654CF6"/>
    <w:rsid w:val="00655129"/>
    <w:rsid w:val="0065689C"/>
    <w:rsid w:val="0065713B"/>
    <w:rsid w:val="00657E33"/>
    <w:rsid w:val="006614D7"/>
    <w:rsid w:val="00662435"/>
    <w:rsid w:val="006626BA"/>
    <w:rsid w:val="006630B7"/>
    <w:rsid w:val="00663E81"/>
    <w:rsid w:val="006640EB"/>
    <w:rsid w:val="00665637"/>
    <w:rsid w:val="00665ABF"/>
    <w:rsid w:val="00665B23"/>
    <w:rsid w:val="0066650F"/>
    <w:rsid w:val="00671B43"/>
    <w:rsid w:val="006728E1"/>
    <w:rsid w:val="00672A9D"/>
    <w:rsid w:val="006750C1"/>
    <w:rsid w:val="006750E1"/>
    <w:rsid w:val="006755D6"/>
    <w:rsid w:val="00675BEB"/>
    <w:rsid w:val="00675C7D"/>
    <w:rsid w:val="0067665E"/>
    <w:rsid w:val="0067674E"/>
    <w:rsid w:val="00677A66"/>
    <w:rsid w:val="00680435"/>
    <w:rsid w:val="0068104C"/>
    <w:rsid w:val="0068232E"/>
    <w:rsid w:val="00684FDF"/>
    <w:rsid w:val="0068513A"/>
    <w:rsid w:val="006935F6"/>
    <w:rsid w:val="00693655"/>
    <w:rsid w:val="006961B8"/>
    <w:rsid w:val="00697B61"/>
    <w:rsid w:val="0069F5D9"/>
    <w:rsid w:val="006A105F"/>
    <w:rsid w:val="006A1347"/>
    <w:rsid w:val="006A6C86"/>
    <w:rsid w:val="006A7139"/>
    <w:rsid w:val="006B3ACE"/>
    <w:rsid w:val="006B429B"/>
    <w:rsid w:val="006B475C"/>
    <w:rsid w:val="006B5933"/>
    <w:rsid w:val="006B6366"/>
    <w:rsid w:val="006B64C9"/>
    <w:rsid w:val="006B7082"/>
    <w:rsid w:val="006B78E7"/>
    <w:rsid w:val="006B7C9E"/>
    <w:rsid w:val="006C0E38"/>
    <w:rsid w:val="006C2EAC"/>
    <w:rsid w:val="006C35D9"/>
    <w:rsid w:val="006C3F06"/>
    <w:rsid w:val="006C524E"/>
    <w:rsid w:val="006C5418"/>
    <w:rsid w:val="006C636C"/>
    <w:rsid w:val="006C6778"/>
    <w:rsid w:val="006C7A79"/>
    <w:rsid w:val="006D1DDE"/>
    <w:rsid w:val="006D30A4"/>
    <w:rsid w:val="006D31ED"/>
    <w:rsid w:val="006D37A2"/>
    <w:rsid w:val="006D582C"/>
    <w:rsid w:val="006D5A8E"/>
    <w:rsid w:val="006D6028"/>
    <w:rsid w:val="006D6158"/>
    <w:rsid w:val="006D6AA2"/>
    <w:rsid w:val="006D7EDB"/>
    <w:rsid w:val="006DDFAD"/>
    <w:rsid w:val="006E0BA1"/>
    <w:rsid w:val="006E0FAD"/>
    <w:rsid w:val="006E2F05"/>
    <w:rsid w:val="006E6511"/>
    <w:rsid w:val="006E6F7B"/>
    <w:rsid w:val="006E792E"/>
    <w:rsid w:val="006F02FF"/>
    <w:rsid w:val="006F18E8"/>
    <w:rsid w:val="006F2098"/>
    <w:rsid w:val="006F468E"/>
    <w:rsid w:val="006F492F"/>
    <w:rsid w:val="006F4F74"/>
    <w:rsid w:val="007008BF"/>
    <w:rsid w:val="00701E15"/>
    <w:rsid w:val="00704E9F"/>
    <w:rsid w:val="00705D53"/>
    <w:rsid w:val="00706320"/>
    <w:rsid w:val="007063EF"/>
    <w:rsid w:val="007064A5"/>
    <w:rsid w:val="00706D24"/>
    <w:rsid w:val="00707C87"/>
    <w:rsid w:val="0071122E"/>
    <w:rsid w:val="007112BD"/>
    <w:rsid w:val="00711520"/>
    <w:rsid w:val="00711755"/>
    <w:rsid w:val="007123E5"/>
    <w:rsid w:val="0071510E"/>
    <w:rsid w:val="00715155"/>
    <w:rsid w:val="00716177"/>
    <w:rsid w:val="007164CC"/>
    <w:rsid w:val="007169C6"/>
    <w:rsid w:val="00716B48"/>
    <w:rsid w:val="0072031B"/>
    <w:rsid w:val="00720987"/>
    <w:rsid w:val="00720B5C"/>
    <w:rsid w:val="007210F6"/>
    <w:rsid w:val="00721CB0"/>
    <w:rsid w:val="007229FE"/>
    <w:rsid w:val="00722BAD"/>
    <w:rsid w:val="00722EDA"/>
    <w:rsid w:val="00723A84"/>
    <w:rsid w:val="00727029"/>
    <w:rsid w:val="007277D0"/>
    <w:rsid w:val="007277E3"/>
    <w:rsid w:val="00729DEB"/>
    <w:rsid w:val="007306F9"/>
    <w:rsid w:val="007307BD"/>
    <w:rsid w:val="00731033"/>
    <w:rsid w:val="0073139B"/>
    <w:rsid w:val="007317FB"/>
    <w:rsid w:val="00731817"/>
    <w:rsid w:val="007320C8"/>
    <w:rsid w:val="00736DA4"/>
    <w:rsid w:val="007373DF"/>
    <w:rsid w:val="00740232"/>
    <w:rsid w:val="00740930"/>
    <w:rsid w:val="00741BFB"/>
    <w:rsid w:val="0074336C"/>
    <w:rsid w:val="007438A4"/>
    <w:rsid w:val="00743BB4"/>
    <w:rsid w:val="00743FB7"/>
    <w:rsid w:val="007461EC"/>
    <w:rsid w:val="0074770F"/>
    <w:rsid w:val="007503D5"/>
    <w:rsid w:val="00752C7E"/>
    <w:rsid w:val="00753AEA"/>
    <w:rsid w:val="007545EE"/>
    <w:rsid w:val="007547B2"/>
    <w:rsid w:val="00755652"/>
    <w:rsid w:val="00755935"/>
    <w:rsid w:val="00755CAE"/>
    <w:rsid w:val="00756041"/>
    <w:rsid w:val="007561F3"/>
    <w:rsid w:val="00756E7D"/>
    <w:rsid w:val="007611EE"/>
    <w:rsid w:val="00762D6D"/>
    <w:rsid w:val="00763476"/>
    <w:rsid w:val="007635F4"/>
    <w:rsid w:val="007635F6"/>
    <w:rsid w:val="00763A23"/>
    <w:rsid w:val="007658E7"/>
    <w:rsid w:val="0076698A"/>
    <w:rsid w:val="0076783F"/>
    <w:rsid w:val="007704B4"/>
    <w:rsid w:val="00771118"/>
    <w:rsid w:val="007731B9"/>
    <w:rsid w:val="0077330F"/>
    <w:rsid w:val="00774007"/>
    <w:rsid w:val="007746D2"/>
    <w:rsid w:val="007760E3"/>
    <w:rsid w:val="00780114"/>
    <w:rsid w:val="0078223F"/>
    <w:rsid w:val="007822E8"/>
    <w:rsid w:val="00783F32"/>
    <w:rsid w:val="007853B7"/>
    <w:rsid w:val="00790819"/>
    <w:rsid w:val="007916C4"/>
    <w:rsid w:val="00791721"/>
    <w:rsid w:val="0079214C"/>
    <w:rsid w:val="007921B9"/>
    <w:rsid w:val="007929AC"/>
    <w:rsid w:val="00793D68"/>
    <w:rsid w:val="0079484C"/>
    <w:rsid w:val="00794D1A"/>
    <w:rsid w:val="00795D67"/>
    <w:rsid w:val="00797DD3"/>
    <w:rsid w:val="007A2C1B"/>
    <w:rsid w:val="007A381D"/>
    <w:rsid w:val="007A459A"/>
    <w:rsid w:val="007A5A66"/>
    <w:rsid w:val="007A6F11"/>
    <w:rsid w:val="007A71F2"/>
    <w:rsid w:val="007A8B1A"/>
    <w:rsid w:val="007B0F13"/>
    <w:rsid w:val="007B13EA"/>
    <w:rsid w:val="007B29F9"/>
    <w:rsid w:val="007B48D7"/>
    <w:rsid w:val="007B4CA1"/>
    <w:rsid w:val="007B58AC"/>
    <w:rsid w:val="007B80BE"/>
    <w:rsid w:val="007C198F"/>
    <w:rsid w:val="007C2157"/>
    <w:rsid w:val="007C23B1"/>
    <w:rsid w:val="007C244D"/>
    <w:rsid w:val="007C250A"/>
    <w:rsid w:val="007C2FBA"/>
    <w:rsid w:val="007C3A1E"/>
    <w:rsid w:val="007C3D52"/>
    <w:rsid w:val="007C4F29"/>
    <w:rsid w:val="007C6499"/>
    <w:rsid w:val="007C7F32"/>
    <w:rsid w:val="007D0253"/>
    <w:rsid w:val="007D03FC"/>
    <w:rsid w:val="007D070B"/>
    <w:rsid w:val="007D0832"/>
    <w:rsid w:val="007D16FE"/>
    <w:rsid w:val="007D18F1"/>
    <w:rsid w:val="007D481E"/>
    <w:rsid w:val="007D4930"/>
    <w:rsid w:val="007E04EB"/>
    <w:rsid w:val="007E19A8"/>
    <w:rsid w:val="007E3569"/>
    <w:rsid w:val="007E3618"/>
    <w:rsid w:val="007E49AE"/>
    <w:rsid w:val="007E71F5"/>
    <w:rsid w:val="007F00D3"/>
    <w:rsid w:val="007F0B91"/>
    <w:rsid w:val="007F1A84"/>
    <w:rsid w:val="007F2432"/>
    <w:rsid w:val="007F2616"/>
    <w:rsid w:val="007F315E"/>
    <w:rsid w:val="007F367F"/>
    <w:rsid w:val="007F5B13"/>
    <w:rsid w:val="007F60AC"/>
    <w:rsid w:val="007F7AAA"/>
    <w:rsid w:val="007FEFA0"/>
    <w:rsid w:val="00801ADD"/>
    <w:rsid w:val="00802DE1"/>
    <w:rsid w:val="008036C0"/>
    <w:rsid w:val="0080448D"/>
    <w:rsid w:val="008077B8"/>
    <w:rsid w:val="00807AC0"/>
    <w:rsid w:val="00810BC0"/>
    <w:rsid w:val="00810FE9"/>
    <w:rsid w:val="008147AE"/>
    <w:rsid w:val="00817AD8"/>
    <w:rsid w:val="00817F8D"/>
    <w:rsid w:val="0082193E"/>
    <w:rsid w:val="00821C52"/>
    <w:rsid w:val="00823093"/>
    <w:rsid w:val="00824D87"/>
    <w:rsid w:val="00825586"/>
    <w:rsid w:val="00825D22"/>
    <w:rsid w:val="008310B2"/>
    <w:rsid w:val="00831B0A"/>
    <w:rsid w:val="00831B58"/>
    <w:rsid w:val="008374D1"/>
    <w:rsid w:val="0084024A"/>
    <w:rsid w:val="00840DC8"/>
    <w:rsid w:val="00840E4C"/>
    <w:rsid w:val="00841247"/>
    <w:rsid w:val="008414E9"/>
    <w:rsid w:val="00841E29"/>
    <w:rsid w:val="008422E7"/>
    <w:rsid w:val="00843B2E"/>
    <w:rsid w:val="00844D00"/>
    <w:rsid w:val="00844D3F"/>
    <w:rsid w:val="00845B16"/>
    <w:rsid w:val="008461E0"/>
    <w:rsid w:val="008470C6"/>
    <w:rsid w:val="008473CF"/>
    <w:rsid w:val="008507A1"/>
    <w:rsid w:val="00851C82"/>
    <w:rsid w:val="008528B3"/>
    <w:rsid w:val="00854240"/>
    <w:rsid w:val="00855A27"/>
    <w:rsid w:val="008575FE"/>
    <w:rsid w:val="00860EB8"/>
    <w:rsid w:val="00861081"/>
    <w:rsid w:val="008611D8"/>
    <w:rsid w:val="00862A3D"/>
    <w:rsid w:val="00865C58"/>
    <w:rsid w:val="00870B41"/>
    <w:rsid w:val="0087134F"/>
    <w:rsid w:val="0087490E"/>
    <w:rsid w:val="00874F0B"/>
    <w:rsid w:val="00875E4E"/>
    <w:rsid w:val="008760C2"/>
    <w:rsid w:val="00876414"/>
    <w:rsid w:val="00876D1F"/>
    <w:rsid w:val="00877D4A"/>
    <w:rsid w:val="008813E7"/>
    <w:rsid w:val="008839AB"/>
    <w:rsid w:val="00884727"/>
    <w:rsid w:val="00885CD4"/>
    <w:rsid w:val="00885FEF"/>
    <w:rsid w:val="008867C4"/>
    <w:rsid w:val="008867E3"/>
    <w:rsid w:val="00887C96"/>
    <w:rsid w:val="0089082D"/>
    <w:rsid w:val="00891E4B"/>
    <w:rsid w:val="00895801"/>
    <w:rsid w:val="00895EB4"/>
    <w:rsid w:val="0089AA93"/>
    <w:rsid w:val="008A2DA5"/>
    <w:rsid w:val="008A518B"/>
    <w:rsid w:val="008A55E0"/>
    <w:rsid w:val="008A5F3C"/>
    <w:rsid w:val="008A7950"/>
    <w:rsid w:val="008B09FE"/>
    <w:rsid w:val="008B0E45"/>
    <w:rsid w:val="008B1224"/>
    <w:rsid w:val="008B1269"/>
    <w:rsid w:val="008B16AC"/>
    <w:rsid w:val="008B3FB9"/>
    <w:rsid w:val="008B4E1F"/>
    <w:rsid w:val="008B5766"/>
    <w:rsid w:val="008B6C1D"/>
    <w:rsid w:val="008C4D0B"/>
    <w:rsid w:val="008C50BF"/>
    <w:rsid w:val="008C6C2F"/>
    <w:rsid w:val="008C720E"/>
    <w:rsid w:val="008C770C"/>
    <w:rsid w:val="008C7B38"/>
    <w:rsid w:val="008D124C"/>
    <w:rsid w:val="008D35C7"/>
    <w:rsid w:val="008E04A3"/>
    <w:rsid w:val="008E17AD"/>
    <w:rsid w:val="008E2414"/>
    <w:rsid w:val="008E3D23"/>
    <w:rsid w:val="008E5185"/>
    <w:rsid w:val="008E5604"/>
    <w:rsid w:val="008E5C6A"/>
    <w:rsid w:val="008E6DBA"/>
    <w:rsid w:val="008F19F0"/>
    <w:rsid w:val="008F1AFA"/>
    <w:rsid w:val="008F2D93"/>
    <w:rsid w:val="008F2FC0"/>
    <w:rsid w:val="008F37E7"/>
    <w:rsid w:val="008F4397"/>
    <w:rsid w:val="008F5705"/>
    <w:rsid w:val="008F607A"/>
    <w:rsid w:val="008F6DA8"/>
    <w:rsid w:val="00900457"/>
    <w:rsid w:val="009005F7"/>
    <w:rsid w:val="00900B18"/>
    <w:rsid w:val="00901065"/>
    <w:rsid w:val="009042A8"/>
    <w:rsid w:val="0090591F"/>
    <w:rsid w:val="009076C4"/>
    <w:rsid w:val="00907BC5"/>
    <w:rsid w:val="00907BDF"/>
    <w:rsid w:val="00910159"/>
    <w:rsid w:val="00910707"/>
    <w:rsid w:val="00911CB7"/>
    <w:rsid w:val="009123BB"/>
    <w:rsid w:val="0091271E"/>
    <w:rsid w:val="00912DC0"/>
    <w:rsid w:val="0091334D"/>
    <w:rsid w:val="00913E1C"/>
    <w:rsid w:val="009150C3"/>
    <w:rsid w:val="00915AAD"/>
    <w:rsid w:val="0091611C"/>
    <w:rsid w:val="00917B65"/>
    <w:rsid w:val="00921D6A"/>
    <w:rsid w:val="009229E8"/>
    <w:rsid w:val="0092326F"/>
    <w:rsid w:val="00926C26"/>
    <w:rsid w:val="00927E2E"/>
    <w:rsid w:val="00930E94"/>
    <w:rsid w:val="00930F87"/>
    <w:rsid w:val="0093132A"/>
    <w:rsid w:val="00932DAB"/>
    <w:rsid w:val="00933CD1"/>
    <w:rsid w:val="00935B1B"/>
    <w:rsid w:val="00936691"/>
    <w:rsid w:val="009368D9"/>
    <w:rsid w:val="00937AF9"/>
    <w:rsid w:val="00940CEC"/>
    <w:rsid w:val="009410B6"/>
    <w:rsid w:val="00943D9D"/>
    <w:rsid w:val="00944291"/>
    <w:rsid w:val="009478C1"/>
    <w:rsid w:val="009513A5"/>
    <w:rsid w:val="0095276E"/>
    <w:rsid w:val="00953A18"/>
    <w:rsid w:val="009540DE"/>
    <w:rsid w:val="00954C24"/>
    <w:rsid w:val="00954FDA"/>
    <w:rsid w:val="0095698F"/>
    <w:rsid w:val="00956B02"/>
    <w:rsid w:val="009577CD"/>
    <w:rsid w:val="00961271"/>
    <w:rsid w:val="00963A48"/>
    <w:rsid w:val="009644E1"/>
    <w:rsid w:val="009678B9"/>
    <w:rsid w:val="00967C49"/>
    <w:rsid w:val="00970657"/>
    <w:rsid w:val="00971A70"/>
    <w:rsid w:val="00972FCC"/>
    <w:rsid w:val="009749C5"/>
    <w:rsid w:val="00976743"/>
    <w:rsid w:val="009844AA"/>
    <w:rsid w:val="00984550"/>
    <w:rsid w:val="00984A43"/>
    <w:rsid w:val="00984D76"/>
    <w:rsid w:val="00985495"/>
    <w:rsid w:val="00985F25"/>
    <w:rsid w:val="009870A4"/>
    <w:rsid w:val="00987D42"/>
    <w:rsid w:val="00987E11"/>
    <w:rsid w:val="009901BA"/>
    <w:rsid w:val="00990663"/>
    <w:rsid w:val="00991A23"/>
    <w:rsid w:val="009933D7"/>
    <w:rsid w:val="00994510"/>
    <w:rsid w:val="009959F3"/>
    <w:rsid w:val="00997218"/>
    <w:rsid w:val="00997FDB"/>
    <w:rsid w:val="009A0DC2"/>
    <w:rsid w:val="009A2739"/>
    <w:rsid w:val="009A3CBF"/>
    <w:rsid w:val="009A4936"/>
    <w:rsid w:val="009A4E03"/>
    <w:rsid w:val="009A5291"/>
    <w:rsid w:val="009A5B51"/>
    <w:rsid w:val="009A5C0B"/>
    <w:rsid w:val="009A6CCD"/>
    <w:rsid w:val="009A7BD8"/>
    <w:rsid w:val="009A7CED"/>
    <w:rsid w:val="009B09C7"/>
    <w:rsid w:val="009B2FF4"/>
    <w:rsid w:val="009B397E"/>
    <w:rsid w:val="009C149D"/>
    <w:rsid w:val="009C3A17"/>
    <w:rsid w:val="009C44D3"/>
    <w:rsid w:val="009C5B7C"/>
    <w:rsid w:val="009C6CEB"/>
    <w:rsid w:val="009C782E"/>
    <w:rsid w:val="009D0025"/>
    <w:rsid w:val="009D02F1"/>
    <w:rsid w:val="009D1417"/>
    <w:rsid w:val="009D1A12"/>
    <w:rsid w:val="009D3456"/>
    <w:rsid w:val="009D3ED0"/>
    <w:rsid w:val="009D44C1"/>
    <w:rsid w:val="009D4ECC"/>
    <w:rsid w:val="009D52FB"/>
    <w:rsid w:val="009D6DFC"/>
    <w:rsid w:val="009E065A"/>
    <w:rsid w:val="009E22B3"/>
    <w:rsid w:val="009E3AF6"/>
    <w:rsid w:val="009E478E"/>
    <w:rsid w:val="009E4E80"/>
    <w:rsid w:val="009E4F17"/>
    <w:rsid w:val="009E588D"/>
    <w:rsid w:val="009E5E81"/>
    <w:rsid w:val="009E7657"/>
    <w:rsid w:val="009F1837"/>
    <w:rsid w:val="009F30DC"/>
    <w:rsid w:val="009F4554"/>
    <w:rsid w:val="009F4DD3"/>
    <w:rsid w:val="009F5254"/>
    <w:rsid w:val="009F78FE"/>
    <w:rsid w:val="00A04901"/>
    <w:rsid w:val="00A06069"/>
    <w:rsid w:val="00A06AFC"/>
    <w:rsid w:val="00A07F56"/>
    <w:rsid w:val="00A07F75"/>
    <w:rsid w:val="00A1086E"/>
    <w:rsid w:val="00A13D98"/>
    <w:rsid w:val="00A1417B"/>
    <w:rsid w:val="00A14C90"/>
    <w:rsid w:val="00A14DDD"/>
    <w:rsid w:val="00A15162"/>
    <w:rsid w:val="00A154F7"/>
    <w:rsid w:val="00A15E50"/>
    <w:rsid w:val="00A210DF"/>
    <w:rsid w:val="00A214FF"/>
    <w:rsid w:val="00A21D2F"/>
    <w:rsid w:val="00A2255E"/>
    <w:rsid w:val="00A22FF5"/>
    <w:rsid w:val="00A236EA"/>
    <w:rsid w:val="00A23E7A"/>
    <w:rsid w:val="00A26274"/>
    <w:rsid w:val="00A273A9"/>
    <w:rsid w:val="00A27C6C"/>
    <w:rsid w:val="00A27E34"/>
    <w:rsid w:val="00A30495"/>
    <w:rsid w:val="00A31AD8"/>
    <w:rsid w:val="00A31C50"/>
    <w:rsid w:val="00A324AF"/>
    <w:rsid w:val="00A32BAA"/>
    <w:rsid w:val="00A345C3"/>
    <w:rsid w:val="00A3555C"/>
    <w:rsid w:val="00A36923"/>
    <w:rsid w:val="00A36DFA"/>
    <w:rsid w:val="00A375D6"/>
    <w:rsid w:val="00A40743"/>
    <w:rsid w:val="00A40E9D"/>
    <w:rsid w:val="00A443E4"/>
    <w:rsid w:val="00A44D81"/>
    <w:rsid w:val="00A45A8B"/>
    <w:rsid w:val="00A4774F"/>
    <w:rsid w:val="00A5040E"/>
    <w:rsid w:val="00A505B1"/>
    <w:rsid w:val="00A5147D"/>
    <w:rsid w:val="00A51777"/>
    <w:rsid w:val="00A52A0E"/>
    <w:rsid w:val="00A5335D"/>
    <w:rsid w:val="00A53FFE"/>
    <w:rsid w:val="00A5442D"/>
    <w:rsid w:val="00A56102"/>
    <w:rsid w:val="00A57206"/>
    <w:rsid w:val="00A601C5"/>
    <w:rsid w:val="00A6116B"/>
    <w:rsid w:val="00A62BB6"/>
    <w:rsid w:val="00A635FE"/>
    <w:rsid w:val="00A63899"/>
    <w:rsid w:val="00A63F0A"/>
    <w:rsid w:val="00A65FB1"/>
    <w:rsid w:val="00A66150"/>
    <w:rsid w:val="00A67D2B"/>
    <w:rsid w:val="00A736FA"/>
    <w:rsid w:val="00A7494D"/>
    <w:rsid w:val="00A753DA"/>
    <w:rsid w:val="00A76600"/>
    <w:rsid w:val="00A806C7"/>
    <w:rsid w:val="00A81AC7"/>
    <w:rsid w:val="00A82B0E"/>
    <w:rsid w:val="00A83098"/>
    <w:rsid w:val="00A83D98"/>
    <w:rsid w:val="00A8594C"/>
    <w:rsid w:val="00A866CC"/>
    <w:rsid w:val="00A87005"/>
    <w:rsid w:val="00A9009A"/>
    <w:rsid w:val="00A91E4F"/>
    <w:rsid w:val="00A9438E"/>
    <w:rsid w:val="00A95987"/>
    <w:rsid w:val="00AA1327"/>
    <w:rsid w:val="00AA2E57"/>
    <w:rsid w:val="00AA351C"/>
    <w:rsid w:val="00AA3719"/>
    <w:rsid w:val="00AA3D3C"/>
    <w:rsid w:val="00AA479B"/>
    <w:rsid w:val="00AA4A20"/>
    <w:rsid w:val="00AA4A3A"/>
    <w:rsid w:val="00AA4EF5"/>
    <w:rsid w:val="00AA718D"/>
    <w:rsid w:val="00AA7746"/>
    <w:rsid w:val="00AB24B1"/>
    <w:rsid w:val="00AB29D8"/>
    <w:rsid w:val="00AB7B3A"/>
    <w:rsid w:val="00AC1BD2"/>
    <w:rsid w:val="00AC2651"/>
    <w:rsid w:val="00AC4A8F"/>
    <w:rsid w:val="00AC5175"/>
    <w:rsid w:val="00AC53AF"/>
    <w:rsid w:val="00AC753A"/>
    <w:rsid w:val="00AD0330"/>
    <w:rsid w:val="00AD0C99"/>
    <w:rsid w:val="00AD15DF"/>
    <w:rsid w:val="00AD2CC9"/>
    <w:rsid w:val="00AD453F"/>
    <w:rsid w:val="00AD4595"/>
    <w:rsid w:val="00AD5D39"/>
    <w:rsid w:val="00AD5E4E"/>
    <w:rsid w:val="00AD782A"/>
    <w:rsid w:val="00AE1AFD"/>
    <w:rsid w:val="00AE1D76"/>
    <w:rsid w:val="00AE26E9"/>
    <w:rsid w:val="00AE3DA5"/>
    <w:rsid w:val="00AE4884"/>
    <w:rsid w:val="00AE5C7C"/>
    <w:rsid w:val="00AE6518"/>
    <w:rsid w:val="00AE6C88"/>
    <w:rsid w:val="00AE6F93"/>
    <w:rsid w:val="00AF09BA"/>
    <w:rsid w:val="00AF0FE6"/>
    <w:rsid w:val="00AF318E"/>
    <w:rsid w:val="00B000A9"/>
    <w:rsid w:val="00B002A2"/>
    <w:rsid w:val="00B00592"/>
    <w:rsid w:val="00B00AF0"/>
    <w:rsid w:val="00B02A29"/>
    <w:rsid w:val="00B04654"/>
    <w:rsid w:val="00B04780"/>
    <w:rsid w:val="00B0580F"/>
    <w:rsid w:val="00B06747"/>
    <w:rsid w:val="00B069F7"/>
    <w:rsid w:val="00B12DA3"/>
    <w:rsid w:val="00B13527"/>
    <w:rsid w:val="00B1468D"/>
    <w:rsid w:val="00B14FFE"/>
    <w:rsid w:val="00B15BA1"/>
    <w:rsid w:val="00B16A43"/>
    <w:rsid w:val="00B200D4"/>
    <w:rsid w:val="00B20FE1"/>
    <w:rsid w:val="00B22057"/>
    <w:rsid w:val="00B23474"/>
    <w:rsid w:val="00B23549"/>
    <w:rsid w:val="00B23DF5"/>
    <w:rsid w:val="00B24174"/>
    <w:rsid w:val="00B257BC"/>
    <w:rsid w:val="00B269E3"/>
    <w:rsid w:val="00B26ACD"/>
    <w:rsid w:val="00B30146"/>
    <w:rsid w:val="00B3372A"/>
    <w:rsid w:val="00B340B7"/>
    <w:rsid w:val="00B36B45"/>
    <w:rsid w:val="00B402B2"/>
    <w:rsid w:val="00B40F0C"/>
    <w:rsid w:val="00B41443"/>
    <w:rsid w:val="00B426DF"/>
    <w:rsid w:val="00B436CD"/>
    <w:rsid w:val="00B43D22"/>
    <w:rsid w:val="00B442DE"/>
    <w:rsid w:val="00B443E0"/>
    <w:rsid w:val="00B452EF"/>
    <w:rsid w:val="00B4730B"/>
    <w:rsid w:val="00B50190"/>
    <w:rsid w:val="00B50ED9"/>
    <w:rsid w:val="00B51DE4"/>
    <w:rsid w:val="00B53FE2"/>
    <w:rsid w:val="00B556C0"/>
    <w:rsid w:val="00B556E7"/>
    <w:rsid w:val="00B55929"/>
    <w:rsid w:val="00B55C50"/>
    <w:rsid w:val="00B55F70"/>
    <w:rsid w:val="00B616FA"/>
    <w:rsid w:val="00B6191D"/>
    <w:rsid w:val="00B6302A"/>
    <w:rsid w:val="00B63098"/>
    <w:rsid w:val="00B636FD"/>
    <w:rsid w:val="00B64615"/>
    <w:rsid w:val="00B64EDE"/>
    <w:rsid w:val="00B64F5A"/>
    <w:rsid w:val="00B65AF0"/>
    <w:rsid w:val="00B66E03"/>
    <w:rsid w:val="00B67437"/>
    <w:rsid w:val="00B71B36"/>
    <w:rsid w:val="00B71BD7"/>
    <w:rsid w:val="00B71C46"/>
    <w:rsid w:val="00B72C6D"/>
    <w:rsid w:val="00B7447F"/>
    <w:rsid w:val="00B75BCD"/>
    <w:rsid w:val="00B75F8D"/>
    <w:rsid w:val="00B80769"/>
    <w:rsid w:val="00B80DEC"/>
    <w:rsid w:val="00B816A4"/>
    <w:rsid w:val="00B81F0F"/>
    <w:rsid w:val="00B85D4E"/>
    <w:rsid w:val="00B868A1"/>
    <w:rsid w:val="00B86DE0"/>
    <w:rsid w:val="00B87193"/>
    <w:rsid w:val="00B87A08"/>
    <w:rsid w:val="00B928FF"/>
    <w:rsid w:val="00B93520"/>
    <w:rsid w:val="00B94CEA"/>
    <w:rsid w:val="00B952F7"/>
    <w:rsid w:val="00B96B59"/>
    <w:rsid w:val="00B9701F"/>
    <w:rsid w:val="00B9ED91"/>
    <w:rsid w:val="00BA091D"/>
    <w:rsid w:val="00BA1B6D"/>
    <w:rsid w:val="00BA29F6"/>
    <w:rsid w:val="00BA2FB4"/>
    <w:rsid w:val="00BA3017"/>
    <w:rsid w:val="00BA3333"/>
    <w:rsid w:val="00BA4570"/>
    <w:rsid w:val="00BA5667"/>
    <w:rsid w:val="00BA5CF8"/>
    <w:rsid w:val="00BA66F5"/>
    <w:rsid w:val="00BA79C2"/>
    <w:rsid w:val="00BB0AE8"/>
    <w:rsid w:val="00BB0EE0"/>
    <w:rsid w:val="00BB1B93"/>
    <w:rsid w:val="00BB2989"/>
    <w:rsid w:val="00BB51CD"/>
    <w:rsid w:val="00BB524F"/>
    <w:rsid w:val="00BB596C"/>
    <w:rsid w:val="00BB5F0D"/>
    <w:rsid w:val="00BB6265"/>
    <w:rsid w:val="00BC0400"/>
    <w:rsid w:val="00BC0FA0"/>
    <w:rsid w:val="00BC10DD"/>
    <w:rsid w:val="00BC1379"/>
    <w:rsid w:val="00BC1664"/>
    <w:rsid w:val="00BC5A8B"/>
    <w:rsid w:val="00BC5C48"/>
    <w:rsid w:val="00BC7381"/>
    <w:rsid w:val="00BD1632"/>
    <w:rsid w:val="00BD1C7E"/>
    <w:rsid w:val="00BD2C99"/>
    <w:rsid w:val="00BD378D"/>
    <w:rsid w:val="00BD37C8"/>
    <w:rsid w:val="00BD39EB"/>
    <w:rsid w:val="00BD3EBD"/>
    <w:rsid w:val="00BD507E"/>
    <w:rsid w:val="00BD55CF"/>
    <w:rsid w:val="00BD5880"/>
    <w:rsid w:val="00BD5D16"/>
    <w:rsid w:val="00BD7CC2"/>
    <w:rsid w:val="00BE10CC"/>
    <w:rsid w:val="00BE2462"/>
    <w:rsid w:val="00BE3483"/>
    <w:rsid w:val="00BE45A2"/>
    <w:rsid w:val="00BE4AAD"/>
    <w:rsid w:val="00BE4B74"/>
    <w:rsid w:val="00BE4ECF"/>
    <w:rsid w:val="00BE69E8"/>
    <w:rsid w:val="00BF0556"/>
    <w:rsid w:val="00BF0584"/>
    <w:rsid w:val="00BF0D8F"/>
    <w:rsid w:val="00BF263D"/>
    <w:rsid w:val="00BF2C7C"/>
    <w:rsid w:val="00BF31AF"/>
    <w:rsid w:val="00BF43D9"/>
    <w:rsid w:val="00BF4E93"/>
    <w:rsid w:val="00BF6073"/>
    <w:rsid w:val="00BF6AD8"/>
    <w:rsid w:val="00BF6F13"/>
    <w:rsid w:val="00BFF063"/>
    <w:rsid w:val="00C0150F"/>
    <w:rsid w:val="00C02C2B"/>
    <w:rsid w:val="00C03726"/>
    <w:rsid w:val="00C03F5B"/>
    <w:rsid w:val="00C045D1"/>
    <w:rsid w:val="00C04EEA"/>
    <w:rsid w:val="00C058DF"/>
    <w:rsid w:val="00C05D09"/>
    <w:rsid w:val="00C065E0"/>
    <w:rsid w:val="00C06E99"/>
    <w:rsid w:val="00C076F8"/>
    <w:rsid w:val="00C07A00"/>
    <w:rsid w:val="00C07BB4"/>
    <w:rsid w:val="00C07BF8"/>
    <w:rsid w:val="00C14343"/>
    <w:rsid w:val="00C14478"/>
    <w:rsid w:val="00C14695"/>
    <w:rsid w:val="00C151FB"/>
    <w:rsid w:val="00C156B2"/>
    <w:rsid w:val="00C15705"/>
    <w:rsid w:val="00C15C23"/>
    <w:rsid w:val="00C17063"/>
    <w:rsid w:val="00C21B60"/>
    <w:rsid w:val="00C22C5C"/>
    <w:rsid w:val="00C23993"/>
    <w:rsid w:val="00C2501A"/>
    <w:rsid w:val="00C25030"/>
    <w:rsid w:val="00C2519B"/>
    <w:rsid w:val="00C2609A"/>
    <w:rsid w:val="00C27E43"/>
    <w:rsid w:val="00C30262"/>
    <w:rsid w:val="00C31380"/>
    <w:rsid w:val="00C31F43"/>
    <w:rsid w:val="00C34BF2"/>
    <w:rsid w:val="00C35706"/>
    <w:rsid w:val="00C3608A"/>
    <w:rsid w:val="00C374A4"/>
    <w:rsid w:val="00C37787"/>
    <w:rsid w:val="00C40E62"/>
    <w:rsid w:val="00C41F25"/>
    <w:rsid w:val="00C42DDF"/>
    <w:rsid w:val="00C42EC3"/>
    <w:rsid w:val="00C432D4"/>
    <w:rsid w:val="00C4344A"/>
    <w:rsid w:val="00C437F8"/>
    <w:rsid w:val="00C4396D"/>
    <w:rsid w:val="00C44000"/>
    <w:rsid w:val="00C443F7"/>
    <w:rsid w:val="00C44736"/>
    <w:rsid w:val="00C4569E"/>
    <w:rsid w:val="00C469E7"/>
    <w:rsid w:val="00C47DCC"/>
    <w:rsid w:val="00C50990"/>
    <w:rsid w:val="00C50B81"/>
    <w:rsid w:val="00C53528"/>
    <w:rsid w:val="00C5412A"/>
    <w:rsid w:val="00C55F18"/>
    <w:rsid w:val="00C61156"/>
    <w:rsid w:val="00C62D62"/>
    <w:rsid w:val="00C637D5"/>
    <w:rsid w:val="00C6643C"/>
    <w:rsid w:val="00C6699F"/>
    <w:rsid w:val="00C6767A"/>
    <w:rsid w:val="00C67842"/>
    <w:rsid w:val="00C71DE7"/>
    <w:rsid w:val="00C7241A"/>
    <w:rsid w:val="00C72781"/>
    <w:rsid w:val="00C74418"/>
    <w:rsid w:val="00C74DF8"/>
    <w:rsid w:val="00C759A7"/>
    <w:rsid w:val="00C76066"/>
    <w:rsid w:val="00C76268"/>
    <w:rsid w:val="00C76626"/>
    <w:rsid w:val="00C77458"/>
    <w:rsid w:val="00C77491"/>
    <w:rsid w:val="00C80B1B"/>
    <w:rsid w:val="00C81202"/>
    <w:rsid w:val="00C81C6A"/>
    <w:rsid w:val="00C8240A"/>
    <w:rsid w:val="00C83016"/>
    <w:rsid w:val="00C8403B"/>
    <w:rsid w:val="00C860F8"/>
    <w:rsid w:val="00C8769E"/>
    <w:rsid w:val="00C90B9F"/>
    <w:rsid w:val="00C90F0D"/>
    <w:rsid w:val="00C924E8"/>
    <w:rsid w:val="00C9265B"/>
    <w:rsid w:val="00C93CA9"/>
    <w:rsid w:val="00C94922"/>
    <w:rsid w:val="00C96EED"/>
    <w:rsid w:val="00C971F6"/>
    <w:rsid w:val="00CA0DC3"/>
    <w:rsid w:val="00CA1D72"/>
    <w:rsid w:val="00CA3053"/>
    <w:rsid w:val="00CA30D5"/>
    <w:rsid w:val="00CA3BD7"/>
    <w:rsid w:val="00CA3E6E"/>
    <w:rsid w:val="00CA3EAE"/>
    <w:rsid w:val="00CA5150"/>
    <w:rsid w:val="00CA5E08"/>
    <w:rsid w:val="00CA677E"/>
    <w:rsid w:val="00CA6B60"/>
    <w:rsid w:val="00CA7F6D"/>
    <w:rsid w:val="00CB0D01"/>
    <w:rsid w:val="00CB1558"/>
    <w:rsid w:val="00CB18C8"/>
    <w:rsid w:val="00CB443D"/>
    <w:rsid w:val="00CB5AB5"/>
    <w:rsid w:val="00CB6514"/>
    <w:rsid w:val="00CB7518"/>
    <w:rsid w:val="00CC0D73"/>
    <w:rsid w:val="00CC10DA"/>
    <w:rsid w:val="00CC2C9D"/>
    <w:rsid w:val="00CC4596"/>
    <w:rsid w:val="00CC52C8"/>
    <w:rsid w:val="00CC67CF"/>
    <w:rsid w:val="00CC6CC1"/>
    <w:rsid w:val="00CC6D78"/>
    <w:rsid w:val="00CC6E8F"/>
    <w:rsid w:val="00CC746C"/>
    <w:rsid w:val="00CD183C"/>
    <w:rsid w:val="00CD1DD8"/>
    <w:rsid w:val="00CD2111"/>
    <w:rsid w:val="00CD4A29"/>
    <w:rsid w:val="00CD4D1A"/>
    <w:rsid w:val="00CD5CB3"/>
    <w:rsid w:val="00CD72BE"/>
    <w:rsid w:val="00CD7C12"/>
    <w:rsid w:val="00CE021D"/>
    <w:rsid w:val="00CE096B"/>
    <w:rsid w:val="00CE3961"/>
    <w:rsid w:val="00CE3A06"/>
    <w:rsid w:val="00CE4468"/>
    <w:rsid w:val="00CE52A0"/>
    <w:rsid w:val="00CE5B5A"/>
    <w:rsid w:val="00CE6421"/>
    <w:rsid w:val="00CF03C7"/>
    <w:rsid w:val="00CF0A07"/>
    <w:rsid w:val="00CF12E7"/>
    <w:rsid w:val="00CF14FC"/>
    <w:rsid w:val="00CF169B"/>
    <w:rsid w:val="00CF2B41"/>
    <w:rsid w:val="00CF2E87"/>
    <w:rsid w:val="00CF2FD5"/>
    <w:rsid w:val="00CF357D"/>
    <w:rsid w:val="00CF3DA3"/>
    <w:rsid w:val="00CF3EF7"/>
    <w:rsid w:val="00CF5F90"/>
    <w:rsid w:val="00CF656B"/>
    <w:rsid w:val="00CF6799"/>
    <w:rsid w:val="00CF7476"/>
    <w:rsid w:val="00D0391F"/>
    <w:rsid w:val="00D0489F"/>
    <w:rsid w:val="00D04EF9"/>
    <w:rsid w:val="00D11048"/>
    <w:rsid w:val="00D11ACA"/>
    <w:rsid w:val="00D12026"/>
    <w:rsid w:val="00D125A6"/>
    <w:rsid w:val="00D13D63"/>
    <w:rsid w:val="00D1408B"/>
    <w:rsid w:val="00D14640"/>
    <w:rsid w:val="00D14B62"/>
    <w:rsid w:val="00D15CE2"/>
    <w:rsid w:val="00D16C49"/>
    <w:rsid w:val="00D20585"/>
    <w:rsid w:val="00D20AEE"/>
    <w:rsid w:val="00D224F3"/>
    <w:rsid w:val="00D230C1"/>
    <w:rsid w:val="00D232C6"/>
    <w:rsid w:val="00D24379"/>
    <w:rsid w:val="00D253CE"/>
    <w:rsid w:val="00D25457"/>
    <w:rsid w:val="00D255C6"/>
    <w:rsid w:val="00D2584D"/>
    <w:rsid w:val="00D26AB3"/>
    <w:rsid w:val="00D26AEC"/>
    <w:rsid w:val="00D301CD"/>
    <w:rsid w:val="00D30E89"/>
    <w:rsid w:val="00D30FCE"/>
    <w:rsid w:val="00D32270"/>
    <w:rsid w:val="00D33507"/>
    <w:rsid w:val="00D33DF5"/>
    <w:rsid w:val="00D34985"/>
    <w:rsid w:val="00D35D7E"/>
    <w:rsid w:val="00D4239B"/>
    <w:rsid w:val="00D42B44"/>
    <w:rsid w:val="00D44B37"/>
    <w:rsid w:val="00D451AF"/>
    <w:rsid w:val="00D45617"/>
    <w:rsid w:val="00D459F0"/>
    <w:rsid w:val="00D47011"/>
    <w:rsid w:val="00D477CB"/>
    <w:rsid w:val="00D50FD5"/>
    <w:rsid w:val="00D52497"/>
    <w:rsid w:val="00D548CA"/>
    <w:rsid w:val="00D57793"/>
    <w:rsid w:val="00D57CE2"/>
    <w:rsid w:val="00D6002B"/>
    <w:rsid w:val="00D6016E"/>
    <w:rsid w:val="00D60C83"/>
    <w:rsid w:val="00D61267"/>
    <w:rsid w:val="00D615AF"/>
    <w:rsid w:val="00D637D1"/>
    <w:rsid w:val="00D63B7D"/>
    <w:rsid w:val="00D64A81"/>
    <w:rsid w:val="00D65A2C"/>
    <w:rsid w:val="00D6780E"/>
    <w:rsid w:val="00D70179"/>
    <w:rsid w:val="00D70A45"/>
    <w:rsid w:val="00D70B6F"/>
    <w:rsid w:val="00D70D60"/>
    <w:rsid w:val="00D71508"/>
    <w:rsid w:val="00D77BC1"/>
    <w:rsid w:val="00D77F12"/>
    <w:rsid w:val="00D80B90"/>
    <w:rsid w:val="00D8216E"/>
    <w:rsid w:val="00D82FC5"/>
    <w:rsid w:val="00D83F65"/>
    <w:rsid w:val="00D844D6"/>
    <w:rsid w:val="00D851BC"/>
    <w:rsid w:val="00D86D7B"/>
    <w:rsid w:val="00D875FA"/>
    <w:rsid w:val="00D87760"/>
    <w:rsid w:val="00D91792"/>
    <w:rsid w:val="00D918F2"/>
    <w:rsid w:val="00D91F0C"/>
    <w:rsid w:val="00D92872"/>
    <w:rsid w:val="00D94BDD"/>
    <w:rsid w:val="00D94D2D"/>
    <w:rsid w:val="00D9B2B9"/>
    <w:rsid w:val="00DA004F"/>
    <w:rsid w:val="00DA28BE"/>
    <w:rsid w:val="00DA3744"/>
    <w:rsid w:val="00DA3A4F"/>
    <w:rsid w:val="00DA4274"/>
    <w:rsid w:val="00DA45EF"/>
    <w:rsid w:val="00DA57EE"/>
    <w:rsid w:val="00DA5BE3"/>
    <w:rsid w:val="00DA6ABE"/>
    <w:rsid w:val="00DA78FD"/>
    <w:rsid w:val="00DB0297"/>
    <w:rsid w:val="00DB0759"/>
    <w:rsid w:val="00DB1146"/>
    <w:rsid w:val="00DB14C6"/>
    <w:rsid w:val="00DB3F39"/>
    <w:rsid w:val="00DB3F69"/>
    <w:rsid w:val="00DB45B8"/>
    <w:rsid w:val="00DB4FCA"/>
    <w:rsid w:val="00DB5709"/>
    <w:rsid w:val="00DB584D"/>
    <w:rsid w:val="00DB6F1E"/>
    <w:rsid w:val="00DC0D7C"/>
    <w:rsid w:val="00DC1639"/>
    <w:rsid w:val="00DC340F"/>
    <w:rsid w:val="00DC388F"/>
    <w:rsid w:val="00DC4770"/>
    <w:rsid w:val="00DD09A0"/>
    <w:rsid w:val="00DD38C4"/>
    <w:rsid w:val="00DD3C1F"/>
    <w:rsid w:val="00DD44B5"/>
    <w:rsid w:val="00DD5D69"/>
    <w:rsid w:val="00DD7367"/>
    <w:rsid w:val="00DE0A2B"/>
    <w:rsid w:val="00DE1416"/>
    <w:rsid w:val="00DE3CA2"/>
    <w:rsid w:val="00DE5191"/>
    <w:rsid w:val="00DE6AD0"/>
    <w:rsid w:val="00DE6EE7"/>
    <w:rsid w:val="00DF05EA"/>
    <w:rsid w:val="00DF0903"/>
    <w:rsid w:val="00DF2489"/>
    <w:rsid w:val="00DF25A9"/>
    <w:rsid w:val="00DF417D"/>
    <w:rsid w:val="00DF44C8"/>
    <w:rsid w:val="00DF4707"/>
    <w:rsid w:val="00DF47B9"/>
    <w:rsid w:val="00DF4E4E"/>
    <w:rsid w:val="00DF5C4C"/>
    <w:rsid w:val="00DF6D8C"/>
    <w:rsid w:val="00DF6E39"/>
    <w:rsid w:val="00E0027D"/>
    <w:rsid w:val="00E00B98"/>
    <w:rsid w:val="00E03065"/>
    <w:rsid w:val="00E059E6"/>
    <w:rsid w:val="00E10E37"/>
    <w:rsid w:val="00E11520"/>
    <w:rsid w:val="00E13514"/>
    <w:rsid w:val="00E1608A"/>
    <w:rsid w:val="00E163FB"/>
    <w:rsid w:val="00E16C04"/>
    <w:rsid w:val="00E172CA"/>
    <w:rsid w:val="00E17619"/>
    <w:rsid w:val="00E17CA5"/>
    <w:rsid w:val="00E17CA6"/>
    <w:rsid w:val="00E21AA9"/>
    <w:rsid w:val="00E2323D"/>
    <w:rsid w:val="00E25481"/>
    <w:rsid w:val="00E26C82"/>
    <w:rsid w:val="00E278C9"/>
    <w:rsid w:val="00E27E0E"/>
    <w:rsid w:val="00E30221"/>
    <w:rsid w:val="00E30634"/>
    <w:rsid w:val="00E30834"/>
    <w:rsid w:val="00E30D1B"/>
    <w:rsid w:val="00E31767"/>
    <w:rsid w:val="00E31EBC"/>
    <w:rsid w:val="00E32D8C"/>
    <w:rsid w:val="00E342B1"/>
    <w:rsid w:val="00E347D9"/>
    <w:rsid w:val="00E34B15"/>
    <w:rsid w:val="00E34EED"/>
    <w:rsid w:val="00E36162"/>
    <w:rsid w:val="00E3622C"/>
    <w:rsid w:val="00E413A1"/>
    <w:rsid w:val="00E413CE"/>
    <w:rsid w:val="00E42CED"/>
    <w:rsid w:val="00E45056"/>
    <w:rsid w:val="00E4523A"/>
    <w:rsid w:val="00E457A5"/>
    <w:rsid w:val="00E46A30"/>
    <w:rsid w:val="00E46BA8"/>
    <w:rsid w:val="00E46EA9"/>
    <w:rsid w:val="00E47F76"/>
    <w:rsid w:val="00E50512"/>
    <w:rsid w:val="00E51EF7"/>
    <w:rsid w:val="00E53FE2"/>
    <w:rsid w:val="00E5446A"/>
    <w:rsid w:val="00E550B9"/>
    <w:rsid w:val="00E561CF"/>
    <w:rsid w:val="00E56BFC"/>
    <w:rsid w:val="00E620DC"/>
    <w:rsid w:val="00E62C05"/>
    <w:rsid w:val="00E642A3"/>
    <w:rsid w:val="00E64B9B"/>
    <w:rsid w:val="00E65B4F"/>
    <w:rsid w:val="00E65C83"/>
    <w:rsid w:val="00E66738"/>
    <w:rsid w:val="00E66C4A"/>
    <w:rsid w:val="00E71395"/>
    <w:rsid w:val="00E73BCD"/>
    <w:rsid w:val="00E77ADD"/>
    <w:rsid w:val="00E7DA5E"/>
    <w:rsid w:val="00E80DEE"/>
    <w:rsid w:val="00E81EC6"/>
    <w:rsid w:val="00E8382E"/>
    <w:rsid w:val="00E84A54"/>
    <w:rsid w:val="00E85EAC"/>
    <w:rsid w:val="00E86701"/>
    <w:rsid w:val="00E91C61"/>
    <w:rsid w:val="00E91E74"/>
    <w:rsid w:val="00E9529D"/>
    <w:rsid w:val="00E95FC9"/>
    <w:rsid w:val="00E9690C"/>
    <w:rsid w:val="00E96FA7"/>
    <w:rsid w:val="00E97C91"/>
    <w:rsid w:val="00E97D0B"/>
    <w:rsid w:val="00EA29DC"/>
    <w:rsid w:val="00EA45F2"/>
    <w:rsid w:val="00EA4F0F"/>
    <w:rsid w:val="00EA5C68"/>
    <w:rsid w:val="00EA6081"/>
    <w:rsid w:val="00EB20BC"/>
    <w:rsid w:val="00EB303A"/>
    <w:rsid w:val="00EB37F5"/>
    <w:rsid w:val="00EB3A45"/>
    <w:rsid w:val="00EB4836"/>
    <w:rsid w:val="00EBCED5"/>
    <w:rsid w:val="00EC05D2"/>
    <w:rsid w:val="00EC05D8"/>
    <w:rsid w:val="00EC0E6A"/>
    <w:rsid w:val="00EC1167"/>
    <w:rsid w:val="00EC2602"/>
    <w:rsid w:val="00EC30C9"/>
    <w:rsid w:val="00EC3BEF"/>
    <w:rsid w:val="00EC4DC1"/>
    <w:rsid w:val="00EC5382"/>
    <w:rsid w:val="00EC5999"/>
    <w:rsid w:val="00EC6416"/>
    <w:rsid w:val="00ED1EBF"/>
    <w:rsid w:val="00ED2425"/>
    <w:rsid w:val="00ED2BCA"/>
    <w:rsid w:val="00ED38D8"/>
    <w:rsid w:val="00ED55EB"/>
    <w:rsid w:val="00ED563A"/>
    <w:rsid w:val="00ED60E2"/>
    <w:rsid w:val="00ED74C1"/>
    <w:rsid w:val="00ED759E"/>
    <w:rsid w:val="00EE07F5"/>
    <w:rsid w:val="00EE25CA"/>
    <w:rsid w:val="00EE54E6"/>
    <w:rsid w:val="00EE5950"/>
    <w:rsid w:val="00EE649D"/>
    <w:rsid w:val="00EE6EE9"/>
    <w:rsid w:val="00EE7249"/>
    <w:rsid w:val="00EE799F"/>
    <w:rsid w:val="00EF1022"/>
    <w:rsid w:val="00EF1752"/>
    <w:rsid w:val="00EF1EC1"/>
    <w:rsid w:val="00EF2316"/>
    <w:rsid w:val="00EF277E"/>
    <w:rsid w:val="00EF310E"/>
    <w:rsid w:val="00EF5F30"/>
    <w:rsid w:val="00EF6F3F"/>
    <w:rsid w:val="00F040E6"/>
    <w:rsid w:val="00F043DD"/>
    <w:rsid w:val="00F06484"/>
    <w:rsid w:val="00F071A1"/>
    <w:rsid w:val="00F07A7C"/>
    <w:rsid w:val="00F106D9"/>
    <w:rsid w:val="00F10718"/>
    <w:rsid w:val="00F10CA3"/>
    <w:rsid w:val="00F112BD"/>
    <w:rsid w:val="00F113D1"/>
    <w:rsid w:val="00F119FE"/>
    <w:rsid w:val="00F11A21"/>
    <w:rsid w:val="00F11BED"/>
    <w:rsid w:val="00F12525"/>
    <w:rsid w:val="00F1430B"/>
    <w:rsid w:val="00F16DBC"/>
    <w:rsid w:val="00F1726C"/>
    <w:rsid w:val="00F17677"/>
    <w:rsid w:val="00F20DB1"/>
    <w:rsid w:val="00F22946"/>
    <w:rsid w:val="00F22A70"/>
    <w:rsid w:val="00F24B89"/>
    <w:rsid w:val="00F3102F"/>
    <w:rsid w:val="00F32D80"/>
    <w:rsid w:val="00F3365C"/>
    <w:rsid w:val="00F365B6"/>
    <w:rsid w:val="00F373F1"/>
    <w:rsid w:val="00F40218"/>
    <w:rsid w:val="00F4097A"/>
    <w:rsid w:val="00F40E15"/>
    <w:rsid w:val="00F42143"/>
    <w:rsid w:val="00F4304D"/>
    <w:rsid w:val="00F4499C"/>
    <w:rsid w:val="00F4601C"/>
    <w:rsid w:val="00F469F6"/>
    <w:rsid w:val="00F47559"/>
    <w:rsid w:val="00F50635"/>
    <w:rsid w:val="00F508A6"/>
    <w:rsid w:val="00F53FA6"/>
    <w:rsid w:val="00F55028"/>
    <w:rsid w:val="00F55B09"/>
    <w:rsid w:val="00F61A12"/>
    <w:rsid w:val="00F61C5B"/>
    <w:rsid w:val="00F62846"/>
    <w:rsid w:val="00F65F95"/>
    <w:rsid w:val="00F66448"/>
    <w:rsid w:val="00F719AC"/>
    <w:rsid w:val="00F71C77"/>
    <w:rsid w:val="00F725B5"/>
    <w:rsid w:val="00F752BB"/>
    <w:rsid w:val="00F76095"/>
    <w:rsid w:val="00F76AAE"/>
    <w:rsid w:val="00F776A3"/>
    <w:rsid w:val="00F77931"/>
    <w:rsid w:val="00F83DB8"/>
    <w:rsid w:val="00F85D9F"/>
    <w:rsid w:val="00F8663A"/>
    <w:rsid w:val="00F86756"/>
    <w:rsid w:val="00F86F92"/>
    <w:rsid w:val="00F909EA"/>
    <w:rsid w:val="00F90F51"/>
    <w:rsid w:val="00F91D58"/>
    <w:rsid w:val="00F92259"/>
    <w:rsid w:val="00F928E4"/>
    <w:rsid w:val="00F9350D"/>
    <w:rsid w:val="00F94E5C"/>
    <w:rsid w:val="00F96928"/>
    <w:rsid w:val="00F9788A"/>
    <w:rsid w:val="00FA071B"/>
    <w:rsid w:val="00FA1270"/>
    <w:rsid w:val="00FA3475"/>
    <w:rsid w:val="00FA37F8"/>
    <w:rsid w:val="00FA4891"/>
    <w:rsid w:val="00FA6E08"/>
    <w:rsid w:val="00FB107C"/>
    <w:rsid w:val="00FB1168"/>
    <w:rsid w:val="00FB3D38"/>
    <w:rsid w:val="00FB4AA4"/>
    <w:rsid w:val="00FB5CC1"/>
    <w:rsid w:val="00FB773C"/>
    <w:rsid w:val="00FB7A01"/>
    <w:rsid w:val="00FC3D88"/>
    <w:rsid w:val="00FC5D8A"/>
    <w:rsid w:val="00FC739B"/>
    <w:rsid w:val="00FC746C"/>
    <w:rsid w:val="00FD1C76"/>
    <w:rsid w:val="00FD23DA"/>
    <w:rsid w:val="00FD329B"/>
    <w:rsid w:val="00FD4A4C"/>
    <w:rsid w:val="00FD6A95"/>
    <w:rsid w:val="00FE0103"/>
    <w:rsid w:val="00FE03AC"/>
    <w:rsid w:val="00FE11C7"/>
    <w:rsid w:val="00FE258F"/>
    <w:rsid w:val="00FE2B22"/>
    <w:rsid w:val="00FE48C2"/>
    <w:rsid w:val="00FE4D22"/>
    <w:rsid w:val="00FE4FA9"/>
    <w:rsid w:val="00FE5212"/>
    <w:rsid w:val="00FE571D"/>
    <w:rsid w:val="00FE5DEF"/>
    <w:rsid w:val="00FE735E"/>
    <w:rsid w:val="00FE7FF5"/>
    <w:rsid w:val="00FE97F7"/>
    <w:rsid w:val="00FF2361"/>
    <w:rsid w:val="00FF294F"/>
    <w:rsid w:val="00FF3082"/>
    <w:rsid w:val="00FF556F"/>
    <w:rsid w:val="00FF56D1"/>
    <w:rsid w:val="00FF6B30"/>
    <w:rsid w:val="00FF6FB1"/>
    <w:rsid w:val="010C11C8"/>
    <w:rsid w:val="0118D27C"/>
    <w:rsid w:val="0130155D"/>
    <w:rsid w:val="01465041"/>
    <w:rsid w:val="014A4C53"/>
    <w:rsid w:val="0159BB90"/>
    <w:rsid w:val="01765295"/>
    <w:rsid w:val="017A2EB0"/>
    <w:rsid w:val="01B2637E"/>
    <w:rsid w:val="01B2718B"/>
    <w:rsid w:val="01C1EA88"/>
    <w:rsid w:val="01CADE98"/>
    <w:rsid w:val="01DA89AD"/>
    <w:rsid w:val="01DD32F6"/>
    <w:rsid w:val="01DE9739"/>
    <w:rsid w:val="01E990E1"/>
    <w:rsid w:val="01E9F25C"/>
    <w:rsid w:val="020215C0"/>
    <w:rsid w:val="0204383B"/>
    <w:rsid w:val="02111058"/>
    <w:rsid w:val="021DCF17"/>
    <w:rsid w:val="022D0FDB"/>
    <w:rsid w:val="022DFAD9"/>
    <w:rsid w:val="023CFFAD"/>
    <w:rsid w:val="02499F90"/>
    <w:rsid w:val="024E53B0"/>
    <w:rsid w:val="025634BD"/>
    <w:rsid w:val="027071A5"/>
    <w:rsid w:val="0281E6D5"/>
    <w:rsid w:val="02911412"/>
    <w:rsid w:val="0297C691"/>
    <w:rsid w:val="029F6AA5"/>
    <w:rsid w:val="02A7519F"/>
    <w:rsid w:val="02AB1DA5"/>
    <w:rsid w:val="02BEE57C"/>
    <w:rsid w:val="02E91C97"/>
    <w:rsid w:val="02F6390D"/>
    <w:rsid w:val="030D4BAD"/>
    <w:rsid w:val="0311B9F5"/>
    <w:rsid w:val="0319509D"/>
    <w:rsid w:val="031CD7A8"/>
    <w:rsid w:val="0348D430"/>
    <w:rsid w:val="034EF341"/>
    <w:rsid w:val="0354597D"/>
    <w:rsid w:val="035D1EC1"/>
    <w:rsid w:val="037049CA"/>
    <w:rsid w:val="03850503"/>
    <w:rsid w:val="038C6DE1"/>
    <w:rsid w:val="039078BF"/>
    <w:rsid w:val="0396E403"/>
    <w:rsid w:val="039DE621"/>
    <w:rsid w:val="03A183F0"/>
    <w:rsid w:val="03A4CD3A"/>
    <w:rsid w:val="03BACC23"/>
    <w:rsid w:val="03C9CB3A"/>
    <w:rsid w:val="03D9B0E1"/>
    <w:rsid w:val="03F2D6DA"/>
    <w:rsid w:val="03F9678C"/>
    <w:rsid w:val="03FF9388"/>
    <w:rsid w:val="0405056A"/>
    <w:rsid w:val="041E41D3"/>
    <w:rsid w:val="04258F3A"/>
    <w:rsid w:val="04427362"/>
    <w:rsid w:val="044560C4"/>
    <w:rsid w:val="0448728E"/>
    <w:rsid w:val="044CE936"/>
    <w:rsid w:val="04619825"/>
    <w:rsid w:val="04630883"/>
    <w:rsid w:val="0480C111"/>
    <w:rsid w:val="0486D3A0"/>
    <w:rsid w:val="048737C7"/>
    <w:rsid w:val="048F6F8A"/>
    <w:rsid w:val="04B1C57C"/>
    <w:rsid w:val="04F00275"/>
    <w:rsid w:val="05039D85"/>
    <w:rsid w:val="050638CE"/>
    <w:rsid w:val="0514B2EF"/>
    <w:rsid w:val="05186A7C"/>
    <w:rsid w:val="05283E42"/>
    <w:rsid w:val="05345D2D"/>
    <w:rsid w:val="0541669F"/>
    <w:rsid w:val="057C3861"/>
    <w:rsid w:val="057D74A2"/>
    <w:rsid w:val="058AC16F"/>
    <w:rsid w:val="05921985"/>
    <w:rsid w:val="05951DDF"/>
    <w:rsid w:val="05BB6F78"/>
    <w:rsid w:val="05BF844A"/>
    <w:rsid w:val="05D11A1E"/>
    <w:rsid w:val="05DF8EEC"/>
    <w:rsid w:val="05F71A50"/>
    <w:rsid w:val="05F91CA1"/>
    <w:rsid w:val="05FB5578"/>
    <w:rsid w:val="05FD9304"/>
    <w:rsid w:val="06110624"/>
    <w:rsid w:val="062D3B7A"/>
    <w:rsid w:val="0638CACD"/>
    <w:rsid w:val="0642F6E0"/>
    <w:rsid w:val="064CA289"/>
    <w:rsid w:val="0657C27B"/>
    <w:rsid w:val="0661BF64"/>
    <w:rsid w:val="06838B64"/>
    <w:rsid w:val="068B603B"/>
    <w:rsid w:val="0694E506"/>
    <w:rsid w:val="069B0BEB"/>
    <w:rsid w:val="06A433EA"/>
    <w:rsid w:val="06AA513B"/>
    <w:rsid w:val="06AF5D30"/>
    <w:rsid w:val="06C6D762"/>
    <w:rsid w:val="06D5FB93"/>
    <w:rsid w:val="06DD2131"/>
    <w:rsid w:val="06DDA852"/>
    <w:rsid w:val="06E01F5D"/>
    <w:rsid w:val="06F52B12"/>
    <w:rsid w:val="06F93769"/>
    <w:rsid w:val="070402A1"/>
    <w:rsid w:val="0705D8AE"/>
    <w:rsid w:val="071327C4"/>
    <w:rsid w:val="0715C559"/>
    <w:rsid w:val="071BF6A8"/>
    <w:rsid w:val="072BEA64"/>
    <w:rsid w:val="07492DFC"/>
    <w:rsid w:val="074AD553"/>
    <w:rsid w:val="0759FB46"/>
    <w:rsid w:val="07643413"/>
    <w:rsid w:val="0769D0F3"/>
    <w:rsid w:val="076A1075"/>
    <w:rsid w:val="076D13BB"/>
    <w:rsid w:val="07813E31"/>
    <w:rsid w:val="07881D43"/>
    <w:rsid w:val="078BB38D"/>
    <w:rsid w:val="07A028CA"/>
    <w:rsid w:val="07AFCE41"/>
    <w:rsid w:val="07C5662D"/>
    <w:rsid w:val="07D056E8"/>
    <w:rsid w:val="07D290BF"/>
    <w:rsid w:val="07E20A08"/>
    <w:rsid w:val="07E98EEA"/>
    <w:rsid w:val="07EB95E2"/>
    <w:rsid w:val="081D1C73"/>
    <w:rsid w:val="084F522C"/>
    <w:rsid w:val="08532130"/>
    <w:rsid w:val="0861AD1E"/>
    <w:rsid w:val="08651EE1"/>
    <w:rsid w:val="0867E1BA"/>
    <w:rsid w:val="0878B80A"/>
    <w:rsid w:val="0879A07C"/>
    <w:rsid w:val="087F8B48"/>
    <w:rsid w:val="08AC3C1D"/>
    <w:rsid w:val="08CB657E"/>
    <w:rsid w:val="08E449AF"/>
    <w:rsid w:val="08E85653"/>
    <w:rsid w:val="08F66F95"/>
    <w:rsid w:val="08F8B31F"/>
    <w:rsid w:val="0902BB54"/>
    <w:rsid w:val="0917DCAE"/>
    <w:rsid w:val="091E8C78"/>
    <w:rsid w:val="091E9B44"/>
    <w:rsid w:val="093B8BE4"/>
    <w:rsid w:val="093CD582"/>
    <w:rsid w:val="09430ACF"/>
    <w:rsid w:val="094C306D"/>
    <w:rsid w:val="095DECE3"/>
    <w:rsid w:val="095E61C6"/>
    <w:rsid w:val="09621A57"/>
    <w:rsid w:val="096CCA54"/>
    <w:rsid w:val="0971BFC9"/>
    <w:rsid w:val="097E4D88"/>
    <w:rsid w:val="0992E4D0"/>
    <w:rsid w:val="0993AFC9"/>
    <w:rsid w:val="09A1C6A5"/>
    <w:rsid w:val="09B7876B"/>
    <w:rsid w:val="09C08194"/>
    <w:rsid w:val="09DA6489"/>
    <w:rsid w:val="09EB4CB3"/>
    <w:rsid w:val="09FE7824"/>
    <w:rsid w:val="0A00E3A8"/>
    <w:rsid w:val="0A039CEB"/>
    <w:rsid w:val="0A07B91E"/>
    <w:rsid w:val="0A07E613"/>
    <w:rsid w:val="0A10A54A"/>
    <w:rsid w:val="0A1469BA"/>
    <w:rsid w:val="0A23C894"/>
    <w:rsid w:val="0A24949F"/>
    <w:rsid w:val="0A3689E5"/>
    <w:rsid w:val="0A425464"/>
    <w:rsid w:val="0A55537A"/>
    <w:rsid w:val="0A5D6397"/>
    <w:rsid w:val="0A7FC8C9"/>
    <w:rsid w:val="0A839251"/>
    <w:rsid w:val="0A87630C"/>
    <w:rsid w:val="0A898016"/>
    <w:rsid w:val="0AA0E020"/>
    <w:rsid w:val="0ACF2F7F"/>
    <w:rsid w:val="0AD222B1"/>
    <w:rsid w:val="0ADE324E"/>
    <w:rsid w:val="0ADFEDF6"/>
    <w:rsid w:val="0AE8A2F2"/>
    <w:rsid w:val="0AF755AE"/>
    <w:rsid w:val="0B07B619"/>
    <w:rsid w:val="0B1C9D63"/>
    <w:rsid w:val="0B26739C"/>
    <w:rsid w:val="0B3BA533"/>
    <w:rsid w:val="0B3EFC51"/>
    <w:rsid w:val="0B49782C"/>
    <w:rsid w:val="0B5C51F5"/>
    <w:rsid w:val="0B87AC00"/>
    <w:rsid w:val="0BB370E2"/>
    <w:rsid w:val="0BC36BF7"/>
    <w:rsid w:val="0BED8C78"/>
    <w:rsid w:val="0BF4B846"/>
    <w:rsid w:val="0C06B7A8"/>
    <w:rsid w:val="0C11F08B"/>
    <w:rsid w:val="0C36291D"/>
    <w:rsid w:val="0C42D633"/>
    <w:rsid w:val="0C4A695B"/>
    <w:rsid w:val="0C541058"/>
    <w:rsid w:val="0C5464B7"/>
    <w:rsid w:val="0C671236"/>
    <w:rsid w:val="0C80AFD4"/>
    <w:rsid w:val="0C86982C"/>
    <w:rsid w:val="0C8A3686"/>
    <w:rsid w:val="0C92B6EC"/>
    <w:rsid w:val="0CA952FC"/>
    <w:rsid w:val="0CB27388"/>
    <w:rsid w:val="0CC2DBE9"/>
    <w:rsid w:val="0CC60D20"/>
    <w:rsid w:val="0CCCFD2B"/>
    <w:rsid w:val="0CE30B0B"/>
    <w:rsid w:val="0CEEC05E"/>
    <w:rsid w:val="0CFE79E3"/>
    <w:rsid w:val="0D1DE42E"/>
    <w:rsid w:val="0D33A005"/>
    <w:rsid w:val="0D3B3DAD"/>
    <w:rsid w:val="0D3BE6AA"/>
    <w:rsid w:val="0D4F77FD"/>
    <w:rsid w:val="0D53A9CE"/>
    <w:rsid w:val="0D627C9D"/>
    <w:rsid w:val="0D6CD8F6"/>
    <w:rsid w:val="0D7025D8"/>
    <w:rsid w:val="0D7D8ABC"/>
    <w:rsid w:val="0D82BFE8"/>
    <w:rsid w:val="0D905B96"/>
    <w:rsid w:val="0D967889"/>
    <w:rsid w:val="0D9821D8"/>
    <w:rsid w:val="0DA84A65"/>
    <w:rsid w:val="0DB650E7"/>
    <w:rsid w:val="0DC8C6BD"/>
    <w:rsid w:val="0DC914ED"/>
    <w:rsid w:val="0DE39D75"/>
    <w:rsid w:val="0DEA8E39"/>
    <w:rsid w:val="0E0A5D89"/>
    <w:rsid w:val="0E1CA7F5"/>
    <w:rsid w:val="0E4FA54E"/>
    <w:rsid w:val="0E58B344"/>
    <w:rsid w:val="0E647073"/>
    <w:rsid w:val="0E889602"/>
    <w:rsid w:val="0E89EC63"/>
    <w:rsid w:val="0E8DFA96"/>
    <w:rsid w:val="0EA3C215"/>
    <w:rsid w:val="0EA85D35"/>
    <w:rsid w:val="0EAEF1F0"/>
    <w:rsid w:val="0EB8CA1C"/>
    <w:rsid w:val="0EBE54B5"/>
    <w:rsid w:val="0EC1B000"/>
    <w:rsid w:val="0EC2A7BA"/>
    <w:rsid w:val="0ED1E947"/>
    <w:rsid w:val="0F0446B1"/>
    <w:rsid w:val="0F0751BA"/>
    <w:rsid w:val="0F0C657D"/>
    <w:rsid w:val="0F0FCDDE"/>
    <w:rsid w:val="0F274B87"/>
    <w:rsid w:val="0F2B0CC9"/>
    <w:rsid w:val="0F2ED9A3"/>
    <w:rsid w:val="0F327CF2"/>
    <w:rsid w:val="0F47DDF1"/>
    <w:rsid w:val="0F6D1B2E"/>
    <w:rsid w:val="0F6F971A"/>
    <w:rsid w:val="0F87D888"/>
    <w:rsid w:val="0F94013D"/>
    <w:rsid w:val="0FBAE026"/>
    <w:rsid w:val="0FBBF511"/>
    <w:rsid w:val="0FD14020"/>
    <w:rsid w:val="0FDF607C"/>
    <w:rsid w:val="10049B24"/>
    <w:rsid w:val="10106211"/>
    <w:rsid w:val="101AEF03"/>
    <w:rsid w:val="101BCB74"/>
    <w:rsid w:val="1020C050"/>
    <w:rsid w:val="10394DE4"/>
    <w:rsid w:val="103D1CB1"/>
    <w:rsid w:val="103D7074"/>
    <w:rsid w:val="105587CE"/>
    <w:rsid w:val="106B05D1"/>
    <w:rsid w:val="108F3B79"/>
    <w:rsid w:val="1097A49E"/>
    <w:rsid w:val="109BF708"/>
    <w:rsid w:val="10A76665"/>
    <w:rsid w:val="10B24B72"/>
    <w:rsid w:val="10B2A297"/>
    <w:rsid w:val="10BDBB6D"/>
    <w:rsid w:val="10C3D4DF"/>
    <w:rsid w:val="10C4310A"/>
    <w:rsid w:val="10C445A1"/>
    <w:rsid w:val="10CEE4DB"/>
    <w:rsid w:val="10D26E7D"/>
    <w:rsid w:val="10DFD557"/>
    <w:rsid w:val="10E5DD4A"/>
    <w:rsid w:val="10EA093C"/>
    <w:rsid w:val="10EEF2A9"/>
    <w:rsid w:val="10FAE5EF"/>
    <w:rsid w:val="11021697"/>
    <w:rsid w:val="110B2E4C"/>
    <w:rsid w:val="110D1706"/>
    <w:rsid w:val="1116D8C0"/>
    <w:rsid w:val="111FD319"/>
    <w:rsid w:val="1123A8E9"/>
    <w:rsid w:val="112BA838"/>
    <w:rsid w:val="112C647C"/>
    <w:rsid w:val="112E0A22"/>
    <w:rsid w:val="113D9E72"/>
    <w:rsid w:val="113EA4FB"/>
    <w:rsid w:val="11466D99"/>
    <w:rsid w:val="114CCE72"/>
    <w:rsid w:val="115E3BCC"/>
    <w:rsid w:val="116121CB"/>
    <w:rsid w:val="1179EA9F"/>
    <w:rsid w:val="118024B9"/>
    <w:rsid w:val="119CD595"/>
    <w:rsid w:val="11B28F1C"/>
    <w:rsid w:val="11C467C1"/>
    <w:rsid w:val="11D132B2"/>
    <w:rsid w:val="11D5AB0F"/>
    <w:rsid w:val="11F698BD"/>
    <w:rsid w:val="11FC6134"/>
    <w:rsid w:val="11FE5876"/>
    <w:rsid w:val="120129C4"/>
    <w:rsid w:val="121F3F41"/>
    <w:rsid w:val="123F1BF4"/>
    <w:rsid w:val="124F4C82"/>
    <w:rsid w:val="1261FA85"/>
    <w:rsid w:val="1266C19F"/>
    <w:rsid w:val="1280EAD5"/>
    <w:rsid w:val="1282E0C1"/>
    <w:rsid w:val="1284DC1A"/>
    <w:rsid w:val="12921FAC"/>
    <w:rsid w:val="12946CC1"/>
    <w:rsid w:val="12A99C91"/>
    <w:rsid w:val="12ACA0AE"/>
    <w:rsid w:val="12C21EE9"/>
    <w:rsid w:val="12D262FA"/>
    <w:rsid w:val="12F01D2C"/>
    <w:rsid w:val="12F280E8"/>
    <w:rsid w:val="12FE8AE4"/>
    <w:rsid w:val="13051E9D"/>
    <w:rsid w:val="130825E4"/>
    <w:rsid w:val="13088CAF"/>
    <w:rsid w:val="13094589"/>
    <w:rsid w:val="1312EDC9"/>
    <w:rsid w:val="131BC647"/>
    <w:rsid w:val="132529B1"/>
    <w:rsid w:val="13426FE5"/>
    <w:rsid w:val="1345C55D"/>
    <w:rsid w:val="13552126"/>
    <w:rsid w:val="136843AD"/>
    <w:rsid w:val="1375F313"/>
    <w:rsid w:val="1376E15E"/>
    <w:rsid w:val="137E5471"/>
    <w:rsid w:val="138DC62C"/>
    <w:rsid w:val="139070E0"/>
    <w:rsid w:val="139D1927"/>
    <w:rsid w:val="13B262F4"/>
    <w:rsid w:val="13C076C8"/>
    <w:rsid w:val="13C30483"/>
    <w:rsid w:val="13D70DC9"/>
    <w:rsid w:val="13DD01D5"/>
    <w:rsid w:val="13DFD555"/>
    <w:rsid w:val="13E335BE"/>
    <w:rsid w:val="13E4F11B"/>
    <w:rsid w:val="13EFD0E4"/>
    <w:rsid w:val="13F2F202"/>
    <w:rsid w:val="13F4BF3C"/>
    <w:rsid w:val="14034457"/>
    <w:rsid w:val="144226A9"/>
    <w:rsid w:val="1442B8D9"/>
    <w:rsid w:val="1443083D"/>
    <w:rsid w:val="14456DFB"/>
    <w:rsid w:val="14482A6A"/>
    <w:rsid w:val="14521813"/>
    <w:rsid w:val="14558B6B"/>
    <w:rsid w:val="145C7370"/>
    <w:rsid w:val="145F588D"/>
    <w:rsid w:val="1461D501"/>
    <w:rsid w:val="14630D89"/>
    <w:rsid w:val="14652328"/>
    <w:rsid w:val="14666DD6"/>
    <w:rsid w:val="1485FF96"/>
    <w:rsid w:val="14914C7D"/>
    <w:rsid w:val="149B7101"/>
    <w:rsid w:val="149BA4C6"/>
    <w:rsid w:val="14AF0429"/>
    <w:rsid w:val="14BF41D1"/>
    <w:rsid w:val="14C46F02"/>
    <w:rsid w:val="14C7FB33"/>
    <w:rsid w:val="14CF50E5"/>
    <w:rsid w:val="14E0688E"/>
    <w:rsid w:val="14E270CC"/>
    <w:rsid w:val="14F082C7"/>
    <w:rsid w:val="14F42E58"/>
    <w:rsid w:val="1500B873"/>
    <w:rsid w:val="151FB36D"/>
    <w:rsid w:val="1524FD31"/>
    <w:rsid w:val="1528CB39"/>
    <w:rsid w:val="1540C8B7"/>
    <w:rsid w:val="154410DF"/>
    <w:rsid w:val="15464F92"/>
    <w:rsid w:val="1549FF8E"/>
    <w:rsid w:val="156C55F6"/>
    <w:rsid w:val="157469F6"/>
    <w:rsid w:val="157C1BAB"/>
    <w:rsid w:val="15814417"/>
    <w:rsid w:val="1597ACF3"/>
    <w:rsid w:val="15A19501"/>
    <w:rsid w:val="15A7E9FA"/>
    <w:rsid w:val="15AA2FBB"/>
    <w:rsid w:val="15AB6E5B"/>
    <w:rsid w:val="15AD0364"/>
    <w:rsid w:val="15F0D010"/>
    <w:rsid w:val="1606A2E7"/>
    <w:rsid w:val="160E4A0A"/>
    <w:rsid w:val="162A21AA"/>
    <w:rsid w:val="164B9A7F"/>
    <w:rsid w:val="165659FB"/>
    <w:rsid w:val="1660E84A"/>
    <w:rsid w:val="1669072D"/>
    <w:rsid w:val="166B2146"/>
    <w:rsid w:val="1677B1EC"/>
    <w:rsid w:val="167A10A7"/>
    <w:rsid w:val="167E9E3D"/>
    <w:rsid w:val="168C6EFE"/>
    <w:rsid w:val="1694F53E"/>
    <w:rsid w:val="16992BC8"/>
    <w:rsid w:val="16A2F1B0"/>
    <w:rsid w:val="16B4D3B9"/>
    <w:rsid w:val="16BA54F1"/>
    <w:rsid w:val="16BF581A"/>
    <w:rsid w:val="16C281C7"/>
    <w:rsid w:val="16C34E90"/>
    <w:rsid w:val="16D41F18"/>
    <w:rsid w:val="16F3A327"/>
    <w:rsid w:val="16F41F80"/>
    <w:rsid w:val="17103A57"/>
    <w:rsid w:val="17133C62"/>
    <w:rsid w:val="1723FA73"/>
    <w:rsid w:val="1725041E"/>
    <w:rsid w:val="172619C8"/>
    <w:rsid w:val="174F52FC"/>
    <w:rsid w:val="17503A52"/>
    <w:rsid w:val="176696CA"/>
    <w:rsid w:val="176F27B3"/>
    <w:rsid w:val="1789BF22"/>
    <w:rsid w:val="178A0EA5"/>
    <w:rsid w:val="178AE0F3"/>
    <w:rsid w:val="17944F53"/>
    <w:rsid w:val="179DE142"/>
    <w:rsid w:val="17A2A837"/>
    <w:rsid w:val="17A4670D"/>
    <w:rsid w:val="17B7BB97"/>
    <w:rsid w:val="17C68490"/>
    <w:rsid w:val="17FD3EB4"/>
    <w:rsid w:val="17FE83A0"/>
    <w:rsid w:val="182145B5"/>
    <w:rsid w:val="18315582"/>
    <w:rsid w:val="18336C65"/>
    <w:rsid w:val="18536B33"/>
    <w:rsid w:val="18745090"/>
    <w:rsid w:val="188061E8"/>
    <w:rsid w:val="188797B4"/>
    <w:rsid w:val="1888F436"/>
    <w:rsid w:val="188E80A6"/>
    <w:rsid w:val="1891FCB4"/>
    <w:rsid w:val="18C8CB36"/>
    <w:rsid w:val="18CDE38D"/>
    <w:rsid w:val="18D17C4E"/>
    <w:rsid w:val="18D21369"/>
    <w:rsid w:val="18D418FA"/>
    <w:rsid w:val="18EF53C8"/>
    <w:rsid w:val="19164735"/>
    <w:rsid w:val="191F2E84"/>
    <w:rsid w:val="1923C3C4"/>
    <w:rsid w:val="192DF152"/>
    <w:rsid w:val="19303261"/>
    <w:rsid w:val="19334B0D"/>
    <w:rsid w:val="195886A8"/>
    <w:rsid w:val="1961C26C"/>
    <w:rsid w:val="1974BEDA"/>
    <w:rsid w:val="1984C6E7"/>
    <w:rsid w:val="198CAB0A"/>
    <w:rsid w:val="199C0E66"/>
    <w:rsid w:val="199F7662"/>
    <w:rsid w:val="19ABF507"/>
    <w:rsid w:val="19AD4BF7"/>
    <w:rsid w:val="19C1A0E2"/>
    <w:rsid w:val="19C7984F"/>
    <w:rsid w:val="19CFC996"/>
    <w:rsid w:val="19D93247"/>
    <w:rsid w:val="19DBA845"/>
    <w:rsid w:val="19EDC8EB"/>
    <w:rsid w:val="19F08C71"/>
    <w:rsid w:val="19F74FA5"/>
    <w:rsid w:val="1A2311E8"/>
    <w:rsid w:val="1A3A47D7"/>
    <w:rsid w:val="1A73C67D"/>
    <w:rsid w:val="1A7922F9"/>
    <w:rsid w:val="1A7CF05D"/>
    <w:rsid w:val="1A95338D"/>
    <w:rsid w:val="1A9E3CF0"/>
    <w:rsid w:val="1AB38D61"/>
    <w:rsid w:val="1ABE2675"/>
    <w:rsid w:val="1AC5A705"/>
    <w:rsid w:val="1ADA3F09"/>
    <w:rsid w:val="1AE217C4"/>
    <w:rsid w:val="1AE3275E"/>
    <w:rsid w:val="1AEB6470"/>
    <w:rsid w:val="1AF5FC7E"/>
    <w:rsid w:val="1AFD92CD"/>
    <w:rsid w:val="1B058053"/>
    <w:rsid w:val="1B11A6D0"/>
    <w:rsid w:val="1B25F9E9"/>
    <w:rsid w:val="1B27F99F"/>
    <w:rsid w:val="1B2B8992"/>
    <w:rsid w:val="1B35A852"/>
    <w:rsid w:val="1B3F2672"/>
    <w:rsid w:val="1B4310C2"/>
    <w:rsid w:val="1B56981C"/>
    <w:rsid w:val="1B6783CE"/>
    <w:rsid w:val="1BA7C1B8"/>
    <w:rsid w:val="1BADFDFB"/>
    <w:rsid w:val="1BB412AF"/>
    <w:rsid w:val="1BB610E0"/>
    <w:rsid w:val="1BCC7CD2"/>
    <w:rsid w:val="1BF95A81"/>
    <w:rsid w:val="1BFC7E6B"/>
    <w:rsid w:val="1BFCA922"/>
    <w:rsid w:val="1C078BD3"/>
    <w:rsid w:val="1C11CF56"/>
    <w:rsid w:val="1C18000F"/>
    <w:rsid w:val="1C293174"/>
    <w:rsid w:val="1C422F3C"/>
    <w:rsid w:val="1C5069E4"/>
    <w:rsid w:val="1C5739FD"/>
    <w:rsid w:val="1C580AF0"/>
    <w:rsid w:val="1C5CE0ED"/>
    <w:rsid w:val="1C6A8BDB"/>
    <w:rsid w:val="1C75B356"/>
    <w:rsid w:val="1C861AD4"/>
    <w:rsid w:val="1C8A43B6"/>
    <w:rsid w:val="1C987207"/>
    <w:rsid w:val="1C9A7910"/>
    <w:rsid w:val="1CA4BB27"/>
    <w:rsid w:val="1CC8B4E6"/>
    <w:rsid w:val="1CCA9C44"/>
    <w:rsid w:val="1CD1754E"/>
    <w:rsid w:val="1CD282F2"/>
    <w:rsid w:val="1CE3163D"/>
    <w:rsid w:val="1D073EAC"/>
    <w:rsid w:val="1D110A90"/>
    <w:rsid w:val="1D147014"/>
    <w:rsid w:val="1D1F7BEC"/>
    <w:rsid w:val="1D1F8153"/>
    <w:rsid w:val="1D51DE67"/>
    <w:rsid w:val="1D56DB83"/>
    <w:rsid w:val="1D6A4233"/>
    <w:rsid w:val="1D8B38DD"/>
    <w:rsid w:val="1D935CF8"/>
    <w:rsid w:val="1DA331E8"/>
    <w:rsid w:val="1DA89226"/>
    <w:rsid w:val="1DAABC6F"/>
    <w:rsid w:val="1DEC5041"/>
    <w:rsid w:val="1DFE494C"/>
    <w:rsid w:val="1DFE96BE"/>
    <w:rsid w:val="1E190661"/>
    <w:rsid w:val="1E1C6C63"/>
    <w:rsid w:val="1E30BB6B"/>
    <w:rsid w:val="1E34F550"/>
    <w:rsid w:val="1E3C2C81"/>
    <w:rsid w:val="1E412625"/>
    <w:rsid w:val="1E45066A"/>
    <w:rsid w:val="1E4E18B5"/>
    <w:rsid w:val="1E55203E"/>
    <w:rsid w:val="1E5DA9BC"/>
    <w:rsid w:val="1E7FA53F"/>
    <w:rsid w:val="1EA302F9"/>
    <w:rsid w:val="1EA44950"/>
    <w:rsid w:val="1EC10747"/>
    <w:rsid w:val="1EC48519"/>
    <w:rsid w:val="1EE2686E"/>
    <w:rsid w:val="1EE5EF67"/>
    <w:rsid w:val="1EE69620"/>
    <w:rsid w:val="1EED31D8"/>
    <w:rsid w:val="1EF5F777"/>
    <w:rsid w:val="1F086B99"/>
    <w:rsid w:val="1F088F3D"/>
    <w:rsid w:val="1F13BF33"/>
    <w:rsid w:val="1F16A6A8"/>
    <w:rsid w:val="1F21870F"/>
    <w:rsid w:val="1F24EF00"/>
    <w:rsid w:val="1F44CF58"/>
    <w:rsid w:val="1F751301"/>
    <w:rsid w:val="1F7AD6E5"/>
    <w:rsid w:val="1F969114"/>
    <w:rsid w:val="1F9C9F85"/>
    <w:rsid w:val="1FA17926"/>
    <w:rsid w:val="1FAA2711"/>
    <w:rsid w:val="1FB30F2B"/>
    <w:rsid w:val="1FC49651"/>
    <w:rsid w:val="1FCD4974"/>
    <w:rsid w:val="1FCEA034"/>
    <w:rsid w:val="1FCFE334"/>
    <w:rsid w:val="1FD103F0"/>
    <w:rsid w:val="1FD4B050"/>
    <w:rsid w:val="1FE040B3"/>
    <w:rsid w:val="1FE6EB04"/>
    <w:rsid w:val="1FF1A4A0"/>
    <w:rsid w:val="20060CC6"/>
    <w:rsid w:val="2008FE88"/>
    <w:rsid w:val="200AB8B1"/>
    <w:rsid w:val="20288E94"/>
    <w:rsid w:val="202D10F9"/>
    <w:rsid w:val="2036DD15"/>
    <w:rsid w:val="2039E639"/>
    <w:rsid w:val="2056AE7E"/>
    <w:rsid w:val="205F73E6"/>
    <w:rsid w:val="20600616"/>
    <w:rsid w:val="2064784A"/>
    <w:rsid w:val="2074A7A4"/>
    <w:rsid w:val="2084B650"/>
    <w:rsid w:val="209080A6"/>
    <w:rsid w:val="20985A02"/>
    <w:rsid w:val="2099E830"/>
    <w:rsid w:val="20A54088"/>
    <w:rsid w:val="20B54B4B"/>
    <w:rsid w:val="20CB261A"/>
    <w:rsid w:val="20CF10CB"/>
    <w:rsid w:val="20CFD1CB"/>
    <w:rsid w:val="20D87415"/>
    <w:rsid w:val="20DB6A1C"/>
    <w:rsid w:val="20E5476A"/>
    <w:rsid w:val="20F7D049"/>
    <w:rsid w:val="210C8385"/>
    <w:rsid w:val="210CA4DE"/>
    <w:rsid w:val="2111B215"/>
    <w:rsid w:val="21228C20"/>
    <w:rsid w:val="212A6330"/>
    <w:rsid w:val="212BE69F"/>
    <w:rsid w:val="212D8A30"/>
    <w:rsid w:val="2140656B"/>
    <w:rsid w:val="215390E8"/>
    <w:rsid w:val="2164AF19"/>
    <w:rsid w:val="217233EF"/>
    <w:rsid w:val="217C894B"/>
    <w:rsid w:val="21801822"/>
    <w:rsid w:val="2193E826"/>
    <w:rsid w:val="21A3A009"/>
    <w:rsid w:val="21A48536"/>
    <w:rsid w:val="21A5561B"/>
    <w:rsid w:val="21A85CFF"/>
    <w:rsid w:val="21B9B3F1"/>
    <w:rsid w:val="21BB62BE"/>
    <w:rsid w:val="21C0EFC3"/>
    <w:rsid w:val="21C94C27"/>
    <w:rsid w:val="21CA330F"/>
    <w:rsid w:val="21CBB70F"/>
    <w:rsid w:val="21E82CF7"/>
    <w:rsid w:val="21E9BAFF"/>
    <w:rsid w:val="21F9A790"/>
    <w:rsid w:val="21FBF5B7"/>
    <w:rsid w:val="221054CB"/>
    <w:rsid w:val="2220B442"/>
    <w:rsid w:val="223CB88E"/>
    <w:rsid w:val="224768CE"/>
    <w:rsid w:val="225B0507"/>
    <w:rsid w:val="225EE30B"/>
    <w:rsid w:val="22653C28"/>
    <w:rsid w:val="228130F4"/>
    <w:rsid w:val="22862E65"/>
    <w:rsid w:val="228B6515"/>
    <w:rsid w:val="22A48E4F"/>
    <w:rsid w:val="22A5A204"/>
    <w:rsid w:val="22AD267B"/>
    <w:rsid w:val="22C37751"/>
    <w:rsid w:val="22C7AEEA"/>
    <w:rsid w:val="22F6AAFC"/>
    <w:rsid w:val="2309E352"/>
    <w:rsid w:val="2310624D"/>
    <w:rsid w:val="23109238"/>
    <w:rsid w:val="23157CD7"/>
    <w:rsid w:val="2317E371"/>
    <w:rsid w:val="231CD15B"/>
    <w:rsid w:val="231EBC0C"/>
    <w:rsid w:val="23456F45"/>
    <w:rsid w:val="23470170"/>
    <w:rsid w:val="235075D5"/>
    <w:rsid w:val="235CA52C"/>
    <w:rsid w:val="23678770"/>
    <w:rsid w:val="2368E41B"/>
    <w:rsid w:val="237DFD04"/>
    <w:rsid w:val="2380FDFF"/>
    <w:rsid w:val="2383B2B6"/>
    <w:rsid w:val="23867F3C"/>
    <w:rsid w:val="238D426C"/>
    <w:rsid w:val="23A80647"/>
    <w:rsid w:val="23B63BEA"/>
    <w:rsid w:val="23BFFFF0"/>
    <w:rsid w:val="23C251BE"/>
    <w:rsid w:val="23C7D3EF"/>
    <w:rsid w:val="23CFD205"/>
    <w:rsid w:val="23D546BE"/>
    <w:rsid w:val="23EA52E1"/>
    <w:rsid w:val="23F668F8"/>
    <w:rsid w:val="23FA8130"/>
    <w:rsid w:val="23FF6A85"/>
    <w:rsid w:val="240419B9"/>
    <w:rsid w:val="2412736C"/>
    <w:rsid w:val="2417F48A"/>
    <w:rsid w:val="242530C7"/>
    <w:rsid w:val="2437195D"/>
    <w:rsid w:val="24407CD0"/>
    <w:rsid w:val="245397B1"/>
    <w:rsid w:val="245435C3"/>
    <w:rsid w:val="246A531E"/>
    <w:rsid w:val="247084BB"/>
    <w:rsid w:val="247E2979"/>
    <w:rsid w:val="24870AC0"/>
    <w:rsid w:val="2490CBE8"/>
    <w:rsid w:val="249CC30F"/>
    <w:rsid w:val="24B247B9"/>
    <w:rsid w:val="24B7E020"/>
    <w:rsid w:val="24BE502B"/>
    <w:rsid w:val="24C55EB5"/>
    <w:rsid w:val="24D251AC"/>
    <w:rsid w:val="24EB5E2A"/>
    <w:rsid w:val="24F7D13A"/>
    <w:rsid w:val="2500821C"/>
    <w:rsid w:val="251246D6"/>
    <w:rsid w:val="251373F8"/>
    <w:rsid w:val="2516DA00"/>
    <w:rsid w:val="2525B6EF"/>
    <w:rsid w:val="252650C8"/>
    <w:rsid w:val="25288B9D"/>
    <w:rsid w:val="252AB61F"/>
    <w:rsid w:val="253D6B5C"/>
    <w:rsid w:val="2540C501"/>
    <w:rsid w:val="254B4DB5"/>
    <w:rsid w:val="25559AE8"/>
    <w:rsid w:val="2555EBE0"/>
    <w:rsid w:val="256A8C76"/>
    <w:rsid w:val="256C1204"/>
    <w:rsid w:val="2574F194"/>
    <w:rsid w:val="2579F3AE"/>
    <w:rsid w:val="25ABC0D2"/>
    <w:rsid w:val="25B7CDA7"/>
    <w:rsid w:val="25C03FE2"/>
    <w:rsid w:val="25C138E7"/>
    <w:rsid w:val="25C3A8C8"/>
    <w:rsid w:val="25F31BA0"/>
    <w:rsid w:val="260F5F59"/>
    <w:rsid w:val="26216057"/>
    <w:rsid w:val="26263CD7"/>
    <w:rsid w:val="263CA6E3"/>
    <w:rsid w:val="263E89FE"/>
    <w:rsid w:val="263E8B26"/>
    <w:rsid w:val="264C7968"/>
    <w:rsid w:val="264F9344"/>
    <w:rsid w:val="265D614D"/>
    <w:rsid w:val="26982484"/>
    <w:rsid w:val="26A897BD"/>
    <w:rsid w:val="26AD3B3C"/>
    <w:rsid w:val="26B16095"/>
    <w:rsid w:val="26B34234"/>
    <w:rsid w:val="26BA7AA3"/>
    <w:rsid w:val="26C6C304"/>
    <w:rsid w:val="26C980FF"/>
    <w:rsid w:val="26FBE36A"/>
    <w:rsid w:val="27086604"/>
    <w:rsid w:val="270B3DE2"/>
    <w:rsid w:val="2717044D"/>
    <w:rsid w:val="272075F8"/>
    <w:rsid w:val="2742ED68"/>
    <w:rsid w:val="2746F598"/>
    <w:rsid w:val="276CAB75"/>
    <w:rsid w:val="27959117"/>
    <w:rsid w:val="279F1853"/>
    <w:rsid w:val="27B5ED14"/>
    <w:rsid w:val="27BF6D4E"/>
    <w:rsid w:val="27C594AC"/>
    <w:rsid w:val="27D61671"/>
    <w:rsid w:val="27D6FA86"/>
    <w:rsid w:val="27F8047A"/>
    <w:rsid w:val="280E95FB"/>
    <w:rsid w:val="281B5004"/>
    <w:rsid w:val="281C78B6"/>
    <w:rsid w:val="282502F7"/>
    <w:rsid w:val="283822DE"/>
    <w:rsid w:val="28388C03"/>
    <w:rsid w:val="2856C7F1"/>
    <w:rsid w:val="2878B470"/>
    <w:rsid w:val="287B12FF"/>
    <w:rsid w:val="28820357"/>
    <w:rsid w:val="2894141E"/>
    <w:rsid w:val="289A833D"/>
    <w:rsid w:val="28CAE5B0"/>
    <w:rsid w:val="28CC4A83"/>
    <w:rsid w:val="28D0E366"/>
    <w:rsid w:val="28D6D4EC"/>
    <w:rsid w:val="28D909F2"/>
    <w:rsid w:val="28DA13A4"/>
    <w:rsid w:val="28EB4EE0"/>
    <w:rsid w:val="28EFFCA1"/>
    <w:rsid w:val="2914F3EE"/>
    <w:rsid w:val="2916F355"/>
    <w:rsid w:val="29363A2A"/>
    <w:rsid w:val="29391244"/>
    <w:rsid w:val="294DA2A7"/>
    <w:rsid w:val="295D01EA"/>
    <w:rsid w:val="29653A35"/>
    <w:rsid w:val="296E1C93"/>
    <w:rsid w:val="2983D0B2"/>
    <w:rsid w:val="298469A9"/>
    <w:rsid w:val="29956253"/>
    <w:rsid w:val="299F6B57"/>
    <w:rsid w:val="29A33476"/>
    <w:rsid w:val="29C057E7"/>
    <w:rsid w:val="29E7A91A"/>
    <w:rsid w:val="29ECDA71"/>
    <w:rsid w:val="29F41A97"/>
    <w:rsid w:val="29F80961"/>
    <w:rsid w:val="29F9EC49"/>
    <w:rsid w:val="2A10E0DD"/>
    <w:rsid w:val="2A170B7C"/>
    <w:rsid w:val="2A26C365"/>
    <w:rsid w:val="2A457690"/>
    <w:rsid w:val="2A49DAB8"/>
    <w:rsid w:val="2A57865A"/>
    <w:rsid w:val="2A5850A9"/>
    <w:rsid w:val="2A5C7A8E"/>
    <w:rsid w:val="2A7B032E"/>
    <w:rsid w:val="2A89B2FD"/>
    <w:rsid w:val="2A948A86"/>
    <w:rsid w:val="2AA6A04F"/>
    <w:rsid w:val="2AA91556"/>
    <w:rsid w:val="2AAC88FC"/>
    <w:rsid w:val="2AC1C8D3"/>
    <w:rsid w:val="2AC7F7CE"/>
    <w:rsid w:val="2AD2C0CF"/>
    <w:rsid w:val="2AE5F104"/>
    <w:rsid w:val="2AFA5892"/>
    <w:rsid w:val="2B0565B7"/>
    <w:rsid w:val="2B09632F"/>
    <w:rsid w:val="2B1D226B"/>
    <w:rsid w:val="2B2150CB"/>
    <w:rsid w:val="2B223B3D"/>
    <w:rsid w:val="2B336D03"/>
    <w:rsid w:val="2B8B4E36"/>
    <w:rsid w:val="2B8D54A6"/>
    <w:rsid w:val="2BA2268D"/>
    <w:rsid w:val="2BC09736"/>
    <w:rsid w:val="2BC9CC87"/>
    <w:rsid w:val="2BCE841C"/>
    <w:rsid w:val="2BDA4A8D"/>
    <w:rsid w:val="2BE724EA"/>
    <w:rsid w:val="2BFD685F"/>
    <w:rsid w:val="2BFE1701"/>
    <w:rsid w:val="2C16B849"/>
    <w:rsid w:val="2C233BCD"/>
    <w:rsid w:val="2C584800"/>
    <w:rsid w:val="2C7AA1B1"/>
    <w:rsid w:val="2C7E22E4"/>
    <w:rsid w:val="2C7E6272"/>
    <w:rsid w:val="2C810812"/>
    <w:rsid w:val="2C824923"/>
    <w:rsid w:val="2C82FC22"/>
    <w:rsid w:val="2C867BEE"/>
    <w:rsid w:val="2CA3655C"/>
    <w:rsid w:val="2CA61008"/>
    <w:rsid w:val="2CAA941A"/>
    <w:rsid w:val="2CB82401"/>
    <w:rsid w:val="2CC59E52"/>
    <w:rsid w:val="2CCC5C4C"/>
    <w:rsid w:val="2CDF21A5"/>
    <w:rsid w:val="2CF08694"/>
    <w:rsid w:val="2CFAD033"/>
    <w:rsid w:val="2CFC6698"/>
    <w:rsid w:val="2D174397"/>
    <w:rsid w:val="2D32AADB"/>
    <w:rsid w:val="2D38DB92"/>
    <w:rsid w:val="2D40697F"/>
    <w:rsid w:val="2D430A71"/>
    <w:rsid w:val="2D6B3D92"/>
    <w:rsid w:val="2D7485AE"/>
    <w:rsid w:val="2D79EAFD"/>
    <w:rsid w:val="2D7A359A"/>
    <w:rsid w:val="2D7C34CA"/>
    <w:rsid w:val="2D811C2B"/>
    <w:rsid w:val="2DA673ED"/>
    <w:rsid w:val="2DB2727F"/>
    <w:rsid w:val="2DB36C9C"/>
    <w:rsid w:val="2DBCB698"/>
    <w:rsid w:val="2DCB17EB"/>
    <w:rsid w:val="2DD572AC"/>
    <w:rsid w:val="2DD9D330"/>
    <w:rsid w:val="2DDAFA1F"/>
    <w:rsid w:val="2DDDCD54"/>
    <w:rsid w:val="2DEF720A"/>
    <w:rsid w:val="2DF0A8B5"/>
    <w:rsid w:val="2DF0D2FE"/>
    <w:rsid w:val="2DFD975F"/>
    <w:rsid w:val="2E0A6191"/>
    <w:rsid w:val="2E0B3E11"/>
    <w:rsid w:val="2E12BE62"/>
    <w:rsid w:val="2E201E76"/>
    <w:rsid w:val="2E2A36E2"/>
    <w:rsid w:val="2E2CE9D0"/>
    <w:rsid w:val="2E30396C"/>
    <w:rsid w:val="2E34A6E2"/>
    <w:rsid w:val="2E577F36"/>
    <w:rsid w:val="2E9766D7"/>
    <w:rsid w:val="2E9A1D10"/>
    <w:rsid w:val="2EAD9165"/>
    <w:rsid w:val="2EB52F61"/>
    <w:rsid w:val="2EB6261F"/>
    <w:rsid w:val="2ED7C601"/>
    <w:rsid w:val="2ED855B0"/>
    <w:rsid w:val="2EF23CBF"/>
    <w:rsid w:val="2F1589B7"/>
    <w:rsid w:val="2F196343"/>
    <w:rsid w:val="2F291250"/>
    <w:rsid w:val="2F3081D3"/>
    <w:rsid w:val="2F388A98"/>
    <w:rsid w:val="2F3F7427"/>
    <w:rsid w:val="2F455678"/>
    <w:rsid w:val="2F480E3D"/>
    <w:rsid w:val="2F4A6AA4"/>
    <w:rsid w:val="2F4E6338"/>
    <w:rsid w:val="2F587B4A"/>
    <w:rsid w:val="2F5D3E98"/>
    <w:rsid w:val="2F74C65B"/>
    <w:rsid w:val="2F9A2839"/>
    <w:rsid w:val="2FB5C3A6"/>
    <w:rsid w:val="2FBFA730"/>
    <w:rsid w:val="2FC4C7DB"/>
    <w:rsid w:val="2FCF8634"/>
    <w:rsid w:val="2FE416B7"/>
    <w:rsid w:val="2FF03F4F"/>
    <w:rsid w:val="2FF66679"/>
    <w:rsid w:val="3005055F"/>
    <w:rsid w:val="301CFE1A"/>
    <w:rsid w:val="30267934"/>
    <w:rsid w:val="302F08DF"/>
    <w:rsid w:val="3033FC06"/>
    <w:rsid w:val="30546B15"/>
    <w:rsid w:val="30620352"/>
    <w:rsid w:val="30691D2D"/>
    <w:rsid w:val="3071D9BB"/>
    <w:rsid w:val="3088EC3A"/>
    <w:rsid w:val="3094EC63"/>
    <w:rsid w:val="30CAEB12"/>
    <w:rsid w:val="30E5D367"/>
    <w:rsid w:val="30EA8B72"/>
    <w:rsid w:val="30EBC7FA"/>
    <w:rsid w:val="31056DD8"/>
    <w:rsid w:val="3111C0FD"/>
    <w:rsid w:val="312DF16B"/>
    <w:rsid w:val="3131BA7B"/>
    <w:rsid w:val="31377515"/>
    <w:rsid w:val="316120C4"/>
    <w:rsid w:val="3169ECD3"/>
    <w:rsid w:val="31745A19"/>
    <w:rsid w:val="3177AA10"/>
    <w:rsid w:val="317C8958"/>
    <w:rsid w:val="319236DA"/>
    <w:rsid w:val="31A74C50"/>
    <w:rsid w:val="31C429E9"/>
    <w:rsid w:val="31D1FB4C"/>
    <w:rsid w:val="31F0CF33"/>
    <w:rsid w:val="31F20E5A"/>
    <w:rsid w:val="31F83FB4"/>
    <w:rsid w:val="320B943E"/>
    <w:rsid w:val="321C8999"/>
    <w:rsid w:val="3236BB17"/>
    <w:rsid w:val="3243779F"/>
    <w:rsid w:val="325FDE1E"/>
    <w:rsid w:val="326EEA9D"/>
    <w:rsid w:val="32ACCAC9"/>
    <w:rsid w:val="32B504D4"/>
    <w:rsid w:val="32B583B2"/>
    <w:rsid w:val="32B8110E"/>
    <w:rsid w:val="32BBFC14"/>
    <w:rsid w:val="32C5974C"/>
    <w:rsid w:val="32C98A25"/>
    <w:rsid w:val="32D0AC8A"/>
    <w:rsid w:val="32D1A687"/>
    <w:rsid w:val="32D343A3"/>
    <w:rsid w:val="33048FB3"/>
    <w:rsid w:val="331361D7"/>
    <w:rsid w:val="331BB779"/>
    <w:rsid w:val="334A8228"/>
    <w:rsid w:val="335FAE0A"/>
    <w:rsid w:val="3363FA3A"/>
    <w:rsid w:val="337443AB"/>
    <w:rsid w:val="338CEC12"/>
    <w:rsid w:val="339691D9"/>
    <w:rsid w:val="339D9BB4"/>
    <w:rsid w:val="33C7DB17"/>
    <w:rsid w:val="33E9120B"/>
    <w:rsid w:val="33EB68A8"/>
    <w:rsid w:val="33FFCB5A"/>
    <w:rsid w:val="3400A91A"/>
    <w:rsid w:val="340D3CD2"/>
    <w:rsid w:val="341A0632"/>
    <w:rsid w:val="34330CFC"/>
    <w:rsid w:val="3449D80D"/>
    <w:rsid w:val="345FEB47"/>
    <w:rsid w:val="3464A2EA"/>
    <w:rsid w:val="347730A6"/>
    <w:rsid w:val="3478B60D"/>
    <w:rsid w:val="3490E493"/>
    <w:rsid w:val="34AEC1D8"/>
    <w:rsid w:val="34B375FC"/>
    <w:rsid w:val="34B787DA"/>
    <w:rsid w:val="34C958AF"/>
    <w:rsid w:val="34D265DA"/>
    <w:rsid w:val="34E0AAAF"/>
    <w:rsid w:val="34F50939"/>
    <w:rsid w:val="34F5B9B8"/>
    <w:rsid w:val="350159E7"/>
    <w:rsid w:val="35092B29"/>
    <w:rsid w:val="350CC6C6"/>
    <w:rsid w:val="35120DD6"/>
    <w:rsid w:val="3516F898"/>
    <w:rsid w:val="352FE076"/>
    <w:rsid w:val="355E04E0"/>
    <w:rsid w:val="35607955"/>
    <w:rsid w:val="35855386"/>
    <w:rsid w:val="35987917"/>
    <w:rsid w:val="359D0FAD"/>
    <w:rsid w:val="35A41036"/>
    <w:rsid w:val="35ADBE7C"/>
    <w:rsid w:val="35AE01BA"/>
    <w:rsid w:val="35AE6C7E"/>
    <w:rsid w:val="35B9448A"/>
    <w:rsid w:val="35BF11AE"/>
    <w:rsid w:val="35C5BBF3"/>
    <w:rsid w:val="35C72F05"/>
    <w:rsid w:val="35D1688B"/>
    <w:rsid w:val="362520D5"/>
    <w:rsid w:val="363D5DF6"/>
    <w:rsid w:val="364FFA7B"/>
    <w:rsid w:val="365EA324"/>
    <w:rsid w:val="36633FAC"/>
    <w:rsid w:val="367E4E2B"/>
    <w:rsid w:val="3684EAC5"/>
    <w:rsid w:val="369CA4CD"/>
    <w:rsid w:val="36A725D1"/>
    <w:rsid w:val="36C0818F"/>
    <w:rsid w:val="36C31B90"/>
    <w:rsid w:val="36C40D47"/>
    <w:rsid w:val="36C42C34"/>
    <w:rsid w:val="36D10E08"/>
    <w:rsid w:val="36DE0F01"/>
    <w:rsid w:val="36F1AAAD"/>
    <w:rsid w:val="36F47FEB"/>
    <w:rsid w:val="37026227"/>
    <w:rsid w:val="37306680"/>
    <w:rsid w:val="3738F15A"/>
    <w:rsid w:val="376B0C1B"/>
    <w:rsid w:val="37720370"/>
    <w:rsid w:val="377E13A4"/>
    <w:rsid w:val="37A8FCB9"/>
    <w:rsid w:val="37AB14B9"/>
    <w:rsid w:val="37BA65DA"/>
    <w:rsid w:val="37D4CF8C"/>
    <w:rsid w:val="37F68942"/>
    <w:rsid w:val="37FA2725"/>
    <w:rsid w:val="3818D7B2"/>
    <w:rsid w:val="383B26C1"/>
    <w:rsid w:val="38528817"/>
    <w:rsid w:val="38531294"/>
    <w:rsid w:val="387E3036"/>
    <w:rsid w:val="3884AF47"/>
    <w:rsid w:val="3885FD91"/>
    <w:rsid w:val="389146ED"/>
    <w:rsid w:val="38925585"/>
    <w:rsid w:val="38A637F8"/>
    <w:rsid w:val="38AD2787"/>
    <w:rsid w:val="38B93D18"/>
    <w:rsid w:val="38BE73C2"/>
    <w:rsid w:val="38C0764F"/>
    <w:rsid w:val="38D64BE3"/>
    <w:rsid w:val="38DC12F4"/>
    <w:rsid w:val="38E687A4"/>
    <w:rsid w:val="38EC9DBF"/>
    <w:rsid w:val="38F15F36"/>
    <w:rsid w:val="38F806D9"/>
    <w:rsid w:val="38FAB704"/>
    <w:rsid w:val="390CF257"/>
    <w:rsid w:val="392E6504"/>
    <w:rsid w:val="39699758"/>
    <w:rsid w:val="3980A374"/>
    <w:rsid w:val="398ECBC6"/>
    <w:rsid w:val="39AF5A42"/>
    <w:rsid w:val="39B0DB6C"/>
    <w:rsid w:val="39D00702"/>
    <w:rsid w:val="39E05681"/>
    <w:rsid w:val="39E878C7"/>
    <w:rsid w:val="3A04F2C5"/>
    <w:rsid w:val="3A09CA2E"/>
    <w:rsid w:val="3A0FA14A"/>
    <w:rsid w:val="3A1011B2"/>
    <w:rsid w:val="3A16DC11"/>
    <w:rsid w:val="3A1E93A9"/>
    <w:rsid w:val="3A201601"/>
    <w:rsid w:val="3A2ECF9E"/>
    <w:rsid w:val="3A340939"/>
    <w:rsid w:val="3A36BA3A"/>
    <w:rsid w:val="3A3C9394"/>
    <w:rsid w:val="3A3FA9FA"/>
    <w:rsid w:val="3A4DC25F"/>
    <w:rsid w:val="3A5F6AF2"/>
    <w:rsid w:val="3A62625D"/>
    <w:rsid w:val="3A7525B6"/>
    <w:rsid w:val="3A755B71"/>
    <w:rsid w:val="3A77F266"/>
    <w:rsid w:val="3A869DE3"/>
    <w:rsid w:val="3A882723"/>
    <w:rsid w:val="3A9A25C6"/>
    <w:rsid w:val="3A9BE118"/>
    <w:rsid w:val="3AB791F5"/>
    <w:rsid w:val="3AC46659"/>
    <w:rsid w:val="3AC58B42"/>
    <w:rsid w:val="3ADE17FC"/>
    <w:rsid w:val="3AE848D1"/>
    <w:rsid w:val="3AEA271A"/>
    <w:rsid w:val="3AFFCB80"/>
    <w:rsid w:val="3B0EBE0D"/>
    <w:rsid w:val="3B1107F0"/>
    <w:rsid w:val="3B19AA30"/>
    <w:rsid w:val="3B237608"/>
    <w:rsid w:val="3B3480A2"/>
    <w:rsid w:val="3B46BE51"/>
    <w:rsid w:val="3B4BA5ED"/>
    <w:rsid w:val="3B580830"/>
    <w:rsid w:val="3B7B1386"/>
    <w:rsid w:val="3B80A36B"/>
    <w:rsid w:val="3BAA56D2"/>
    <w:rsid w:val="3BC51334"/>
    <w:rsid w:val="3BD48A1D"/>
    <w:rsid w:val="3BEB40AB"/>
    <w:rsid w:val="3C03C909"/>
    <w:rsid w:val="3C05FB90"/>
    <w:rsid w:val="3C0BE9EB"/>
    <w:rsid w:val="3C0D56E6"/>
    <w:rsid w:val="3C0D7768"/>
    <w:rsid w:val="3C0F410B"/>
    <w:rsid w:val="3C15D12F"/>
    <w:rsid w:val="3C2C50CE"/>
    <w:rsid w:val="3C3CEC1E"/>
    <w:rsid w:val="3C608200"/>
    <w:rsid w:val="3C79CB4B"/>
    <w:rsid w:val="3C7F5B85"/>
    <w:rsid w:val="3C81456F"/>
    <w:rsid w:val="3C83AF91"/>
    <w:rsid w:val="3CA3A468"/>
    <w:rsid w:val="3CA48764"/>
    <w:rsid w:val="3CAC9F7A"/>
    <w:rsid w:val="3CAF282C"/>
    <w:rsid w:val="3CC50614"/>
    <w:rsid w:val="3CE94AE3"/>
    <w:rsid w:val="3CF13F01"/>
    <w:rsid w:val="3D050D18"/>
    <w:rsid w:val="3D0E97E4"/>
    <w:rsid w:val="3D114FEC"/>
    <w:rsid w:val="3D14AF46"/>
    <w:rsid w:val="3D1F1D15"/>
    <w:rsid w:val="3D1FC103"/>
    <w:rsid w:val="3D27E27E"/>
    <w:rsid w:val="3D317518"/>
    <w:rsid w:val="3D51627E"/>
    <w:rsid w:val="3D51D793"/>
    <w:rsid w:val="3D60B9AB"/>
    <w:rsid w:val="3D6201E7"/>
    <w:rsid w:val="3D646939"/>
    <w:rsid w:val="3D71E357"/>
    <w:rsid w:val="3D76792F"/>
    <w:rsid w:val="3D7936A3"/>
    <w:rsid w:val="3D7986AF"/>
    <w:rsid w:val="3D81B977"/>
    <w:rsid w:val="3D854516"/>
    <w:rsid w:val="3D926CBB"/>
    <w:rsid w:val="3D9CCA1C"/>
    <w:rsid w:val="3DAE841F"/>
    <w:rsid w:val="3DB43CDA"/>
    <w:rsid w:val="3DB992C5"/>
    <w:rsid w:val="3DBEE2BA"/>
    <w:rsid w:val="3DC16E77"/>
    <w:rsid w:val="3DC7E662"/>
    <w:rsid w:val="3DCCCEA7"/>
    <w:rsid w:val="3DDD613E"/>
    <w:rsid w:val="3DE8C623"/>
    <w:rsid w:val="3DEB3F71"/>
    <w:rsid w:val="3E00F3D7"/>
    <w:rsid w:val="3E0D7C88"/>
    <w:rsid w:val="3E126506"/>
    <w:rsid w:val="3E19BC2D"/>
    <w:rsid w:val="3E2E3513"/>
    <w:rsid w:val="3E405FE1"/>
    <w:rsid w:val="3E465C4A"/>
    <w:rsid w:val="3E5B0C60"/>
    <w:rsid w:val="3E651D91"/>
    <w:rsid w:val="3E6BA3D9"/>
    <w:rsid w:val="3E7037B3"/>
    <w:rsid w:val="3E705C5E"/>
    <w:rsid w:val="3E87014A"/>
    <w:rsid w:val="3E8B2BBD"/>
    <w:rsid w:val="3E8D9A57"/>
    <w:rsid w:val="3E91782B"/>
    <w:rsid w:val="3E95ACED"/>
    <w:rsid w:val="3EA3685E"/>
    <w:rsid w:val="3EA91C22"/>
    <w:rsid w:val="3EB029D9"/>
    <w:rsid w:val="3EB6DE83"/>
    <w:rsid w:val="3EB8B025"/>
    <w:rsid w:val="3EBAA179"/>
    <w:rsid w:val="3ECA8E6C"/>
    <w:rsid w:val="3EDCD574"/>
    <w:rsid w:val="3EE20803"/>
    <w:rsid w:val="3EF3FD17"/>
    <w:rsid w:val="3F0AD52C"/>
    <w:rsid w:val="3F1A063B"/>
    <w:rsid w:val="3F203AC9"/>
    <w:rsid w:val="3F32794E"/>
    <w:rsid w:val="3F44033F"/>
    <w:rsid w:val="3F4D09CE"/>
    <w:rsid w:val="3F5A0F06"/>
    <w:rsid w:val="3F5FB10B"/>
    <w:rsid w:val="3F5FB2F0"/>
    <w:rsid w:val="3F68FB96"/>
    <w:rsid w:val="3F698BB9"/>
    <w:rsid w:val="3F72EC09"/>
    <w:rsid w:val="3F7601B1"/>
    <w:rsid w:val="3F831BB0"/>
    <w:rsid w:val="3F837A73"/>
    <w:rsid w:val="3F902921"/>
    <w:rsid w:val="3FA9969B"/>
    <w:rsid w:val="3FAF60DF"/>
    <w:rsid w:val="3FC5381A"/>
    <w:rsid w:val="3FCF1476"/>
    <w:rsid w:val="3FEB7359"/>
    <w:rsid w:val="3FEDBDDB"/>
    <w:rsid w:val="3FFB5E7D"/>
    <w:rsid w:val="40084DB4"/>
    <w:rsid w:val="400A8A5E"/>
    <w:rsid w:val="4014E599"/>
    <w:rsid w:val="4020C2B2"/>
    <w:rsid w:val="402E5F48"/>
    <w:rsid w:val="40328187"/>
    <w:rsid w:val="403A6DA3"/>
    <w:rsid w:val="4044380A"/>
    <w:rsid w:val="4066A85D"/>
    <w:rsid w:val="40692509"/>
    <w:rsid w:val="4078DE58"/>
    <w:rsid w:val="407DC7F5"/>
    <w:rsid w:val="4099C383"/>
    <w:rsid w:val="409B6F8F"/>
    <w:rsid w:val="40AB26A0"/>
    <w:rsid w:val="40B9B690"/>
    <w:rsid w:val="40BC839C"/>
    <w:rsid w:val="40BE2B6E"/>
    <w:rsid w:val="40C2B448"/>
    <w:rsid w:val="40CEAE98"/>
    <w:rsid w:val="40D3E48B"/>
    <w:rsid w:val="40E1FDDA"/>
    <w:rsid w:val="40ED4A08"/>
    <w:rsid w:val="4104820C"/>
    <w:rsid w:val="41076DCF"/>
    <w:rsid w:val="41099CBC"/>
    <w:rsid w:val="4115F159"/>
    <w:rsid w:val="41193696"/>
    <w:rsid w:val="411FFDF1"/>
    <w:rsid w:val="413B1194"/>
    <w:rsid w:val="416124C5"/>
    <w:rsid w:val="41680C7D"/>
    <w:rsid w:val="4180109D"/>
    <w:rsid w:val="4197BBD1"/>
    <w:rsid w:val="419FEF85"/>
    <w:rsid w:val="41BF40E8"/>
    <w:rsid w:val="41CF9DA4"/>
    <w:rsid w:val="41EE51E8"/>
    <w:rsid w:val="42213971"/>
    <w:rsid w:val="422269A1"/>
    <w:rsid w:val="4229A58E"/>
    <w:rsid w:val="42425267"/>
    <w:rsid w:val="42499D2E"/>
    <w:rsid w:val="425677E4"/>
    <w:rsid w:val="425D2B7E"/>
    <w:rsid w:val="4267C805"/>
    <w:rsid w:val="426AA411"/>
    <w:rsid w:val="42770AC6"/>
    <w:rsid w:val="427A0765"/>
    <w:rsid w:val="42994937"/>
    <w:rsid w:val="429DD95D"/>
    <w:rsid w:val="42A3F378"/>
    <w:rsid w:val="42B34CDE"/>
    <w:rsid w:val="42D1E577"/>
    <w:rsid w:val="42DA36EE"/>
    <w:rsid w:val="42DD2780"/>
    <w:rsid w:val="42DE25EB"/>
    <w:rsid w:val="42E1ABFE"/>
    <w:rsid w:val="42E1FBA3"/>
    <w:rsid w:val="42E5F1E9"/>
    <w:rsid w:val="42F50ACA"/>
    <w:rsid w:val="431DBE2D"/>
    <w:rsid w:val="43253992"/>
    <w:rsid w:val="432ACF66"/>
    <w:rsid w:val="433223E3"/>
    <w:rsid w:val="43394DB2"/>
    <w:rsid w:val="4354A3EC"/>
    <w:rsid w:val="4372FEF3"/>
    <w:rsid w:val="437C635A"/>
    <w:rsid w:val="43882CFC"/>
    <w:rsid w:val="439918C5"/>
    <w:rsid w:val="43B01375"/>
    <w:rsid w:val="43B568B7"/>
    <w:rsid w:val="43BAD205"/>
    <w:rsid w:val="43BC9958"/>
    <w:rsid w:val="43D3A63F"/>
    <w:rsid w:val="43DEE604"/>
    <w:rsid w:val="44054189"/>
    <w:rsid w:val="44099240"/>
    <w:rsid w:val="440C75D9"/>
    <w:rsid w:val="44114D81"/>
    <w:rsid w:val="4415488B"/>
    <w:rsid w:val="443C09FB"/>
    <w:rsid w:val="4441D58E"/>
    <w:rsid w:val="445894B1"/>
    <w:rsid w:val="446DFE20"/>
    <w:rsid w:val="4470FC5B"/>
    <w:rsid w:val="4484BE11"/>
    <w:rsid w:val="448E7EEF"/>
    <w:rsid w:val="449822FF"/>
    <w:rsid w:val="449D4D02"/>
    <w:rsid w:val="449ED866"/>
    <w:rsid w:val="44B1000F"/>
    <w:rsid w:val="44B65667"/>
    <w:rsid w:val="44DC7012"/>
    <w:rsid w:val="44E605D2"/>
    <w:rsid w:val="44EEF414"/>
    <w:rsid w:val="44F81333"/>
    <w:rsid w:val="44F889FA"/>
    <w:rsid w:val="450F03F9"/>
    <w:rsid w:val="45127263"/>
    <w:rsid w:val="4513518C"/>
    <w:rsid w:val="451F948E"/>
    <w:rsid w:val="452D0F2B"/>
    <w:rsid w:val="4530BFF8"/>
    <w:rsid w:val="4534FC57"/>
    <w:rsid w:val="45369AC5"/>
    <w:rsid w:val="4540A1B5"/>
    <w:rsid w:val="4542ADEC"/>
    <w:rsid w:val="45468A9C"/>
    <w:rsid w:val="4546F042"/>
    <w:rsid w:val="45614650"/>
    <w:rsid w:val="45631F60"/>
    <w:rsid w:val="4573C310"/>
    <w:rsid w:val="4584AA72"/>
    <w:rsid w:val="45956E06"/>
    <w:rsid w:val="45962C02"/>
    <w:rsid w:val="45ABB1AB"/>
    <w:rsid w:val="45AF30C0"/>
    <w:rsid w:val="45BC4388"/>
    <w:rsid w:val="45D00D25"/>
    <w:rsid w:val="45D0221D"/>
    <w:rsid w:val="45DA0523"/>
    <w:rsid w:val="46078C69"/>
    <w:rsid w:val="4620E668"/>
    <w:rsid w:val="4621C0BF"/>
    <w:rsid w:val="4636D2D6"/>
    <w:rsid w:val="46416FFA"/>
    <w:rsid w:val="465C90D1"/>
    <w:rsid w:val="46995D70"/>
    <w:rsid w:val="46A91163"/>
    <w:rsid w:val="46AFC466"/>
    <w:rsid w:val="46B0ABB2"/>
    <w:rsid w:val="46DF74BC"/>
    <w:rsid w:val="46EA5457"/>
    <w:rsid w:val="46F133A4"/>
    <w:rsid w:val="47068905"/>
    <w:rsid w:val="47165A18"/>
    <w:rsid w:val="471B1192"/>
    <w:rsid w:val="472FA8E8"/>
    <w:rsid w:val="473BD302"/>
    <w:rsid w:val="473E0764"/>
    <w:rsid w:val="474B8464"/>
    <w:rsid w:val="474BF88E"/>
    <w:rsid w:val="475DDB18"/>
    <w:rsid w:val="475F52BE"/>
    <w:rsid w:val="47610896"/>
    <w:rsid w:val="476258C9"/>
    <w:rsid w:val="477BAE43"/>
    <w:rsid w:val="4788273A"/>
    <w:rsid w:val="47AD7D5E"/>
    <w:rsid w:val="47CE035F"/>
    <w:rsid w:val="47D0F3BD"/>
    <w:rsid w:val="47D92153"/>
    <w:rsid w:val="47D94FC8"/>
    <w:rsid w:val="47E8EC1E"/>
    <w:rsid w:val="47E935E3"/>
    <w:rsid w:val="47F62E12"/>
    <w:rsid w:val="48191696"/>
    <w:rsid w:val="484B9259"/>
    <w:rsid w:val="4855DABA"/>
    <w:rsid w:val="4860A36F"/>
    <w:rsid w:val="48689D86"/>
    <w:rsid w:val="489E50F2"/>
    <w:rsid w:val="48A83EFC"/>
    <w:rsid w:val="48B3E599"/>
    <w:rsid w:val="48E593D1"/>
    <w:rsid w:val="48F43E39"/>
    <w:rsid w:val="4900741C"/>
    <w:rsid w:val="491F6E22"/>
    <w:rsid w:val="49257BDC"/>
    <w:rsid w:val="492641D7"/>
    <w:rsid w:val="492BE521"/>
    <w:rsid w:val="492F0DE8"/>
    <w:rsid w:val="493A9A42"/>
    <w:rsid w:val="493BB3FB"/>
    <w:rsid w:val="4949C536"/>
    <w:rsid w:val="4965EE7A"/>
    <w:rsid w:val="497831B6"/>
    <w:rsid w:val="498DAFFC"/>
    <w:rsid w:val="4993A1A3"/>
    <w:rsid w:val="49CD09D3"/>
    <w:rsid w:val="49D3FF55"/>
    <w:rsid w:val="49E86F91"/>
    <w:rsid w:val="49FB45F3"/>
    <w:rsid w:val="4A0013BA"/>
    <w:rsid w:val="4A0A0BE8"/>
    <w:rsid w:val="4A1D493A"/>
    <w:rsid w:val="4A26CF9C"/>
    <w:rsid w:val="4A407D0D"/>
    <w:rsid w:val="4A55FCAF"/>
    <w:rsid w:val="4A560F27"/>
    <w:rsid w:val="4A660C7C"/>
    <w:rsid w:val="4A67E06D"/>
    <w:rsid w:val="4A6B29CD"/>
    <w:rsid w:val="4A75F8D5"/>
    <w:rsid w:val="4A85F04C"/>
    <w:rsid w:val="4A883531"/>
    <w:rsid w:val="4A92E221"/>
    <w:rsid w:val="4AAA87B9"/>
    <w:rsid w:val="4AB2F5C1"/>
    <w:rsid w:val="4AB48A9B"/>
    <w:rsid w:val="4AB58E2E"/>
    <w:rsid w:val="4AC7B582"/>
    <w:rsid w:val="4AD06E79"/>
    <w:rsid w:val="4AD95E33"/>
    <w:rsid w:val="4AE2707B"/>
    <w:rsid w:val="4AE5D994"/>
    <w:rsid w:val="4AE9E332"/>
    <w:rsid w:val="4B1863EF"/>
    <w:rsid w:val="4B258BD2"/>
    <w:rsid w:val="4B2B0A70"/>
    <w:rsid w:val="4B4C3F71"/>
    <w:rsid w:val="4B6F4DC5"/>
    <w:rsid w:val="4B791C1E"/>
    <w:rsid w:val="4B7EBF47"/>
    <w:rsid w:val="4B971654"/>
    <w:rsid w:val="4B992E0B"/>
    <w:rsid w:val="4BAAB12F"/>
    <w:rsid w:val="4BB38AEF"/>
    <w:rsid w:val="4BCEDE32"/>
    <w:rsid w:val="4BD00C50"/>
    <w:rsid w:val="4BD912B0"/>
    <w:rsid w:val="4BED30BC"/>
    <w:rsid w:val="4BF36752"/>
    <w:rsid w:val="4BF3DFA2"/>
    <w:rsid w:val="4C12480F"/>
    <w:rsid w:val="4C159886"/>
    <w:rsid w:val="4C1755C6"/>
    <w:rsid w:val="4C1EA69E"/>
    <w:rsid w:val="4C228647"/>
    <w:rsid w:val="4C31D417"/>
    <w:rsid w:val="4C351CD2"/>
    <w:rsid w:val="4C543A0F"/>
    <w:rsid w:val="4C555180"/>
    <w:rsid w:val="4C698EE8"/>
    <w:rsid w:val="4C6F65E7"/>
    <w:rsid w:val="4C78B6F2"/>
    <w:rsid w:val="4C7E5C00"/>
    <w:rsid w:val="4C7F039E"/>
    <w:rsid w:val="4C8947B8"/>
    <w:rsid w:val="4C9C7542"/>
    <w:rsid w:val="4CA6A382"/>
    <w:rsid w:val="4CB273A9"/>
    <w:rsid w:val="4CF28EAE"/>
    <w:rsid w:val="4CFC2C7E"/>
    <w:rsid w:val="4D0DBE60"/>
    <w:rsid w:val="4D11F367"/>
    <w:rsid w:val="4D1927C8"/>
    <w:rsid w:val="4D1E162A"/>
    <w:rsid w:val="4D225336"/>
    <w:rsid w:val="4D3E1838"/>
    <w:rsid w:val="4D3F5473"/>
    <w:rsid w:val="4D4FD314"/>
    <w:rsid w:val="4D5029B4"/>
    <w:rsid w:val="4D55A169"/>
    <w:rsid w:val="4D6A54BA"/>
    <w:rsid w:val="4DA2CA8F"/>
    <w:rsid w:val="4DB51F26"/>
    <w:rsid w:val="4DBB3A12"/>
    <w:rsid w:val="4DD2E6B0"/>
    <w:rsid w:val="4DD8CC89"/>
    <w:rsid w:val="4DFC67CC"/>
    <w:rsid w:val="4E04D412"/>
    <w:rsid w:val="4E11A83E"/>
    <w:rsid w:val="4E171016"/>
    <w:rsid w:val="4E18349D"/>
    <w:rsid w:val="4E253206"/>
    <w:rsid w:val="4E28BC5E"/>
    <w:rsid w:val="4E2F1FCC"/>
    <w:rsid w:val="4E3F0545"/>
    <w:rsid w:val="4E3FB7B7"/>
    <w:rsid w:val="4E4C280E"/>
    <w:rsid w:val="4E656516"/>
    <w:rsid w:val="4E7AA76F"/>
    <w:rsid w:val="4E906664"/>
    <w:rsid w:val="4ED1F05A"/>
    <w:rsid w:val="4ED481A0"/>
    <w:rsid w:val="4ED8A32D"/>
    <w:rsid w:val="4EF0C22E"/>
    <w:rsid w:val="4F0F3DA1"/>
    <w:rsid w:val="4F108AD4"/>
    <w:rsid w:val="4F12C60A"/>
    <w:rsid w:val="4F12E0F0"/>
    <w:rsid w:val="4F26ACC4"/>
    <w:rsid w:val="4F478B7E"/>
    <w:rsid w:val="4F48EC32"/>
    <w:rsid w:val="4F7C2D80"/>
    <w:rsid w:val="4F9C90F6"/>
    <w:rsid w:val="4F9F3314"/>
    <w:rsid w:val="4FA57490"/>
    <w:rsid w:val="4FAE8112"/>
    <w:rsid w:val="4FBDA97E"/>
    <w:rsid w:val="4FD67B21"/>
    <w:rsid w:val="4FE00686"/>
    <w:rsid w:val="4FEA9CFA"/>
    <w:rsid w:val="4FF6EA2C"/>
    <w:rsid w:val="50037317"/>
    <w:rsid w:val="50145B52"/>
    <w:rsid w:val="50274F9E"/>
    <w:rsid w:val="50427C60"/>
    <w:rsid w:val="50518861"/>
    <w:rsid w:val="505C052F"/>
    <w:rsid w:val="5068548E"/>
    <w:rsid w:val="506CD247"/>
    <w:rsid w:val="507A224D"/>
    <w:rsid w:val="5086FC12"/>
    <w:rsid w:val="5089AF7D"/>
    <w:rsid w:val="509E2178"/>
    <w:rsid w:val="50A77855"/>
    <w:rsid w:val="50C86B53"/>
    <w:rsid w:val="50D063E0"/>
    <w:rsid w:val="50D4FE9C"/>
    <w:rsid w:val="50EACF60"/>
    <w:rsid w:val="50EE9466"/>
    <w:rsid w:val="50F34529"/>
    <w:rsid w:val="50F43D8A"/>
    <w:rsid w:val="5109075E"/>
    <w:rsid w:val="511C6382"/>
    <w:rsid w:val="512608E3"/>
    <w:rsid w:val="5142D70A"/>
    <w:rsid w:val="515E6EDF"/>
    <w:rsid w:val="515F023B"/>
    <w:rsid w:val="5164AF5B"/>
    <w:rsid w:val="516B9912"/>
    <w:rsid w:val="51702C99"/>
    <w:rsid w:val="5176A607"/>
    <w:rsid w:val="5194EAA1"/>
    <w:rsid w:val="519CD00C"/>
    <w:rsid w:val="51A5F25E"/>
    <w:rsid w:val="51B01F71"/>
    <w:rsid w:val="51D3708E"/>
    <w:rsid w:val="51ECB591"/>
    <w:rsid w:val="51F6191E"/>
    <w:rsid w:val="51F87462"/>
    <w:rsid w:val="52023673"/>
    <w:rsid w:val="5205258A"/>
    <w:rsid w:val="520A46AA"/>
    <w:rsid w:val="52123A86"/>
    <w:rsid w:val="52152B1F"/>
    <w:rsid w:val="521B4819"/>
    <w:rsid w:val="522BE353"/>
    <w:rsid w:val="522DC86E"/>
    <w:rsid w:val="522E15FA"/>
    <w:rsid w:val="5237E375"/>
    <w:rsid w:val="523B1C7D"/>
    <w:rsid w:val="52421416"/>
    <w:rsid w:val="525D4D9C"/>
    <w:rsid w:val="52731A70"/>
    <w:rsid w:val="52785A65"/>
    <w:rsid w:val="527926B7"/>
    <w:rsid w:val="5280A2C3"/>
    <w:rsid w:val="5282E8E0"/>
    <w:rsid w:val="52973D81"/>
    <w:rsid w:val="529C0028"/>
    <w:rsid w:val="52A1159B"/>
    <w:rsid w:val="52ACD63F"/>
    <w:rsid w:val="52B6C472"/>
    <w:rsid w:val="52D34A45"/>
    <w:rsid w:val="53087E58"/>
    <w:rsid w:val="53089B85"/>
    <w:rsid w:val="530BAE19"/>
    <w:rsid w:val="5312BF4F"/>
    <w:rsid w:val="5320D20E"/>
    <w:rsid w:val="532D4541"/>
    <w:rsid w:val="5330D981"/>
    <w:rsid w:val="533CA770"/>
    <w:rsid w:val="534CFBA7"/>
    <w:rsid w:val="534F4C03"/>
    <w:rsid w:val="535CE651"/>
    <w:rsid w:val="536C6261"/>
    <w:rsid w:val="536F5D95"/>
    <w:rsid w:val="53722939"/>
    <w:rsid w:val="53858ABE"/>
    <w:rsid w:val="53948333"/>
    <w:rsid w:val="539634F4"/>
    <w:rsid w:val="53964883"/>
    <w:rsid w:val="5397C5D1"/>
    <w:rsid w:val="53A7AD85"/>
    <w:rsid w:val="53B94555"/>
    <w:rsid w:val="53D8A779"/>
    <w:rsid w:val="53EAEB4C"/>
    <w:rsid w:val="53EB3677"/>
    <w:rsid w:val="5410EEE4"/>
    <w:rsid w:val="543B77A9"/>
    <w:rsid w:val="544C2A06"/>
    <w:rsid w:val="54707CD8"/>
    <w:rsid w:val="547F94C1"/>
    <w:rsid w:val="5492665E"/>
    <w:rsid w:val="54944F0D"/>
    <w:rsid w:val="54B601AB"/>
    <w:rsid w:val="54B6344F"/>
    <w:rsid w:val="54B97F0B"/>
    <w:rsid w:val="54BE6FFB"/>
    <w:rsid w:val="54CD576E"/>
    <w:rsid w:val="54D07613"/>
    <w:rsid w:val="54DA2343"/>
    <w:rsid w:val="54E857CC"/>
    <w:rsid w:val="54E9CBC4"/>
    <w:rsid w:val="54FB3163"/>
    <w:rsid w:val="550346C1"/>
    <w:rsid w:val="550474ED"/>
    <w:rsid w:val="55143CBE"/>
    <w:rsid w:val="55160854"/>
    <w:rsid w:val="551F1B6F"/>
    <w:rsid w:val="55348C2E"/>
    <w:rsid w:val="55429CB2"/>
    <w:rsid w:val="554C4C66"/>
    <w:rsid w:val="555821BF"/>
    <w:rsid w:val="55A8A6C7"/>
    <w:rsid w:val="55B2C224"/>
    <w:rsid w:val="55DB58A4"/>
    <w:rsid w:val="55F239CC"/>
    <w:rsid w:val="55F51454"/>
    <w:rsid w:val="55F643F9"/>
    <w:rsid w:val="55F6BF94"/>
    <w:rsid w:val="56003EDD"/>
    <w:rsid w:val="560C4D39"/>
    <w:rsid w:val="5613096A"/>
    <w:rsid w:val="5614F366"/>
    <w:rsid w:val="5616482D"/>
    <w:rsid w:val="56271E3C"/>
    <w:rsid w:val="562D548C"/>
    <w:rsid w:val="562FA115"/>
    <w:rsid w:val="563E45CE"/>
    <w:rsid w:val="563EB026"/>
    <w:rsid w:val="564A375D"/>
    <w:rsid w:val="5651E92E"/>
    <w:rsid w:val="5657D883"/>
    <w:rsid w:val="5663EED0"/>
    <w:rsid w:val="56992554"/>
    <w:rsid w:val="569D9C13"/>
    <w:rsid w:val="56A0E2CC"/>
    <w:rsid w:val="56D0699B"/>
    <w:rsid w:val="56D2EBED"/>
    <w:rsid w:val="56E3C937"/>
    <w:rsid w:val="56E847E9"/>
    <w:rsid w:val="56F6A434"/>
    <w:rsid w:val="570D84EB"/>
    <w:rsid w:val="57144ADB"/>
    <w:rsid w:val="5737A853"/>
    <w:rsid w:val="5742851C"/>
    <w:rsid w:val="574323CB"/>
    <w:rsid w:val="5744E3FA"/>
    <w:rsid w:val="574B27A7"/>
    <w:rsid w:val="574FF099"/>
    <w:rsid w:val="575B63C9"/>
    <w:rsid w:val="576127A7"/>
    <w:rsid w:val="577380AB"/>
    <w:rsid w:val="57859298"/>
    <w:rsid w:val="579D0F13"/>
    <w:rsid w:val="57A4530C"/>
    <w:rsid w:val="57A67116"/>
    <w:rsid w:val="57ABAC30"/>
    <w:rsid w:val="57B2188E"/>
    <w:rsid w:val="57BD0EC4"/>
    <w:rsid w:val="57C53E5B"/>
    <w:rsid w:val="57DFC78D"/>
    <w:rsid w:val="57E36F22"/>
    <w:rsid w:val="57F42DCC"/>
    <w:rsid w:val="581E695E"/>
    <w:rsid w:val="5832E4B8"/>
    <w:rsid w:val="58339BBF"/>
    <w:rsid w:val="583FABCF"/>
    <w:rsid w:val="5842CEB8"/>
    <w:rsid w:val="584CFED4"/>
    <w:rsid w:val="5865B5E4"/>
    <w:rsid w:val="5870E3DF"/>
    <w:rsid w:val="5871BBCC"/>
    <w:rsid w:val="58779D4A"/>
    <w:rsid w:val="587B289C"/>
    <w:rsid w:val="5889348C"/>
    <w:rsid w:val="588B9D8C"/>
    <w:rsid w:val="58C1107A"/>
    <w:rsid w:val="58F139F0"/>
    <w:rsid w:val="58F1BE38"/>
    <w:rsid w:val="58F300DD"/>
    <w:rsid w:val="58F9745B"/>
    <w:rsid w:val="590976FA"/>
    <w:rsid w:val="590B6EF4"/>
    <w:rsid w:val="5910480E"/>
    <w:rsid w:val="591D6378"/>
    <w:rsid w:val="5948217A"/>
    <w:rsid w:val="594DE8EF"/>
    <w:rsid w:val="595719B3"/>
    <w:rsid w:val="595E31D4"/>
    <w:rsid w:val="59702DD4"/>
    <w:rsid w:val="5978D130"/>
    <w:rsid w:val="59897F9D"/>
    <w:rsid w:val="59B25C53"/>
    <w:rsid w:val="59C9BEE4"/>
    <w:rsid w:val="59D53EB5"/>
    <w:rsid w:val="59FAE9FD"/>
    <w:rsid w:val="59FB1997"/>
    <w:rsid w:val="5A0A4B15"/>
    <w:rsid w:val="5A0CB440"/>
    <w:rsid w:val="5A45E200"/>
    <w:rsid w:val="5A48E5EC"/>
    <w:rsid w:val="5A5C7AC4"/>
    <w:rsid w:val="5A66F96D"/>
    <w:rsid w:val="5A7A79D1"/>
    <w:rsid w:val="5A8C5EB0"/>
    <w:rsid w:val="5A99C8AD"/>
    <w:rsid w:val="5AA26243"/>
    <w:rsid w:val="5AB2930A"/>
    <w:rsid w:val="5AB3D29F"/>
    <w:rsid w:val="5AC9B1ED"/>
    <w:rsid w:val="5AD8D1E5"/>
    <w:rsid w:val="5AE9E9D6"/>
    <w:rsid w:val="5B0081CB"/>
    <w:rsid w:val="5B01AD1E"/>
    <w:rsid w:val="5B03EB5E"/>
    <w:rsid w:val="5B06739C"/>
    <w:rsid w:val="5B07768F"/>
    <w:rsid w:val="5B117852"/>
    <w:rsid w:val="5B16E0D0"/>
    <w:rsid w:val="5B4212CF"/>
    <w:rsid w:val="5B504EF7"/>
    <w:rsid w:val="5B50B61D"/>
    <w:rsid w:val="5B51A0BF"/>
    <w:rsid w:val="5B658EFC"/>
    <w:rsid w:val="5B6F8175"/>
    <w:rsid w:val="5B777446"/>
    <w:rsid w:val="5B884ADD"/>
    <w:rsid w:val="5B90C7E7"/>
    <w:rsid w:val="5B9D6268"/>
    <w:rsid w:val="5BA884A1"/>
    <w:rsid w:val="5BB14FBE"/>
    <w:rsid w:val="5BB1B58D"/>
    <w:rsid w:val="5BBBCFE3"/>
    <w:rsid w:val="5BD19C3F"/>
    <w:rsid w:val="5BD4467B"/>
    <w:rsid w:val="5BED96E2"/>
    <w:rsid w:val="5BF8D77A"/>
    <w:rsid w:val="5BFC8971"/>
    <w:rsid w:val="5C014AD4"/>
    <w:rsid w:val="5C06CB0C"/>
    <w:rsid w:val="5C0997AB"/>
    <w:rsid w:val="5C0E4B06"/>
    <w:rsid w:val="5C15ADE9"/>
    <w:rsid w:val="5C2A28C3"/>
    <w:rsid w:val="5C3CF5A4"/>
    <w:rsid w:val="5C42E9E2"/>
    <w:rsid w:val="5C47F7E1"/>
    <w:rsid w:val="5C52F8AC"/>
    <w:rsid w:val="5C58B5B0"/>
    <w:rsid w:val="5C834AA0"/>
    <w:rsid w:val="5C88ADDE"/>
    <w:rsid w:val="5C89AF5A"/>
    <w:rsid w:val="5C92721B"/>
    <w:rsid w:val="5CADF1AA"/>
    <w:rsid w:val="5CB24798"/>
    <w:rsid w:val="5CCA95C0"/>
    <w:rsid w:val="5CD6B3C2"/>
    <w:rsid w:val="5CE34927"/>
    <w:rsid w:val="5D10E0EB"/>
    <w:rsid w:val="5D115E05"/>
    <w:rsid w:val="5D12DCD0"/>
    <w:rsid w:val="5D218992"/>
    <w:rsid w:val="5D27483C"/>
    <w:rsid w:val="5D2BBFDE"/>
    <w:rsid w:val="5D41076C"/>
    <w:rsid w:val="5D4B0CCF"/>
    <w:rsid w:val="5D67642A"/>
    <w:rsid w:val="5D6C847C"/>
    <w:rsid w:val="5D760657"/>
    <w:rsid w:val="5D84BF22"/>
    <w:rsid w:val="5D86CF99"/>
    <w:rsid w:val="5D9BBFAF"/>
    <w:rsid w:val="5DA83972"/>
    <w:rsid w:val="5DB75086"/>
    <w:rsid w:val="5DB974D5"/>
    <w:rsid w:val="5DC63ACF"/>
    <w:rsid w:val="5DC64CF5"/>
    <w:rsid w:val="5DCA90D4"/>
    <w:rsid w:val="5DE3C842"/>
    <w:rsid w:val="5DEB9466"/>
    <w:rsid w:val="5E2668A5"/>
    <w:rsid w:val="5E26E8A5"/>
    <w:rsid w:val="5E3D769F"/>
    <w:rsid w:val="5E49C20B"/>
    <w:rsid w:val="5E52D2ED"/>
    <w:rsid w:val="5E52F01E"/>
    <w:rsid w:val="5E90F365"/>
    <w:rsid w:val="5E95F5A7"/>
    <w:rsid w:val="5E9852EC"/>
    <w:rsid w:val="5E99EEC3"/>
    <w:rsid w:val="5EA9F9B9"/>
    <w:rsid w:val="5EB2103C"/>
    <w:rsid w:val="5EB7028E"/>
    <w:rsid w:val="5EDC1F4B"/>
    <w:rsid w:val="5EED6790"/>
    <w:rsid w:val="5F3F5E40"/>
    <w:rsid w:val="5F544EE7"/>
    <w:rsid w:val="5F5C6344"/>
    <w:rsid w:val="5F6D39D0"/>
    <w:rsid w:val="5F724BCE"/>
    <w:rsid w:val="5F72ADE3"/>
    <w:rsid w:val="5F7704BD"/>
    <w:rsid w:val="5F941F2A"/>
    <w:rsid w:val="5F97474F"/>
    <w:rsid w:val="5F982FC0"/>
    <w:rsid w:val="5F9ECA7D"/>
    <w:rsid w:val="5FDF29CA"/>
    <w:rsid w:val="5FEF8D01"/>
    <w:rsid w:val="5FF33EAD"/>
    <w:rsid w:val="5FF54C0C"/>
    <w:rsid w:val="5FFDFB18"/>
    <w:rsid w:val="60004992"/>
    <w:rsid w:val="60158FDE"/>
    <w:rsid w:val="602AAAF0"/>
    <w:rsid w:val="60410A35"/>
    <w:rsid w:val="60512B17"/>
    <w:rsid w:val="6066BE25"/>
    <w:rsid w:val="6073D91B"/>
    <w:rsid w:val="607DC6C4"/>
    <w:rsid w:val="6083E5AC"/>
    <w:rsid w:val="6099D388"/>
    <w:rsid w:val="60A17A57"/>
    <w:rsid w:val="60E0648F"/>
    <w:rsid w:val="60F1977A"/>
    <w:rsid w:val="60F5C50E"/>
    <w:rsid w:val="61058021"/>
    <w:rsid w:val="610DCECE"/>
    <w:rsid w:val="611364EA"/>
    <w:rsid w:val="614879BE"/>
    <w:rsid w:val="6149A022"/>
    <w:rsid w:val="6177159A"/>
    <w:rsid w:val="61834901"/>
    <w:rsid w:val="6194B757"/>
    <w:rsid w:val="61A9F485"/>
    <w:rsid w:val="61CEE77B"/>
    <w:rsid w:val="61D38510"/>
    <w:rsid w:val="61D590C2"/>
    <w:rsid w:val="61DE89E3"/>
    <w:rsid w:val="61ECE6BE"/>
    <w:rsid w:val="61EEB91F"/>
    <w:rsid w:val="61EEBF57"/>
    <w:rsid w:val="61F76000"/>
    <w:rsid w:val="6216A6EA"/>
    <w:rsid w:val="621C2AC0"/>
    <w:rsid w:val="62419CF9"/>
    <w:rsid w:val="624C10E1"/>
    <w:rsid w:val="624CA03F"/>
    <w:rsid w:val="6250A929"/>
    <w:rsid w:val="6259B43E"/>
    <w:rsid w:val="625CECAE"/>
    <w:rsid w:val="625D47C0"/>
    <w:rsid w:val="625D60A2"/>
    <w:rsid w:val="626BA836"/>
    <w:rsid w:val="62730DB0"/>
    <w:rsid w:val="62858BB6"/>
    <w:rsid w:val="628A0B37"/>
    <w:rsid w:val="628BB493"/>
    <w:rsid w:val="628F933A"/>
    <w:rsid w:val="62A2E4F4"/>
    <w:rsid w:val="62B73965"/>
    <w:rsid w:val="62CC6159"/>
    <w:rsid w:val="62D4A52A"/>
    <w:rsid w:val="62D86063"/>
    <w:rsid w:val="63065BC3"/>
    <w:rsid w:val="63083825"/>
    <w:rsid w:val="631E7C1B"/>
    <w:rsid w:val="632271B7"/>
    <w:rsid w:val="63296094"/>
    <w:rsid w:val="632B92C3"/>
    <w:rsid w:val="633E8C2F"/>
    <w:rsid w:val="63450DF8"/>
    <w:rsid w:val="635F9F98"/>
    <w:rsid w:val="63653C90"/>
    <w:rsid w:val="636ED553"/>
    <w:rsid w:val="63780A57"/>
    <w:rsid w:val="6383B213"/>
    <w:rsid w:val="6391D3FB"/>
    <w:rsid w:val="63BF084C"/>
    <w:rsid w:val="63C0F773"/>
    <w:rsid w:val="63C3D947"/>
    <w:rsid w:val="63C48064"/>
    <w:rsid w:val="63D505D1"/>
    <w:rsid w:val="63E28C1C"/>
    <w:rsid w:val="63E4824D"/>
    <w:rsid w:val="63F827D3"/>
    <w:rsid w:val="6412A9DC"/>
    <w:rsid w:val="641EA523"/>
    <w:rsid w:val="6426774C"/>
    <w:rsid w:val="643FC1B4"/>
    <w:rsid w:val="6440AAF3"/>
    <w:rsid w:val="6441A15D"/>
    <w:rsid w:val="64444678"/>
    <w:rsid w:val="644BFE57"/>
    <w:rsid w:val="645CE077"/>
    <w:rsid w:val="64671BA4"/>
    <w:rsid w:val="647009D7"/>
    <w:rsid w:val="6476D74E"/>
    <w:rsid w:val="64770902"/>
    <w:rsid w:val="648BC68A"/>
    <w:rsid w:val="64921DFA"/>
    <w:rsid w:val="64C3B4F1"/>
    <w:rsid w:val="64C8F92B"/>
    <w:rsid w:val="64D7F71F"/>
    <w:rsid w:val="64D9D3BF"/>
    <w:rsid w:val="64E03028"/>
    <w:rsid w:val="64E06FBA"/>
    <w:rsid w:val="65015F33"/>
    <w:rsid w:val="650D8E22"/>
    <w:rsid w:val="650FFA43"/>
    <w:rsid w:val="6529AE85"/>
    <w:rsid w:val="653C8C56"/>
    <w:rsid w:val="6545B168"/>
    <w:rsid w:val="6562F119"/>
    <w:rsid w:val="65875A30"/>
    <w:rsid w:val="65A07AB3"/>
    <w:rsid w:val="65AC0263"/>
    <w:rsid w:val="65AD58B2"/>
    <w:rsid w:val="65BD2C78"/>
    <w:rsid w:val="65CB5FF8"/>
    <w:rsid w:val="65CC3586"/>
    <w:rsid w:val="65D2E72F"/>
    <w:rsid w:val="65D697CE"/>
    <w:rsid w:val="65DCF863"/>
    <w:rsid w:val="65E4FF57"/>
    <w:rsid w:val="65F0E27B"/>
    <w:rsid w:val="6603CCC3"/>
    <w:rsid w:val="6604D878"/>
    <w:rsid w:val="6616AD05"/>
    <w:rsid w:val="66200131"/>
    <w:rsid w:val="663C9C65"/>
    <w:rsid w:val="6653191B"/>
    <w:rsid w:val="66610DCD"/>
    <w:rsid w:val="6674F478"/>
    <w:rsid w:val="66890AAF"/>
    <w:rsid w:val="668B070F"/>
    <w:rsid w:val="6693DB0B"/>
    <w:rsid w:val="669BE3B9"/>
    <w:rsid w:val="669D3390"/>
    <w:rsid w:val="66AFCD75"/>
    <w:rsid w:val="66BFB629"/>
    <w:rsid w:val="66D3BA69"/>
    <w:rsid w:val="66D4C7BC"/>
    <w:rsid w:val="66DD26CC"/>
    <w:rsid w:val="66F0FD3D"/>
    <w:rsid w:val="671E0448"/>
    <w:rsid w:val="67258114"/>
    <w:rsid w:val="6727F8B0"/>
    <w:rsid w:val="673118E6"/>
    <w:rsid w:val="6740835B"/>
    <w:rsid w:val="675CE551"/>
    <w:rsid w:val="676A7519"/>
    <w:rsid w:val="6772D679"/>
    <w:rsid w:val="6776CD8D"/>
    <w:rsid w:val="677772DA"/>
    <w:rsid w:val="67922808"/>
    <w:rsid w:val="679E5129"/>
    <w:rsid w:val="67B0C86E"/>
    <w:rsid w:val="67D15320"/>
    <w:rsid w:val="67D32C36"/>
    <w:rsid w:val="67F85F71"/>
    <w:rsid w:val="67FD0586"/>
    <w:rsid w:val="67FDF00D"/>
    <w:rsid w:val="680722A1"/>
    <w:rsid w:val="681A4CA5"/>
    <w:rsid w:val="681EA478"/>
    <w:rsid w:val="6839D1C2"/>
    <w:rsid w:val="68465E4A"/>
    <w:rsid w:val="6848B53C"/>
    <w:rsid w:val="684DD917"/>
    <w:rsid w:val="68668516"/>
    <w:rsid w:val="687E3EE6"/>
    <w:rsid w:val="688CCD9E"/>
    <w:rsid w:val="68931334"/>
    <w:rsid w:val="68940FF7"/>
    <w:rsid w:val="68A6C5C4"/>
    <w:rsid w:val="68B9FE0D"/>
    <w:rsid w:val="68BFC687"/>
    <w:rsid w:val="68CBE0D9"/>
    <w:rsid w:val="68E46744"/>
    <w:rsid w:val="68E61AFF"/>
    <w:rsid w:val="68F3411E"/>
    <w:rsid w:val="691A69DB"/>
    <w:rsid w:val="6923597C"/>
    <w:rsid w:val="695B28CE"/>
    <w:rsid w:val="695DD636"/>
    <w:rsid w:val="6977D36E"/>
    <w:rsid w:val="698AFD59"/>
    <w:rsid w:val="698B7A07"/>
    <w:rsid w:val="6996BD36"/>
    <w:rsid w:val="699A17B4"/>
    <w:rsid w:val="69A2832F"/>
    <w:rsid w:val="69A8D0FF"/>
    <w:rsid w:val="69B14299"/>
    <w:rsid w:val="69D11E45"/>
    <w:rsid w:val="69F41D57"/>
    <w:rsid w:val="6A0B1C8D"/>
    <w:rsid w:val="6A2EE395"/>
    <w:rsid w:val="6A37E9FF"/>
    <w:rsid w:val="6A53952B"/>
    <w:rsid w:val="6A570497"/>
    <w:rsid w:val="6A7011ED"/>
    <w:rsid w:val="6A85D837"/>
    <w:rsid w:val="6A8E179D"/>
    <w:rsid w:val="6A9D33AB"/>
    <w:rsid w:val="6ABE0D04"/>
    <w:rsid w:val="6ACA5288"/>
    <w:rsid w:val="6ADCDDBB"/>
    <w:rsid w:val="6AE1FD1C"/>
    <w:rsid w:val="6AE41C95"/>
    <w:rsid w:val="6AE52E1A"/>
    <w:rsid w:val="6B330048"/>
    <w:rsid w:val="6B3B999D"/>
    <w:rsid w:val="6B423F26"/>
    <w:rsid w:val="6B584285"/>
    <w:rsid w:val="6B66568A"/>
    <w:rsid w:val="6B8CFABC"/>
    <w:rsid w:val="6B8FFAAD"/>
    <w:rsid w:val="6BAD8F77"/>
    <w:rsid w:val="6BDA77B0"/>
    <w:rsid w:val="6BDB5753"/>
    <w:rsid w:val="6BF1840F"/>
    <w:rsid w:val="6BF42D28"/>
    <w:rsid w:val="6BF992D8"/>
    <w:rsid w:val="6C1DBBC1"/>
    <w:rsid w:val="6C1E38D2"/>
    <w:rsid w:val="6C28D8D8"/>
    <w:rsid w:val="6C3B918C"/>
    <w:rsid w:val="6C3BE4A2"/>
    <w:rsid w:val="6C3DE63C"/>
    <w:rsid w:val="6C3FDAAB"/>
    <w:rsid w:val="6C485EC4"/>
    <w:rsid w:val="6C5F9C40"/>
    <w:rsid w:val="6C65031D"/>
    <w:rsid w:val="6C72DA56"/>
    <w:rsid w:val="6C7FFD30"/>
    <w:rsid w:val="6C8B723B"/>
    <w:rsid w:val="6C94E2D1"/>
    <w:rsid w:val="6CAA5A36"/>
    <w:rsid w:val="6CB72BFE"/>
    <w:rsid w:val="6CF2F172"/>
    <w:rsid w:val="6CF412E6"/>
    <w:rsid w:val="6CF87F54"/>
    <w:rsid w:val="6CFC043B"/>
    <w:rsid w:val="6D0226EB"/>
    <w:rsid w:val="6D1B0C28"/>
    <w:rsid w:val="6D2630CD"/>
    <w:rsid w:val="6D2F69F3"/>
    <w:rsid w:val="6D37941D"/>
    <w:rsid w:val="6D495FD8"/>
    <w:rsid w:val="6D6A680D"/>
    <w:rsid w:val="6D6DE231"/>
    <w:rsid w:val="6D775E35"/>
    <w:rsid w:val="6D7D4F64"/>
    <w:rsid w:val="6D84EB3A"/>
    <w:rsid w:val="6DB2BB73"/>
    <w:rsid w:val="6DB43624"/>
    <w:rsid w:val="6DB8B9FB"/>
    <w:rsid w:val="6DC19044"/>
    <w:rsid w:val="6DD192F4"/>
    <w:rsid w:val="6DD885E7"/>
    <w:rsid w:val="6DD9B69D"/>
    <w:rsid w:val="6DE07CAD"/>
    <w:rsid w:val="6DE4B45B"/>
    <w:rsid w:val="6DFA1688"/>
    <w:rsid w:val="6E0DA9C4"/>
    <w:rsid w:val="6E1F127F"/>
    <w:rsid w:val="6E233688"/>
    <w:rsid w:val="6E6387D5"/>
    <w:rsid w:val="6E8135BC"/>
    <w:rsid w:val="6E84430A"/>
    <w:rsid w:val="6E84CD70"/>
    <w:rsid w:val="6E8939B1"/>
    <w:rsid w:val="6ED37875"/>
    <w:rsid w:val="6ED5A560"/>
    <w:rsid w:val="6ED7C21B"/>
    <w:rsid w:val="6EE30B83"/>
    <w:rsid w:val="6EE64335"/>
    <w:rsid w:val="6EE98ED1"/>
    <w:rsid w:val="6EF4B29F"/>
    <w:rsid w:val="6F20A052"/>
    <w:rsid w:val="6F2E5CA7"/>
    <w:rsid w:val="6F3D51AD"/>
    <w:rsid w:val="6F3FDE3B"/>
    <w:rsid w:val="6F582032"/>
    <w:rsid w:val="6F755C15"/>
    <w:rsid w:val="6F7E034E"/>
    <w:rsid w:val="6F8586C3"/>
    <w:rsid w:val="6FA73204"/>
    <w:rsid w:val="6FC0C0C3"/>
    <w:rsid w:val="6FC9C4D1"/>
    <w:rsid w:val="700435EC"/>
    <w:rsid w:val="700C742A"/>
    <w:rsid w:val="7019D33E"/>
    <w:rsid w:val="703449B9"/>
    <w:rsid w:val="703460AC"/>
    <w:rsid w:val="7039C7AD"/>
    <w:rsid w:val="704B182C"/>
    <w:rsid w:val="70571301"/>
    <w:rsid w:val="70683C1B"/>
    <w:rsid w:val="7079AE57"/>
    <w:rsid w:val="708C1617"/>
    <w:rsid w:val="708EACA8"/>
    <w:rsid w:val="70A3EDDF"/>
    <w:rsid w:val="70AC6A4A"/>
    <w:rsid w:val="70B5B299"/>
    <w:rsid w:val="70BCF783"/>
    <w:rsid w:val="70C4F532"/>
    <w:rsid w:val="70CC6FA7"/>
    <w:rsid w:val="70CDFEFB"/>
    <w:rsid w:val="70D107CC"/>
    <w:rsid w:val="70EDB2DE"/>
    <w:rsid w:val="711B7A8C"/>
    <w:rsid w:val="712051F7"/>
    <w:rsid w:val="712314CD"/>
    <w:rsid w:val="713185B4"/>
    <w:rsid w:val="714B0E40"/>
    <w:rsid w:val="714F1D10"/>
    <w:rsid w:val="715450C4"/>
    <w:rsid w:val="7158AC2E"/>
    <w:rsid w:val="7160BDD2"/>
    <w:rsid w:val="716378BC"/>
    <w:rsid w:val="7163A978"/>
    <w:rsid w:val="718BDAFD"/>
    <w:rsid w:val="71985CC7"/>
    <w:rsid w:val="71996906"/>
    <w:rsid w:val="71A59A9C"/>
    <w:rsid w:val="71AEDCDD"/>
    <w:rsid w:val="71B20FBA"/>
    <w:rsid w:val="71C3369B"/>
    <w:rsid w:val="71C53E93"/>
    <w:rsid w:val="71CE40A0"/>
    <w:rsid w:val="71EAD1AF"/>
    <w:rsid w:val="71F187B1"/>
    <w:rsid w:val="7216185B"/>
    <w:rsid w:val="723DD930"/>
    <w:rsid w:val="723F1314"/>
    <w:rsid w:val="725E7901"/>
    <w:rsid w:val="726C691D"/>
    <w:rsid w:val="727BF995"/>
    <w:rsid w:val="728F3F50"/>
    <w:rsid w:val="729E783F"/>
    <w:rsid w:val="72A03547"/>
    <w:rsid w:val="72A2F9FB"/>
    <w:rsid w:val="72A3A685"/>
    <w:rsid w:val="72C66CC3"/>
    <w:rsid w:val="72CB7443"/>
    <w:rsid w:val="72CD5615"/>
    <w:rsid w:val="72CFF31D"/>
    <w:rsid w:val="72D7A53A"/>
    <w:rsid w:val="72D970BA"/>
    <w:rsid w:val="72E0AF6B"/>
    <w:rsid w:val="72F16964"/>
    <w:rsid w:val="72FCDD59"/>
    <w:rsid w:val="72FCDD8C"/>
    <w:rsid w:val="730146BD"/>
    <w:rsid w:val="730880F9"/>
    <w:rsid w:val="731539B9"/>
    <w:rsid w:val="7321D35E"/>
    <w:rsid w:val="7324B0BE"/>
    <w:rsid w:val="73280058"/>
    <w:rsid w:val="733B9608"/>
    <w:rsid w:val="7350DAF3"/>
    <w:rsid w:val="735534B6"/>
    <w:rsid w:val="7359A149"/>
    <w:rsid w:val="7361A67E"/>
    <w:rsid w:val="73680FBB"/>
    <w:rsid w:val="736BEA7B"/>
    <w:rsid w:val="738EC057"/>
    <w:rsid w:val="739E33BF"/>
    <w:rsid w:val="73CD0FF6"/>
    <w:rsid w:val="73D30A4F"/>
    <w:rsid w:val="73DAD905"/>
    <w:rsid w:val="73DAE375"/>
    <w:rsid w:val="73DB8EA1"/>
    <w:rsid w:val="73DEC7F0"/>
    <w:rsid w:val="73ED535B"/>
    <w:rsid w:val="73FC3027"/>
    <w:rsid w:val="73FE5CA4"/>
    <w:rsid w:val="740A8CC9"/>
    <w:rsid w:val="740ED322"/>
    <w:rsid w:val="741558E3"/>
    <w:rsid w:val="741B36D8"/>
    <w:rsid w:val="74212043"/>
    <w:rsid w:val="7424D087"/>
    <w:rsid w:val="7434EBCB"/>
    <w:rsid w:val="7438957B"/>
    <w:rsid w:val="7456E48C"/>
    <w:rsid w:val="7461D2C7"/>
    <w:rsid w:val="746330B6"/>
    <w:rsid w:val="7467FD74"/>
    <w:rsid w:val="748D7B63"/>
    <w:rsid w:val="7491E8DA"/>
    <w:rsid w:val="749BDE8C"/>
    <w:rsid w:val="749F85DD"/>
    <w:rsid w:val="74AA4900"/>
    <w:rsid w:val="74AB15D0"/>
    <w:rsid w:val="74AC90E8"/>
    <w:rsid w:val="74BD8BD4"/>
    <w:rsid w:val="74C38235"/>
    <w:rsid w:val="74DD3B5E"/>
    <w:rsid w:val="74E451CD"/>
    <w:rsid w:val="74E5B524"/>
    <w:rsid w:val="74F037E1"/>
    <w:rsid w:val="74FA6AA2"/>
    <w:rsid w:val="74FA7B76"/>
    <w:rsid w:val="74FCFA53"/>
    <w:rsid w:val="750067AD"/>
    <w:rsid w:val="750D1624"/>
    <w:rsid w:val="7531DE91"/>
    <w:rsid w:val="753A0420"/>
    <w:rsid w:val="7546B4AA"/>
    <w:rsid w:val="7584ED7D"/>
    <w:rsid w:val="758B0AC0"/>
    <w:rsid w:val="75B0CFAB"/>
    <w:rsid w:val="75B192EB"/>
    <w:rsid w:val="75BCEFE1"/>
    <w:rsid w:val="75BD1679"/>
    <w:rsid w:val="75C2CA3E"/>
    <w:rsid w:val="75C3CBE0"/>
    <w:rsid w:val="75D35042"/>
    <w:rsid w:val="75D3D0DB"/>
    <w:rsid w:val="75D6A49D"/>
    <w:rsid w:val="75DFBC71"/>
    <w:rsid w:val="75E166A5"/>
    <w:rsid w:val="75E5270E"/>
    <w:rsid w:val="7606BE61"/>
    <w:rsid w:val="7638E77F"/>
    <w:rsid w:val="763AD2DD"/>
    <w:rsid w:val="763B579A"/>
    <w:rsid w:val="763C11DA"/>
    <w:rsid w:val="7655EF4D"/>
    <w:rsid w:val="766B310A"/>
    <w:rsid w:val="767BB81B"/>
    <w:rsid w:val="76887BB5"/>
    <w:rsid w:val="7689CF83"/>
    <w:rsid w:val="768AB49C"/>
    <w:rsid w:val="768F54EF"/>
    <w:rsid w:val="7694533B"/>
    <w:rsid w:val="76A1CF42"/>
    <w:rsid w:val="76BCAC24"/>
    <w:rsid w:val="76C39664"/>
    <w:rsid w:val="76C6CBA7"/>
    <w:rsid w:val="76FE2851"/>
    <w:rsid w:val="770404D8"/>
    <w:rsid w:val="770EFEDD"/>
    <w:rsid w:val="77114A53"/>
    <w:rsid w:val="7712AE7C"/>
    <w:rsid w:val="771300AE"/>
    <w:rsid w:val="771A2C7C"/>
    <w:rsid w:val="7725395F"/>
    <w:rsid w:val="7731309E"/>
    <w:rsid w:val="77317088"/>
    <w:rsid w:val="775F4CDD"/>
    <w:rsid w:val="7773668E"/>
    <w:rsid w:val="7786C7C7"/>
    <w:rsid w:val="778EC4D2"/>
    <w:rsid w:val="77AE29A6"/>
    <w:rsid w:val="77B1D788"/>
    <w:rsid w:val="77CC09F3"/>
    <w:rsid w:val="77D8FBF9"/>
    <w:rsid w:val="77E1ABED"/>
    <w:rsid w:val="77EC0AE0"/>
    <w:rsid w:val="7801492C"/>
    <w:rsid w:val="78055485"/>
    <w:rsid w:val="7817E7E5"/>
    <w:rsid w:val="783F8189"/>
    <w:rsid w:val="7845FB62"/>
    <w:rsid w:val="784A7D6D"/>
    <w:rsid w:val="7868B9CD"/>
    <w:rsid w:val="7872650B"/>
    <w:rsid w:val="7875EE6A"/>
    <w:rsid w:val="78858395"/>
    <w:rsid w:val="788EC9BA"/>
    <w:rsid w:val="789C054E"/>
    <w:rsid w:val="78AE00F4"/>
    <w:rsid w:val="78D81043"/>
    <w:rsid w:val="78EE7CFC"/>
    <w:rsid w:val="78F97127"/>
    <w:rsid w:val="790AF104"/>
    <w:rsid w:val="7918244B"/>
    <w:rsid w:val="792E49F5"/>
    <w:rsid w:val="797BC6A9"/>
    <w:rsid w:val="798A275E"/>
    <w:rsid w:val="7996BD80"/>
    <w:rsid w:val="799D4E6B"/>
    <w:rsid w:val="79A518DB"/>
    <w:rsid w:val="79A7618A"/>
    <w:rsid w:val="79BBC646"/>
    <w:rsid w:val="79D2EC28"/>
    <w:rsid w:val="79DF9FE3"/>
    <w:rsid w:val="79E0E401"/>
    <w:rsid w:val="79E474F0"/>
    <w:rsid w:val="79FE01DB"/>
    <w:rsid w:val="7A0264D6"/>
    <w:rsid w:val="7A0C3F39"/>
    <w:rsid w:val="7A11C367"/>
    <w:rsid w:val="7A173949"/>
    <w:rsid w:val="7A3C430F"/>
    <w:rsid w:val="7A3F2F53"/>
    <w:rsid w:val="7A3F66AC"/>
    <w:rsid w:val="7A41DC30"/>
    <w:rsid w:val="7A4AE0BC"/>
    <w:rsid w:val="7A4C43BC"/>
    <w:rsid w:val="7A662094"/>
    <w:rsid w:val="7A68F84B"/>
    <w:rsid w:val="7A7ED190"/>
    <w:rsid w:val="7A880138"/>
    <w:rsid w:val="7A8BDCAC"/>
    <w:rsid w:val="7A9282A3"/>
    <w:rsid w:val="7A9FFCB0"/>
    <w:rsid w:val="7AA3F5F1"/>
    <w:rsid w:val="7AB28A4F"/>
    <w:rsid w:val="7AE2C8C9"/>
    <w:rsid w:val="7AEA60F6"/>
    <w:rsid w:val="7AED4B9A"/>
    <w:rsid w:val="7AED6D2B"/>
    <w:rsid w:val="7AFBE5B9"/>
    <w:rsid w:val="7B15C5E9"/>
    <w:rsid w:val="7B24DC35"/>
    <w:rsid w:val="7B3BFF49"/>
    <w:rsid w:val="7B47CB02"/>
    <w:rsid w:val="7B4BCD19"/>
    <w:rsid w:val="7B4E6284"/>
    <w:rsid w:val="7B4FEFAA"/>
    <w:rsid w:val="7B64D8B8"/>
    <w:rsid w:val="7B71C888"/>
    <w:rsid w:val="7B79CFD7"/>
    <w:rsid w:val="7B99D23C"/>
    <w:rsid w:val="7B9A6E89"/>
    <w:rsid w:val="7BA4465C"/>
    <w:rsid w:val="7BAC207D"/>
    <w:rsid w:val="7BC99F5A"/>
    <w:rsid w:val="7BFA91C0"/>
    <w:rsid w:val="7C0BACFD"/>
    <w:rsid w:val="7C106A59"/>
    <w:rsid w:val="7C1D10EA"/>
    <w:rsid w:val="7C1F61DF"/>
    <w:rsid w:val="7C26D553"/>
    <w:rsid w:val="7C3330DB"/>
    <w:rsid w:val="7C46C265"/>
    <w:rsid w:val="7C5426AC"/>
    <w:rsid w:val="7C54AF13"/>
    <w:rsid w:val="7C56116B"/>
    <w:rsid w:val="7C763138"/>
    <w:rsid w:val="7C80245B"/>
    <w:rsid w:val="7C86CA7C"/>
    <w:rsid w:val="7C891A3E"/>
    <w:rsid w:val="7C92D250"/>
    <w:rsid w:val="7C9D7648"/>
    <w:rsid w:val="7CDF5492"/>
    <w:rsid w:val="7CFFFE64"/>
    <w:rsid w:val="7D0D5896"/>
    <w:rsid w:val="7D201AF0"/>
    <w:rsid w:val="7D21518C"/>
    <w:rsid w:val="7D217F7A"/>
    <w:rsid w:val="7D33856C"/>
    <w:rsid w:val="7D35982D"/>
    <w:rsid w:val="7D436E45"/>
    <w:rsid w:val="7D4779C1"/>
    <w:rsid w:val="7D5965E5"/>
    <w:rsid w:val="7D5EDC9B"/>
    <w:rsid w:val="7D6E6533"/>
    <w:rsid w:val="7D8767E8"/>
    <w:rsid w:val="7D8C8E88"/>
    <w:rsid w:val="7D97BA6F"/>
    <w:rsid w:val="7D9806EC"/>
    <w:rsid w:val="7DB01A69"/>
    <w:rsid w:val="7DBD1B69"/>
    <w:rsid w:val="7DC8285E"/>
    <w:rsid w:val="7DD3502D"/>
    <w:rsid w:val="7DDB81AD"/>
    <w:rsid w:val="7DDB9FA0"/>
    <w:rsid w:val="7DE40721"/>
    <w:rsid w:val="7DE70AA2"/>
    <w:rsid w:val="7DED7E01"/>
    <w:rsid w:val="7E18E350"/>
    <w:rsid w:val="7E1F61EC"/>
    <w:rsid w:val="7E3905EC"/>
    <w:rsid w:val="7E41CE48"/>
    <w:rsid w:val="7E6D1788"/>
    <w:rsid w:val="7E6DAC71"/>
    <w:rsid w:val="7E7AF075"/>
    <w:rsid w:val="7E8A67C6"/>
    <w:rsid w:val="7EC728B9"/>
    <w:rsid w:val="7ED42654"/>
    <w:rsid w:val="7EDFB05C"/>
    <w:rsid w:val="7EF1B2C2"/>
    <w:rsid w:val="7EFFCF36"/>
    <w:rsid w:val="7F04A580"/>
    <w:rsid w:val="7F25E85E"/>
    <w:rsid w:val="7F2CCD7F"/>
    <w:rsid w:val="7F2DF422"/>
    <w:rsid w:val="7F366A89"/>
    <w:rsid w:val="7F3FAE43"/>
    <w:rsid w:val="7F519914"/>
    <w:rsid w:val="7F550A71"/>
    <w:rsid w:val="7F581326"/>
    <w:rsid w:val="7F62F330"/>
    <w:rsid w:val="7F6823CC"/>
    <w:rsid w:val="7F6D13E4"/>
    <w:rsid w:val="7F80A1A7"/>
    <w:rsid w:val="7F89ACB2"/>
    <w:rsid w:val="7F8CFC96"/>
    <w:rsid w:val="7FBF0ED3"/>
    <w:rsid w:val="7FC5051F"/>
    <w:rsid w:val="7FECBDD2"/>
    <w:rsid w:val="7FF0E727"/>
    <w:rsid w:val="7FF8A38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AE89C1"/>
  <w15:docId w15:val="{1F523CF2-A464-4000-AD8C-5327C4AC3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E3AF6"/>
    <w:pPr>
      <w:ind w:left="720"/>
      <w:contextualSpacing/>
    </w:pPr>
  </w:style>
  <w:style w:type="character" w:styleId="Hyperlink">
    <w:name w:val="Hyperlink"/>
    <w:basedOn w:val="DefaultParagraphFont"/>
    <w:uiPriority w:val="99"/>
    <w:unhideWhenUsed/>
    <w:rsid w:val="006F02FF"/>
    <w:rPr>
      <w:color w:val="0563C1"/>
      <w:u w:val="single"/>
    </w:rPr>
  </w:style>
  <w:style w:type="character" w:styleId="CommentReference">
    <w:name w:val="annotation reference"/>
    <w:basedOn w:val="DefaultParagraphFont"/>
    <w:uiPriority w:val="99"/>
    <w:semiHidden/>
    <w:unhideWhenUsed/>
    <w:rsid w:val="0061263A"/>
    <w:rPr>
      <w:sz w:val="16"/>
      <w:szCs w:val="16"/>
    </w:rPr>
  </w:style>
  <w:style w:type="paragraph" w:styleId="CommentText">
    <w:name w:val="annotation text"/>
    <w:basedOn w:val="Normal"/>
    <w:link w:val="CommentTextChar"/>
    <w:uiPriority w:val="99"/>
    <w:unhideWhenUsed/>
    <w:rsid w:val="0061263A"/>
    <w:pPr>
      <w:spacing w:line="240" w:lineRule="auto"/>
    </w:pPr>
    <w:rPr>
      <w:sz w:val="20"/>
      <w:szCs w:val="20"/>
    </w:rPr>
  </w:style>
  <w:style w:type="character" w:customStyle="1" w:styleId="CommentTextChar">
    <w:name w:val="Comment Text Char"/>
    <w:basedOn w:val="DefaultParagraphFont"/>
    <w:link w:val="CommentText"/>
    <w:uiPriority w:val="99"/>
    <w:rsid w:val="0061263A"/>
    <w:rPr>
      <w:sz w:val="20"/>
      <w:szCs w:val="20"/>
    </w:rPr>
  </w:style>
  <w:style w:type="paragraph" w:styleId="CommentSubject">
    <w:name w:val="annotation subject"/>
    <w:basedOn w:val="CommentText"/>
    <w:next w:val="CommentText"/>
    <w:link w:val="CommentSubjectChar"/>
    <w:uiPriority w:val="99"/>
    <w:semiHidden/>
    <w:unhideWhenUsed/>
    <w:rsid w:val="0061263A"/>
    <w:rPr>
      <w:b/>
      <w:bCs/>
    </w:rPr>
  </w:style>
  <w:style w:type="character" w:customStyle="1" w:styleId="CommentSubjectChar">
    <w:name w:val="Comment Subject Char"/>
    <w:basedOn w:val="CommentTextChar"/>
    <w:link w:val="CommentSubject"/>
    <w:uiPriority w:val="99"/>
    <w:semiHidden/>
    <w:rsid w:val="0061263A"/>
    <w:rPr>
      <w:b/>
      <w:bCs/>
      <w:sz w:val="20"/>
      <w:szCs w:val="20"/>
    </w:rPr>
  </w:style>
  <w:style w:type="character" w:customStyle="1" w:styleId="UnresolvedMention1">
    <w:name w:val="Unresolved Mention1"/>
    <w:basedOn w:val="DefaultParagraphFont"/>
    <w:uiPriority w:val="99"/>
    <w:semiHidden/>
    <w:unhideWhenUsed/>
    <w:rsid w:val="000423D0"/>
    <w:rPr>
      <w:color w:val="605E5C"/>
      <w:shd w:val="clear" w:color="auto" w:fill="E1DFDD"/>
    </w:rPr>
  </w:style>
  <w:style w:type="character" w:customStyle="1" w:styleId="cf01">
    <w:name w:val="cf01"/>
    <w:basedOn w:val="DefaultParagraphFont"/>
    <w:rsid w:val="009C6CEB"/>
    <w:rPr>
      <w:rFonts w:ascii="Segoe UI" w:hAnsi="Segoe UI" w:cs="Segoe UI" w:hint="default"/>
      <w:color w:val="333333"/>
      <w:sz w:val="18"/>
      <w:szCs w:val="18"/>
      <w:shd w:val="clear" w:color="auto" w:fill="FFFFFF"/>
    </w:rPr>
  </w:style>
  <w:style w:type="character" w:customStyle="1" w:styleId="cf11">
    <w:name w:val="cf11"/>
    <w:basedOn w:val="DefaultParagraphFont"/>
    <w:rsid w:val="009C6CEB"/>
    <w:rPr>
      <w:rFonts w:ascii="Segoe UI" w:hAnsi="Segoe UI" w:cs="Segoe UI" w:hint="default"/>
      <w:sz w:val="18"/>
      <w:szCs w:val="18"/>
    </w:rPr>
  </w:style>
  <w:style w:type="paragraph" w:styleId="Revision">
    <w:name w:val="Revision"/>
    <w:hidden/>
    <w:uiPriority w:val="99"/>
    <w:semiHidden/>
    <w:rsid w:val="00A866CC"/>
    <w:pPr>
      <w:spacing w:after="0" w:line="240" w:lineRule="auto"/>
    </w:pPr>
  </w:style>
  <w:style w:type="table" w:styleId="TableGrid">
    <w:name w:val="Table Grid"/>
    <w:basedOn w:val="TableNormal"/>
    <w:uiPriority w:val="39"/>
    <w:rsid w:val="00A15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1726C"/>
    <w:pPr>
      <w:spacing w:after="0" w:line="240" w:lineRule="auto"/>
    </w:pPr>
    <w:rPr>
      <w:rFonts w:ascii="Aptos" w:hAnsi="Aptos" w:cs="Aptos"/>
      <w:kern w:val="0"/>
      <w:sz w:val="24"/>
      <w:szCs w:val="24"/>
      <w:lang w:eastAsia="en-GB"/>
    </w:rPr>
  </w:style>
  <w:style w:type="character" w:styleId="FollowedHyperlink">
    <w:name w:val="FollowedHyperlink"/>
    <w:basedOn w:val="DefaultParagraphFont"/>
    <w:uiPriority w:val="99"/>
    <w:semiHidden/>
    <w:unhideWhenUsed/>
    <w:rsid w:val="00B50ED9"/>
    <w:rPr>
      <w:color w:val="954F72" w:themeColor="followedHyperlink"/>
      <w:u w:val="single"/>
    </w:rPr>
  </w:style>
  <w:style w:type="paragraph" w:customStyle="1" w:styleId="EndNoteBibliography">
    <w:name w:val="EndNote Bibliography"/>
    <w:basedOn w:val="Normal"/>
    <w:link w:val="EndNoteBibliographyChar"/>
    <w:rsid w:val="00001124"/>
    <w:pPr>
      <w:spacing w:after="0" w:line="240" w:lineRule="auto"/>
    </w:pPr>
    <w:rPr>
      <w:rFonts w:ascii="Calibri" w:hAnsi="Calibri" w:cs="Calibri"/>
      <w:noProof/>
      <w:kern w:val="0"/>
      <w:lang w:val="en-US"/>
    </w:rPr>
  </w:style>
  <w:style w:type="character" w:customStyle="1" w:styleId="EndNoteBibliographyChar">
    <w:name w:val="EndNote Bibliography Char"/>
    <w:basedOn w:val="DefaultParagraphFont"/>
    <w:link w:val="EndNoteBibliography"/>
    <w:rsid w:val="00001124"/>
    <w:rPr>
      <w:rFonts w:ascii="Calibri" w:hAnsi="Calibri" w:cs="Calibri"/>
      <w:noProof/>
      <w:kern w:val="0"/>
      <w:lang w:val="en-US"/>
    </w:rPr>
  </w:style>
  <w:style w:type="paragraph" w:styleId="BalloonText">
    <w:name w:val="Balloon Text"/>
    <w:basedOn w:val="Normal"/>
    <w:link w:val="BalloonTextChar"/>
    <w:uiPriority w:val="99"/>
    <w:semiHidden/>
    <w:unhideWhenUsed/>
    <w:rsid w:val="00A514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47D"/>
    <w:rPr>
      <w:rFonts w:ascii="Segoe UI" w:hAnsi="Segoe UI" w:cs="Segoe UI"/>
      <w:sz w:val="18"/>
      <w:szCs w:val="18"/>
    </w:rPr>
  </w:style>
  <w:style w:type="character" w:styleId="UnresolvedMention">
    <w:name w:val="Unresolved Mention"/>
    <w:basedOn w:val="DefaultParagraphFont"/>
    <w:uiPriority w:val="99"/>
    <w:semiHidden/>
    <w:unhideWhenUsed/>
    <w:rsid w:val="00241196"/>
    <w:rPr>
      <w:color w:val="605E5C"/>
      <w:shd w:val="clear" w:color="auto" w:fill="E1DFDD"/>
    </w:rPr>
  </w:style>
  <w:style w:type="paragraph" w:styleId="Header">
    <w:name w:val="header"/>
    <w:basedOn w:val="Normal"/>
    <w:link w:val="HeaderChar"/>
    <w:uiPriority w:val="99"/>
    <w:unhideWhenUsed/>
    <w:rsid w:val="002411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1196"/>
  </w:style>
  <w:style w:type="paragraph" w:styleId="Footer">
    <w:name w:val="footer"/>
    <w:basedOn w:val="Normal"/>
    <w:link w:val="FooterChar"/>
    <w:uiPriority w:val="99"/>
    <w:unhideWhenUsed/>
    <w:rsid w:val="002411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1196"/>
  </w:style>
  <w:style w:type="paragraph" w:customStyle="1" w:styleId="EndNoteBibliographyTitle">
    <w:name w:val="EndNote Bibliography Title"/>
    <w:basedOn w:val="Normal"/>
    <w:link w:val="EndNoteBibliographyTitleChar"/>
    <w:rsid w:val="00315A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5A58"/>
    <w:rPr>
      <w:rFonts w:ascii="Calibri" w:hAnsi="Calibri" w:cs="Calibri"/>
      <w:noProof/>
      <w:lang w:val="en-US"/>
    </w:rPr>
  </w:style>
  <w:style w:type="table" w:styleId="GridTable5Dark-Accent3">
    <w:name w:val="Grid Table 5 Dark Accent 3"/>
    <w:basedOn w:val="TableNormal"/>
    <w:uiPriority w:val="50"/>
    <w:rsid w:val="00D35D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6">
    <w:name w:val="Grid Table 5 Dark Accent 6"/>
    <w:basedOn w:val="TableNormal"/>
    <w:uiPriority w:val="50"/>
    <w:rsid w:val="00D35D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
    <w:name w:val="Grid Table 5 Dark"/>
    <w:basedOn w:val="TableNormal"/>
    <w:uiPriority w:val="50"/>
    <w:rsid w:val="00D35D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ListParagraphChar">
    <w:name w:val="List Paragraph Char"/>
    <w:basedOn w:val="DefaultParagraphFont"/>
    <w:link w:val="ListParagraph"/>
    <w:uiPriority w:val="34"/>
    <w:rsid w:val="00CA677E"/>
  </w:style>
  <w:style w:type="character" w:styleId="LineNumber">
    <w:name w:val="line number"/>
    <w:basedOn w:val="DefaultParagraphFont"/>
    <w:uiPriority w:val="99"/>
    <w:semiHidden/>
    <w:unhideWhenUsed/>
    <w:rsid w:val="00D77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337454">
      <w:bodyDiv w:val="1"/>
      <w:marLeft w:val="0"/>
      <w:marRight w:val="0"/>
      <w:marTop w:val="0"/>
      <w:marBottom w:val="0"/>
      <w:divBdr>
        <w:top w:val="none" w:sz="0" w:space="0" w:color="auto"/>
        <w:left w:val="none" w:sz="0" w:space="0" w:color="auto"/>
        <w:bottom w:val="none" w:sz="0" w:space="0" w:color="auto"/>
        <w:right w:val="none" w:sz="0" w:space="0" w:color="auto"/>
      </w:divBdr>
      <w:divsChild>
        <w:div w:id="107505011">
          <w:marLeft w:val="0"/>
          <w:marRight w:val="0"/>
          <w:marTop w:val="0"/>
          <w:marBottom w:val="0"/>
          <w:divBdr>
            <w:top w:val="none" w:sz="0" w:space="0" w:color="auto"/>
            <w:left w:val="none" w:sz="0" w:space="0" w:color="auto"/>
            <w:bottom w:val="none" w:sz="0" w:space="0" w:color="auto"/>
            <w:right w:val="none" w:sz="0" w:space="0" w:color="auto"/>
          </w:divBdr>
        </w:div>
      </w:divsChild>
    </w:div>
    <w:div w:id="586572755">
      <w:bodyDiv w:val="1"/>
      <w:marLeft w:val="0"/>
      <w:marRight w:val="0"/>
      <w:marTop w:val="0"/>
      <w:marBottom w:val="0"/>
      <w:divBdr>
        <w:top w:val="none" w:sz="0" w:space="0" w:color="auto"/>
        <w:left w:val="none" w:sz="0" w:space="0" w:color="auto"/>
        <w:bottom w:val="none" w:sz="0" w:space="0" w:color="auto"/>
        <w:right w:val="none" w:sz="0" w:space="0" w:color="auto"/>
      </w:divBdr>
    </w:div>
    <w:div w:id="587008051">
      <w:bodyDiv w:val="1"/>
      <w:marLeft w:val="0"/>
      <w:marRight w:val="0"/>
      <w:marTop w:val="0"/>
      <w:marBottom w:val="0"/>
      <w:divBdr>
        <w:top w:val="none" w:sz="0" w:space="0" w:color="auto"/>
        <w:left w:val="none" w:sz="0" w:space="0" w:color="auto"/>
        <w:bottom w:val="none" w:sz="0" w:space="0" w:color="auto"/>
        <w:right w:val="none" w:sz="0" w:space="0" w:color="auto"/>
      </w:divBdr>
    </w:div>
    <w:div w:id="647975162">
      <w:bodyDiv w:val="1"/>
      <w:marLeft w:val="0"/>
      <w:marRight w:val="0"/>
      <w:marTop w:val="0"/>
      <w:marBottom w:val="0"/>
      <w:divBdr>
        <w:top w:val="none" w:sz="0" w:space="0" w:color="auto"/>
        <w:left w:val="none" w:sz="0" w:space="0" w:color="auto"/>
        <w:bottom w:val="none" w:sz="0" w:space="0" w:color="auto"/>
        <w:right w:val="none" w:sz="0" w:space="0" w:color="auto"/>
      </w:divBdr>
    </w:div>
    <w:div w:id="1005673824">
      <w:bodyDiv w:val="1"/>
      <w:marLeft w:val="0"/>
      <w:marRight w:val="0"/>
      <w:marTop w:val="0"/>
      <w:marBottom w:val="0"/>
      <w:divBdr>
        <w:top w:val="none" w:sz="0" w:space="0" w:color="auto"/>
        <w:left w:val="none" w:sz="0" w:space="0" w:color="auto"/>
        <w:bottom w:val="none" w:sz="0" w:space="0" w:color="auto"/>
        <w:right w:val="none" w:sz="0" w:space="0" w:color="auto"/>
      </w:divBdr>
    </w:div>
    <w:div w:id="1047297608">
      <w:bodyDiv w:val="1"/>
      <w:marLeft w:val="0"/>
      <w:marRight w:val="0"/>
      <w:marTop w:val="0"/>
      <w:marBottom w:val="0"/>
      <w:divBdr>
        <w:top w:val="none" w:sz="0" w:space="0" w:color="auto"/>
        <w:left w:val="none" w:sz="0" w:space="0" w:color="auto"/>
        <w:bottom w:val="none" w:sz="0" w:space="0" w:color="auto"/>
        <w:right w:val="none" w:sz="0" w:space="0" w:color="auto"/>
      </w:divBdr>
      <w:divsChild>
        <w:div w:id="1578319921">
          <w:marLeft w:val="0"/>
          <w:marRight w:val="0"/>
          <w:marTop w:val="0"/>
          <w:marBottom w:val="0"/>
          <w:divBdr>
            <w:top w:val="none" w:sz="0" w:space="0" w:color="auto"/>
            <w:left w:val="none" w:sz="0" w:space="0" w:color="auto"/>
            <w:bottom w:val="none" w:sz="0" w:space="0" w:color="auto"/>
            <w:right w:val="none" w:sz="0" w:space="0" w:color="auto"/>
          </w:divBdr>
        </w:div>
      </w:divsChild>
    </w:div>
    <w:div w:id="1112289651">
      <w:bodyDiv w:val="1"/>
      <w:marLeft w:val="0"/>
      <w:marRight w:val="0"/>
      <w:marTop w:val="0"/>
      <w:marBottom w:val="0"/>
      <w:divBdr>
        <w:top w:val="none" w:sz="0" w:space="0" w:color="auto"/>
        <w:left w:val="none" w:sz="0" w:space="0" w:color="auto"/>
        <w:bottom w:val="none" w:sz="0" w:space="0" w:color="auto"/>
        <w:right w:val="none" w:sz="0" w:space="0" w:color="auto"/>
      </w:divBdr>
    </w:div>
    <w:div w:id="1223562149">
      <w:bodyDiv w:val="1"/>
      <w:marLeft w:val="0"/>
      <w:marRight w:val="0"/>
      <w:marTop w:val="0"/>
      <w:marBottom w:val="0"/>
      <w:divBdr>
        <w:top w:val="none" w:sz="0" w:space="0" w:color="auto"/>
        <w:left w:val="none" w:sz="0" w:space="0" w:color="auto"/>
        <w:bottom w:val="none" w:sz="0" w:space="0" w:color="auto"/>
        <w:right w:val="none" w:sz="0" w:space="0" w:color="auto"/>
      </w:divBdr>
      <w:divsChild>
        <w:div w:id="404302172">
          <w:marLeft w:val="0"/>
          <w:marRight w:val="0"/>
          <w:marTop w:val="0"/>
          <w:marBottom w:val="0"/>
          <w:divBdr>
            <w:top w:val="none" w:sz="0" w:space="0" w:color="auto"/>
            <w:left w:val="none" w:sz="0" w:space="0" w:color="auto"/>
            <w:bottom w:val="none" w:sz="0" w:space="0" w:color="auto"/>
            <w:right w:val="none" w:sz="0" w:space="0" w:color="auto"/>
          </w:divBdr>
        </w:div>
      </w:divsChild>
    </w:div>
    <w:div w:id="1236933523">
      <w:bodyDiv w:val="1"/>
      <w:marLeft w:val="0"/>
      <w:marRight w:val="0"/>
      <w:marTop w:val="0"/>
      <w:marBottom w:val="0"/>
      <w:divBdr>
        <w:top w:val="none" w:sz="0" w:space="0" w:color="auto"/>
        <w:left w:val="none" w:sz="0" w:space="0" w:color="auto"/>
        <w:bottom w:val="none" w:sz="0" w:space="0" w:color="auto"/>
        <w:right w:val="none" w:sz="0" w:space="0" w:color="auto"/>
      </w:divBdr>
      <w:divsChild>
        <w:div w:id="57365408">
          <w:marLeft w:val="0"/>
          <w:marRight w:val="0"/>
          <w:marTop w:val="0"/>
          <w:marBottom w:val="0"/>
          <w:divBdr>
            <w:top w:val="none" w:sz="0" w:space="0" w:color="auto"/>
            <w:left w:val="none" w:sz="0" w:space="0" w:color="auto"/>
            <w:bottom w:val="none" w:sz="0" w:space="0" w:color="auto"/>
            <w:right w:val="none" w:sz="0" w:space="0" w:color="auto"/>
          </w:divBdr>
        </w:div>
      </w:divsChild>
    </w:div>
    <w:div w:id="1324896602">
      <w:bodyDiv w:val="1"/>
      <w:marLeft w:val="0"/>
      <w:marRight w:val="0"/>
      <w:marTop w:val="0"/>
      <w:marBottom w:val="0"/>
      <w:divBdr>
        <w:top w:val="none" w:sz="0" w:space="0" w:color="auto"/>
        <w:left w:val="none" w:sz="0" w:space="0" w:color="auto"/>
        <w:bottom w:val="none" w:sz="0" w:space="0" w:color="auto"/>
        <w:right w:val="none" w:sz="0" w:space="0" w:color="auto"/>
      </w:divBdr>
    </w:div>
    <w:div w:id="1538009617">
      <w:bodyDiv w:val="1"/>
      <w:marLeft w:val="0"/>
      <w:marRight w:val="0"/>
      <w:marTop w:val="0"/>
      <w:marBottom w:val="0"/>
      <w:divBdr>
        <w:top w:val="none" w:sz="0" w:space="0" w:color="auto"/>
        <w:left w:val="none" w:sz="0" w:space="0" w:color="auto"/>
        <w:bottom w:val="none" w:sz="0" w:space="0" w:color="auto"/>
        <w:right w:val="none" w:sz="0" w:space="0" w:color="auto"/>
      </w:divBdr>
    </w:div>
    <w:div w:id="1573807973">
      <w:bodyDiv w:val="1"/>
      <w:marLeft w:val="0"/>
      <w:marRight w:val="0"/>
      <w:marTop w:val="0"/>
      <w:marBottom w:val="0"/>
      <w:divBdr>
        <w:top w:val="none" w:sz="0" w:space="0" w:color="auto"/>
        <w:left w:val="none" w:sz="0" w:space="0" w:color="auto"/>
        <w:bottom w:val="none" w:sz="0" w:space="0" w:color="auto"/>
        <w:right w:val="none" w:sz="0" w:space="0" w:color="auto"/>
      </w:divBdr>
    </w:div>
    <w:div w:id="1779179245">
      <w:bodyDiv w:val="1"/>
      <w:marLeft w:val="0"/>
      <w:marRight w:val="0"/>
      <w:marTop w:val="0"/>
      <w:marBottom w:val="0"/>
      <w:divBdr>
        <w:top w:val="none" w:sz="0" w:space="0" w:color="auto"/>
        <w:left w:val="none" w:sz="0" w:space="0" w:color="auto"/>
        <w:bottom w:val="none" w:sz="0" w:space="0" w:color="auto"/>
        <w:right w:val="none" w:sz="0" w:space="0" w:color="auto"/>
      </w:divBdr>
      <w:divsChild>
        <w:div w:id="630214514">
          <w:marLeft w:val="0"/>
          <w:marRight w:val="0"/>
          <w:marTop w:val="0"/>
          <w:marBottom w:val="0"/>
          <w:divBdr>
            <w:top w:val="none" w:sz="0" w:space="0" w:color="auto"/>
            <w:left w:val="none" w:sz="0" w:space="0" w:color="auto"/>
            <w:bottom w:val="none" w:sz="0" w:space="0" w:color="auto"/>
            <w:right w:val="none" w:sz="0" w:space="0" w:color="auto"/>
          </w:divBdr>
        </w:div>
      </w:divsChild>
    </w:div>
    <w:div w:id="1802453272">
      <w:bodyDiv w:val="1"/>
      <w:marLeft w:val="0"/>
      <w:marRight w:val="0"/>
      <w:marTop w:val="0"/>
      <w:marBottom w:val="0"/>
      <w:divBdr>
        <w:top w:val="none" w:sz="0" w:space="0" w:color="auto"/>
        <w:left w:val="none" w:sz="0" w:space="0" w:color="auto"/>
        <w:bottom w:val="none" w:sz="0" w:space="0" w:color="auto"/>
        <w:right w:val="none" w:sz="0" w:space="0" w:color="auto"/>
      </w:divBdr>
      <w:divsChild>
        <w:div w:id="513110400">
          <w:marLeft w:val="0"/>
          <w:marRight w:val="0"/>
          <w:marTop w:val="0"/>
          <w:marBottom w:val="0"/>
          <w:divBdr>
            <w:top w:val="none" w:sz="0" w:space="0" w:color="auto"/>
            <w:left w:val="none" w:sz="0" w:space="0" w:color="auto"/>
            <w:bottom w:val="none" w:sz="0" w:space="0" w:color="auto"/>
            <w:right w:val="none" w:sz="0" w:space="0" w:color="auto"/>
          </w:divBdr>
        </w:div>
      </w:divsChild>
    </w:div>
    <w:div w:id="20254748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rganicvalley.coop/products/milk/family-first/family-first-dha-omega-3-whole-milk-half-gallon/" TargetMode="External"/><Relationship Id="rId18" Type="http://schemas.openxmlformats.org/officeDocument/2006/relationships/hyperlink" Target="https://www.egginfo.co.uk/egg-facts-and-figures/industry-information/data" TargetMode="External"/><Relationship Id="rId3" Type="http://schemas.openxmlformats.org/officeDocument/2006/relationships/customXml" Target="../customXml/item3.xml"/><Relationship Id="rId21" Type="http://schemas.openxmlformats.org/officeDocument/2006/relationships/hyperlink" Target="https://www.gov.uk/government/publications/the-eatwell-guide" TargetMode="External"/><Relationship Id="rId7" Type="http://schemas.openxmlformats.org/officeDocument/2006/relationships/settings" Target="settings.xml"/><Relationship Id="rId12" Type="http://schemas.openxmlformats.org/officeDocument/2006/relationships/hyperlink" Target="https://horizon.com/organic-dairy-products/organic-milk/organic-whole-dha-omega-3-milk/" TargetMode="External"/><Relationship Id="rId17" Type="http://schemas.openxmlformats.org/officeDocument/2006/relationships/hyperlink" Target="https://www.issfal.org/assets/globalrecommendationssummary19nov2014landscape_-3-.pdf" TargetMode="External"/><Relationship Id="rId2" Type="http://schemas.openxmlformats.org/officeDocument/2006/relationships/customXml" Target="../customXml/item2.xml"/><Relationship Id="rId16" Type="http://schemas.openxmlformats.org/officeDocument/2006/relationships/hyperlink" Target="https://dementiastatistics.org/" TargetMode="External"/><Relationship Id="rId20" Type="http://schemas.openxmlformats.org/officeDocument/2006/relationships/hyperlink" Target="https://ourworldindata.org/grapher/per-capita-meat-consumption-by-type-kilograms-per-year?tab=chart&amp;country=~GB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ur01.safelinks.protection.outlook.com/?url=https%3A%2F%2Fcdn.sanity.io%2Ffiles%2F87v9614m%2Fproduction%2Fbfb8f61e77055b25b0856f3ac45164b01d020253.pdf&amp;data=05%7C02%7CA.Sweeting%40uea.ac.uk%7C9a766e7915484c4dacce08dc4cdbebda%7Cc65f8795ba3d43518a070865e5d8f090%7C0%7C0%7C638469754628926529%7CUnknown%7CTWFpbGZsb3d8eyJWIjoiMC4wLjAwMDAiLCJQIjoiV2luMzIiLCJBTiI6Ik1haWwiLCJXVCI6Mn0%3D%7C0%7C%7C%7C&amp;sdata=zf4mS9iC3g5hZhbS%2Bb2Ef2WNS5LCFtovZ%2FpRWpuKZ5M%3D&amp;reserved=0"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gov.uk/government/collections/national-diet-and-nutrition-surve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devenishnutrition.com/" TargetMode="External"/><Relationship Id="rId22" Type="http://schemas.openxmlformats.org/officeDocument/2006/relationships/hyperlink" Target="https://www.nhs.uk/healthier-famil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c31cf476-a615-4962-870a-4a32d7ce949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BCC00B08B197741AFD13D902EC5ABDC" ma:contentTypeVersion="15" ma:contentTypeDescription="Create a new document." ma:contentTypeScope="" ma:versionID="b9683589fad754d293382c7eba8c3ce5">
  <xsd:schema xmlns:xsd="http://www.w3.org/2001/XMLSchema" xmlns:xs="http://www.w3.org/2001/XMLSchema" xmlns:p="http://schemas.microsoft.com/office/2006/metadata/properties" xmlns:ns2="3c0d1d90-2345-4419-9c01-e011fdde43b7" xmlns:ns3="87630d2d-d0a8-4084-943a-7b62930eff38" targetNamespace="http://schemas.microsoft.com/office/2006/metadata/properties" ma:root="true" ma:fieldsID="5edd1e5f954a864127fa36b63c2f33e9" ns2:_="" ns3:_="">
    <xsd:import namespace="3c0d1d90-2345-4419-9c01-e011fdde43b7"/>
    <xsd:import namespace="87630d2d-d0a8-4084-943a-7b62930eff3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0d1d90-2345-4419-9c01-e011fdde4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9ca2bda0-1d07-4f9d-8d69-1194a571667e"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7630d2d-d0a8-4084-943a-7b62930eff3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a79c42ee-c7b9-4420-a7de-a458f0916c83}" ma:internalName="TaxCatchAll" ma:showField="CatchAllData" ma:web="87630d2d-d0a8-4084-943a-7b62930eff3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44F151D-CA71-4502-887D-41BAD36BA0A5}">
  <ds:schemaRefs>
    <ds:schemaRef ds:uri="http://schemas.openxmlformats.org/officeDocument/2006/bibliography"/>
  </ds:schemaRefs>
</ds:datastoreItem>
</file>

<file path=customXml/itemProps2.xml><?xml version="1.0" encoding="utf-8"?>
<ds:datastoreItem xmlns:ds="http://schemas.openxmlformats.org/officeDocument/2006/customXml" ds:itemID="{9F9F6C0A-937F-49D2-9D4B-232825692061}">
  <ds:schemaRefs>
    <ds:schemaRef ds:uri="http://schemas.microsoft.com/office/2006/metadata/properties"/>
    <ds:schemaRef ds:uri="http://schemas.microsoft.com/office/infopath/2007/PartnerControls"/>
    <ds:schemaRef ds:uri="c31cf476-a615-4962-870a-4a32d7ce949e"/>
  </ds:schemaRefs>
</ds:datastoreItem>
</file>

<file path=customXml/itemProps3.xml><?xml version="1.0" encoding="utf-8"?>
<ds:datastoreItem xmlns:ds="http://schemas.openxmlformats.org/officeDocument/2006/customXml" ds:itemID="{85739AB3-46C0-464B-A551-8D5B9CEC2831}">
  <ds:schemaRefs>
    <ds:schemaRef ds:uri="http://schemas.microsoft.com/sharepoint/v3/contenttype/forms"/>
  </ds:schemaRefs>
</ds:datastoreItem>
</file>

<file path=customXml/itemProps4.xml><?xml version="1.0" encoding="utf-8"?>
<ds:datastoreItem xmlns:ds="http://schemas.openxmlformats.org/officeDocument/2006/customXml" ds:itemID="{B3CDF227-2EBA-4658-A04B-6912F93DF5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0d1d90-2345-4419-9c01-e011fdde43b7"/>
    <ds:schemaRef ds:uri="87630d2d-d0a8-4084-943a-7b62930eff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1</Pages>
  <Words>37123</Words>
  <Characters>211607</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Lewis</dc:creator>
  <cp:keywords/>
  <dc:description/>
  <cp:lastModifiedBy>Anne-Marie Minihane (MED - Staff)</cp:lastModifiedBy>
  <cp:revision>4</cp:revision>
  <cp:lastPrinted>2024-11-26T10:04:00Z</cp:lastPrinted>
  <dcterms:created xsi:type="dcterms:W3CDTF">2025-05-20T09:17:00Z</dcterms:created>
  <dcterms:modified xsi:type="dcterms:W3CDTF">2025-05-20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4A9DF0BC050349BD5BE15F7FE16601</vt:lpwstr>
  </property>
  <property fmtid="{D5CDD505-2E9C-101B-9397-08002B2CF9AE}" pid="3" name="_AdHocReviewCycleID">
    <vt:i4>-304031034</vt:i4>
  </property>
  <property fmtid="{D5CDD505-2E9C-101B-9397-08002B2CF9AE}" pid="4" name="_NewReviewCycle">
    <vt:lpwstr/>
  </property>
  <property fmtid="{D5CDD505-2E9C-101B-9397-08002B2CF9AE}" pid="5" name="_EmailSubject">
    <vt:lpwstr/>
  </property>
  <property fmtid="{D5CDD505-2E9C-101B-9397-08002B2CF9AE}" pid="6" name="_AuthorEmail">
    <vt:lpwstr>A.Minihane@uea.ac.uk</vt:lpwstr>
  </property>
  <property fmtid="{D5CDD505-2E9C-101B-9397-08002B2CF9AE}" pid="7" name="_AuthorEmailDisplayName">
    <vt:lpwstr>Anne-Marie Minihane (MED - Staff)</vt:lpwstr>
  </property>
  <property fmtid="{D5CDD505-2E9C-101B-9397-08002B2CF9AE}" pid="8" name="_PreviousAdHocReviewCycleID">
    <vt:i4>-492253201</vt:i4>
  </property>
</Properties>
</file>